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689DF80" w14:textId="351D9834" w:rsidR="00AC6372" w:rsidRPr="00EF1E4D" w:rsidRDefault="008B6874" w:rsidP="00D70B66">
      <w:pPr>
        <w:rPr>
          <w:rFonts w:eastAsiaTheme="minorEastAsia" w:hint="eastAsia"/>
          <w:b/>
          <w:bCs/>
          <w:kern w:val="44"/>
          <w:sz w:val="28"/>
          <w:szCs w:val="28"/>
          <w:lang w:eastAsia="zh-CN"/>
        </w:rPr>
      </w:pPr>
      <w:bookmarkStart w:id="0" w:name="_Hlk97129349"/>
      <w:r w:rsidRPr="00EF1E4D">
        <w:rPr>
          <w:rFonts w:eastAsiaTheme="minorEastAsia"/>
          <w:b/>
          <w:bCs/>
          <w:kern w:val="44"/>
          <w:sz w:val="28"/>
          <w:szCs w:val="28"/>
          <w:lang w:eastAsia="zh-CN"/>
        </w:rPr>
        <w:t>Title</w:t>
      </w:r>
      <w:r w:rsidR="00C753E0">
        <w:rPr>
          <w:rFonts w:eastAsiaTheme="minorEastAsia"/>
          <w:b/>
          <w:bCs/>
          <w:kern w:val="44"/>
          <w:sz w:val="28"/>
          <w:szCs w:val="28"/>
          <w:lang w:eastAsia="zh-CN"/>
        </w:rPr>
        <w:t>……</w:t>
      </w:r>
    </w:p>
    <w:bookmarkEnd w:id="0"/>
    <w:p w14:paraId="05A1FA41" w14:textId="166EF87F" w:rsidR="00DB7002" w:rsidRPr="00EF1E4D" w:rsidRDefault="00DB7002" w:rsidP="00D70B66">
      <w:pPr>
        <w:rPr>
          <w:rFonts w:eastAsiaTheme="minorEastAsia"/>
          <w:b/>
          <w:bCs/>
          <w:kern w:val="44"/>
          <w:sz w:val="28"/>
          <w:szCs w:val="28"/>
          <w:lang w:eastAsia="zh-CN"/>
        </w:rPr>
      </w:pPr>
    </w:p>
    <w:p w14:paraId="02C2F7B2" w14:textId="21E7FCE0" w:rsidR="0017789A" w:rsidRPr="00EF1E4D" w:rsidRDefault="003C65EA" w:rsidP="00475A9A">
      <w:pPr>
        <w:spacing w:line="360" w:lineRule="auto"/>
      </w:pPr>
      <w:r w:rsidRPr="00EF1E4D">
        <w:t>Author Name</w:t>
      </w:r>
      <w:r w:rsidR="00232B3B">
        <w:t>a</w:t>
      </w:r>
      <w:r w:rsidRPr="00EF1E4D">
        <w:t xml:space="preserve"> </w:t>
      </w:r>
      <w:r w:rsidRPr="00EF1E4D">
        <w:rPr>
          <w:vertAlign w:val="superscript"/>
        </w:rPr>
        <w:t>1</w:t>
      </w:r>
      <w:r>
        <w:rPr>
          <w:rFonts w:eastAsiaTheme="minorEastAsia" w:hint="eastAsia"/>
          <w:lang w:eastAsia="zh-CN"/>
        </w:rPr>
        <w:t xml:space="preserve"> </w:t>
      </w:r>
      <w:r>
        <w:rPr>
          <w:rFonts w:eastAsiaTheme="minorEastAsia"/>
          <w:lang w:eastAsia="zh-CN"/>
        </w:rPr>
        <w:t xml:space="preserve">, </w:t>
      </w:r>
      <w:r w:rsidRPr="00EF1E4D">
        <w:t>Author Name</w:t>
      </w:r>
      <w:r w:rsidR="00232B3B">
        <w:t>b</w:t>
      </w:r>
      <w:r w:rsidRPr="00EF1E4D">
        <w:t xml:space="preserve"> </w:t>
      </w:r>
      <w:r w:rsidRPr="00EF1E4D">
        <w:rPr>
          <w:vertAlign w:val="superscript"/>
        </w:rPr>
        <w:t>1</w:t>
      </w:r>
      <w:r>
        <w:rPr>
          <w:rFonts w:eastAsiaTheme="minorEastAsia" w:hint="eastAsia"/>
          <w:lang w:eastAsia="zh-CN"/>
        </w:rPr>
        <w:t>,</w:t>
      </w:r>
      <w:r>
        <w:rPr>
          <w:rFonts w:eastAsiaTheme="minorEastAsia"/>
          <w:lang w:eastAsia="zh-CN"/>
        </w:rPr>
        <w:t xml:space="preserve"> and </w:t>
      </w:r>
      <w:r w:rsidR="00ED37F1" w:rsidRPr="00EF1E4D">
        <w:t>Author Name</w:t>
      </w:r>
      <w:r w:rsidR="00232B3B">
        <w:t>c</w:t>
      </w:r>
      <w:r w:rsidR="00ED37F1" w:rsidRPr="00EF1E4D">
        <w:t xml:space="preserve"> </w:t>
      </w:r>
      <w:r w:rsidR="000936B1" w:rsidRPr="00EF1E4D">
        <w:rPr>
          <w:vertAlign w:val="superscript"/>
        </w:rPr>
        <w:t>1</w:t>
      </w:r>
    </w:p>
    <w:p w14:paraId="3FD2013E" w14:textId="77777777" w:rsidR="00A12EE5" w:rsidRPr="00EF1E4D" w:rsidRDefault="00A12EE5" w:rsidP="0017789A"/>
    <w:p w14:paraId="0CA5214A" w14:textId="77777777" w:rsidR="0017789A" w:rsidRPr="00EF1E4D" w:rsidRDefault="0017789A" w:rsidP="00F40E2E">
      <w:pPr>
        <w:spacing w:line="360" w:lineRule="auto"/>
        <w:rPr>
          <w:b/>
          <w:bCs/>
        </w:rPr>
      </w:pPr>
      <w:bookmarkStart w:id="1" w:name="OLE_LINK3"/>
      <w:bookmarkStart w:id="2" w:name="OLE_LINK4"/>
      <w:bookmarkStart w:id="3" w:name="OLE_LINK5"/>
      <w:r w:rsidRPr="00EF1E4D">
        <w:rPr>
          <w:b/>
          <w:bCs/>
        </w:rPr>
        <w:t>Affiliations of authors:</w:t>
      </w:r>
    </w:p>
    <w:bookmarkEnd w:id="1"/>
    <w:p w14:paraId="35FABB26" w14:textId="73750F7C" w:rsidR="0017789A" w:rsidRPr="00EF1E4D" w:rsidRDefault="0017789A" w:rsidP="00F40E2E">
      <w:pPr>
        <w:spacing w:line="360" w:lineRule="auto"/>
      </w:pPr>
      <w:r w:rsidRPr="00EF1E4D">
        <w:rPr>
          <w:rFonts w:eastAsia="宋体"/>
          <w:sz w:val="22"/>
          <w:szCs w:val="22"/>
          <w:vertAlign w:val="superscript"/>
        </w:rPr>
        <w:t xml:space="preserve">1 </w:t>
      </w:r>
      <w:r w:rsidR="00EE1D6F" w:rsidRPr="00EF1E4D">
        <w:t>……</w:t>
      </w:r>
      <w:r w:rsidRPr="00EF1E4D">
        <w:t>, Shanghai, China;</w:t>
      </w:r>
      <w:r w:rsidRPr="00EF1E4D">
        <w:rPr>
          <w:rFonts w:eastAsia="宋体"/>
          <w:spacing w:val="12"/>
          <w:sz w:val="22"/>
          <w:szCs w:val="22"/>
          <w:vertAlign w:val="superscript"/>
        </w:rPr>
        <w:t xml:space="preserve"> </w:t>
      </w:r>
      <w:r w:rsidR="00D30FCB" w:rsidRPr="00EF1E4D">
        <w:rPr>
          <w:rFonts w:eastAsia="宋体"/>
          <w:spacing w:val="12"/>
          <w:sz w:val="22"/>
          <w:szCs w:val="22"/>
          <w:vertAlign w:val="superscript"/>
        </w:rPr>
        <w:t>1</w:t>
      </w:r>
      <w:r w:rsidRPr="00EF1E4D">
        <w:rPr>
          <w:rFonts w:eastAsia="宋体"/>
          <w:sz w:val="22"/>
          <w:szCs w:val="22"/>
        </w:rPr>
        <w:t xml:space="preserve"> </w:t>
      </w:r>
      <w:r w:rsidRPr="00EF1E4D">
        <w:t xml:space="preserve">These authors contributed equally: </w:t>
      </w:r>
      <w:r w:rsidR="005B6ED9" w:rsidRPr="00EF1E4D">
        <w:t>……</w:t>
      </w:r>
      <w:r w:rsidRPr="00EF1E4D">
        <w:t>;</w:t>
      </w:r>
    </w:p>
    <w:p w14:paraId="7C4B4C46" w14:textId="6F0620E8" w:rsidR="004B3EC3" w:rsidRPr="00EF1E4D" w:rsidRDefault="004B3EC3" w:rsidP="00F40E2E">
      <w:pPr>
        <w:spacing w:line="360" w:lineRule="auto"/>
      </w:pPr>
    </w:p>
    <w:p w14:paraId="78ED77CF" w14:textId="36F49C47" w:rsidR="00FD0D03" w:rsidRPr="00EF1E4D" w:rsidRDefault="008538F4" w:rsidP="00F40E2E">
      <w:pPr>
        <w:spacing w:line="360" w:lineRule="auto"/>
        <w:rPr>
          <w:b/>
        </w:rPr>
      </w:pPr>
      <w:r w:rsidRPr="00EF1E4D">
        <w:rPr>
          <w:rFonts w:eastAsiaTheme="minorEastAsia"/>
          <w:b/>
          <w:lang w:eastAsia="zh-CN"/>
        </w:rPr>
        <w:t>*</w:t>
      </w:r>
      <w:r w:rsidR="0047673E" w:rsidRPr="00EF1E4D">
        <w:rPr>
          <w:rFonts w:eastAsiaTheme="minorEastAsia"/>
          <w:b/>
          <w:lang w:eastAsia="zh-CN"/>
        </w:rPr>
        <w:t xml:space="preserve"> </w:t>
      </w:r>
      <w:r w:rsidR="0017789A" w:rsidRPr="00EF1E4D">
        <w:rPr>
          <w:b/>
        </w:rPr>
        <w:t>Correspondence authors:</w:t>
      </w:r>
    </w:p>
    <w:p w14:paraId="2F3B79F7" w14:textId="70251C23" w:rsidR="00692676" w:rsidRPr="00EF1E4D" w:rsidRDefault="00E3566B" w:rsidP="00934FCD">
      <w:pPr>
        <w:spacing w:line="360" w:lineRule="auto"/>
      </w:pPr>
      <w:r w:rsidRPr="00EF1E4D">
        <w:t>Author 1</w:t>
      </w:r>
      <w:r w:rsidR="002F5F15" w:rsidRPr="00EF1E4D">
        <w:t xml:space="preserve"> (</w:t>
      </w:r>
      <w:r w:rsidRPr="00EF1E4D">
        <w:t>your_email@mail.edu</w:t>
      </w:r>
      <w:r w:rsidR="002F5F15" w:rsidRPr="00EF1E4D">
        <w:t>)</w:t>
      </w:r>
      <w:bookmarkEnd w:id="2"/>
      <w:bookmarkEnd w:id="3"/>
    </w:p>
    <w:p w14:paraId="30A6835D" w14:textId="2FE38C22" w:rsidR="00934FCD" w:rsidRPr="00EF1E4D" w:rsidRDefault="00934FCD" w:rsidP="00934FCD">
      <w:pPr>
        <w:spacing w:line="360" w:lineRule="auto"/>
      </w:pPr>
      <w:r w:rsidRPr="00EF1E4D">
        <w:t>State Key Laboratory of Medical Genomics, Rui-Jin Hospital, 197 Rui-Jin Er Road, Shanghai 200025</w:t>
      </w:r>
      <w:r w:rsidR="0090353D" w:rsidRPr="00EF1E4D">
        <w:t xml:space="preserve">, </w:t>
      </w:r>
      <w:r w:rsidRPr="00EF1E4D">
        <w:t>China</w:t>
      </w:r>
    </w:p>
    <w:p w14:paraId="7F0A633E" w14:textId="3D40D697" w:rsidR="00934FCD" w:rsidRPr="00EF1E4D" w:rsidRDefault="00934FCD" w:rsidP="00934FCD">
      <w:pPr>
        <w:spacing w:line="360" w:lineRule="auto"/>
      </w:pPr>
      <w:r w:rsidRPr="00EF1E4D">
        <w:t xml:space="preserve">Tel: </w:t>
      </w:r>
      <w:r w:rsidR="007E5CA7">
        <w:t>+00-00-00000000</w:t>
      </w:r>
    </w:p>
    <w:p w14:paraId="0AE14F49" w14:textId="22457DCE" w:rsidR="00591E91" w:rsidRPr="00EF1E4D" w:rsidRDefault="00934FCD" w:rsidP="00F40E2E">
      <w:pPr>
        <w:spacing w:line="360" w:lineRule="auto"/>
      </w:pPr>
      <w:r w:rsidRPr="00EF1E4D">
        <w:t xml:space="preserve">Fax: </w:t>
      </w:r>
      <w:r w:rsidR="00A66D45">
        <w:t>+00-00-00000000</w:t>
      </w:r>
    </w:p>
    <w:p w14:paraId="50AA6581" w14:textId="77777777" w:rsidR="00591E91" w:rsidRPr="00EF1E4D" w:rsidRDefault="00591E91">
      <w:pPr>
        <w:spacing w:line="240" w:lineRule="auto"/>
        <w:jc w:val="left"/>
      </w:pPr>
      <w:r w:rsidRPr="00EF1E4D">
        <w:br w:type="page"/>
      </w:r>
    </w:p>
    <w:p w14:paraId="54877324" w14:textId="77777777" w:rsidR="00C03A4B" w:rsidRPr="00EF1E4D" w:rsidRDefault="00C03A4B" w:rsidP="00D80E45">
      <w:pPr>
        <w:pStyle w:val="2"/>
        <w:spacing w:line="360" w:lineRule="auto"/>
        <w:rPr>
          <w:rFonts w:ascii="Times New Roman" w:hAnsi="Times New Roman"/>
        </w:rPr>
      </w:pPr>
      <w:bookmarkStart w:id="4" w:name="_Hlk78388014"/>
      <w:r w:rsidRPr="00EF1E4D">
        <w:rPr>
          <w:rFonts w:ascii="Times New Roman" w:hAnsi="Times New Roman"/>
          <w:lang w:eastAsia="zh-CN"/>
        </w:rPr>
        <w:lastRenderedPageBreak/>
        <w:t>A</w:t>
      </w:r>
      <w:r w:rsidRPr="00EF1E4D">
        <w:rPr>
          <w:rFonts w:ascii="Times New Roman" w:hAnsi="Times New Roman"/>
        </w:rPr>
        <w:t>bstract</w:t>
      </w:r>
    </w:p>
    <w:bookmarkEnd w:id="4"/>
    <w:p w14:paraId="71BCA9B6" w14:textId="44E6A086" w:rsidR="006D7305" w:rsidRPr="00EF1E4D" w:rsidRDefault="001D4D6D" w:rsidP="00DE7024">
      <w:pPr>
        <w:spacing w:line="360" w:lineRule="auto"/>
        <w:rPr>
          <w:rFonts w:eastAsiaTheme="minorEastAsia"/>
          <w:lang w:val="en-GB" w:eastAsia="zh-CN"/>
        </w:rPr>
      </w:pPr>
      <w:r w:rsidRPr="00EF1E4D">
        <w:rPr>
          <w:lang w:val="en-GB"/>
        </w:rPr>
        <w:t>Abstract text……</w:t>
      </w:r>
      <w:r w:rsidR="00017F31" w:rsidRPr="00EF1E4D">
        <w:rPr>
          <w:rFonts w:eastAsiaTheme="minorEastAsia"/>
          <w:lang w:eastAsia="zh-CN"/>
        </w:rPr>
        <w:t>.</w:t>
      </w:r>
    </w:p>
    <w:p w14:paraId="08CEAAEC" w14:textId="25F965C0" w:rsidR="00260359" w:rsidRPr="00EF1E4D" w:rsidRDefault="004918D7" w:rsidP="00DF4386">
      <w:pPr>
        <w:spacing w:line="360" w:lineRule="auto"/>
        <w:rPr>
          <w:rFonts w:eastAsiaTheme="minorEastAsia"/>
          <w:lang w:eastAsia="zh-CN"/>
        </w:rPr>
      </w:pPr>
      <w:r w:rsidRPr="00EF1E4D">
        <w:rPr>
          <w:rFonts w:eastAsiaTheme="minorEastAsia"/>
          <w:b/>
          <w:bCs/>
          <w:lang w:eastAsia="zh-CN"/>
        </w:rPr>
        <w:t xml:space="preserve">Keywords: </w:t>
      </w:r>
      <w:r w:rsidR="001D4D6D" w:rsidRPr="00EF1E4D">
        <w:rPr>
          <w:rFonts w:eastAsiaTheme="minorEastAsia" w:hint="eastAsia"/>
          <w:lang w:eastAsia="zh-CN"/>
        </w:rPr>
        <w:t>w</w:t>
      </w:r>
      <w:r w:rsidR="00634C25" w:rsidRPr="00EF1E4D">
        <w:rPr>
          <w:rFonts w:eastAsiaTheme="minorEastAsia"/>
          <w:lang w:eastAsia="zh-CN"/>
        </w:rPr>
        <w:t xml:space="preserve">eb service; </w:t>
      </w:r>
      <w:r w:rsidR="00FF5B67" w:rsidRPr="00EF1E4D">
        <w:rPr>
          <w:rFonts w:eastAsiaTheme="minorEastAsia"/>
          <w:lang w:eastAsia="zh-CN"/>
        </w:rPr>
        <w:t xml:space="preserve">data </w:t>
      </w:r>
      <w:r w:rsidR="00256C27" w:rsidRPr="00EF1E4D">
        <w:rPr>
          <w:rFonts w:eastAsiaTheme="minorEastAsia"/>
          <w:lang w:eastAsia="zh-CN"/>
        </w:rPr>
        <w:t>visualisation</w:t>
      </w:r>
      <w:r w:rsidR="00792C7B" w:rsidRPr="00EF1E4D">
        <w:rPr>
          <w:rFonts w:eastAsiaTheme="minorEastAsia"/>
          <w:lang w:eastAsia="zh-CN"/>
        </w:rPr>
        <w:t xml:space="preserve">; </w:t>
      </w:r>
      <w:r w:rsidR="00C62F78" w:rsidRPr="00EF1E4D">
        <w:rPr>
          <w:rFonts w:eastAsiaTheme="minorEastAsia" w:hint="eastAsia"/>
          <w:lang w:eastAsia="zh-CN"/>
        </w:rPr>
        <w:t>data</w:t>
      </w:r>
      <w:r w:rsidR="00C62F78" w:rsidRPr="00EF1E4D">
        <w:rPr>
          <w:rFonts w:eastAsiaTheme="minorEastAsia"/>
          <w:lang w:eastAsia="zh-CN"/>
        </w:rPr>
        <w:t xml:space="preserve"> mining</w:t>
      </w:r>
      <w:r w:rsidR="0070024C" w:rsidRPr="00EF1E4D">
        <w:rPr>
          <w:rFonts w:eastAsiaTheme="minorEastAsia"/>
          <w:lang w:eastAsia="zh-CN"/>
        </w:rPr>
        <w:t xml:space="preserve">; </w:t>
      </w:r>
      <w:r w:rsidR="007D77C2" w:rsidRPr="00EF1E4D">
        <w:rPr>
          <w:rFonts w:eastAsiaTheme="minorEastAsia"/>
          <w:lang w:eastAsia="zh-CN"/>
        </w:rPr>
        <w:t>risk models</w:t>
      </w:r>
      <w:r w:rsidR="00CD5FB5" w:rsidRPr="00EF1E4D">
        <w:rPr>
          <w:rFonts w:eastAsiaTheme="minorEastAsia"/>
          <w:lang w:eastAsia="zh-CN"/>
        </w:rPr>
        <w:t xml:space="preserve">; </w:t>
      </w:r>
      <w:r w:rsidR="002B2AD7" w:rsidRPr="00EF1E4D">
        <w:rPr>
          <w:rFonts w:eastAsiaTheme="minorEastAsia"/>
          <w:lang w:eastAsia="zh-CN"/>
        </w:rPr>
        <w:t>translational medicine</w:t>
      </w:r>
    </w:p>
    <w:p w14:paraId="52E43748" w14:textId="77777777" w:rsidR="00260359" w:rsidRPr="00EF1E4D" w:rsidRDefault="00260359">
      <w:pPr>
        <w:spacing w:line="240" w:lineRule="auto"/>
        <w:jc w:val="left"/>
        <w:rPr>
          <w:rFonts w:eastAsiaTheme="minorEastAsia"/>
          <w:lang w:eastAsia="zh-CN"/>
        </w:rPr>
      </w:pPr>
      <w:r w:rsidRPr="00EF1E4D">
        <w:rPr>
          <w:rFonts w:eastAsiaTheme="minorEastAsia"/>
          <w:lang w:eastAsia="zh-CN"/>
        </w:rPr>
        <w:br w:type="page"/>
      </w:r>
    </w:p>
    <w:p w14:paraId="5EAB212C" w14:textId="3E048089" w:rsidR="002F4DAD" w:rsidRPr="00EF1E4D" w:rsidRDefault="00905D2E" w:rsidP="00F40E2E">
      <w:pPr>
        <w:pStyle w:val="2"/>
        <w:spacing w:line="360" w:lineRule="auto"/>
        <w:rPr>
          <w:rFonts w:ascii="Times New Roman" w:hAnsi="Times New Roman"/>
          <w:lang w:eastAsia="zh-CN"/>
        </w:rPr>
      </w:pPr>
      <w:bookmarkStart w:id="5" w:name="_Hlk66604363"/>
      <w:bookmarkStart w:id="6" w:name="_Hlk63796153"/>
      <w:bookmarkStart w:id="7" w:name="_Hlk66351305"/>
      <w:r w:rsidRPr="00EF1E4D">
        <w:rPr>
          <w:rFonts w:ascii="Times New Roman" w:hAnsi="Times New Roman"/>
          <w:lang w:eastAsia="zh-CN"/>
        </w:rPr>
        <w:lastRenderedPageBreak/>
        <w:t>I</w:t>
      </w:r>
      <w:r w:rsidR="00773BAE" w:rsidRPr="00EF1E4D">
        <w:rPr>
          <w:rFonts w:ascii="Times New Roman" w:hAnsi="Times New Roman"/>
          <w:lang w:eastAsia="zh-CN"/>
        </w:rPr>
        <w:t>ntroduction</w:t>
      </w:r>
    </w:p>
    <w:p w14:paraId="15A13112" w14:textId="14F7B47B" w:rsidR="00AA74B0" w:rsidRDefault="00A0008A" w:rsidP="00972E6D">
      <w:pPr>
        <w:spacing w:line="360" w:lineRule="auto"/>
        <w:rPr>
          <w:rFonts w:eastAsiaTheme="minorEastAsia"/>
          <w:lang w:eastAsia="zh-CN"/>
        </w:rPr>
      </w:pPr>
      <w:r>
        <w:rPr>
          <w:rFonts w:eastAsiaTheme="minorEastAsia"/>
          <w:lang w:val="en-GB" w:eastAsia="zh-CN"/>
        </w:rPr>
        <w:t>Background 1</w:t>
      </w:r>
      <w:r w:rsidR="00EF1E4D" w:rsidRPr="00EF1E4D">
        <w:rPr>
          <w:rFonts w:eastAsiaTheme="minorEastAsia"/>
          <w:lang w:val="en-GB" w:eastAsia="zh-CN"/>
        </w:rPr>
        <w:t>……</w:t>
      </w:r>
      <w:r w:rsidR="006E3CA7" w:rsidRPr="00EF1E4D">
        <w:rPr>
          <w:rFonts w:eastAsiaTheme="minorEastAsia"/>
          <w:lang w:val="en-GB" w:eastAsia="zh-CN"/>
        </w:rPr>
        <w:t xml:space="preserve">Exploring </w:t>
      </w:r>
      <w:r w:rsidR="00D446C5" w:rsidRPr="00EF1E4D">
        <w:rPr>
          <w:rFonts w:eastAsiaTheme="minorEastAsia"/>
          <w:lang w:eastAsia="zh-CN"/>
        </w:rPr>
        <w:t xml:space="preserve">and </w:t>
      </w:r>
      <w:r w:rsidR="00D35421" w:rsidRPr="00EF1E4D">
        <w:rPr>
          <w:rFonts w:eastAsiaTheme="minorEastAsia"/>
          <w:lang w:eastAsia="zh-CN"/>
        </w:rPr>
        <w:t>mining</w:t>
      </w:r>
      <w:r w:rsidR="00D446C5" w:rsidRPr="00EF1E4D">
        <w:rPr>
          <w:rFonts w:eastAsiaTheme="minorEastAsia"/>
          <w:lang w:eastAsia="zh-CN"/>
        </w:rPr>
        <w:t xml:space="preserve"> </w:t>
      </w:r>
      <w:r w:rsidR="0096479F" w:rsidRPr="00EF1E4D">
        <w:rPr>
          <w:rFonts w:eastAsiaTheme="minorEastAsia"/>
          <w:lang w:eastAsia="zh-CN"/>
        </w:rPr>
        <w:t xml:space="preserve">multidimensional </w:t>
      </w:r>
      <w:r w:rsidR="004D3098" w:rsidRPr="00EF1E4D">
        <w:rPr>
          <w:rFonts w:eastAsiaTheme="minorEastAsia"/>
          <w:lang w:eastAsia="zh-CN"/>
        </w:rPr>
        <w:t>b</w:t>
      </w:r>
      <w:r w:rsidR="00A4351D" w:rsidRPr="00EF1E4D">
        <w:rPr>
          <w:rFonts w:eastAsiaTheme="minorEastAsia"/>
          <w:lang w:eastAsia="zh-CN"/>
        </w:rPr>
        <w:t>iomedical data</w:t>
      </w:r>
      <w:r w:rsidR="002C62E4" w:rsidRPr="00EF1E4D">
        <w:rPr>
          <w:rFonts w:eastAsiaTheme="minorEastAsia"/>
          <w:lang w:eastAsia="zh-CN"/>
        </w:rPr>
        <w:t xml:space="preserve"> </w:t>
      </w:r>
      <w:r w:rsidR="006E026C" w:rsidRPr="00EF1E4D">
        <w:rPr>
          <w:rFonts w:eastAsiaTheme="minorEastAsia"/>
          <w:lang w:eastAsia="zh-CN"/>
        </w:rPr>
        <w:t>origina</w:t>
      </w:r>
      <w:r w:rsidR="008E3ABA" w:rsidRPr="00EF1E4D">
        <w:rPr>
          <w:rFonts w:eastAsiaTheme="minorEastAsia"/>
          <w:lang w:eastAsia="zh-CN"/>
        </w:rPr>
        <w:t>t</w:t>
      </w:r>
      <w:r w:rsidR="00724704" w:rsidRPr="00EF1E4D">
        <w:rPr>
          <w:rFonts w:eastAsiaTheme="minorEastAsia"/>
          <w:lang w:eastAsia="zh-CN"/>
        </w:rPr>
        <w:t>ing</w:t>
      </w:r>
      <w:r w:rsidR="002C62E4" w:rsidRPr="00EF1E4D">
        <w:rPr>
          <w:rFonts w:eastAsiaTheme="minorEastAsia"/>
          <w:lang w:eastAsia="zh-CN"/>
        </w:rPr>
        <w:t xml:space="preserve"> from</w:t>
      </w:r>
      <w:r w:rsidR="00A4351D" w:rsidRPr="00EF1E4D">
        <w:rPr>
          <w:rFonts w:eastAsiaTheme="minorEastAsia"/>
          <w:lang w:eastAsia="zh-CN"/>
        </w:rPr>
        <w:t xml:space="preserve"> </w:t>
      </w:r>
      <w:r w:rsidR="00F35B87" w:rsidRPr="00EF1E4D">
        <w:rPr>
          <w:rFonts w:eastAsiaTheme="minorEastAsia"/>
          <w:lang w:eastAsia="zh-CN"/>
        </w:rPr>
        <w:t>experimental assay</w:t>
      </w:r>
      <w:r w:rsidR="00DF32E9" w:rsidRPr="00EF1E4D">
        <w:rPr>
          <w:rFonts w:eastAsiaTheme="minorEastAsia" w:hint="eastAsia"/>
          <w:lang w:eastAsia="zh-CN"/>
        </w:rPr>
        <w:t>s</w:t>
      </w:r>
      <w:r w:rsidR="007669FA" w:rsidRPr="00EF1E4D">
        <w:rPr>
          <w:rFonts w:eastAsiaTheme="minorEastAsia"/>
          <w:lang w:eastAsia="zh-CN"/>
        </w:rPr>
        <w:t>, omics studies,</w:t>
      </w:r>
      <w:r w:rsidR="00F35B87" w:rsidRPr="00EF1E4D">
        <w:rPr>
          <w:rFonts w:eastAsiaTheme="minorEastAsia"/>
          <w:lang w:eastAsia="zh-CN"/>
        </w:rPr>
        <w:t xml:space="preserve"> and </w:t>
      </w:r>
      <w:r w:rsidR="00EB7CFD" w:rsidRPr="00EF1E4D">
        <w:rPr>
          <w:rFonts w:eastAsiaTheme="minorEastAsia"/>
          <w:lang w:eastAsia="zh-CN"/>
        </w:rPr>
        <w:t xml:space="preserve">clinical </w:t>
      </w:r>
      <w:r w:rsidR="002079CD" w:rsidRPr="00EF1E4D">
        <w:rPr>
          <w:rFonts w:eastAsiaTheme="minorEastAsia"/>
          <w:lang w:eastAsia="zh-CN"/>
        </w:rPr>
        <w:t>observations</w:t>
      </w:r>
      <w:r w:rsidR="005C4D3D" w:rsidRPr="00EF1E4D">
        <w:rPr>
          <w:rFonts w:eastAsiaTheme="minorEastAsia"/>
          <w:lang w:eastAsia="zh-CN"/>
        </w:rPr>
        <w:t xml:space="preserve"> </w:t>
      </w:r>
      <w:r w:rsidR="005C4D3D" w:rsidRPr="00EF1E4D">
        <w:rPr>
          <w:rFonts w:eastAsiaTheme="minorEastAsia"/>
          <w:lang w:val="en-GB" w:eastAsia="zh-CN"/>
        </w:rPr>
        <w:t>have relied primarily</w:t>
      </w:r>
      <w:r w:rsidR="00A74723" w:rsidRPr="00EF1E4D">
        <w:rPr>
          <w:rFonts w:eastAsiaTheme="minorEastAsia"/>
          <w:lang w:eastAsia="zh-CN"/>
        </w:rPr>
        <w:t xml:space="preserve"> on</w:t>
      </w:r>
      <w:r w:rsidR="00A07C67" w:rsidRPr="00EF1E4D">
        <w:rPr>
          <w:rFonts w:eastAsiaTheme="minorEastAsia"/>
          <w:lang w:eastAsia="zh-CN"/>
        </w:rPr>
        <w:t xml:space="preserve"> </w:t>
      </w:r>
      <w:r w:rsidR="00525F8F" w:rsidRPr="00EF1E4D">
        <w:rPr>
          <w:rFonts w:eastAsiaTheme="minorEastAsia"/>
          <w:lang w:eastAsia="zh-CN"/>
        </w:rPr>
        <w:t>modern graphics</w:t>
      </w:r>
      <w:r w:rsidR="00F25203" w:rsidRPr="00EF1E4D">
        <w:rPr>
          <w:rFonts w:eastAsiaTheme="minorEastAsia"/>
          <w:lang w:eastAsia="zh-CN"/>
        </w:rPr>
        <w:t xml:space="preserve"> and statistics </w:t>
      </w:r>
      <w:r w:rsidR="00165E53" w:rsidRPr="00EF1E4D">
        <w:rPr>
          <w:rFonts w:eastAsiaTheme="minorEastAsia"/>
          <w:lang w:eastAsia="zh-CN"/>
        </w:rPr>
        <w:fldChar w:fldCharType="begin">
          <w:fldData xml:space="preserve">PEVuZE5vdGU+PENpdGU+PEF1dGhvcj5PJmFwb3M7RG9ub2dodWU8L0F1dGhvcj48WWVhcj4yMDE4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=
</w:fldData>
        </w:fldChar>
      </w:r>
      <w:r w:rsidR="000D2DA9" w:rsidRPr="00EF1E4D">
        <w:rPr>
          <w:rFonts w:eastAsiaTheme="minorEastAsia"/>
          <w:lang w:eastAsia="zh-CN"/>
        </w:rPr>
        <w:instrText xml:space="preserve"> ADDIN EN.CITE </w:instrText>
      </w:r>
      <w:r w:rsidR="000D2DA9" w:rsidRPr="00EF1E4D">
        <w:rPr>
          <w:rFonts w:eastAsiaTheme="minorEastAsia"/>
          <w:lang w:eastAsia="zh-CN"/>
        </w:rPr>
        <w:fldChar w:fldCharType="begin">
          <w:fldData xml:space="preserve">PEVuZE5vdGU+PENpdGU+PEF1dGhvcj5PJmFwb3M7RG9ub2dodWU8L0F1dGhvcj48WWVhcj4yMDE4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=
</w:fldData>
        </w:fldChar>
      </w:r>
      <w:r w:rsidR="000D2DA9" w:rsidRPr="00EF1E4D">
        <w:rPr>
          <w:rFonts w:eastAsiaTheme="minorEastAsia"/>
          <w:lang w:eastAsia="zh-CN"/>
        </w:rPr>
        <w:instrText xml:space="preserve"> ADDIN EN.CITE.DATA </w:instrText>
      </w:r>
      <w:r w:rsidR="000D2DA9" w:rsidRPr="00EF1E4D">
        <w:rPr>
          <w:rFonts w:eastAsiaTheme="minorEastAsia"/>
          <w:lang w:eastAsia="zh-CN"/>
        </w:rPr>
      </w:r>
      <w:r w:rsidR="000D2DA9" w:rsidRPr="00EF1E4D">
        <w:rPr>
          <w:rFonts w:eastAsiaTheme="minorEastAsia"/>
          <w:lang w:eastAsia="zh-CN"/>
        </w:rPr>
        <w:fldChar w:fldCharType="end"/>
      </w:r>
      <w:r w:rsidR="00165E53" w:rsidRPr="00EF1E4D">
        <w:rPr>
          <w:rFonts w:eastAsiaTheme="minorEastAsia"/>
          <w:lang w:eastAsia="zh-CN"/>
        </w:rPr>
      </w:r>
      <w:r w:rsidR="00165E53" w:rsidRPr="00EF1E4D">
        <w:rPr>
          <w:rFonts w:eastAsiaTheme="minorEastAsia"/>
          <w:lang w:eastAsia="zh-CN"/>
        </w:rPr>
        <w:fldChar w:fldCharType="separate"/>
      </w:r>
      <w:r w:rsidR="000D2DA9" w:rsidRPr="00EF1E4D">
        <w:rPr>
          <w:rFonts w:eastAsiaTheme="minorEastAsia"/>
          <w:noProof/>
          <w:lang w:eastAsia="zh-CN"/>
        </w:rPr>
        <w:t>[1]</w:t>
      </w:r>
      <w:r w:rsidR="00165E53" w:rsidRPr="00EF1E4D">
        <w:rPr>
          <w:rFonts w:eastAsiaTheme="minorEastAsia"/>
          <w:lang w:eastAsia="zh-CN"/>
        </w:rPr>
        <w:fldChar w:fldCharType="end"/>
      </w:r>
      <w:r w:rsidR="00D349D9">
        <w:rPr>
          <w:rFonts w:eastAsiaTheme="minorEastAsia"/>
          <w:lang w:eastAsia="zh-CN"/>
        </w:rPr>
        <w:t>…….</w:t>
      </w:r>
    </w:p>
    <w:p w14:paraId="763CD433" w14:textId="77777777" w:rsidR="008A1F1C" w:rsidRPr="00216B14" w:rsidRDefault="008A1F1C" w:rsidP="00972E6D">
      <w:pPr>
        <w:spacing w:line="360" w:lineRule="auto"/>
        <w:rPr>
          <w:rFonts w:eastAsiaTheme="minorEastAsia" w:hint="eastAsia"/>
          <w:lang w:eastAsia="zh-CN"/>
        </w:rPr>
      </w:pPr>
    </w:p>
    <w:p w14:paraId="5B210D6D" w14:textId="66A6CE66" w:rsidR="00380B42" w:rsidRDefault="002B1AB7" w:rsidP="00380B42">
      <w:pPr>
        <w:spacing w:line="360" w:lineRule="auto"/>
        <w:rPr>
          <w:rFonts w:eastAsiaTheme="minorEastAsia"/>
          <w:lang w:eastAsia="zh-CN"/>
        </w:rPr>
      </w:pPr>
      <w:r>
        <w:rPr>
          <w:rFonts w:eastAsiaTheme="minorEastAsia"/>
          <w:lang w:val="en-GB" w:eastAsia="zh-CN"/>
        </w:rPr>
        <w:t xml:space="preserve">Background </w:t>
      </w:r>
      <w:r>
        <w:rPr>
          <w:rFonts w:eastAsiaTheme="minorEastAsia"/>
          <w:lang w:val="en-GB" w:eastAsia="zh-CN"/>
        </w:rPr>
        <w:t>2 and unresolved problems….</w:t>
      </w:r>
      <w:r w:rsidR="004E0881" w:rsidRPr="00EF1E4D">
        <w:rPr>
          <w:rFonts w:eastAsiaTheme="minorEastAsia"/>
          <w:lang w:val="en-GB" w:eastAsia="zh-CN"/>
        </w:rPr>
        <w:t>Nevertheless, typical</w:t>
      </w:r>
      <w:r w:rsidR="00B235A4" w:rsidRPr="00EF1E4D">
        <w:rPr>
          <w:rFonts w:eastAsiaTheme="minorEastAsia"/>
          <w:lang w:eastAsia="zh-CN"/>
        </w:rPr>
        <w:t xml:space="preserve"> </w:t>
      </w:r>
      <w:r w:rsidR="00186C44" w:rsidRPr="00EF1E4D">
        <w:rPr>
          <w:rFonts w:eastAsiaTheme="minorEastAsia"/>
          <w:lang w:eastAsia="zh-CN"/>
        </w:rPr>
        <w:t xml:space="preserve">downstream </w:t>
      </w:r>
      <w:r w:rsidR="004B0FFA" w:rsidRPr="00EF1E4D">
        <w:rPr>
          <w:rFonts w:eastAsiaTheme="minorEastAsia"/>
          <w:lang w:eastAsia="zh-CN"/>
        </w:rPr>
        <w:t>functions</w:t>
      </w:r>
      <w:r w:rsidR="00461AAD" w:rsidRPr="00EF1E4D">
        <w:rPr>
          <w:rFonts w:eastAsiaTheme="minorEastAsia"/>
          <w:lang w:eastAsia="zh-CN"/>
        </w:rPr>
        <w:t>,</w:t>
      </w:r>
      <w:r w:rsidR="00CB7B64" w:rsidRPr="00EF1E4D">
        <w:rPr>
          <w:rFonts w:eastAsiaTheme="minorEastAsia"/>
          <w:lang w:eastAsia="zh-CN"/>
        </w:rPr>
        <w:t xml:space="preserve"> </w:t>
      </w:r>
      <w:r w:rsidR="004A259A" w:rsidRPr="00EF1E4D">
        <w:rPr>
          <w:rFonts w:eastAsiaTheme="minorEastAsia"/>
          <w:lang w:eastAsia="zh-CN"/>
        </w:rPr>
        <w:t>including</w:t>
      </w:r>
      <w:r w:rsidR="00550A21" w:rsidRPr="00EF1E4D">
        <w:rPr>
          <w:rFonts w:eastAsiaTheme="minorEastAsia"/>
          <w:lang w:eastAsia="zh-CN"/>
        </w:rPr>
        <w:t xml:space="preserve"> </w:t>
      </w:r>
      <w:r w:rsidR="00641373" w:rsidRPr="00EF1E4D">
        <w:rPr>
          <w:rFonts w:eastAsiaTheme="minorEastAsia"/>
          <w:lang w:eastAsia="zh-CN"/>
        </w:rPr>
        <w:t xml:space="preserve">publication-ready </w:t>
      </w:r>
      <w:r w:rsidR="0016035E" w:rsidRPr="00EF1E4D">
        <w:rPr>
          <w:rFonts w:eastAsiaTheme="minorEastAsia"/>
          <w:lang w:eastAsia="zh-CN"/>
        </w:rPr>
        <w:t xml:space="preserve">scientific </w:t>
      </w:r>
      <w:r w:rsidR="00EE31D8" w:rsidRPr="00EF1E4D">
        <w:rPr>
          <w:rFonts w:eastAsiaTheme="minorEastAsia"/>
          <w:lang w:eastAsia="zh-CN"/>
        </w:rPr>
        <w:t>graphics</w:t>
      </w:r>
      <w:r w:rsidR="00753DCC" w:rsidRPr="00EF1E4D">
        <w:rPr>
          <w:rFonts w:eastAsiaTheme="minorEastAsia"/>
          <w:lang w:eastAsia="zh-CN"/>
        </w:rPr>
        <w:t xml:space="preserve"> </w:t>
      </w:r>
      <w:r w:rsidR="006934DD" w:rsidRPr="00EF1E4D">
        <w:rPr>
          <w:rFonts w:eastAsiaTheme="minorEastAsia"/>
          <w:lang w:eastAsia="zh-CN"/>
        </w:rPr>
        <w:t xml:space="preserve">and </w:t>
      </w:r>
      <w:r w:rsidR="00060738" w:rsidRPr="00EF1E4D">
        <w:rPr>
          <w:rFonts w:eastAsiaTheme="minorEastAsia"/>
          <w:lang w:eastAsia="zh-CN"/>
        </w:rPr>
        <w:t>interactive</w:t>
      </w:r>
      <w:r w:rsidR="0077674F" w:rsidRPr="00EF1E4D">
        <w:rPr>
          <w:rFonts w:eastAsiaTheme="minorEastAsia"/>
          <w:lang w:eastAsia="zh-CN"/>
        </w:rPr>
        <w:t xml:space="preserve"> </w:t>
      </w:r>
      <w:r w:rsidR="009F1388" w:rsidRPr="00EF1E4D">
        <w:rPr>
          <w:rFonts w:eastAsiaTheme="minorEastAsia"/>
          <w:lang w:eastAsia="zh-CN"/>
        </w:rPr>
        <w:t>data mining</w:t>
      </w:r>
      <w:r w:rsidR="00AD32FB" w:rsidRPr="00EF1E4D">
        <w:rPr>
          <w:rFonts w:eastAsiaTheme="minorEastAsia"/>
          <w:lang w:eastAsia="zh-CN"/>
        </w:rPr>
        <w:t xml:space="preserve"> </w:t>
      </w:r>
      <w:r w:rsidR="00B766C1" w:rsidRPr="00EF1E4D">
        <w:rPr>
          <w:rFonts w:eastAsiaTheme="minorEastAsia"/>
          <w:lang w:val="en-GB" w:eastAsia="zh-CN"/>
        </w:rPr>
        <w:t xml:space="preserve">functions </w:t>
      </w:r>
      <w:r w:rsidR="00785D09" w:rsidRPr="00EF1E4D">
        <w:rPr>
          <w:rFonts w:eastAsiaTheme="minorEastAsia"/>
          <w:lang w:eastAsia="zh-CN"/>
        </w:rPr>
        <w:t>based on tabular data</w:t>
      </w:r>
      <w:r w:rsidR="00F019B0" w:rsidRPr="00EF1E4D">
        <w:rPr>
          <w:rFonts w:eastAsiaTheme="minorEastAsia"/>
          <w:lang w:eastAsia="zh-CN"/>
        </w:rPr>
        <w:t>,</w:t>
      </w:r>
      <w:r w:rsidR="00B656D5" w:rsidRPr="00EF1E4D">
        <w:rPr>
          <w:rFonts w:eastAsiaTheme="minorEastAsia"/>
          <w:lang w:eastAsia="zh-CN"/>
        </w:rPr>
        <w:t xml:space="preserve"> </w:t>
      </w:r>
      <w:r w:rsidR="005836BA" w:rsidRPr="00EF1E4D">
        <w:rPr>
          <w:rFonts w:eastAsiaTheme="minorEastAsia"/>
          <w:lang w:eastAsia="zh-CN"/>
        </w:rPr>
        <w:t xml:space="preserve">are </w:t>
      </w:r>
      <w:r w:rsidR="00BC1952" w:rsidRPr="00EF1E4D">
        <w:rPr>
          <w:rFonts w:eastAsiaTheme="minorEastAsia"/>
          <w:lang w:eastAsia="zh-CN"/>
        </w:rPr>
        <w:t xml:space="preserve">still lacking </w:t>
      </w:r>
      <w:r w:rsidR="00510BFE" w:rsidRPr="00EF1E4D">
        <w:rPr>
          <w:rFonts w:eastAsiaTheme="minorEastAsia"/>
          <w:lang w:eastAsia="zh-CN"/>
        </w:rPr>
        <w:t>in</w:t>
      </w:r>
      <w:r w:rsidR="00850BA5" w:rsidRPr="00EF1E4D">
        <w:rPr>
          <w:rFonts w:eastAsiaTheme="minorEastAsia"/>
          <w:lang w:eastAsia="zh-CN"/>
        </w:rPr>
        <w:t xml:space="preserve"> </w:t>
      </w:r>
      <w:r w:rsidR="0072265F" w:rsidRPr="00EF1E4D">
        <w:rPr>
          <w:rFonts w:eastAsiaTheme="minorEastAsia"/>
          <w:lang w:eastAsia="zh-CN"/>
        </w:rPr>
        <w:t>the</w:t>
      </w:r>
      <w:r w:rsidR="004D63DA" w:rsidRPr="00EF1E4D">
        <w:rPr>
          <w:rFonts w:eastAsiaTheme="minorEastAsia"/>
          <w:lang w:eastAsia="zh-CN"/>
        </w:rPr>
        <w:t xml:space="preserve">se websites </w:t>
      </w:r>
      <w:r w:rsidR="008B1E5A" w:rsidRPr="00EF1E4D">
        <w:rPr>
          <w:rFonts w:eastAsiaTheme="minorEastAsia"/>
          <w:lang w:eastAsia="zh-CN"/>
        </w:rPr>
        <w:fldChar w:fldCharType="begin">
          <w:fldData xml:space="preserve">PEVuZE5vdGU+PENpdGU+PEF1dGhvcj5KYWxpbGk8L0F1dGhvcj48WWVhcj4yMDIwPC9ZZWFyPjxS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</w:fldData>
        </w:fldChar>
      </w:r>
      <w:r w:rsidR="00EF1E4D" w:rsidRPr="00EF1E4D">
        <w:rPr>
          <w:rFonts w:eastAsiaTheme="minorEastAsia"/>
          <w:lang w:eastAsia="zh-CN"/>
        </w:rPr>
        <w:instrText xml:space="preserve"> ADDIN EN.CITE </w:instrText>
      </w:r>
      <w:r w:rsidR="00EF1E4D" w:rsidRPr="00EF1E4D">
        <w:rPr>
          <w:rFonts w:eastAsiaTheme="minorEastAsia"/>
          <w:lang w:eastAsia="zh-CN"/>
        </w:rPr>
        <w:fldChar w:fldCharType="begin">
          <w:fldData xml:space="preserve">PEVuZE5vdGU+PENpdGU+PEF1dGhvcj5KYWxpbGk8L0F1dGhvcj48WWVhcj4yMDIwPC9ZZWFyPjxS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</w:fldData>
        </w:fldChar>
      </w:r>
      <w:r w:rsidR="00EF1E4D" w:rsidRPr="00EF1E4D">
        <w:rPr>
          <w:rFonts w:eastAsiaTheme="minorEastAsia"/>
          <w:lang w:eastAsia="zh-CN"/>
        </w:rPr>
        <w:instrText xml:space="preserve"> ADDIN EN.CITE.DATA </w:instrText>
      </w:r>
      <w:r w:rsidR="00EF1E4D" w:rsidRPr="00EF1E4D">
        <w:rPr>
          <w:rFonts w:eastAsiaTheme="minorEastAsia"/>
          <w:lang w:eastAsia="zh-CN"/>
        </w:rPr>
      </w:r>
      <w:r w:rsidR="00EF1E4D" w:rsidRPr="00EF1E4D">
        <w:rPr>
          <w:rFonts w:eastAsiaTheme="minorEastAsia"/>
          <w:lang w:eastAsia="zh-CN"/>
        </w:rPr>
        <w:fldChar w:fldCharType="end"/>
      </w:r>
      <w:r w:rsidR="008B1E5A" w:rsidRPr="00EF1E4D">
        <w:rPr>
          <w:rFonts w:eastAsiaTheme="minorEastAsia"/>
          <w:lang w:eastAsia="zh-CN"/>
        </w:rPr>
        <w:fldChar w:fldCharType="separate"/>
      </w:r>
      <w:r w:rsidR="00EF1E4D" w:rsidRPr="00EF1E4D">
        <w:rPr>
          <w:rFonts w:eastAsiaTheme="minorEastAsia"/>
          <w:noProof/>
          <w:lang w:eastAsia="zh-CN"/>
        </w:rPr>
        <w:t>[2-4]</w:t>
      </w:r>
      <w:r w:rsidR="008B1E5A" w:rsidRPr="00EF1E4D">
        <w:rPr>
          <w:rFonts w:eastAsiaTheme="minorEastAsia"/>
          <w:lang w:eastAsia="zh-CN"/>
        </w:rPr>
        <w:fldChar w:fldCharType="end"/>
      </w:r>
      <w:r w:rsidR="00FE01D7">
        <w:rPr>
          <w:rFonts w:eastAsiaTheme="minorEastAsia"/>
          <w:lang w:eastAsia="zh-CN"/>
        </w:rPr>
        <w:t>…….</w:t>
      </w:r>
    </w:p>
    <w:p w14:paraId="192801E2" w14:textId="77777777" w:rsidR="00FE01D7" w:rsidRPr="00B75A55" w:rsidRDefault="00FE01D7" w:rsidP="00380B42">
      <w:pPr>
        <w:spacing w:line="360" w:lineRule="auto"/>
        <w:rPr>
          <w:rFonts w:eastAsiaTheme="minorEastAsia" w:hint="eastAsia"/>
          <w:lang w:eastAsia="zh-CN"/>
        </w:rPr>
      </w:pPr>
    </w:p>
    <w:p w14:paraId="38AE956E" w14:textId="2A71CC68" w:rsidR="00A35F3F" w:rsidRPr="00EF1E4D" w:rsidRDefault="00B75A55" w:rsidP="00A721E9">
      <w:pPr>
        <w:spacing w:line="360" w:lineRule="auto"/>
        <w:rPr>
          <w:rFonts w:eastAsiaTheme="minorEastAsia"/>
          <w:lang w:eastAsia="zh-CN"/>
        </w:rPr>
      </w:pPr>
      <w:r w:rsidRPr="00B75A55">
        <w:rPr>
          <w:rFonts w:eastAsiaTheme="minorEastAsia"/>
          <w:lang w:val="en-GB" w:eastAsia="zh-CN"/>
        </w:rPr>
        <w:t>Core Challenges</w:t>
      </w:r>
      <w:r>
        <w:rPr>
          <w:rFonts w:eastAsiaTheme="minorEastAsia"/>
          <w:lang w:val="en-GB" w:eastAsia="zh-CN"/>
        </w:rPr>
        <w:t xml:space="preserve"> and possible </w:t>
      </w:r>
      <w:r w:rsidR="00A7744C">
        <w:rPr>
          <w:rFonts w:eastAsiaTheme="minorEastAsia"/>
          <w:lang w:val="en-GB" w:eastAsia="zh-CN"/>
        </w:rPr>
        <w:t>resolutions</w:t>
      </w:r>
      <w:r>
        <w:rPr>
          <w:rFonts w:eastAsiaTheme="minorEastAsia"/>
          <w:lang w:val="en-GB" w:eastAsia="zh-CN"/>
        </w:rPr>
        <w:t>….</w:t>
      </w:r>
      <w:r w:rsidR="008C11D6" w:rsidRPr="00EF1E4D">
        <w:rPr>
          <w:rFonts w:eastAsiaTheme="minorEastAsia"/>
          <w:lang w:val="en-GB" w:eastAsia="zh-CN"/>
        </w:rPr>
        <w:t>Notably, it is necessary to optimise web services during the overall website design and implement them with core features that could increase productivity and reduce time costs</w:t>
      </w:r>
      <w:r w:rsidR="00A7744C">
        <w:rPr>
          <w:rFonts w:eastAsiaTheme="minorEastAsia"/>
          <w:lang w:val="en-GB" w:eastAsia="zh-CN"/>
        </w:rPr>
        <w:t>…….</w:t>
      </w:r>
    </w:p>
    <w:p w14:paraId="4230F915" w14:textId="77777777" w:rsidR="000A270F" w:rsidRPr="00EF1E4D" w:rsidRDefault="000A270F" w:rsidP="00380B42">
      <w:pPr>
        <w:spacing w:line="360" w:lineRule="auto"/>
        <w:rPr>
          <w:rFonts w:eastAsiaTheme="minorEastAsia"/>
          <w:lang w:eastAsia="zh-CN"/>
        </w:rPr>
      </w:pPr>
    </w:p>
    <w:p w14:paraId="6BCA1A36" w14:textId="2324CB9B" w:rsidR="00130DBB" w:rsidRPr="00EF1E4D" w:rsidRDefault="00E6060D" w:rsidP="00D17262">
      <w:pPr>
        <w:spacing w:line="360" w:lineRule="auto"/>
        <w:rPr>
          <w:rFonts w:eastAsiaTheme="minorEastAsia" w:cs="Arial"/>
          <w:lang w:eastAsia="zh-CN"/>
        </w:rPr>
      </w:pPr>
      <w:r w:rsidRPr="00EF1E4D">
        <w:rPr>
          <w:rFonts w:eastAsiaTheme="minorEastAsia"/>
          <w:lang w:val="en-GB" w:eastAsia="zh-CN"/>
        </w:rPr>
        <w:t>T</w:t>
      </w:r>
      <w:r w:rsidR="00124BD1" w:rsidRPr="00EF1E4D">
        <w:rPr>
          <w:rFonts w:eastAsiaTheme="minorEastAsia"/>
          <w:lang w:val="en-GB" w:eastAsia="zh-CN"/>
        </w:rPr>
        <w:t>o curb</w:t>
      </w:r>
      <w:r w:rsidR="009E2353" w:rsidRPr="00EF1E4D">
        <w:rPr>
          <w:rFonts w:eastAsiaTheme="minorEastAsia"/>
          <w:lang w:eastAsia="zh-CN"/>
        </w:rPr>
        <w:t xml:space="preserve"> these challenges</w:t>
      </w:r>
      <w:r w:rsidR="008F716B" w:rsidRPr="00EF1E4D">
        <w:rPr>
          <w:rFonts w:eastAsiaTheme="minorEastAsia"/>
          <w:lang w:eastAsia="zh-CN"/>
        </w:rPr>
        <w:t>,</w:t>
      </w:r>
      <w:r w:rsidR="00AB26D6">
        <w:rPr>
          <w:rFonts w:eastAsiaTheme="minorEastAsia"/>
          <w:lang w:eastAsia="zh-CN"/>
        </w:rPr>
        <w:t>……</w:t>
      </w:r>
      <w:r w:rsidR="001D2E00" w:rsidRPr="00EF1E4D">
        <w:rPr>
          <w:rFonts w:eastAsiaTheme="minorEastAsia"/>
          <w:lang w:eastAsia="zh-CN"/>
        </w:rPr>
        <w:t>.</w:t>
      </w:r>
      <w:r w:rsidR="00F91560">
        <w:rPr>
          <w:rFonts w:eastAsiaTheme="minorEastAsia"/>
          <w:lang w:eastAsia="zh-CN"/>
        </w:rPr>
        <w:t xml:space="preserve"> Summary of core findings.</w:t>
      </w:r>
    </w:p>
    <w:p w14:paraId="1C10447E" w14:textId="3C157AE7" w:rsidR="00D86173" w:rsidRPr="00EF1E4D" w:rsidRDefault="00A84888" w:rsidP="00D86173">
      <w:pPr>
        <w:pStyle w:val="2"/>
        <w:spacing w:line="360" w:lineRule="auto"/>
        <w:rPr>
          <w:rFonts w:ascii="Times New Roman" w:hAnsi="Times New Roman"/>
        </w:rPr>
      </w:pPr>
      <w:r>
        <w:rPr>
          <w:rFonts w:ascii="Times New Roman" w:eastAsiaTheme="minorEastAsia" w:hAnsi="Times New Roman"/>
          <w:lang w:eastAsia="zh-CN"/>
        </w:rPr>
        <w:t>Methods/</w:t>
      </w:r>
      <w:r w:rsidR="00D86173" w:rsidRPr="00EF1E4D">
        <w:rPr>
          <w:rFonts w:ascii="Times New Roman" w:eastAsiaTheme="minorEastAsia" w:hAnsi="Times New Roman"/>
          <w:lang w:eastAsia="zh-CN"/>
        </w:rPr>
        <w:t>Im</w:t>
      </w:r>
      <w:r w:rsidR="00D86173" w:rsidRPr="00EF1E4D">
        <w:rPr>
          <w:rFonts w:ascii="Times New Roman" w:hAnsi="Times New Roman"/>
        </w:rPr>
        <w:t>plementation</w:t>
      </w:r>
    </w:p>
    <w:p w14:paraId="7C3D4D85" w14:textId="5AB69EAB" w:rsidR="00611592" w:rsidRDefault="00D7357E" w:rsidP="00D7357E">
      <w:pPr>
        <w:pStyle w:val="3"/>
        <w:rPr>
          <w:rFonts w:eastAsiaTheme="minorEastAsia"/>
          <w:lang w:eastAsia="zh-CN"/>
        </w:rPr>
      </w:pPr>
      <w:bookmarkStart w:id="8" w:name="_Toc95699089"/>
      <w:r w:rsidRPr="00D7357E">
        <w:t xml:space="preserve">Core </w:t>
      </w:r>
      <w:r w:rsidR="00FA4EE0">
        <w:t>components</w:t>
      </w:r>
    </w:p>
    <w:p w14:paraId="585F1CAB" w14:textId="60F04C86" w:rsidR="00D7357E" w:rsidRPr="00D7357E" w:rsidRDefault="000977A8" w:rsidP="00D7357E">
      <w:pPr>
        <w:rPr>
          <w:rFonts w:eastAsiaTheme="minorEastAsia" w:hint="eastAsia"/>
          <w:lang w:eastAsia="zh-CN"/>
        </w:rPr>
      </w:pPr>
      <w:r>
        <w:rPr>
          <w:rFonts w:eastAsiaTheme="minorEastAsia" w:hint="eastAsia"/>
          <w:lang w:eastAsia="zh-CN"/>
        </w:rPr>
        <w:t>T</w:t>
      </w:r>
      <w:r>
        <w:rPr>
          <w:rFonts w:eastAsiaTheme="minorEastAsia"/>
          <w:lang w:eastAsia="zh-CN"/>
        </w:rPr>
        <w:t>ext…</w:t>
      </w:r>
    </w:p>
    <w:p w14:paraId="2529D867" w14:textId="4016C20A" w:rsidR="00A95636" w:rsidRPr="00D62B48" w:rsidRDefault="001159D4" w:rsidP="00A95636">
      <w:pPr>
        <w:pStyle w:val="3"/>
        <w:rPr>
          <w:rFonts w:eastAsiaTheme="minorEastAsia" w:hint="eastAsia"/>
          <w:lang w:eastAsia="zh-CN"/>
        </w:rPr>
      </w:pPr>
      <w:r w:rsidRPr="001159D4">
        <w:t>Algorithms</w:t>
      </w:r>
    </w:p>
    <w:p w14:paraId="515F9F2A" w14:textId="77777777" w:rsidR="00A95636" w:rsidRPr="00611592" w:rsidRDefault="00A95636" w:rsidP="00A95636">
      <w:pPr>
        <w:rPr>
          <w:rFonts w:eastAsiaTheme="minorEastAsia" w:hint="eastAsia"/>
          <w:lang w:eastAsia="zh-CN"/>
        </w:rPr>
      </w:pPr>
      <w:r>
        <w:rPr>
          <w:rFonts w:eastAsiaTheme="minorEastAsia"/>
          <w:lang w:eastAsia="zh-CN"/>
        </w:rPr>
        <w:t>Text….</w:t>
      </w:r>
    </w:p>
    <w:p w14:paraId="449A963C" w14:textId="54CCA31D" w:rsidR="000F73B5" w:rsidRPr="00D62B48" w:rsidRDefault="00013E7F" w:rsidP="000F73B5">
      <w:pPr>
        <w:pStyle w:val="3"/>
        <w:rPr>
          <w:rFonts w:eastAsiaTheme="minorEastAsia" w:hint="eastAsia"/>
          <w:lang w:eastAsia="zh-CN"/>
        </w:rPr>
      </w:pPr>
      <w:r>
        <w:t>Benchmarking steps</w:t>
      </w:r>
    </w:p>
    <w:p w14:paraId="5A06DF91" w14:textId="08C92168" w:rsidR="00A95636" w:rsidRPr="00F7073E" w:rsidRDefault="00F7073E" w:rsidP="00611592">
      <w:pPr>
        <w:rPr>
          <w:rFonts w:eastAsiaTheme="minorEastAsia" w:hint="eastAsia"/>
          <w:lang w:eastAsia="zh-CN"/>
        </w:rPr>
      </w:pPr>
      <w:r>
        <w:rPr>
          <w:rFonts w:eastAsiaTheme="minorEastAsia"/>
          <w:lang w:eastAsia="zh-CN"/>
        </w:rPr>
        <w:t>Text….</w:t>
      </w:r>
    </w:p>
    <w:bookmarkEnd w:id="8"/>
    <w:p w14:paraId="4E6D681C" w14:textId="693F8193" w:rsidR="008946AB" w:rsidRPr="00EF1E4D" w:rsidRDefault="008946AB" w:rsidP="00EB1CBF">
      <w:pPr>
        <w:pStyle w:val="2"/>
        <w:spacing w:line="360" w:lineRule="auto"/>
        <w:rPr>
          <w:rFonts w:ascii="Times New Roman" w:hAnsi="Times New Roman"/>
        </w:rPr>
      </w:pPr>
      <w:r w:rsidRPr="00EF1E4D">
        <w:rPr>
          <w:rFonts w:ascii="Times New Roman" w:hAnsi="Times New Roman"/>
        </w:rPr>
        <w:lastRenderedPageBreak/>
        <w:t>Results</w:t>
      </w:r>
    </w:p>
    <w:p w14:paraId="19FF0455" w14:textId="73C8B41E" w:rsidR="00290763" w:rsidRDefault="00290763" w:rsidP="00290763">
      <w:pPr>
        <w:pStyle w:val="3"/>
      </w:pPr>
      <w:r w:rsidRPr="00EF1E4D">
        <w:t xml:space="preserve">Overview of </w:t>
      </w:r>
      <w:r w:rsidR="00ED49CE">
        <w:t>….</w:t>
      </w:r>
    </w:p>
    <w:p w14:paraId="75B2C9FF" w14:textId="49C5A1A0" w:rsidR="00ED49CE" w:rsidRDefault="00AE7CF8" w:rsidP="00ED49CE">
      <w:pPr>
        <w:rPr>
          <w:rFonts w:eastAsiaTheme="minorEastAsia"/>
          <w:lang w:eastAsia="zh-CN"/>
        </w:rPr>
      </w:pPr>
      <w:r>
        <w:rPr>
          <w:rFonts w:eastAsiaTheme="minorEastAsia" w:hint="eastAsia"/>
          <w:lang w:eastAsia="zh-CN"/>
        </w:rPr>
        <w:t>T</w:t>
      </w:r>
      <w:r>
        <w:rPr>
          <w:rFonts w:eastAsiaTheme="minorEastAsia"/>
          <w:lang w:eastAsia="zh-CN"/>
        </w:rPr>
        <w:t>ext</w:t>
      </w:r>
      <w:r w:rsidR="002028FF">
        <w:rPr>
          <w:rFonts w:eastAsiaTheme="minorEastAsia"/>
          <w:lang w:eastAsia="zh-CN"/>
        </w:rPr>
        <w:t>……</w:t>
      </w:r>
    </w:p>
    <w:p w14:paraId="07A0B332" w14:textId="72E90589" w:rsidR="00AB2819" w:rsidRDefault="00C174BA" w:rsidP="00AB2819">
      <w:pPr>
        <w:pStyle w:val="3"/>
      </w:pPr>
      <w:r>
        <w:t>Result of</w:t>
      </w:r>
      <w:r w:rsidR="00AB2819">
        <w:t>….</w:t>
      </w:r>
    </w:p>
    <w:p w14:paraId="3DD66100" w14:textId="7ED76B0C" w:rsidR="00AB2819" w:rsidRDefault="00AB2819" w:rsidP="00ED49CE">
      <w:pPr>
        <w:rPr>
          <w:rFonts w:eastAsiaTheme="minorEastAsia" w:hint="eastAsia"/>
          <w:lang w:eastAsia="zh-CN"/>
        </w:rPr>
      </w:pPr>
      <w:r>
        <w:rPr>
          <w:rFonts w:eastAsiaTheme="minorEastAsia" w:hint="eastAsia"/>
          <w:lang w:eastAsia="zh-CN"/>
        </w:rPr>
        <w:t>T</w:t>
      </w:r>
      <w:r>
        <w:rPr>
          <w:rFonts w:eastAsiaTheme="minorEastAsia"/>
          <w:lang w:eastAsia="zh-CN"/>
        </w:rPr>
        <w:t>ext……</w:t>
      </w:r>
    </w:p>
    <w:p w14:paraId="08C50BFC" w14:textId="74097368" w:rsidR="0044398C" w:rsidRPr="00EF1E4D" w:rsidRDefault="00D24A0C" w:rsidP="00F51916">
      <w:pPr>
        <w:pStyle w:val="3"/>
      </w:pPr>
      <w:r w:rsidRPr="00EF1E4D">
        <w:t>Use cases</w:t>
      </w:r>
      <w:bookmarkStart w:id="9" w:name="_Toc95699094"/>
    </w:p>
    <w:p w14:paraId="5A169F21" w14:textId="11F57A79" w:rsidR="00757018" w:rsidRDefault="00787202" w:rsidP="007F48E7">
      <w:pPr>
        <w:pStyle w:val="4"/>
      </w:pPr>
      <w:r w:rsidRPr="00EF1E4D">
        <w:t>Use case</w:t>
      </w:r>
      <w:r w:rsidR="00A33847" w:rsidRPr="00EF1E4D">
        <w:t xml:space="preserve"> 1:</w:t>
      </w:r>
      <w:r w:rsidR="00757018" w:rsidRPr="00EF1E4D">
        <w:t xml:space="preserve"> </w:t>
      </w:r>
      <w:bookmarkEnd w:id="9"/>
      <w:r w:rsidR="007D03A1">
        <w:t>test1</w:t>
      </w:r>
    </w:p>
    <w:p w14:paraId="11683539" w14:textId="595DF633" w:rsidR="00B472FD" w:rsidRPr="00B472FD" w:rsidRDefault="00B472FD" w:rsidP="00B472FD">
      <w:pPr>
        <w:rPr>
          <w:rFonts w:eastAsiaTheme="minorEastAsia"/>
          <w:lang w:eastAsia="zh-CN"/>
        </w:rPr>
      </w:pPr>
      <w:r>
        <w:rPr>
          <w:rFonts w:eastAsiaTheme="minorEastAsia" w:hint="eastAsia"/>
          <w:lang w:eastAsia="zh-CN"/>
        </w:rPr>
        <w:t>T</w:t>
      </w:r>
      <w:r>
        <w:rPr>
          <w:rFonts w:eastAsiaTheme="minorEastAsia"/>
          <w:lang w:eastAsia="zh-CN"/>
        </w:rPr>
        <w:t>ext……</w:t>
      </w:r>
    </w:p>
    <w:p w14:paraId="68C757D6" w14:textId="762C0EAA" w:rsidR="00B472FD" w:rsidRPr="00EF1E4D" w:rsidRDefault="00B472FD" w:rsidP="00B472FD">
      <w:pPr>
        <w:pStyle w:val="4"/>
      </w:pPr>
      <w:r w:rsidRPr="00EF1E4D">
        <w:t>Use case</w:t>
      </w:r>
      <w:r>
        <w:t xml:space="preserve"> 2</w:t>
      </w:r>
      <w:r w:rsidRPr="00EF1E4D">
        <w:t xml:space="preserve">: </w:t>
      </w:r>
      <w:r>
        <w:t>test</w:t>
      </w:r>
      <w:r>
        <w:t>2</w:t>
      </w:r>
    </w:p>
    <w:p w14:paraId="0E95F0A3" w14:textId="24AA34CC" w:rsidR="00B472FD" w:rsidRPr="00D05AE7" w:rsidRDefault="00A628F0" w:rsidP="00B472FD">
      <w:pPr>
        <w:rPr>
          <w:rFonts w:eastAsiaTheme="minorEastAsia"/>
          <w:lang w:eastAsia="zh-CN"/>
        </w:rPr>
      </w:pPr>
      <w:r>
        <w:rPr>
          <w:rFonts w:eastAsiaTheme="minorEastAsia" w:hint="eastAsia"/>
          <w:lang w:eastAsia="zh-CN"/>
        </w:rPr>
        <w:t>T</w:t>
      </w:r>
      <w:r>
        <w:rPr>
          <w:rFonts w:eastAsiaTheme="minorEastAsia"/>
          <w:lang w:eastAsia="zh-CN"/>
        </w:rPr>
        <w:t>ext……</w:t>
      </w:r>
    </w:p>
    <w:p w14:paraId="397E6C14" w14:textId="77777777" w:rsidR="00033DC4" w:rsidRPr="007F38ED" w:rsidRDefault="00033DC4" w:rsidP="00033DC4">
      <w:pPr>
        <w:pStyle w:val="3"/>
      </w:pPr>
      <w:r w:rsidRPr="00B523B0">
        <w:t>Benchmarking</w:t>
      </w:r>
      <w:r>
        <w:t>….</w:t>
      </w:r>
    </w:p>
    <w:p w14:paraId="42050DD6" w14:textId="77777777" w:rsidR="00033DC4" w:rsidRDefault="00033DC4" w:rsidP="00033DC4">
      <w:pPr>
        <w:rPr>
          <w:rFonts w:eastAsiaTheme="minorEastAsia" w:hint="eastAsia"/>
          <w:lang w:eastAsia="zh-CN"/>
        </w:rPr>
      </w:pPr>
      <w:r>
        <w:rPr>
          <w:rFonts w:eastAsiaTheme="minorEastAsia" w:hint="eastAsia"/>
          <w:lang w:eastAsia="zh-CN"/>
        </w:rPr>
        <w:t>T</w:t>
      </w:r>
      <w:r>
        <w:rPr>
          <w:rFonts w:eastAsiaTheme="minorEastAsia"/>
          <w:lang w:eastAsia="zh-CN"/>
        </w:rPr>
        <w:t>ext……</w:t>
      </w:r>
    </w:p>
    <w:p w14:paraId="2DCFD67E" w14:textId="03E15062" w:rsidR="00C2714B" w:rsidRDefault="00B552DC" w:rsidP="00C2714B">
      <w:pPr>
        <w:pStyle w:val="3"/>
      </w:pPr>
      <w:r>
        <w:t xml:space="preserve">Other support </w:t>
      </w:r>
      <w:r w:rsidR="00490C6F">
        <w:t>result</w:t>
      </w:r>
      <w:r w:rsidR="00900601">
        <w:t>….</w:t>
      </w:r>
    </w:p>
    <w:p w14:paraId="75D561EA" w14:textId="21F70489" w:rsidR="00E96D62" w:rsidRPr="0037303C" w:rsidRDefault="00E96D62" w:rsidP="00E96D62">
      <w:pPr>
        <w:rPr>
          <w:rFonts w:eastAsiaTheme="minorEastAsia"/>
          <w:lang w:eastAsia="zh-CN"/>
        </w:rPr>
      </w:pPr>
      <w:r>
        <w:rPr>
          <w:rFonts w:eastAsiaTheme="minorEastAsia" w:hint="eastAsia"/>
          <w:lang w:eastAsia="zh-CN"/>
        </w:rPr>
        <w:t>T</w:t>
      </w:r>
      <w:r>
        <w:rPr>
          <w:rFonts w:eastAsiaTheme="minorEastAsia"/>
          <w:lang w:eastAsia="zh-CN"/>
        </w:rPr>
        <w:t>ext……</w:t>
      </w:r>
    </w:p>
    <w:p w14:paraId="3BE33E1E" w14:textId="6C35E123" w:rsidR="005F6B27" w:rsidRPr="00EF1E4D" w:rsidRDefault="005F6B27" w:rsidP="005F6B27">
      <w:pPr>
        <w:pStyle w:val="2"/>
        <w:spacing w:line="360" w:lineRule="auto"/>
        <w:rPr>
          <w:rFonts w:ascii="Times New Roman" w:hAnsi="Times New Roman"/>
        </w:rPr>
      </w:pPr>
      <w:r w:rsidRPr="00EF1E4D">
        <w:rPr>
          <w:rFonts w:ascii="Times New Roman" w:hAnsi="Times New Roman"/>
        </w:rPr>
        <w:t>Discussion</w:t>
      </w:r>
    </w:p>
    <w:p w14:paraId="0663F3EF" w14:textId="0984F105" w:rsidR="001F5884" w:rsidRPr="00EF1E4D" w:rsidRDefault="002A74DA" w:rsidP="001F5884">
      <w:pPr>
        <w:spacing w:line="360" w:lineRule="auto"/>
        <w:rPr>
          <w:rFonts w:eastAsiaTheme="minorEastAsia"/>
          <w:lang w:val="en-GB" w:eastAsia="zh-CN"/>
        </w:rPr>
      </w:pPr>
      <w:bookmarkStart w:id="10" w:name="_Hlk66995431"/>
      <w:bookmarkEnd w:id="5"/>
      <w:bookmarkEnd w:id="6"/>
      <w:bookmarkEnd w:id="7"/>
      <w:r>
        <w:rPr>
          <w:rFonts w:eastAsiaTheme="minorEastAsia"/>
          <w:lang w:val="en-GB" w:eastAsia="zh-CN"/>
        </w:rPr>
        <w:t>Background</w:t>
      </w:r>
      <w:r w:rsidR="00B8714E">
        <w:rPr>
          <w:rFonts w:eastAsiaTheme="minorEastAsia"/>
          <w:lang w:val="en-GB" w:eastAsia="zh-CN"/>
        </w:rPr>
        <w:t xml:space="preserve"> and issues</w:t>
      </w:r>
      <w:r>
        <w:rPr>
          <w:rFonts w:eastAsiaTheme="minorEastAsia"/>
          <w:lang w:val="en-GB" w:eastAsia="zh-CN"/>
        </w:rPr>
        <w:t>….</w:t>
      </w:r>
    </w:p>
    <w:p w14:paraId="4391D5A4" w14:textId="77777777" w:rsidR="001F5884" w:rsidRPr="00EF1E4D" w:rsidRDefault="001F5884" w:rsidP="001F5884">
      <w:pPr>
        <w:spacing w:line="360" w:lineRule="auto"/>
        <w:rPr>
          <w:rFonts w:eastAsiaTheme="minorEastAsia"/>
          <w:lang w:val="en-GB" w:eastAsia="zh-CN"/>
        </w:rPr>
      </w:pPr>
    </w:p>
    <w:p w14:paraId="4CBDC8CC" w14:textId="27C1DABF" w:rsidR="001F5884" w:rsidRPr="00EF1E4D" w:rsidRDefault="00B476CE" w:rsidP="001F5884">
      <w:pPr>
        <w:spacing w:line="360" w:lineRule="auto"/>
        <w:rPr>
          <w:rFonts w:eastAsiaTheme="minorEastAsia"/>
          <w:lang w:val="en-GB" w:eastAsia="zh-CN"/>
        </w:rPr>
      </w:pPr>
      <w:r>
        <w:rPr>
          <w:rFonts w:eastAsiaTheme="minorEastAsia"/>
          <w:lang w:val="en-GB" w:eastAsia="zh-CN"/>
        </w:rPr>
        <w:lastRenderedPageBreak/>
        <w:t>Recent progress….</w:t>
      </w:r>
      <w:r w:rsidR="001F5884" w:rsidRPr="00EF1E4D">
        <w:rPr>
          <w:rFonts w:eastAsiaTheme="minorEastAsia"/>
          <w:lang w:val="en-GB" w:eastAsia="zh-CN"/>
        </w:rPr>
        <w:t>.</w:t>
      </w:r>
    </w:p>
    <w:p w14:paraId="27CD1A3F" w14:textId="77777777" w:rsidR="001F5884" w:rsidRPr="00EF1E4D" w:rsidRDefault="001F5884" w:rsidP="001F5884">
      <w:pPr>
        <w:spacing w:line="360" w:lineRule="auto"/>
        <w:rPr>
          <w:rFonts w:eastAsiaTheme="minorEastAsia"/>
          <w:lang w:val="en-GB" w:eastAsia="zh-CN"/>
        </w:rPr>
      </w:pPr>
    </w:p>
    <w:p w14:paraId="2C231C2A" w14:textId="40FF374C" w:rsidR="00186CCF" w:rsidRPr="00EF1E4D" w:rsidRDefault="00346978" w:rsidP="00A3667B">
      <w:pPr>
        <w:spacing w:line="360" w:lineRule="auto"/>
        <w:rPr>
          <w:rFonts w:eastAsiaTheme="minorEastAsia"/>
          <w:lang w:val="en-GB" w:eastAsia="zh-CN"/>
        </w:rPr>
      </w:pPr>
      <w:r>
        <w:rPr>
          <w:rFonts w:eastAsiaTheme="minorEastAsia"/>
          <w:lang w:eastAsia="zh-CN"/>
        </w:rPr>
        <w:t>Your works….</w:t>
      </w:r>
      <w:r w:rsidR="00186CCF" w:rsidRPr="00EF1E4D">
        <w:rPr>
          <w:rFonts w:eastAsiaTheme="minorEastAsia"/>
          <w:lang w:eastAsia="zh-CN"/>
        </w:rPr>
        <w:t xml:space="preserve"> </w:t>
      </w:r>
    </w:p>
    <w:p w14:paraId="0A14B935" w14:textId="77777777" w:rsidR="000D341B" w:rsidRPr="00EF1E4D" w:rsidRDefault="000D341B" w:rsidP="000D341B">
      <w:pPr>
        <w:pStyle w:val="2"/>
        <w:spacing w:line="360" w:lineRule="auto"/>
        <w:rPr>
          <w:rFonts w:ascii="Times New Roman" w:hAnsi="Times New Roman"/>
        </w:rPr>
      </w:pPr>
      <w:r w:rsidRPr="00EF1E4D">
        <w:rPr>
          <w:rFonts w:ascii="Times New Roman" w:hAnsi="Times New Roman"/>
        </w:rPr>
        <w:t>Availability and requirements</w:t>
      </w:r>
    </w:p>
    <w:p w14:paraId="5811CE7D" w14:textId="060711DF" w:rsidR="000D341B" w:rsidRPr="00EF1E4D" w:rsidRDefault="000D341B" w:rsidP="000D341B">
      <w:pPr>
        <w:spacing w:line="360" w:lineRule="auto"/>
        <w:rPr>
          <w:rFonts w:eastAsiaTheme="minorEastAsia" w:cs="Arial"/>
          <w:b/>
          <w:bCs/>
          <w:lang w:eastAsia="zh-CN"/>
        </w:rPr>
      </w:pPr>
      <w:r w:rsidRPr="00EF1E4D">
        <w:rPr>
          <w:rFonts w:eastAsiaTheme="minorEastAsia" w:cs="Arial"/>
          <w:b/>
          <w:bCs/>
          <w:lang w:eastAsia="zh-CN"/>
        </w:rPr>
        <w:t xml:space="preserve">Project name: </w:t>
      </w:r>
      <w:r w:rsidR="00346978" w:rsidRPr="00346978">
        <w:rPr>
          <w:rFonts w:eastAsiaTheme="minorEastAsia" w:cs="Arial"/>
          <w:lang w:eastAsia="zh-CN"/>
        </w:rPr>
        <w:t>…</w:t>
      </w:r>
    </w:p>
    <w:p w14:paraId="3E2B8001" w14:textId="685828CA" w:rsidR="000D341B" w:rsidRPr="00EF1E4D" w:rsidRDefault="000D341B" w:rsidP="000D341B">
      <w:pPr>
        <w:spacing w:line="360" w:lineRule="auto"/>
        <w:rPr>
          <w:rFonts w:eastAsiaTheme="minorEastAsia" w:cs="Arial"/>
          <w:b/>
          <w:bCs/>
          <w:lang w:eastAsia="zh-CN"/>
        </w:rPr>
      </w:pPr>
      <w:r w:rsidRPr="00EF1E4D">
        <w:rPr>
          <w:rFonts w:eastAsiaTheme="minorEastAsia" w:cs="Arial"/>
          <w:b/>
          <w:bCs/>
          <w:lang w:eastAsia="zh-CN"/>
        </w:rPr>
        <w:t xml:space="preserve">Project home page: </w:t>
      </w:r>
      <w:r w:rsidRPr="00EF1E4D">
        <w:rPr>
          <w:rFonts w:eastAsiaTheme="minorEastAsia" w:cs="Arial"/>
          <w:lang w:eastAsia="zh-CN"/>
        </w:rPr>
        <w:t>https://</w:t>
      </w:r>
      <w:r w:rsidR="00346978">
        <w:rPr>
          <w:rFonts w:eastAsiaTheme="minorEastAsia" w:cs="Arial"/>
          <w:lang w:eastAsia="zh-CN"/>
        </w:rPr>
        <w:t>...</w:t>
      </w:r>
    </w:p>
    <w:p w14:paraId="10CD0123" w14:textId="30B1799C" w:rsidR="000D341B" w:rsidRPr="00EF1E4D" w:rsidRDefault="000D341B" w:rsidP="00A70D77">
      <w:pPr>
        <w:spacing w:line="360" w:lineRule="auto"/>
        <w:rPr>
          <w:rFonts w:eastAsiaTheme="minorEastAsia" w:cs="Arial"/>
          <w:lang w:eastAsia="zh-CN"/>
        </w:rPr>
      </w:pPr>
      <w:r w:rsidRPr="00EF1E4D">
        <w:rPr>
          <w:rFonts w:eastAsiaTheme="minorEastAsia" w:cs="Arial"/>
          <w:b/>
          <w:bCs/>
          <w:lang w:eastAsia="zh-CN"/>
        </w:rPr>
        <w:t xml:space="preserve">Any restrictions to use by non-academics: </w:t>
      </w:r>
      <w:r w:rsidR="00A94952" w:rsidRPr="00EF1E4D">
        <w:rPr>
          <w:rFonts w:eastAsiaTheme="minorEastAsia" w:cs="Arial"/>
          <w:lang w:eastAsia="zh-CN"/>
        </w:rPr>
        <w:t>license</w:t>
      </w:r>
      <w:r w:rsidRPr="00EF1E4D">
        <w:rPr>
          <w:rFonts w:eastAsiaTheme="minorEastAsia" w:cs="Arial"/>
          <w:lang w:eastAsia="zh-CN"/>
        </w:rPr>
        <w:t xml:space="preserve"> </w:t>
      </w:r>
      <w:r w:rsidR="00F76EB6" w:rsidRPr="00EF1E4D">
        <w:rPr>
          <w:rFonts w:eastAsiaTheme="minorEastAsia" w:cs="Arial"/>
          <w:lang w:eastAsia="zh-CN"/>
        </w:rPr>
        <w:t>required</w:t>
      </w:r>
    </w:p>
    <w:p w14:paraId="28D9C60E" w14:textId="77777777" w:rsidR="00DF31B9" w:rsidRPr="00EF1E4D" w:rsidRDefault="00DF31B9" w:rsidP="00DF31B9">
      <w:pPr>
        <w:pStyle w:val="2"/>
        <w:spacing w:line="360" w:lineRule="auto"/>
        <w:rPr>
          <w:rFonts w:ascii="Times New Roman" w:hAnsi="Times New Roman"/>
        </w:rPr>
      </w:pPr>
      <w:r w:rsidRPr="00EF1E4D">
        <w:rPr>
          <w:rFonts w:ascii="Times New Roman" w:hAnsi="Times New Roman"/>
        </w:rPr>
        <w:t>List of abbreviations</w:t>
      </w:r>
    </w:p>
    <w:p w14:paraId="59CE1065" w14:textId="2FB6E63B" w:rsidR="0041660C" w:rsidRPr="00EF1E4D" w:rsidRDefault="000941F1" w:rsidP="0041660C">
      <w:pPr>
        <w:spacing w:line="360" w:lineRule="auto"/>
        <w:rPr>
          <w:rFonts w:eastAsiaTheme="minorEastAsia" w:cs="Arial"/>
          <w:lang w:eastAsia="zh-CN"/>
        </w:rPr>
      </w:pPr>
      <w:r>
        <w:rPr>
          <w:rFonts w:eastAsiaTheme="minorEastAsia" w:cs="Arial"/>
          <w:b/>
          <w:bCs/>
          <w:lang w:eastAsia="zh-CN"/>
        </w:rPr>
        <w:t xml:space="preserve">A: </w:t>
      </w:r>
      <w:r w:rsidRPr="000941F1">
        <w:rPr>
          <w:rFonts w:eastAsiaTheme="minorEastAsia" w:cs="Arial"/>
          <w:lang w:eastAsia="zh-CN"/>
        </w:rPr>
        <w:t>Aberrations</w:t>
      </w:r>
    </w:p>
    <w:p w14:paraId="53DA69AD" w14:textId="6BCD5AA3" w:rsidR="00897B40" w:rsidRPr="00EF1E4D" w:rsidRDefault="00897B40" w:rsidP="00897B40">
      <w:pPr>
        <w:pStyle w:val="2"/>
        <w:spacing w:line="360" w:lineRule="auto"/>
        <w:rPr>
          <w:rFonts w:ascii="Times New Roman" w:hAnsi="Times New Roman"/>
        </w:rPr>
      </w:pPr>
      <w:r w:rsidRPr="00EF1E4D">
        <w:rPr>
          <w:rFonts w:ascii="Times New Roman" w:hAnsi="Times New Roman"/>
        </w:rPr>
        <w:t>Declarations</w:t>
      </w:r>
    </w:p>
    <w:p w14:paraId="7715477A" w14:textId="3C2A4C82" w:rsidR="003770E1" w:rsidRPr="00EF1E4D" w:rsidRDefault="003770E1" w:rsidP="00B80E49">
      <w:pPr>
        <w:pStyle w:val="3"/>
      </w:pPr>
      <w:r w:rsidRPr="00EF1E4D">
        <w:t>Ethics approval and consent to participate</w:t>
      </w:r>
    </w:p>
    <w:p w14:paraId="3DC5E60D" w14:textId="43141255" w:rsidR="00741E3D" w:rsidRPr="00EF1E4D" w:rsidRDefault="00371478" w:rsidP="00741E3D">
      <w:r w:rsidRPr="00EF1E4D">
        <w:t>Not applicable.</w:t>
      </w:r>
    </w:p>
    <w:p w14:paraId="741019BF" w14:textId="31EE4BA6" w:rsidR="00E13E0A" w:rsidRPr="00EF1E4D" w:rsidRDefault="00E13E0A" w:rsidP="008748B2">
      <w:pPr>
        <w:pStyle w:val="3"/>
      </w:pPr>
      <w:r w:rsidRPr="00EF1E4D">
        <w:t>Consent for publication</w:t>
      </w:r>
    </w:p>
    <w:p w14:paraId="1DD8FA45" w14:textId="761995D8" w:rsidR="008748B2" w:rsidRPr="00EF1E4D" w:rsidRDefault="00EE4364" w:rsidP="008748B2">
      <w:r w:rsidRPr="00EF1E4D">
        <w:t>Not applicable.</w:t>
      </w:r>
    </w:p>
    <w:p w14:paraId="0303DD42" w14:textId="77777777" w:rsidR="005E7EAF" w:rsidRPr="00EF1E4D" w:rsidRDefault="005E7EAF" w:rsidP="00F71CC4">
      <w:pPr>
        <w:pStyle w:val="3"/>
      </w:pPr>
      <w:r w:rsidRPr="00EF1E4D">
        <w:t>Availability of data and materials</w:t>
      </w:r>
    </w:p>
    <w:p w14:paraId="39D3D822" w14:textId="18C5F989" w:rsidR="000D341B" w:rsidRPr="00EF1E4D" w:rsidRDefault="000D341B" w:rsidP="00A70D77">
      <w:pPr>
        <w:spacing w:line="360" w:lineRule="auto"/>
        <w:rPr>
          <w:rFonts w:eastAsiaTheme="minorEastAsia"/>
          <w:lang w:eastAsia="zh-CN"/>
        </w:rPr>
      </w:pPr>
      <w:r w:rsidRPr="00EF1E4D">
        <w:rPr>
          <w:rFonts w:eastAsiaTheme="minorEastAsia"/>
          <w:lang w:eastAsia="zh-CN"/>
        </w:rPr>
        <w:t xml:space="preserve">The website can be freely accessed </w:t>
      </w:r>
      <w:r w:rsidR="00971FDE" w:rsidRPr="00EF1E4D">
        <w:rPr>
          <w:rFonts w:eastAsiaTheme="minorEastAsia"/>
          <w:lang w:eastAsia="zh-CN"/>
        </w:rPr>
        <w:t>at</w:t>
      </w:r>
      <w:r w:rsidRPr="00EF1E4D">
        <w:rPr>
          <w:rFonts w:eastAsiaTheme="minorEastAsia"/>
          <w:lang w:eastAsia="zh-CN"/>
        </w:rPr>
        <w:t xml:space="preserve"> </w:t>
      </w:r>
      <w:r w:rsidR="00AD3EA3">
        <w:rPr>
          <w:rFonts w:eastAsiaTheme="minorEastAsia"/>
          <w:lang w:eastAsia="zh-CN"/>
        </w:rPr>
        <w:t>…..</w:t>
      </w:r>
    </w:p>
    <w:p w14:paraId="2C2B4F24" w14:textId="0D0B27E6" w:rsidR="00B6052B" w:rsidRPr="00EF1E4D" w:rsidRDefault="00B6052B" w:rsidP="009A7EC7">
      <w:pPr>
        <w:pStyle w:val="3"/>
      </w:pPr>
      <w:r w:rsidRPr="00EF1E4D">
        <w:t>Competing interests</w:t>
      </w:r>
    </w:p>
    <w:p w14:paraId="00065A28" w14:textId="02EA7B92" w:rsidR="009A7EC7" w:rsidRPr="00EF1E4D" w:rsidRDefault="001747B9" w:rsidP="009A7EC7">
      <w:r w:rsidRPr="00EF1E4D">
        <w:t>The authors declare that they have no competing interests.</w:t>
      </w:r>
    </w:p>
    <w:p w14:paraId="6A39ED69" w14:textId="77777777" w:rsidR="00E6239C" w:rsidRPr="00EF1E4D" w:rsidRDefault="00E6239C" w:rsidP="00E6239C">
      <w:pPr>
        <w:pStyle w:val="3"/>
      </w:pPr>
      <w:r w:rsidRPr="00EF1E4D">
        <w:lastRenderedPageBreak/>
        <w:t>Funding</w:t>
      </w:r>
    </w:p>
    <w:p w14:paraId="2E41C1A1" w14:textId="67E5E84B" w:rsidR="00505F68" w:rsidRPr="00EF1E4D" w:rsidRDefault="00624C09" w:rsidP="00505F68">
      <w:pPr>
        <w:spacing w:line="360" w:lineRule="auto"/>
      </w:pPr>
      <w:r>
        <w:rPr>
          <w:color w:val="000000" w:themeColor="text1"/>
        </w:rPr>
        <w:t>Funding 1</w:t>
      </w:r>
      <w:r w:rsidR="00505F68" w:rsidRPr="00EF1E4D" w:rsidDel="00B35CE2">
        <w:t xml:space="preserve"> </w:t>
      </w:r>
      <w:r w:rsidR="00AD31F8">
        <w:t>…..</w:t>
      </w:r>
      <w:r>
        <w:t xml:space="preserve">; </w:t>
      </w:r>
      <w:r>
        <w:rPr>
          <w:color w:val="000000" w:themeColor="text1"/>
        </w:rPr>
        <w:t xml:space="preserve">Funding </w:t>
      </w:r>
      <w:r>
        <w:rPr>
          <w:color w:val="000000" w:themeColor="text1"/>
        </w:rPr>
        <w:t>2</w:t>
      </w:r>
      <w:r w:rsidRPr="00EF1E4D" w:rsidDel="00B35CE2">
        <w:t xml:space="preserve"> </w:t>
      </w:r>
      <w:r>
        <w:t>…..</w:t>
      </w:r>
    </w:p>
    <w:p w14:paraId="102F4138" w14:textId="77777777" w:rsidR="00FA7B64" w:rsidRPr="00EF1E4D" w:rsidRDefault="00FA7B64" w:rsidP="00FA7B64">
      <w:pPr>
        <w:pStyle w:val="3"/>
      </w:pPr>
      <w:r w:rsidRPr="00EF1E4D">
        <w:t>Authors' contributions</w:t>
      </w:r>
    </w:p>
    <w:p w14:paraId="077F37F2" w14:textId="0962AC0D" w:rsidR="00FA7B64" w:rsidRPr="00EF1E4D" w:rsidRDefault="00D038B0" w:rsidP="00FA7B64">
      <w:pPr>
        <w:spacing w:line="360" w:lineRule="auto"/>
      </w:pPr>
      <w:r>
        <w:t>xxxx</w:t>
      </w:r>
      <w:r w:rsidR="00FA7B64" w:rsidRPr="00EF1E4D">
        <w:t xml:space="preserve"> designed and supervised the study. </w:t>
      </w:r>
      <w:r w:rsidR="007546B1">
        <w:t>xxxx</w:t>
      </w:r>
      <w:r w:rsidR="00FA7B64" w:rsidRPr="00EF1E4D">
        <w:t xml:space="preserve"> designed and implemented the web service. </w:t>
      </w:r>
      <w:r w:rsidR="00A506E0">
        <w:t>xxxx</w:t>
      </w:r>
      <w:r w:rsidR="00FA7B64" w:rsidRPr="00EF1E4D">
        <w:t xml:space="preserve"> contributed the command-line tool. </w:t>
      </w:r>
      <w:r w:rsidR="00401918">
        <w:t>xxx</w:t>
      </w:r>
      <w:r w:rsidR="00FA7B64" w:rsidRPr="00EF1E4D">
        <w:t xml:space="preserve"> developed the</w:t>
      </w:r>
      <w:r w:rsidR="0070416D">
        <w:t xml:space="preserve"> </w:t>
      </w:r>
      <w:r w:rsidR="000C69F3">
        <w:t>…</w:t>
      </w:r>
      <w:r w:rsidR="00FA7B64" w:rsidRPr="00EF1E4D">
        <w:t xml:space="preserve">. </w:t>
      </w:r>
      <w:r w:rsidR="009532AC">
        <w:t>xxx</w:t>
      </w:r>
      <w:r w:rsidR="00FA7B64" w:rsidRPr="00EF1E4D">
        <w:t xml:space="preserve"> wrote the manuscript and other co-authors critically reviewed and modified the manuscript.</w:t>
      </w:r>
    </w:p>
    <w:p w14:paraId="2FEDD55D" w14:textId="2CC7AA6D" w:rsidR="00A1181A" w:rsidRPr="00EF1E4D" w:rsidRDefault="00FE1D45" w:rsidP="00B80E49">
      <w:pPr>
        <w:pStyle w:val="3"/>
      </w:pPr>
      <w:r w:rsidRPr="00EF1E4D">
        <w:t>A</w:t>
      </w:r>
      <w:r w:rsidR="00B32DCC" w:rsidRPr="00EF1E4D">
        <w:t>cknowledgements</w:t>
      </w:r>
    </w:p>
    <w:p w14:paraId="14805983" w14:textId="571A8334" w:rsidR="00BA3FBF" w:rsidRPr="00EF1E4D" w:rsidRDefault="00BA3FBF" w:rsidP="00F40E2E">
      <w:pPr>
        <w:spacing w:beforeLines="50" w:before="163" w:afterLines="50" w:after="163" w:line="360" w:lineRule="auto"/>
        <w:rPr>
          <w:color w:val="000000" w:themeColor="text1"/>
        </w:rPr>
      </w:pPr>
      <w:r w:rsidRPr="00EF1E4D">
        <w:t xml:space="preserve">The authors are grateful and indebted to </w:t>
      </w:r>
      <w:r w:rsidR="006251AC">
        <w:t>…</w:t>
      </w:r>
      <w:r w:rsidRPr="00EF1E4D">
        <w:t>.</w:t>
      </w:r>
    </w:p>
    <w:bookmarkEnd w:id="10"/>
    <w:p w14:paraId="16B96095" w14:textId="2961987B" w:rsidR="002548BF" w:rsidRPr="00EF1E4D" w:rsidRDefault="00FA05C7" w:rsidP="007F48E7">
      <w:pPr>
        <w:pStyle w:val="2"/>
        <w:spacing w:line="360" w:lineRule="auto"/>
      </w:pPr>
      <w:r w:rsidRPr="00EF1E4D">
        <w:rPr>
          <w:rFonts w:ascii="Times New Roman" w:hAnsi="Times New Roman"/>
        </w:rPr>
        <w:t>References</w:t>
      </w:r>
    </w:p>
    <w:p w14:paraId="24E39AC8" w14:textId="77777777" w:rsidR="000C16A1" w:rsidRPr="000C16A1" w:rsidRDefault="002548BF" w:rsidP="000C16A1">
      <w:pPr>
        <w:pStyle w:val="EndNoteBibliography"/>
      </w:pPr>
      <w:r w:rsidRPr="00EF1E4D">
        <w:rPr>
          <w:b/>
          <w:bCs/>
        </w:rPr>
        <w:fldChar w:fldCharType="begin"/>
      </w:r>
      <w:r w:rsidRPr="00EF1E4D">
        <w:rPr>
          <w:b/>
          <w:bCs/>
        </w:rPr>
        <w:instrText xml:space="preserve"> ADDIN EN.REFLIST </w:instrText>
      </w:r>
      <w:r w:rsidRPr="00EF1E4D">
        <w:rPr>
          <w:b/>
          <w:bCs/>
        </w:rPr>
        <w:fldChar w:fldCharType="separate"/>
      </w:r>
      <w:r w:rsidR="000C16A1" w:rsidRPr="000C16A1">
        <w:t>1.</w:t>
      </w:r>
      <w:r w:rsidR="000C16A1" w:rsidRPr="000C16A1">
        <w:tab/>
        <w:t>O'Donoghue SI, Baldi BF, Clark SJ et al. Visualization of Biomedical Data, Annual Review of Biomedical Data Science, Vol 1 2018;1:275-304.</w:t>
      </w:r>
    </w:p>
    <w:p w14:paraId="6BD7C4FA" w14:textId="77777777" w:rsidR="000C16A1" w:rsidRPr="000C16A1" w:rsidRDefault="000C16A1" w:rsidP="000C16A1">
      <w:pPr>
        <w:pStyle w:val="EndNoteBibliography"/>
      </w:pPr>
      <w:r w:rsidRPr="000C16A1">
        <w:t>2.</w:t>
      </w:r>
      <w:r w:rsidRPr="000C16A1">
        <w:tab/>
        <w:t>Jalili V, Afgan E, Gu Q et al. The Galaxy platform for accessible, reproducible and collaborative biomedical analyses: 2020 update, Nucleic Acids Res 2020;48:W395-W402.</w:t>
      </w:r>
    </w:p>
    <w:p w14:paraId="2AAEBF05" w14:textId="77777777" w:rsidR="000C16A1" w:rsidRPr="000C16A1" w:rsidRDefault="000C16A1" w:rsidP="000C16A1">
      <w:pPr>
        <w:pStyle w:val="EndNoteBibliography"/>
      </w:pPr>
      <w:r w:rsidRPr="000C16A1">
        <w:t>3.</w:t>
      </w:r>
      <w:r w:rsidRPr="000C16A1">
        <w:tab/>
        <w:t>Yousif A, Drou N, Rowe J et al. NASQAR: a web-based platform for high-throughput sequencing data analysis and visualization, BMC Bioinformatics 2020;21:267.</w:t>
      </w:r>
    </w:p>
    <w:p w14:paraId="1562DC6A" w14:textId="77777777" w:rsidR="000C16A1" w:rsidRPr="000C16A1" w:rsidRDefault="000C16A1" w:rsidP="000C16A1">
      <w:pPr>
        <w:pStyle w:val="EndNoteBibliography"/>
      </w:pPr>
      <w:r w:rsidRPr="000C16A1">
        <w:t>4.</w:t>
      </w:r>
      <w:r w:rsidRPr="000C16A1">
        <w:tab/>
        <w:t>Cerami E, Gao J, Dogrusoz U et al. The cBio cancer genomics portal: an open platform for exploring multidimensional cancer genomics data, Cancer Discov 2012;2:401-404.</w:t>
      </w:r>
    </w:p>
    <w:p w14:paraId="65DE9647" w14:textId="77F88DBF" w:rsidR="005B46C1" w:rsidRPr="00EF1E4D" w:rsidRDefault="002548BF" w:rsidP="001C199F">
      <w:pPr>
        <w:rPr>
          <w:rFonts w:eastAsia="Times New Roman"/>
          <w:b/>
          <w:bCs/>
          <w:sz w:val="28"/>
          <w:szCs w:val="32"/>
        </w:rPr>
      </w:pPr>
      <w:r w:rsidRPr="00EF1E4D">
        <w:rPr>
          <w:b/>
          <w:bCs/>
          <w:noProof/>
        </w:rPr>
        <w:fldChar w:fldCharType="end"/>
      </w:r>
      <w:r w:rsidR="005B46C1" w:rsidRPr="00EF1E4D">
        <w:br w:type="page"/>
      </w:r>
    </w:p>
    <w:p w14:paraId="3782BF53" w14:textId="26C62F8B" w:rsidR="00836C22" w:rsidRPr="00EF1E4D" w:rsidRDefault="00836C22" w:rsidP="00836C22">
      <w:pPr>
        <w:pStyle w:val="2"/>
        <w:spacing w:line="360" w:lineRule="auto"/>
        <w:rPr>
          <w:rFonts w:ascii="Times New Roman" w:hAnsi="Times New Roman"/>
        </w:rPr>
      </w:pPr>
      <w:r w:rsidRPr="00EF1E4D">
        <w:rPr>
          <w:rFonts w:ascii="Times New Roman" w:eastAsiaTheme="minorEastAsia" w:hAnsi="Times New Roman"/>
          <w:lang w:eastAsia="zh-CN"/>
        </w:rPr>
        <w:lastRenderedPageBreak/>
        <w:t>Figure legend</w:t>
      </w:r>
      <w:r w:rsidRPr="00EF1E4D">
        <w:rPr>
          <w:rFonts w:ascii="Times New Roman" w:hAnsi="Times New Roman"/>
        </w:rPr>
        <w:t>s</w:t>
      </w:r>
    </w:p>
    <w:p w14:paraId="72B802B4" w14:textId="28D7F25A" w:rsidR="00B0767C" w:rsidRDefault="00836C22" w:rsidP="00A13900">
      <w:pPr>
        <w:spacing w:line="360" w:lineRule="auto"/>
      </w:pPr>
      <w:r w:rsidRPr="00EF1E4D">
        <w:rPr>
          <w:b/>
          <w:bCs/>
        </w:rPr>
        <w:t>Fig</w:t>
      </w:r>
      <w:r w:rsidR="00771749" w:rsidRPr="00EF1E4D">
        <w:rPr>
          <w:b/>
          <w:bCs/>
        </w:rPr>
        <w:t>.</w:t>
      </w:r>
      <w:r w:rsidRPr="00EF1E4D">
        <w:rPr>
          <w:b/>
          <w:bCs/>
        </w:rPr>
        <w:t xml:space="preserve"> 1. </w:t>
      </w:r>
      <w:r w:rsidR="002F3FEC" w:rsidRPr="00EF1E4D">
        <w:rPr>
          <w:b/>
          <w:bCs/>
        </w:rPr>
        <w:t xml:space="preserve">Overview of </w:t>
      </w:r>
      <w:r w:rsidR="00F86C00">
        <w:rPr>
          <w:b/>
          <w:bCs/>
        </w:rPr>
        <w:t>….</w:t>
      </w:r>
      <w:r w:rsidR="00714443" w:rsidRPr="00EF1E4D">
        <w:rPr>
          <w:b/>
          <w:bCs/>
        </w:rPr>
        <w:t>.</w:t>
      </w:r>
      <w:r w:rsidR="00F36620" w:rsidRPr="00EF1E4D">
        <w:rPr>
          <w:b/>
          <w:bCs/>
        </w:rPr>
        <w:t xml:space="preserve"> </w:t>
      </w:r>
      <w:r w:rsidR="00D4178E">
        <w:t>More detail information</w:t>
      </w:r>
      <w:r w:rsidR="006F4FA7" w:rsidRPr="00EF1E4D">
        <w:t xml:space="preserve">. </w:t>
      </w:r>
    </w:p>
    <w:p w14:paraId="7F7934B1" w14:textId="77777777" w:rsidR="006050A2" w:rsidRPr="00EF1E4D" w:rsidRDefault="006050A2" w:rsidP="00A13900">
      <w:pPr>
        <w:spacing w:line="360" w:lineRule="auto"/>
      </w:pPr>
    </w:p>
    <w:sectPr w:rsidR="006050A2" w:rsidRPr="00EF1E4D" w:rsidSect="001E61FF">
      <w:footerReference w:type="default" r:id="rId8"/>
      <w:pgSz w:w="11906" w:h="16838"/>
      <w:pgMar w:top="1440" w:right="1800" w:bottom="1440" w:left="1800" w:header="851" w:footer="992" w:gutter="0"/>
      <w:lnNumType w:countBy="1" w:restart="continuous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7732BB5" w14:textId="77777777" w:rsidR="00AF6F09" w:rsidRDefault="00AF6F09" w:rsidP="004944C9">
      <w:pPr>
        <w:spacing w:line="240" w:lineRule="auto"/>
      </w:pPr>
      <w:r>
        <w:separator/>
      </w:r>
    </w:p>
  </w:endnote>
  <w:endnote w:type="continuationSeparator" w:id="0">
    <w:p w14:paraId="55B222A0" w14:textId="77777777" w:rsidR="00AF6F09" w:rsidRDefault="00AF6F09" w:rsidP="004944C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493251826"/>
      <w:docPartObj>
        <w:docPartGallery w:val="Page Numbers (Bottom of Page)"/>
        <w:docPartUnique/>
      </w:docPartObj>
    </w:sdtPr>
    <w:sdtContent>
      <w:sdt>
        <w:sdtPr>
          <w:id w:val="-1769616900"/>
          <w:docPartObj>
            <w:docPartGallery w:val="Page Numbers (Top of Page)"/>
            <w:docPartUnique/>
          </w:docPartObj>
        </w:sdtPr>
        <w:sdtContent>
          <w:p w14:paraId="3A08FDF0" w14:textId="30A79BBA" w:rsidR="00EA1346" w:rsidRDefault="00EA1346">
            <w:pPr>
              <w:pStyle w:val="a7"/>
              <w:jc w:val="right"/>
            </w:pPr>
            <w:r>
              <w:t xml:space="preserve">Page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PAGE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noProof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t xml:space="preserve"> of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NUMPAGES 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noProof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7459B408" w14:textId="77777777" w:rsidR="00EA1346" w:rsidRDefault="00EA1346">
    <w:pPr>
      <w:pStyle w:val="a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DBE298F" w14:textId="77777777" w:rsidR="00AF6F09" w:rsidRDefault="00AF6F09" w:rsidP="004944C9">
      <w:pPr>
        <w:spacing w:line="240" w:lineRule="auto"/>
      </w:pPr>
      <w:r>
        <w:separator/>
      </w:r>
    </w:p>
  </w:footnote>
  <w:footnote w:type="continuationSeparator" w:id="0">
    <w:p w14:paraId="463CEAC8" w14:textId="77777777" w:rsidR="00AF6F09" w:rsidRDefault="00AF6F09" w:rsidP="004944C9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A3C3250"/>
    <w:multiLevelType w:val="multilevel"/>
    <w:tmpl w:val="B96C1B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5275BD8"/>
    <w:multiLevelType w:val="hybridMultilevel"/>
    <w:tmpl w:val="8D00E0CC"/>
    <w:lvl w:ilvl="0" w:tplc="9076925E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5F51017B"/>
    <w:multiLevelType w:val="hybridMultilevel"/>
    <w:tmpl w:val="079644F8"/>
    <w:lvl w:ilvl="0" w:tplc="04090011">
      <w:start w:val="1"/>
      <w:numFmt w:val="decimal"/>
      <w:lvlText w:val="%1)"/>
      <w:lvlJc w:val="left"/>
      <w:pPr>
        <w:ind w:left="703" w:hanging="420"/>
      </w:pPr>
    </w:lvl>
    <w:lvl w:ilvl="1" w:tplc="04090019" w:tentative="1">
      <w:start w:val="1"/>
      <w:numFmt w:val="lowerLetter"/>
      <w:lvlText w:val="%2)"/>
      <w:lvlJc w:val="left"/>
      <w:pPr>
        <w:ind w:left="1123" w:hanging="420"/>
      </w:pPr>
    </w:lvl>
    <w:lvl w:ilvl="2" w:tplc="0409001B" w:tentative="1">
      <w:start w:val="1"/>
      <w:numFmt w:val="lowerRoman"/>
      <w:lvlText w:val="%3."/>
      <w:lvlJc w:val="right"/>
      <w:pPr>
        <w:ind w:left="1543" w:hanging="420"/>
      </w:pPr>
    </w:lvl>
    <w:lvl w:ilvl="3" w:tplc="0409000F" w:tentative="1">
      <w:start w:val="1"/>
      <w:numFmt w:val="decimal"/>
      <w:lvlText w:val="%4."/>
      <w:lvlJc w:val="left"/>
      <w:pPr>
        <w:ind w:left="1963" w:hanging="420"/>
      </w:pPr>
    </w:lvl>
    <w:lvl w:ilvl="4" w:tplc="04090019" w:tentative="1">
      <w:start w:val="1"/>
      <w:numFmt w:val="lowerLetter"/>
      <w:lvlText w:val="%5)"/>
      <w:lvlJc w:val="left"/>
      <w:pPr>
        <w:ind w:left="2383" w:hanging="420"/>
      </w:pPr>
    </w:lvl>
    <w:lvl w:ilvl="5" w:tplc="0409001B" w:tentative="1">
      <w:start w:val="1"/>
      <w:numFmt w:val="lowerRoman"/>
      <w:lvlText w:val="%6."/>
      <w:lvlJc w:val="right"/>
      <w:pPr>
        <w:ind w:left="2803" w:hanging="420"/>
      </w:pPr>
    </w:lvl>
    <w:lvl w:ilvl="6" w:tplc="0409000F" w:tentative="1">
      <w:start w:val="1"/>
      <w:numFmt w:val="decimal"/>
      <w:lvlText w:val="%7."/>
      <w:lvlJc w:val="left"/>
      <w:pPr>
        <w:ind w:left="3223" w:hanging="420"/>
      </w:pPr>
    </w:lvl>
    <w:lvl w:ilvl="7" w:tplc="04090019" w:tentative="1">
      <w:start w:val="1"/>
      <w:numFmt w:val="lowerLetter"/>
      <w:lvlText w:val="%8)"/>
      <w:lvlJc w:val="left"/>
      <w:pPr>
        <w:ind w:left="3643" w:hanging="420"/>
      </w:pPr>
    </w:lvl>
    <w:lvl w:ilvl="8" w:tplc="0409001B" w:tentative="1">
      <w:start w:val="1"/>
      <w:numFmt w:val="lowerRoman"/>
      <w:lvlText w:val="%9."/>
      <w:lvlJc w:val="right"/>
      <w:pPr>
        <w:ind w:left="4063" w:hanging="420"/>
      </w:pPr>
    </w:lvl>
  </w:abstractNum>
  <w:num w:numId="1" w16cid:durableId="861279638">
    <w:abstractNumId w:val="0"/>
  </w:num>
  <w:num w:numId="2" w16cid:durableId="1096904114">
    <w:abstractNumId w:val="2"/>
  </w:num>
  <w:num w:numId="3" w16cid:durableId="153206508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bordersDoNotSurroundHeader/>
  <w:bordersDoNotSurroundFooter/>
  <w:defaultTabStop w:val="4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iefings in Bioinformati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rxepavsd9tfw5ef9d65epve5sw0spzwarsa&quot;&gt;doctoral-Converted&lt;record-ids&gt;&lt;item&gt;151&lt;/item&gt;&lt;item&gt;1231&lt;/item&gt;&lt;item&gt;1577&lt;/item&gt;&lt;item&gt;1648&lt;/item&gt;&lt;/record-ids&gt;&lt;/item&gt;&lt;/Libraries&gt;"/>
  </w:docVars>
  <w:rsids>
    <w:rsidRoot w:val="00810B5F"/>
    <w:rsid w:val="0000017A"/>
    <w:rsid w:val="00000266"/>
    <w:rsid w:val="0000026F"/>
    <w:rsid w:val="000002C5"/>
    <w:rsid w:val="000002D4"/>
    <w:rsid w:val="000003AC"/>
    <w:rsid w:val="000003CF"/>
    <w:rsid w:val="0000049B"/>
    <w:rsid w:val="0000059F"/>
    <w:rsid w:val="000005AD"/>
    <w:rsid w:val="00000611"/>
    <w:rsid w:val="00000623"/>
    <w:rsid w:val="00000787"/>
    <w:rsid w:val="00000797"/>
    <w:rsid w:val="000008BB"/>
    <w:rsid w:val="000009CA"/>
    <w:rsid w:val="00000A4B"/>
    <w:rsid w:val="00000C8F"/>
    <w:rsid w:val="00000CD5"/>
    <w:rsid w:val="00000CE2"/>
    <w:rsid w:val="00000D9D"/>
    <w:rsid w:val="00000E30"/>
    <w:rsid w:val="00000E67"/>
    <w:rsid w:val="00000F29"/>
    <w:rsid w:val="00000FEA"/>
    <w:rsid w:val="00001074"/>
    <w:rsid w:val="000013B7"/>
    <w:rsid w:val="0000147C"/>
    <w:rsid w:val="000014CA"/>
    <w:rsid w:val="00001538"/>
    <w:rsid w:val="00001549"/>
    <w:rsid w:val="0000154E"/>
    <w:rsid w:val="00001616"/>
    <w:rsid w:val="0000163C"/>
    <w:rsid w:val="00001646"/>
    <w:rsid w:val="000016F2"/>
    <w:rsid w:val="00001764"/>
    <w:rsid w:val="00001834"/>
    <w:rsid w:val="00001961"/>
    <w:rsid w:val="000019BD"/>
    <w:rsid w:val="000019D8"/>
    <w:rsid w:val="000019DB"/>
    <w:rsid w:val="000019FD"/>
    <w:rsid w:val="00001AA1"/>
    <w:rsid w:val="00001B27"/>
    <w:rsid w:val="00001B35"/>
    <w:rsid w:val="00001C3D"/>
    <w:rsid w:val="00001C93"/>
    <w:rsid w:val="00001CD0"/>
    <w:rsid w:val="00001CDD"/>
    <w:rsid w:val="00001DFB"/>
    <w:rsid w:val="00001E00"/>
    <w:rsid w:val="00001E29"/>
    <w:rsid w:val="00001E45"/>
    <w:rsid w:val="00001E8D"/>
    <w:rsid w:val="00001EC6"/>
    <w:rsid w:val="00001F03"/>
    <w:rsid w:val="00001F39"/>
    <w:rsid w:val="00001FFA"/>
    <w:rsid w:val="00002053"/>
    <w:rsid w:val="00002188"/>
    <w:rsid w:val="000021A8"/>
    <w:rsid w:val="0000220F"/>
    <w:rsid w:val="00002218"/>
    <w:rsid w:val="00002240"/>
    <w:rsid w:val="00002293"/>
    <w:rsid w:val="000022E4"/>
    <w:rsid w:val="00002365"/>
    <w:rsid w:val="00002384"/>
    <w:rsid w:val="00002402"/>
    <w:rsid w:val="0000243E"/>
    <w:rsid w:val="000024E3"/>
    <w:rsid w:val="000024FE"/>
    <w:rsid w:val="00002561"/>
    <w:rsid w:val="0000259A"/>
    <w:rsid w:val="000025AA"/>
    <w:rsid w:val="000025FC"/>
    <w:rsid w:val="000026A0"/>
    <w:rsid w:val="000026AA"/>
    <w:rsid w:val="000027CB"/>
    <w:rsid w:val="00002801"/>
    <w:rsid w:val="0000280A"/>
    <w:rsid w:val="00002939"/>
    <w:rsid w:val="00002A1B"/>
    <w:rsid w:val="00002A78"/>
    <w:rsid w:val="00002A7F"/>
    <w:rsid w:val="00002AEB"/>
    <w:rsid w:val="00002BCC"/>
    <w:rsid w:val="00002D3C"/>
    <w:rsid w:val="00002D47"/>
    <w:rsid w:val="00002D64"/>
    <w:rsid w:val="00002DD9"/>
    <w:rsid w:val="00002E2D"/>
    <w:rsid w:val="00002E79"/>
    <w:rsid w:val="00002FFE"/>
    <w:rsid w:val="000031AC"/>
    <w:rsid w:val="00003229"/>
    <w:rsid w:val="00003245"/>
    <w:rsid w:val="00003257"/>
    <w:rsid w:val="000032C6"/>
    <w:rsid w:val="00003361"/>
    <w:rsid w:val="000033D5"/>
    <w:rsid w:val="00003464"/>
    <w:rsid w:val="000034B5"/>
    <w:rsid w:val="000034BA"/>
    <w:rsid w:val="000034CA"/>
    <w:rsid w:val="00003520"/>
    <w:rsid w:val="00003577"/>
    <w:rsid w:val="00003589"/>
    <w:rsid w:val="000035D0"/>
    <w:rsid w:val="000036FA"/>
    <w:rsid w:val="0000373C"/>
    <w:rsid w:val="0000373F"/>
    <w:rsid w:val="000037C8"/>
    <w:rsid w:val="0000395B"/>
    <w:rsid w:val="0000398C"/>
    <w:rsid w:val="000039DC"/>
    <w:rsid w:val="000039E7"/>
    <w:rsid w:val="00003A8D"/>
    <w:rsid w:val="00003B0F"/>
    <w:rsid w:val="00003B30"/>
    <w:rsid w:val="00003B7E"/>
    <w:rsid w:val="00003C26"/>
    <w:rsid w:val="00003C82"/>
    <w:rsid w:val="00003CB5"/>
    <w:rsid w:val="00003D28"/>
    <w:rsid w:val="00003D4B"/>
    <w:rsid w:val="00003DB5"/>
    <w:rsid w:val="00003DC9"/>
    <w:rsid w:val="00003F72"/>
    <w:rsid w:val="0000407A"/>
    <w:rsid w:val="00004381"/>
    <w:rsid w:val="00004579"/>
    <w:rsid w:val="0000457C"/>
    <w:rsid w:val="000045B7"/>
    <w:rsid w:val="000045E1"/>
    <w:rsid w:val="0000467A"/>
    <w:rsid w:val="00004684"/>
    <w:rsid w:val="000047D9"/>
    <w:rsid w:val="00004870"/>
    <w:rsid w:val="000048F3"/>
    <w:rsid w:val="00004A08"/>
    <w:rsid w:val="00004A10"/>
    <w:rsid w:val="00004A1C"/>
    <w:rsid w:val="00004A40"/>
    <w:rsid w:val="00004A97"/>
    <w:rsid w:val="00004B73"/>
    <w:rsid w:val="00004D22"/>
    <w:rsid w:val="00004DEB"/>
    <w:rsid w:val="00004F1B"/>
    <w:rsid w:val="0000504F"/>
    <w:rsid w:val="00005108"/>
    <w:rsid w:val="00005122"/>
    <w:rsid w:val="0000514B"/>
    <w:rsid w:val="0000520A"/>
    <w:rsid w:val="000054AB"/>
    <w:rsid w:val="000055DC"/>
    <w:rsid w:val="00005608"/>
    <w:rsid w:val="0000563F"/>
    <w:rsid w:val="0000565D"/>
    <w:rsid w:val="000056B9"/>
    <w:rsid w:val="00005889"/>
    <w:rsid w:val="000058BB"/>
    <w:rsid w:val="000058E0"/>
    <w:rsid w:val="00005923"/>
    <w:rsid w:val="00005A6E"/>
    <w:rsid w:val="00005CAB"/>
    <w:rsid w:val="00005E22"/>
    <w:rsid w:val="00005E46"/>
    <w:rsid w:val="00005EDD"/>
    <w:rsid w:val="00006001"/>
    <w:rsid w:val="00006060"/>
    <w:rsid w:val="000060BF"/>
    <w:rsid w:val="0000614F"/>
    <w:rsid w:val="00006204"/>
    <w:rsid w:val="0000631E"/>
    <w:rsid w:val="000063F8"/>
    <w:rsid w:val="0000646D"/>
    <w:rsid w:val="0000649C"/>
    <w:rsid w:val="000064A8"/>
    <w:rsid w:val="000064B1"/>
    <w:rsid w:val="000064CB"/>
    <w:rsid w:val="00006502"/>
    <w:rsid w:val="000065EC"/>
    <w:rsid w:val="0000679B"/>
    <w:rsid w:val="000067A0"/>
    <w:rsid w:val="000067CC"/>
    <w:rsid w:val="000067FB"/>
    <w:rsid w:val="000067FE"/>
    <w:rsid w:val="000069A7"/>
    <w:rsid w:val="000069D6"/>
    <w:rsid w:val="00006AA5"/>
    <w:rsid w:val="00006B21"/>
    <w:rsid w:val="00006B2C"/>
    <w:rsid w:val="00006CCF"/>
    <w:rsid w:val="00006CDF"/>
    <w:rsid w:val="00006D06"/>
    <w:rsid w:val="00006D50"/>
    <w:rsid w:val="00006D71"/>
    <w:rsid w:val="00006DBE"/>
    <w:rsid w:val="00006E2F"/>
    <w:rsid w:val="00006E53"/>
    <w:rsid w:val="00006EAE"/>
    <w:rsid w:val="00006F6A"/>
    <w:rsid w:val="00006FA3"/>
    <w:rsid w:val="00006FB1"/>
    <w:rsid w:val="00007024"/>
    <w:rsid w:val="00007195"/>
    <w:rsid w:val="000071DE"/>
    <w:rsid w:val="0000727B"/>
    <w:rsid w:val="00007378"/>
    <w:rsid w:val="000073CF"/>
    <w:rsid w:val="00007439"/>
    <w:rsid w:val="000074C9"/>
    <w:rsid w:val="00007606"/>
    <w:rsid w:val="00007627"/>
    <w:rsid w:val="00007688"/>
    <w:rsid w:val="000076AB"/>
    <w:rsid w:val="00007860"/>
    <w:rsid w:val="00007878"/>
    <w:rsid w:val="000078FB"/>
    <w:rsid w:val="00007925"/>
    <w:rsid w:val="00007B43"/>
    <w:rsid w:val="00007B92"/>
    <w:rsid w:val="00007DA1"/>
    <w:rsid w:val="00007DAB"/>
    <w:rsid w:val="00007DC7"/>
    <w:rsid w:val="00007E65"/>
    <w:rsid w:val="00007EDF"/>
    <w:rsid w:val="00007F49"/>
    <w:rsid w:val="0001000A"/>
    <w:rsid w:val="00010173"/>
    <w:rsid w:val="000101D9"/>
    <w:rsid w:val="00010225"/>
    <w:rsid w:val="00010396"/>
    <w:rsid w:val="00010397"/>
    <w:rsid w:val="00010417"/>
    <w:rsid w:val="000105E5"/>
    <w:rsid w:val="00010658"/>
    <w:rsid w:val="00010671"/>
    <w:rsid w:val="00010951"/>
    <w:rsid w:val="00010A1B"/>
    <w:rsid w:val="00010A89"/>
    <w:rsid w:val="00010B07"/>
    <w:rsid w:val="00010B35"/>
    <w:rsid w:val="00010B73"/>
    <w:rsid w:val="00010C77"/>
    <w:rsid w:val="00010D42"/>
    <w:rsid w:val="00010E1D"/>
    <w:rsid w:val="00010E74"/>
    <w:rsid w:val="00010EFC"/>
    <w:rsid w:val="00010F2D"/>
    <w:rsid w:val="00011104"/>
    <w:rsid w:val="00011130"/>
    <w:rsid w:val="0001118E"/>
    <w:rsid w:val="00011304"/>
    <w:rsid w:val="00011396"/>
    <w:rsid w:val="000113E2"/>
    <w:rsid w:val="00011431"/>
    <w:rsid w:val="00011435"/>
    <w:rsid w:val="00011457"/>
    <w:rsid w:val="0001153B"/>
    <w:rsid w:val="0001173B"/>
    <w:rsid w:val="00011A22"/>
    <w:rsid w:val="00011AFE"/>
    <w:rsid w:val="00011BAF"/>
    <w:rsid w:val="00011BDD"/>
    <w:rsid w:val="00011C09"/>
    <w:rsid w:val="00011E2B"/>
    <w:rsid w:val="00011F64"/>
    <w:rsid w:val="00011F69"/>
    <w:rsid w:val="00011F99"/>
    <w:rsid w:val="00011FC8"/>
    <w:rsid w:val="0001203B"/>
    <w:rsid w:val="00012149"/>
    <w:rsid w:val="0001219B"/>
    <w:rsid w:val="000121B3"/>
    <w:rsid w:val="0001221F"/>
    <w:rsid w:val="000122E7"/>
    <w:rsid w:val="000123B2"/>
    <w:rsid w:val="000123C1"/>
    <w:rsid w:val="0001257A"/>
    <w:rsid w:val="00012594"/>
    <w:rsid w:val="000125A0"/>
    <w:rsid w:val="0001264E"/>
    <w:rsid w:val="000126C6"/>
    <w:rsid w:val="00012972"/>
    <w:rsid w:val="00012A53"/>
    <w:rsid w:val="00012D05"/>
    <w:rsid w:val="00012E1E"/>
    <w:rsid w:val="00012E23"/>
    <w:rsid w:val="00012F6D"/>
    <w:rsid w:val="000130B5"/>
    <w:rsid w:val="00013154"/>
    <w:rsid w:val="0001319D"/>
    <w:rsid w:val="000131B2"/>
    <w:rsid w:val="00013229"/>
    <w:rsid w:val="00013260"/>
    <w:rsid w:val="000133D7"/>
    <w:rsid w:val="000133E7"/>
    <w:rsid w:val="000135E6"/>
    <w:rsid w:val="00013603"/>
    <w:rsid w:val="00013654"/>
    <w:rsid w:val="0001376A"/>
    <w:rsid w:val="00013796"/>
    <w:rsid w:val="00013798"/>
    <w:rsid w:val="000137CB"/>
    <w:rsid w:val="00013831"/>
    <w:rsid w:val="000138A3"/>
    <w:rsid w:val="000138E9"/>
    <w:rsid w:val="00013920"/>
    <w:rsid w:val="000139E5"/>
    <w:rsid w:val="00013A65"/>
    <w:rsid w:val="00013ADD"/>
    <w:rsid w:val="00013C5F"/>
    <w:rsid w:val="00013D06"/>
    <w:rsid w:val="00013DAB"/>
    <w:rsid w:val="00013E2A"/>
    <w:rsid w:val="00013E62"/>
    <w:rsid w:val="00013E67"/>
    <w:rsid w:val="00013E7F"/>
    <w:rsid w:val="00013F61"/>
    <w:rsid w:val="00013F6E"/>
    <w:rsid w:val="00013FB9"/>
    <w:rsid w:val="00014096"/>
    <w:rsid w:val="00014139"/>
    <w:rsid w:val="00014251"/>
    <w:rsid w:val="000142D6"/>
    <w:rsid w:val="000143A2"/>
    <w:rsid w:val="0001440C"/>
    <w:rsid w:val="0001455B"/>
    <w:rsid w:val="000146D4"/>
    <w:rsid w:val="00014719"/>
    <w:rsid w:val="00014748"/>
    <w:rsid w:val="0001482F"/>
    <w:rsid w:val="0001492F"/>
    <w:rsid w:val="00014A79"/>
    <w:rsid w:val="00014AA7"/>
    <w:rsid w:val="00014BE3"/>
    <w:rsid w:val="00014C49"/>
    <w:rsid w:val="00014D58"/>
    <w:rsid w:val="00014F13"/>
    <w:rsid w:val="00014F95"/>
    <w:rsid w:val="00014FB7"/>
    <w:rsid w:val="00014FF8"/>
    <w:rsid w:val="0001506B"/>
    <w:rsid w:val="000150A4"/>
    <w:rsid w:val="00015199"/>
    <w:rsid w:val="000151FD"/>
    <w:rsid w:val="000152DA"/>
    <w:rsid w:val="0001531B"/>
    <w:rsid w:val="0001532A"/>
    <w:rsid w:val="00015483"/>
    <w:rsid w:val="00015505"/>
    <w:rsid w:val="00015680"/>
    <w:rsid w:val="000156CA"/>
    <w:rsid w:val="000156D7"/>
    <w:rsid w:val="000157A8"/>
    <w:rsid w:val="0001598A"/>
    <w:rsid w:val="00015B3C"/>
    <w:rsid w:val="00015B81"/>
    <w:rsid w:val="00015B8C"/>
    <w:rsid w:val="00015C31"/>
    <w:rsid w:val="00015C54"/>
    <w:rsid w:val="00015CED"/>
    <w:rsid w:val="00015E5A"/>
    <w:rsid w:val="00015E78"/>
    <w:rsid w:val="00015E9E"/>
    <w:rsid w:val="00015F4C"/>
    <w:rsid w:val="00015F84"/>
    <w:rsid w:val="00015F9E"/>
    <w:rsid w:val="00016128"/>
    <w:rsid w:val="0001613E"/>
    <w:rsid w:val="0001615B"/>
    <w:rsid w:val="0001619C"/>
    <w:rsid w:val="000162A8"/>
    <w:rsid w:val="000162F2"/>
    <w:rsid w:val="00016331"/>
    <w:rsid w:val="0001634B"/>
    <w:rsid w:val="00016401"/>
    <w:rsid w:val="00016484"/>
    <w:rsid w:val="000164C7"/>
    <w:rsid w:val="00016506"/>
    <w:rsid w:val="00016590"/>
    <w:rsid w:val="000165EC"/>
    <w:rsid w:val="000165F2"/>
    <w:rsid w:val="00016617"/>
    <w:rsid w:val="0001661D"/>
    <w:rsid w:val="00016631"/>
    <w:rsid w:val="0001667C"/>
    <w:rsid w:val="000166FB"/>
    <w:rsid w:val="0001674D"/>
    <w:rsid w:val="00016786"/>
    <w:rsid w:val="00016833"/>
    <w:rsid w:val="000168CE"/>
    <w:rsid w:val="00016910"/>
    <w:rsid w:val="0001691A"/>
    <w:rsid w:val="000169D0"/>
    <w:rsid w:val="00016A1A"/>
    <w:rsid w:val="00016A25"/>
    <w:rsid w:val="00016A9A"/>
    <w:rsid w:val="00016AD6"/>
    <w:rsid w:val="00016AD9"/>
    <w:rsid w:val="00016B10"/>
    <w:rsid w:val="00016B67"/>
    <w:rsid w:val="00016C5B"/>
    <w:rsid w:val="00016D3E"/>
    <w:rsid w:val="00016DD8"/>
    <w:rsid w:val="00016E71"/>
    <w:rsid w:val="00016E7F"/>
    <w:rsid w:val="00016E8D"/>
    <w:rsid w:val="00016EE5"/>
    <w:rsid w:val="00016EF4"/>
    <w:rsid w:val="00016FDC"/>
    <w:rsid w:val="00017056"/>
    <w:rsid w:val="0001706D"/>
    <w:rsid w:val="000170CE"/>
    <w:rsid w:val="0001710C"/>
    <w:rsid w:val="00017132"/>
    <w:rsid w:val="00017248"/>
    <w:rsid w:val="00017344"/>
    <w:rsid w:val="000173F0"/>
    <w:rsid w:val="00017413"/>
    <w:rsid w:val="000174EB"/>
    <w:rsid w:val="00017665"/>
    <w:rsid w:val="00017798"/>
    <w:rsid w:val="0001779C"/>
    <w:rsid w:val="000177A2"/>
    <w:rsid w:val="00017896"/>
    <w:rsid w:val="000179AA"/>
    <w:rsid w:val="000179CD"/>
    <w:rsid w:val="000179DD"/>
    <w:rsid w:val="00017B96"/>
    <w:rsid w:val="00017C51"/>
    <w:rsid w:val="00017C64"/>
    <w:rsid w:val="00017DA6"/>
    <w:rsid w:val="00017E68"/>
    <w:rsid w:val="00017F28"/>
    <w:rsid w:val="00017F31"/>
    <w:rsid w:val="00017F49"/>
    <w:rsid w:val="00017FFB"/>
    <w:rsid w:val="00020019"/>
    <w:rsid w:val="00020054"/>
    <w:rsid w:val="0002006A"/>
    <w:rsid w:val="0002009C"/>
    <w:rsid w:val="00020118"/>
    <w:rsid w:val="0002012B"/>
    <w:rsid w:val="00020395"/>
    <w:rsid w:val="000205F9"/>
    <w:rsid w:val="000206DC"/>
    <w:rsid w:val="00020715"/>
    <w:rsid w:val="0002085C"/>
    <w:rsid w:val="000208C7"/>
    <w:rsid w:val="0002099E"/>
    <w:rsid w:val="000209D4"/>
    <w:rsid w:val="000209FE"/>
    <w:rsid w:val="00020A0D"/>
    <w:rsid w:val="00020A2C"/>
    <w:rsid w:val="00020B51"/>
    <w:rsid w:val="00020BFC"/>
    <w:rsid w:val="00020C85"/>
    <w:rsid w:val="00020CDC"/>
    <w:rsid w:val="00020D47"/>
    <w:rsid w:val="00020D5E"/>
    <w:rsid w:val="00020D74"/>
    <w:rsid w:val="00020DBE"/>
    <w:rsid w:val="00020E9F"/>
    <w:rsid w:val="00020FA3"/>
    <w:rsid w:val="00020FFC"/>
    <w:rsid w:val="00021064"/>
    <w:rsid w:val="00021073"/>
    <w:rsid w:val="00021089"/>
    <w:rsid w:val="000210FE"/>
    <w:rsid w:val="00021125"/>
    <w:rsid w:val="0002116F"/>
    <w:rsid w:val="00021365"/>
    <w:rsid w:val="00021369"/>
    <w:rsid w:val="000214E1"/>
    <w:rsid w:val="000215CB"/>
    <w:rsid w:val="00021768"/>
    <w:rsid w:val="0002177F"/>
    <w:rsid w:val="000218A8"/>
    <w:rsid w:val="000218B9"/>
    <w:rsid w:val="000218EF"/>
    <w:rsid w:val="00021932"/>
    <w:rsid w:val="0002199D"/>
    <w:rsid w:val="000219DE"/>
    <w:rsid w:val="00021A73"/>
    <w:rsid w:val="00021ADD"/>
    <w:rsid w:val="00021B4D"/>
    <w:rsid w:val="00021B4F"/>
    <w:rsid w:val="00021C94"/>
    <w:rsid w:val="00021CB9"/>
    <w:rsid w:val="00021D0A"/>
    <w:rsid w:val="00021D37"/>
    <w:rsid w:val="00021D81"/>
    <w:rsid w:val="00021D94"/>
    <w:rsid w:val="00021E65"/>
    <w:rsid w:val="00021F3C"/>
    <w:rsid w:val="00021F4C"/>
    <w:rsid w:val="00021FEE"/>
    <w:rsid w:val="00022070"/>
    <w:rsid w:val="000220A4"/>
    <w:rsid w:val="000221A8"/>
    <w:rsid w:val="0002225D"/>
    <w:rsid w:val="000222D9"/>
    <w:rsid w:val="000223EC"/>
    <w:rsid w:val="00022431"/>
    <w:rsid w:val="0002247D"/>
    <w:rsid w:val="00022481"/>
    <w:rsid w:val="00022501"/>
    <w:rsid w:val="00022512"/>
    <w:rsid w:val="000226A3"/>
    <w:rsid w:val="0002274C"/>
    <w:rsid w:val="0002282D"/>
    <w:rsid w:val="000228D2"/>
    <w:rsid w:val="000229C3"/>
    <w:rsid w:val="00022A60"/>
    <w:rsid w:val="00022B47"/>
    <w:rsid w:val="00022CC8"/>
    <w:rsid w:val="00022D2B"/>
    <w:rsid w:val="00022E8B"/>
    <w:rsid w:val="00022ED0"/>
    <w:rsid w:val="00022F0F"/>
    <w:rsid w:val="00022F15"/>
    <w:rsid w:val="00022F56"/>
    <w:rsid w:val="00023006"/>
    <w:rsid w:val="0002301B"/>
    <w:rsid w:val="00023135"/>
    <w:rsid w:val="000231B1"/>
    <w:rsid w:val="0002327F"/>
    <w:rsid w:val="000232C3"/>
    <w:rsid w:val="000232F6"/>
    <w:rsid w:val="00023422"/>
    <w:rsid w:val="00023456"/>
    <w:rsid w:val="00023693"/>
    <w:rsid w:val="0002372F"/>
    <w:rsid w:val="0002375D"/>
    <w:rsid w:val="000237AC"/>
    <w:rsid w:val="000237DE"/>
    <w:rsid w:val="000237FD"/>
    <w:rsid w:val="00023922"/>
    <w:rsid w:val="00023A04"/>
    <w:rsid w:val="00023A26"/>
    <w:rsid w:val="00023A3F"/>
    <w:rsid w:val="00023A5A"/>
    <w:rsid w:val="00023A89"/>
    <w:rsid w:val="00023B77"/>
    <w:rsid w:val="00023B81"/>
    <w:rsid w:val="00023BA2"/>
    <w:rsid w:val="00023C59"/>
    <w:rsid w:val="00023E24"/>
    <w:rsid w:val="00023F06"/>
    <w:rsid w:val="00023F46"/>
    <w:rsid w:val="000240CF"/>
    <w:rsid w:val="0002410C"/>
    <w:rsid w:val="00024148"/>
    <w:rsid w:val="00024199"/>
    <w:rsid w:val="000241CA"/>
    <w:rsid w:val="000241D8"/>
    <w:rsid w:val="0002423D"/>
    <w:rsid w:val="000242BE"/>
    <w:rsid w:val="00024308"/>
    <w:rsid w:val="00024331"/>
    <w:rsid w:val="00024332"/>
    <w:rsid w:val="000243AC"/>
    <w:rsid w:val="000243F9"/>
    <w:rsid w:val="00024425"/>
    <w:rsid w:val="0002447C"/>
    <w:rsid w:val="0002457D"/>
    <w:rsid w:val="000245F0"/>
    <w:rsid w:val="000246FA"/>
    <w:rsid w:val="0002480C"/>
    <w:rsid w:val="00024905"/>
    <w:rsid w:val="000249E0"/>
    <w:rsid w:val="00024AA3"/>
    <w:rsid w:val="00024ADB"/>
    <w:rsid w:val="00024B85"/>
    <w:rsid w:val="00024BD4"/>
    <w:rsid w:val="00024BF3"/>
    <w:rsid w:val="00024C6A"/>
    <w:rsid w:val="00024CEE"/>
    <w:rsid w:val="00024E80"/>
    <w:rsid w:val="00024F38"/>
    <w:rsid w:val="00024F62"/>
    <w:rsid w:val="00024FB1"/>
    <w:rsid w:val="00025008"/>
    <w:rsid w:val="00025073"/>
    <w:rsid w:val="000250D9"/>
    <w:rsid w:val="00025155"/>
    <w:rsid w:val="00025181"/>
    <w:rsid w:val="000251B9"/>
    <w:rsid w:val="00025229"/>
    <w:rsid w:val="00025275"/>
    <w:rsid w:val="0002530F"/>
    <w:rsid w:val="00025345"/>
    <w:rsid w:val="00025350"/>
    <w:rsid w:val="00025473"/>
    <w:rsid w:val="0002553F"/>
    <w:rsid w:val="00025554"/>
    <w:rsid w:val="00025595"/>
    <w:rsid w:val="00025699"/>
    <w:rsid w:val="000256D8"/>
    <w:rsid w:val="000256E7"/>
    <w:rsid w:val="0002570B"/>
    <w:rsid w:val="0002571E"/>
    <w:rsid w:val="00025762"/>
    <w:rsid w:val="00025890"/>
    <w:rsid w:val="000259C0"/>
    <w:rsid w:val="00025B04"/>
    <w:rsid w:val="00025B2B"/>
    <w:rsid w:val="00025C6F"/>
    <w:rsid w:val="00025C88"/>
    <w:rsid w:val="00025CB5"/>
    <w:rsid w:val="00025D32"/>
    <w:rsid w:val="00025DB4"/>
    <w:rsid w:val="00025DD1"/>
    <w:rsid w:val="00025DDC"/>
    <w:rsid w:val="00025E7A"/>
    <w:rsid w:val="00025E9B"/>
    <w:rsid w:val="00025EB4"/>
    <w:rsid w:val="00025FF1"/>
    <w:rsid w:val="00026054"/>
    <w:rsid w:val="0002611F"/>
    <w:rsid w:val="00026194"/>
    <w:rsid w:val="000261FC"/>
    <w:rsid w:val="000262F5"/>
    <w:rsid w:val="00026361"/>
    <w:rsid w:val="0002639B"/>
    <w:rsid w:val="0002640F"/>
    <w:rsid w:val="0002645E"/>
    <w:rsid w:val="000264AD"/>
    <w:rsid w:val="000265CC"/>
    <w:rsid w:val="000265E5"/>
    <w:rsid w:val="000266EA"/>
    <w:rsid w:val="00026770"/>
    <w:rsid w:val="00026891"/>
    <w:rsid w:val="0002698E"/>
    <w:rsid w:val="000269B2"/>
    <w:rsid w:val="00026A63"/>
    <w:rsid w:val="00026B50"/>
    <w:rsid w:val="00026B64"/>
    <w:rsid w:val="00026C83"/>
    <w:rsid w:val="00026CC2"/>
    <w:rsid w:val="00026D8F"/>
    <w:rsid w:val="00026EE9"/>
    <w:rsid w:val="00027032"/>
    <w:rsid w:val="0002707D"/>
    <w:rsid w:val="0002710D"/>
    <w:rsid w:val="00027163"/>
    <w:rsid w:val="0002717D"/>
    <w:rsid w:val="0002766B"/>
    <w:rsid w:val="000276B8"/>
    <w:rsid w:val="000276E5"/>
    <w:rsid w:val="000276E9"/>
    <w:rsid w:val="00027813"/>
    <w:rsid w:val="00027B3B"/>
    <w:rsid w:val="00027B48"/>
    <w:rsid w:val="00027BB9"/>
    <w:rsid w:val="00027C66"/>
    <w:rsid w:val="00027CB1"/>
    <w:rsid w:val="00027D06"/>
    <w:rsid w:val="00027E17"/>
    <w:rsid w:val="00027EC5"/>
    <w:rsid w:val="00027FE9"/>
    <w:rsid w:val="00030060"/>
    <w:rsid w:val="00030081"/>
    <w:rsid w:val="000300CB"/>
    <w:rsid w:val="000300E4"/>
    <w:rsid w:val="000302DD"/>
    <w:rsid w:val="000302ED"/>
    <w:rsid w:val="00030335"/>
    <w:rsid w:val="00030381"/>
    <w:rsid w:val="000303E5"/>
    <w:rsid w:val="000303E6"/>
    <w:rsid w:val="00030550"/>
    <w:rsid w:val="0003060D"/>
    <w:rsid w:val="000306A1"/>
    <w:rsid w:val="000306BC"/>
    <w:rsid w:val="000306F7"/>
    <w:rsid w:val="0003084C"/>
    <w:rsid w:val="00030854"/>
    <w:rsid w:val="000309C3"/>
    <w:rsid w:val="000309CD"/>
    <w:rsid w:val="00030A81"/>
    <w:rsid w:val="00030B2B"/>
    <w:rsid w:val="00030B2D"/>
    <w:rsid w:val="00030B73"/>
    <w:rsid w:val="00030BFD"/>
    <w:rsid w:val="00030C30"/>
    <w:rsid w:val="00030CD5"/>
    <w:rsid w:val="00031014"/>
    <w:rsid w:val="0003105A"/>
    <w:rsid w:val="00031113"/>
    <w:rsid w:val="000311AC"/>
    <w:rsid w:val="00031264"/>
    <w:rsid w:val="00031400"/>
    <w:rsid w:val="0003150E"/>
    <w:rsid w:val="000315C1"/>
    <w:rsid w:val="000315FA"/>
    <w:rsid w:val="0003166B"/>
    <w:rsid w:val="000316A8"/>
    <w:rsid w:val="00031707"/>
    <w:rsid w:val="0003173A"/>
    <w:rsid w:val="000317F6"/>
    <w:rsid w:val="00031869"/>
    <w:rsid w:val="000319FF"/>
    <w:rsid w:val="00031A0A"/>
    <w:rsid w:val="00031ACB"/>
    <w:rsid w:val="00031B27"/>
    <w:rsid w:val="00031B91"/>
    <w:rsid w:val="00031BAB"/>
    <w:rsid w:val="00031C2A"/>
    <w:rsid w:val="00031C5D"/>
    <w:rsid w:val="00031D46"/>
    <w:rsid w:val="00031D69"/>
    <w:rsid w:val="00031D85"/>
    <w:rsid w:val="00031D86"/>
    <w:rsid w:val="00031D87"/>
    <w:rsid w:val="00031DA4"/>
    <w:rsid w:val="00031FC7"/>
    <w:rsid w:val="00032048"/>
    <w:rsid w:val="00032095"/>
    <w:rsid w:val="000321FD"/>
    <w:rsid w:val="00032285"/>
    <w:rsid w:val="000323D5"/>
    <w:rsid w:val="000324A9"/>
    <w:rsid w:val="000324D5"/>
    <w:rsid w:val="00032576"/>
    <w:rsid w:val="00032592"/>
    <w:rsid w:val="0003259F"/>
    <w:rsid w:val="000325AB"/>
    <w:rsid w:val="000325CD"/>
    <w:rsid w:val="000326B5"/>
    <w:rsid w:val="000326E0"/>
    <w:rsid w:val="000326FC"/>
    <w:rsid w:val="00032749"/>
    <w:rsid w:val="00032825"/>
    <w:rsid w:val="0003287D"/>
    <w:rsid w:val="00032918"/>
    <w:rsid w:val="00032A4A"/>
    <w:rsid w:val="00032B71"/>
    <w:rsid w:val="00032B86"/>
    <w:rsid w:val="00032CE3"/>
    <w:rsid w:val="00032D10"/>
    <w:rsid w:val="00032DAE"/>
    <w:rsid w:val="00032E9F"/>
    <w:rsid w:val="00032ECE"/>
    <w:rsid w:val="00032F15"/>
    <w:rsid w:val="00033003"/>
    <w:rsid w:val="00033009"/>
    <w:rsid w:val="0003311D"/>
    <w:rsid w:val="00033144"/>
    <w:rsid w:val="0003316F"/>
    <w:rsid w:val="0003338A"/>
    <w:rsid w:val="00033418"/>
    <w:rsid w:val="0003345F"/>
    <w:rsid w:val="00033542"/>
    <w:rsid w:val="000335B3"/>
    <w:rsid w:val="00033675"/>
    <w:rsid w:val="00033755"/>
    <w:rsid w:val="00033773"/>
    <w:rsid w:val="000338FF"/>
    <w:rsid w:val="00033934"/>
    <w:rsid w:val="00033974"/>
    <w:rsid w:val="00033A75"/>
    <w:rsid w:val="00033A97"/>
    <w:rsid w:val="00033B13"/>
    <w:rsid w:val="00033B31"/>
    <w:rsid w:val="00033B44"/>
    <w:rsid w:val="00033B74"/>
    <w:rsid w:val="00033BA8"/>
    <w:rsid w:val="00033DC4"/>
    <w:rsid w:val="00033E2F"/>
    <w:rsid w:val="00033E5D"/>
    <w:rsid w:val="00033E5F"/>
    <w:rsid w:val="00033E8E"/>
    <w:rsid w:val="00033F85"/>
    <w:rsid w:val="00033F97"/>
    <w:rsid w:val="00033FF0"/>
    <w:rsid w:val="0003402A"/>
    <w:rsid w:val="00034328"/>
    <w:rsid w:val="0003432F"/>
    <w:rsid w:val="00034511"/>
    <w:rsid w:val="000345A6"/>
    <w:rsid w:val="00034604"/>
    <w:rsid w:val="00034687"/>
    <w:rsid w:val="000346BD"/>
    <w:rsid w:val="00034805"/>
    <w:rsid w:val="0003489E"/>
    <w:rsid w:val="000349A1"/>
    <w:rsid w:val="000349EF"/>
    <w:rsid w:val="00034B65"/>
    <w:rsid w:val="00034B69"/>
    <w:rsid w:val="00034B6E"/>
    <w:rsid w:val="00034BDE"/>
    <w:rsid w:val="00034C25"/>
    <w:rsid w:val="00034D44"/>
    <w:rsid w:val="00034D64"/>
    <w:rsid w:val="00034D87"/>
    <w:rsid w:val="00034D9D"/>
    <w:rsid w:val="00034E43"/>
    <w:rsid w:val="00034EDD"/>
    <w:rsid w:val="00034FD5"/>
    <w:rsid w:val="0003502B"/>
    <w:rsid w:val="000350C6"/>
    <w:rsid w:val="0003515B"/>
    <w:rsid w:val="000351D9"/>
    <w:rsid w:val="00035231"/>
    <w:rsid w:val="0003524B"/>
    <w:rsid w:val="000352A0"/>
    <w:rsid w:val="000353A8"/>
    <w:rsid w:val="000353CC"/>
    <w:rsid w:val="000355E1"/>
    <w:rsid w:val="00035613"/>
    <w:rsid w:val="00035688"/>
    <w:rsid w:val="0003568E"/>
    <w:rsid w:val="00035697"/>
    <w:rsid w:val="0003576D"/>
    <w:rsid w:val="00035803"/>
    <w:rsid w:val="000358F3"/>
    <w:rsid w:val="00035A35"/>
    <w:rsid w:val="00035B80"/>
    <w:rsid w:val="00035C31"/>
    <w:rsid w:val="00035C5B"/>
    <w:rsid w:val="00035CC4"/>
    <w:rsid w:val="00035E18"/>
    <w:rsid w:val="00035EAF"/>
    <w:rsid w:val="00035FF7"/>
    <w:rsid w:val="000360C2"/>
    <w:rsid w:val="0003616F"/>
    <w:rsid w:val="000361CC"/>
    <w:rsid w:val="000361E3"/>
    <w:rsid w:val="0003622C"/>
    <w:rsid w:val="0003623E"/>
    <w:rsid w:val="000362E1"/>
    <w:rsid w:val="0003635D"/>
    <w:rsid w:val="000363D8"/>
    <w:rsid w:val="000363F1"/>
    <w:rsid w:val="0003668D"/>
    <w:rsid w:val="000366B5"/>
    <w:rsid w:val="000366F9"/>
    <w:rsid w:val="00036754"/>
    <w:rsid w:val="00036886"/>
    <w:rsid w:val="00036A52"/>
    <w:rsid w:val="00036A7D"/>
    <w:rsid w:val="00036B2D"/>
    <w:rsid w:val="00036D3D"/>
    <w:rsid w:val="00036D8F"/>
    <w:rsid w:val="00036E5F"/>
    <w:rsid w:val="00036EF1"/>
    <w:rsid w:val="00037003"/>
    <w:rsid w:val="00037006"/>
    <w:rsid w:val="00037167"/>
    <w:rsid w:val="00037193"/>
    <w:rsid w:val="000371AB"/>
    <w:rsid w:val="0003721A"/>
    <w:rsid w:val="0003721B"/>
    <w:rsid w:val="00037248"/>
    <w:rsid w:val="00037435"/>
    <w:rsid w:val="0003754C"/>
    <w:rsid w:val="000375DA"/>
    <w:rsid w:val="00037638"/>
    <w:rsid w:val="00037703"/>
    <w:rsid w:val="0003784D"/>
    <w:rsid w:val="00037894"/>
    <w:rsid w:val="00037924"/>
    <w:rsid w:val="00037935"/>
    <w:rsid w:val="0003798D"/>
    <w:rsid w:val="00037A03"/>
    <w:rsid w:val="00037A76"/>
    <w:rsid w:val="00037B03"/>
    <w:rsid w:val="00037B21"/>
    <w:rsid w:val="00037B60"/>
    <w:rsid w:val="00037BF6"/>
    <w:rsid w:val="00037C37"/>
    <w:rsid w:val="00037D65"/>
    <w:rsid w:val="00037DC3"/>
    <w:rsid w:val="00037DE0"/>
    <w:rsid w:val="00037E2F"/>
    <w:rsid w:val="00037E8E"/>
    <w:rsid w:val="0004004A"/>
    <w:rsid w:val="00040264"/>
    <w:rsid w:val="00040307"/>
    <w:rsid w:val="00040355"/>
    <w:rsid w:val="00040394"/>
    <w:rsid w:val="00040449"/>
    <w:rsid w:val="00040459"/>
    <w:rsid w:val="000405F0"/>
    <w:rsid w:val="0004060D"/>
    <w:rsid w:val="0004068E"/>
    <w:rsid w:val="00040753"/>
    <w:rsid w:val="00040797"/>
    <w:rsid w:val="0004088C"/>
    <w:rsid w:val="000408A1"/>
    <w:rsid w:val="000408AF"/>
    <w:rsid w:val="000408EB"/>
    <w:rsid w:val="000408F5"/>
    <w:rsid w:val="00040906"/>
    <w:rsid w:val="00040977"/>
    <w:rsid w:val="000409EB"/>
    <w:rsid w:val="00040A10"/>
    <w:rsid w:val="00040A13"/>
    <w:rsid w:val="00040A4B"/>
    <w:rsid w:val="00040AD7"/>
    <w:rsid w:val="00040C87"/>
    <w:rsid w:val="00040D2C"/>
    <w:rsid w:val="00040E02"/>
    <w:rsid w:val="00040F20"/>
    <w:rsid w:val="00040F5A"/>
    <w:rsid w:val="0004111E"/>
    <w:rsid w:val="000412E4"/>
    <w:rsid w:val="000412F5"/>
    <w:rsid w:val="0004131B"/>
    <w:rsid w:val="00041402"/>
    <w:rsid w:val="00041429"/>
    <w:rsid w:val="00041482"/>
    <w:rsid w:val="00041499"/>
    <w:rsid w:val="00041513"/>
    <w:rsid w:val="00041515"/>
    <w:rsid w:val="00041529"/>
    <w:rsid w:val="00041765"/>
    <w:rsid w:val="00041883"/>
    <w:rsid w:val="000418F9"/>
    <w:rsid w:val="00041943"/>
    <w:rsid w:val="0004197E"/>
    <w:rsid w:val="000419B5"/>
    <w:rsid w:val="00041A52"/>
    <w:rsid w:val="00041BBE"/>
    <w:rsid w:val="00041C84"/>
    <w:rsid w:val="00041D73"/>
    <w:rsid w:val="00041DCE"/>
    <w:rsid w:val="00041DF4"/>
    <w:rsid w:val="00041DF5"/>
    <w:rsid w:val="00041E31"/>
    <w:rsid w:val="00041EAF"/>
    <w:rsid w:val="00041EBB"/>
    <w:rsid w:val="00041ED3"/>
    <w:rsid w:val="00041F9C"/>
    <w:rsid w:val="000420D1"/>
    <w:rsid w:val="0004211F"/>
    <w:rsid w:val="0004215C"/>
    <w:rsid w:val="0004237F"/>
    <w:rsid w:val="0004249D"/>
    <w:rsid w:val="000424B8"/>
    <w:rsid w:val="00042514"/>
    <w:rsid w:val="000425CB"/>
    <w:rsid w:val="000425E2"/>
    <w:rsid w:val="00042678"/>
    <w:rsid w:val="0004274A"/>
    <w:rsid w:val="000427F1"/>
    <w:rsid w:val="000428B2"/>
    <w:rsid w:val="0004294A"/>
    <w:rsid w:val="00042992"/>
    <w:rsid w:val="00042A06"/>
    <w:rsid w:val="00042A3B"/>
    <w:rsid w:val="00042AC9"/>
    <w:rsid w:val="00042AD8"/>
    <w:rsid w:val="00042BD8"/>
    <w:rsid w:val="00042C3C"/>
    <w:rsid w:val="00042C61"/>
    <w:rsid w:val="00042D18"/>
    <w:rsid w:val="00042D59"/>
    <w:rsid w:val="00042D91"/>
    <w:rsid w:val="00042E79"/>
    <w:rsid w:val="00042F04"/>
    <w:rsid w:val="00042F72"/>
    <w:rsid w:val="00042FB9"/>
    <w:rsid w:val="00043006"/>
    <w:rsid w:val="000430F9"/>
    <w:rsid w:val="00043190"/>
    <w:rsid w:val="0004324E"/>
    <w:rsid w:val="000432AF"/>
    <w:rsid w:val="0004336E"/>
    <w:rsid w:val="000433A7"/>
    <w:rsid w:val="0004351E"/>
    <w:rsid w:val="0004357D"/>
    <w:rsid w:val="000435ED"/>
    <w:rsid w:val="0004368B"/>
    <w:rsid w:val="000437CC"/>
    <w:rsid w:val="0004385E"/>
    <w:rsid w:val="00043910"/>
    <w:rsid w:val="00043AB7"/>
    <w:rsid w:val="00043B15"/>
    <w:rsid w:val="00043E6D"/>
    <w:rsid w:val="00043ED8"/>
    <w:rsid w:val="00043EEE"/>
    <w:rsid w:val="00043F59"/>
    <w:rsid w:val="00043FAB"/>
    <w:rsid w:val="0004405D"/>
    <w:rsid w:val="000440CB"/>
    <w:rsid w:val="0004410F"/>
    <w:rsid w:val="000442A1"/>
    <w:rsid w:val="000442C5"/>
    <w:rsid w:val="00044379"/>
    <w:rsid w:val="00044385"/>
    <w:rsid w:val="00044470"/>
    <w:rsid w:val="000444D6"/>
    <w:rsid w:val="000444EA"/>
    <w:rsid w:val="00044510"/>
    <w:rsid w:val="000445B8"/>
    <w:rsid w:val="000449BB"/>
    <w:rsid w:val="00044A88"/>
    <w:rsid w:val="00044AB3"/>
    <w:rsid w:val="00044B01"/>
    <w:rsid w:val="00044B6E"/>
    <w:rsid w:val="00044B8E"/>
    <w:rsid w:val="00044BCF"/>
    <w:rsid w:val="00044C78"/>
    <w:rsid w:val="00044CCD"/>
    <w:rsid w:val="00044CCF"/>
    <w:rsid w:val="00044D1E"/>
    <w:rsid w:val="00044E23"/>
    <w:rsid w:val="00044E40"/>
    <w:rsid w:val="00044E6C"/>
    <w:rsid w:val="00044E6F"/>
    <w:rsid w:val="00044F20"/>
    <w:rsid w:val="00044F87"/>
    <w:rsid w:val="00045194"/>
    <w:rsid w:val="000451AE"/>
    <w:rsid w:val="00045226"/>
    <w:rsid w:val="00045259"/>
    <w:rsid w:val="0004527B"/>
    <w:rsid w:val="00045305"/>
    <w:rsid w:val="00045313"/>
    <w:rsid w:val="00045344"/>
    <w:rsid w:val="000453E3"/>
    <w:rsid w:val="000453FE"/>
    <w:rsid w:val="000455A1"/>
    <w:rsid w:val="000455CE"/>
    <w:rsid w:val="0004569C"/>
    <w:rsid w:val="0004569F"/>
    <w:rsid w:val="000456AC"/>
    <w:rsid w:val="000456F3"/>
    <w:rsid w:val="00045962"/>
    <w:rsid w:val="00045965"/>
    <w:rsid w:val="000459D3"/>
    <w:rsid w:val="00045A2D"/>
    <w:rsid w:val="00045B45"/>
    <w:rsid w:val="00045C05"/>
    <w:rsid w:val="00045C7D"/>
    <w:rsid w:val="00045CAD"/>
    <w:rsid w:val="00045DA5"/>
    <w:rsid w:val="00045E86"/>
    <w:rsid w:val="00045F31"/>
    <w:rsid w:val="00045F86"/>
    <w:rsid w:val="000460D6"/>
    <w:rsid w:val="000461EA"/>
    <w:rsid w:val="000462D3"/>
    <w:rsid w:val="000462DE"/>
    <w:rsid w:val="00046304"/>
    <w:rsid w:val="000463A9"/>
    <w:rsid w:val="000463CF"/>
    <w:rsid w:val="000463E2"/>
    <w:rsid w:val="00046441"/>
    <w:rsid w:val="000464B6"/>
    <w:rsid w:val="00046701"/>
    <w:rsid w:val="0004671D"/>
    <w:rsid w:val="000467AD"/>
    <w:rsid w:val="0004682A"/>
    <w:rsid w:val="000469C5"/>
    <w:rsid w:val="000469FE"/>
    <w:rsid w:val="00046A87"/>
    <w:rsid w:val="00046AD0"/>
    <w:rsid w:val="00046B09"/>
    <w:rsid w:val="00046B31"/>
    <w:rsid w:val="00046B73"/>
    <w:rsid w:val="00046CEA"/>
    <w:rsid w:val="00046D46"/>
    <w:rsid w:val="00046F8E"/>
    <w:rsid w:val="00046FC9"/>
    <w:rsid w:val="00046FF1"/>
    <w:rsid w:val="00047037"/>
    <w:rsid w:val="00047062"/>
    <w:rsid w:val="000471D0"/>
    <w:rsid w:val="000472B5"/>
    <w:rsid w:val="00047409"/>
    <w:rsid w:val="00047598"/>
    <w:rsid w:val="0004759C"/>
    <w:rsid w:val="0004759D"/>
    <w:rsid w:val="000476A9"/>
    <w:rsid w:val="000477F9"/>
    <w:rsid w:val="0004782A"/>
    <w:rsid w:val="0004792B"/>
    <w:rsid w:val="00047A46"/>
    <w:rsid w:val="00047C99"/>
    <w:rsid w:val="00047D27"/>
    <w:rsid w:val="00047F40"/>
    <w:rsid w:val="00047FAC"/>
    <w:rsid w:val="00047FEE"/>
    <w:rsid w:val="0005007C"/>
    <w:rsid w:val="000500E5"/>
    <w:rsid w:val="000501A9"/>
    <w:rsid w:val="00050238"/>
    <w:rsid w:val="00050298"/>
    <w:rsid w:val="000502B1"/>
    <w:rsid w:val="0005032E"/>
    <w:rsid w:val="00050350"/>
    <w:rsid w:val="00050379"/>
    <w:rsid w:val="000503B2"/>
    <w:rsid w:val="000504CC"/>
    <w:rsid w:val="00050560"/>
    <w:rsid w:val="000505A2"/>
    <w:rsid w:val="000505E4"/>
    <w:rsid w:val="00050768"/>
    <w:rsid w:val="000507A5"/>
    <w:rsid w:val="000507B2"/>
    <w:rsid w:val="000507BA"/>
    <w:rsid w:val="0005089B"/>
    <w:rsid w:val="00050918"/>
    <w:rsid w:val="000509B6"/>
    <w:rsid w:val="000509B7"/>
    <w:rsid w:val="000509F9"/>
    <w:rsid w:val="00050A32"/>
    <w:rsid w:val="00050AEF"/>
    <w:rsid w:val="00050B66"/>
    <w:rsid w:val="00050B90"/>
    <w:rsid w:val="00050B93"/>
    <w:rsid w:val="00050B9A"/>
    <w:rsid w:val="00050BC0"/>
    <w:rsid w:val="00050C2B"/>
    <w:rsid w:val="00050C9F"/>
    <w:rsid w:val="00050F80"/>
    <w:rsid w:val="000512AF"/>
    <w:rsid w:val="00051390"/>
    <w:rsid w:val="00051400"/>
    <w:rsid w:val="0005140B"/>
    <w:rsid w:val="000514C9"/>
    <w:rsid w:val="00051561"/>
    <w:rsid w:val="000516DC"/>
    <w:rsid w:val="00051793"/>
    <w:rsid w:val="00051941"/>
    <w:rsid w:val="00051981"/>
    <w:rsid w:val="00051C36"/>
    <w:rsid w:val="00051CB5"/>
    <w:rsid w:val="00051EBB"/>
    <w:rsid w:val="00051EEC"/>
    <w:rsid w:val="00051EF7"/>
    <w:rsid w:val="00051F1C"/>
    <w:rsid w:val="00051F3F"/>
    <w:rsid w:val="00051F4D"/>
    <w:rsid w:val="000520B2"/>
    <w:rsid w:val="000521C1"/>
    <w:rsid w:val="0005220C"/>
    <w:rsid w:val="000522C5"/>
    <w:rsid w:val="00052343"/>
    <w:rsid w:val="000523B3"/>
    <w:rsid w:val="000523FF"/>
    <w:rsid w:val="00052451"/>
    <w:rsid w:val="0005248C"/>
    <w:rsid w:val="00052597"/>
    <w:rsid w:val="00052606"/>
    <w:rsid w:val="00052687"/>
    <w:rsid w:val="00052768"/>
    <w:rsid w:val="00052773"/>
    <w:rsid w:val="0005277A"/>
    <w:rsid w:val="000528D8"/>
    <w:rsid w:val="00052943"/>
    <w:rsid w:val="00052989"/>
    <w:rsid w:val="00052ADC"/>
    <w:rsid w:val="00052B10"/>
    <w:rsid w:val="00052B1A"/>
    <w:rsid w:val="00052B66"/>
    <w:rsid w:val="00052B7D"/>
    <w:rsid w:val="00052BF5"/>
    <w:rsid w:val="00052BF6"/>
    <w:rsid w:val="00052CCD"/>
    <w:rsid w:val="00052D31"/>
    <w:rsid w:val="00052D46"/>
    <w:rsid w:val="00052D4B"/>
    <w:rsid w:val="00052E02"/>
    <w:rsid w:val="00052E58"/>
    <w:rsid w:val="00052F7C"/>
    <w:rsid w:val="00053082"/>
    <w:rsid w:val="00053098"/>
    <w:rsid w:val="0005321C"/>
    <w:rsid w:val="00053371"/>
    <w:rsid w:val="0005340E"/>
    <w:rsid w:val="000534D7"/>
    <w:rsid w:val="00053647"/>
    <w:rsid w:val="0005368B"/>
    <w:rsid w:val="00053709"/>
    <w:rsid w:val="0005371E"/>
    <w:rsid w:val="00053729"/>
    <w:rsid w:val="0005376A"/>
    <w:rsid w:val="00053796"/>
    <w:rsid w:val="000538B9"/>
    <w:rsid w:val="00053900"/>
    <w:rsid w:val="00053A01"/>
    <w:rsid w:val="00053A11"/>
    <w:rsid w:val="00053A2A"/>
    <w:rsid w:val="00053AB4"/>
    <w:rsid w:val="00053B22"/>
    <w:rsid w:val="00053BA3"/>
    <w:rsid w:val="00053BE9"/>
    <w:rsid w:val="00053CD5"/>
    <w:rsid w:val="00053D89"/>
    <w:rsid w:val="00053DA0"/>
    <w:rsid w:val="00053DA9"/>
    <w:rsid w:val="00053E63"/>
    <w:rsid w:val="00053EA0"/>
    <w:rsid w:val="00053ED3"/>
    <w:rsid w:val="00053FC6"/>
    <w:rsid w:val="00054013"/>
    <w:rsid w:val="0005419E"/>
    <w:rsid w:val="0005421C"/>
    <w:rsid w:val="000543E4"/>
    <w:rsid w:val="00054400"/>
    <w:rsid w:val="00054443"/>
    <w:rsid w:val="000544F7"/>
    <w:rsid w:val="000545DE"/>
    <w:rsid w:val="00054695"/>
    <w:rsid w:val="000547F3"/>
    <w:rsid w:val="0005484F"/>
    <w:rsid w:val="000548A5"/>
    <w:rsid w:val="000548F7"/>
    <w:rsid w:val="00054929"/>
    <w:rsid w:val="000549C0"/>
    <w:rsid w:val="000549F7"/>
    <w:rsid w:val="00054A4A"/>
    <w:rsid w:val="00054A67"/>
    <w:rsid w:val="00054A77"/>
    <w:rsid w:val="00054CB7"/>
    <w:rsid w:val="00054D18"/>
    <w:rsid w:val="00054EDF"/>
    <w:rsid w:val="00054F85"/>
    <w:rsid w:val="00054F89"/>
    <w:rsid w:val="0005500E"/>
    <w:rsid w:val="00055042"/>
    <w:rsid w:val="000550C7"/>
    <w:rsid w:val="000550F9"/>
    <w:rsid w:val="00055153"/>
    <w:rsid w:val="0005518D"/>
    <w:rsid w:val="00055204"/>
    <w:rsid w:val="00055278"/>
    <w:rsid w:val="0005542C"/>
    <w:rsid w:val="0005546F"/>
    <w:rsid w:val="00055491"/>
    <w:rsid w:val="000554CA"/>
    <w:rsid w:val="00055500"/>
    <w:rsid w:val="00055526"/>
    <w:rsid w:val="00055528"/>
    <w:rsid w:val="000556A1"/>
    <w:rsid w:val="000556FA"/>
    <w:rsid w:val="0005583C"/>
    <w:rsid w:val="0005586A"/>
    <w:rsid w:val="000558A1"/>
    <w:rsid w:val="000558BD"/>
    <w:rsid w:val="00055921"/>
    <w:rsid w:val="000559A3"/>
    <w:rsid w:val="000559E4"/>
    <w:rsid w:val="000559E7"/>
    <w:rsid w:val="00055A65"/>
    <w:rsid w:val="00055A80"/>
    <w:rsid w:val="00055B9C"/>
    <w:rsid w:val="00055BCF"/>
    <w:rsid w:val="00055D0C"/>
    <w:rsid w:val="00055D61"/>
    <w:rsid w:val="00055F70"/>
    <w:rsid w:val="00055FAF"/>
    <w:rsid w:val="0005602B"/>
    <w:rsid w:val="000561FE"/>
    <w:rsid w:val="0005631F"/>
    <w:rsid w:val="00056352"/>
    <w:rsid w:val="00056449"/>
    <w:rsid w:val="000564D0"/>
    <w:rsid w:val="00056548"/>
    <w:rsid w:val="0005658E"/>
    <w:rsid w:val="000565DC"/>
    <w:rsid w:val="000565DF"/>
    <w:rsid w:val="00056624"/>
    <w:rsid w:val="000566EE"/>
    <w:rsid w:val="000567D8"/>
    <w:rsid w:val="0005693C"/>
    <w:rsid w:val="00056A31"/>
    <w:rsid w:val="00056A62"/>
    <w:rsid w:val="00056B0D"/>
    <w:rsid w:val="00056B68"/>
    <w:rsid w:val="00056C92"/>
    <w:rsid w:val="00056CA5"/>
    <w:rsid w:val="00056D22"/>
    <w:rsid w:val="00056D5F"/>
    <w:rsid w:val="00056D6E"/>
    <w:rsid w:val="00056D9B"/>
    <w:rsid w:val="00056E74"/>
    <w:rsid w:val="00056F23"/>
    <w:rsid w:val="00056FC5"/>
    <w:rsid w:val="0005708B"/>
    <w:rsid w:val="000571F2"/>
    <w:rsid w:val="00057204"/>
    <w:rsid w:val="000572F4"/>
    <w:rsid w:val="0005749E"/>
    <w:rsid w:val="000574DE"/>
    <w:rsid w:val="00057503"/>
    <w:rsid w:val="0005753D"/>
    <w:rsid w:val="000576C2"/>
    <w:rsid w:val="00057753"/>
    <w:rsid w:val="00057837"/>
    <w:rsid w:val="00057906"/>
    <w:rsid w:val="00057928"/>
    <w:rsid w:val="00057931"/>
    <w:rsid w:val="00057951"/>
    <w:rsid w:val="00057A67"/>
    <w:rsid w:val="00057B21"/>
    <w:rsid w:val="00057CBE"/>
    <w:rsid w:val="00057CFB"/>
    <w:rsid w:val="00057D88"/>
    <w:rsid w:val="00057D97"/>
    <w:rsid w:val="00057E0B"/>
    <w:rsid w:val="00057E84"/>
    <w:rsid w:val="00057F04"/>
    <w:rsid w:val="0006004A"/>
    <w:rsid w:val="0006010E"/>
    <w:rsid w:val="00060146"/>
    <w:rsid w:val="0006019B"/>
    <w:rsid w:val="0006024A"/>
    <w:rsid w:val="00060275"/>
    <w:rsid w:val="000602AF"/>
    <w:rsid w:val="000602B1"/>
    <w:rsid w:val="00060310"/>
    <w:rsid w:val="00060327"/>
    <w:rsid w:val="0006033A"/>
    <w:rsid w:val="000603A7"/>
    <w:rsid w:val="000604AB"/>
    <w:rsid w:val="00060558"/>
    <w:rsid w:val="0006056A"/>
    <w:rsid w:val="0006056D"/>
    <w:rsid w:val="0006064E"/>
    <w:rsid w:val="00060667"/>
    <w:rsid w:val="00060738"/>
    <w:rsid w:val="0006077A"/>
    <w:rsid w:val="000607E6"/>
    <w:rsid w:val="000607E8"/>
    <w:rsid w:val="000609BA"/>
    <w:rsid w:val="00060A3E"/>
    <w:rsid w:val="00060B2B"/>
    <w:rsid w:val="00060BFC"/>
    <w:rsid w:val="00060C0B"/>
    <w:rsid w:val="00060C61"/>
    <w:rsid w:val="00060CC0"/>
    <w:rsid w:val="00060D04"/>
    <w:rsid w:val="00060E69"/>
    <w:rsid w:val="00060EB6"/>
    <w:rsid w:val="00060FCD"/>
    <w:rsid w:val="000610ED"/>
    <w:rsid w:val="00061129"/>
    <w:rsid w:val="0006118D"/>
    <w:rsid w:val="000611C2"/>
    <w:rsid w:val="00061207"/>
    <w:rsid w:val="0006131B"/>
    <w:rsid w:val="000613A5"/>
    <w:rsid w:val="00061532"/>
    <w:rsid w:val="0006154B"/>
    <w:rsid w:val="000615DE"/>
    <w:rsid w:val="000615E2"/>
    <w:rsid w:val="000616FF"/>
    <w:rsid w:val="00061846"/>
    <w:rsid w:val="000618A2"/>
    <w:rsid w:val="000618B0"/>
    <w:rsid w:val="00061ABF"/>
    <w:rsid w:val="00061B3E"/>
    <w:rsid w:val="00061C45"/>
    <w:rsid w:val="00061C58"/>
    <w:rsid w:val="00061C6E"/>
    <w:rsid w:val="00061D22"/>
    <w:rsid w:val="00061D24"/>
    <w:rsid w:val="00061E1D"/>
    <w:rsid w:val="00061E6A"/>
    <w:rsid w:val="00061F08"/>
    <w:rsid w:val="00061F64"/>
    <w:rsid w:val="0006202F"/>
    <w:rsid w:val="0006205D"/>
    <w:rsid w:val="000623C6"/>
    <w:rsid w:val="000623E2"/>
    <w:rsid w:val="00062468"/>
    <w:rsid w:val="00062492"/>
    <w:rsid w:val="000624A5"/>
    <w:rsid w:val="000624B0"/>
    <w:rsid w:val="000624B4"/>
    <w:rsid w:val="0006252E"/>
    <w:rsid w:val="000625E6"/>
    <w:rsid w:val="0006269E"/>
    <w:rsid w:val="000626D8"/>
    <w:rsid w:val="00062718"/>
    <w:rsid w:val="000627F9"/>
    <w:rsid w:val="00062891"/>
    <w:rsid w:val="000628FE"/>
    <w:rsid w:val="0006297C"/>
    <w:rsid w:val="000629BF"/>
    <w:rsid w:val="00062A03"/>
    <w:rsid w:val="00062A54"/>
    <w:rsid w:val="00062AD0"/>
    <w:rsid w:val="00062B05"/>
    <w:rsid w:val="00062C6B"/>
    <w:rsid w:val="00062C99"/>
    <w:rsid w:val="00062D58"/>
    <w:rsid w:val="00062E66"/>
    <w:rsid w:val="00062EBA"/>
    <w:rsid w:val="00062F40"/>
    <w:rsid w:val="00062F73"/>
    <w:rsid w:val="00063058"/>
    <w:rsid w:val="000630C3"/>
    <w:rsid w:val="0006311F"/>
    <w:rsid w:val="00063126"/>
    <w:rsid w:val="0006314E"/>
    <w:rsid w:val="00063327"/>
    <w:rsid w:val="0006335D"/>
    <w:rsid w:val="0006344F"/>
    <w:rsid w:val="000635C9"/>
    <w:rsid w:val="000636A2"/>
    <w:rsid w:val="000638B7"/>
    <w:rsid w:val="00063960"/>
    <w:rsid w:val="00063A44"/>
    <w:rsid w:val="00063A5E"/>
    <w:rsid w:val="00063B03"/>
    <w:rsid w:val="00063CE4"/>
    <w:rsid w:val="00063E16"/>
    <w:rsid w:val="00063F40"/>
    <w:rsid w:val="00063F63"/>
    <w:rsid w:val="00063F75"/>
    <w:rsid w:val="00063F7B"/>
    <w:rsid w:val="00063FC1"/>
    <w:rsid w:val="00063FD2"/>
    <w:rsid w:val="00064039"/>
    <w:rsid w:val="000645C1"/>
    <w:rsid w:val="000645E8"/>
    <w:rsid w:val="00064638"/>
    <w:rsid w:val="00064784"/>
    <w:rsid w:val="000647C1"/>
    <w:rsid w:val="00064826"/>
    <w:rsid w:val="00064B39"/>
    <w:rsid w:val="00064B74"/>
    <w:rsid w:val="00064C86"/>
    <w:rsid w:val="00064E48"/>
    <w:rsid w:val="00064E9A"/>
    <w:rsid w:val="00064EFC"/>
    <w:rsid w:val="00064F30"/>
    <w:rsid w:val="00065056"/>
    <w:rsid w:val="00065146"/>
    <w:rsid w:val="00065173"/>
    <w:rsid w:val="00065227"/>
    <w:rsid w:val="00065247"/>
    <w:rsid w:val="00065248"/>
    <w:rsid w:val="0006526C"/>
    <w:rsid w:val="000652D7"/>
    <w:rsid w:val="00065454"/>
    <w:rsid w:val="000654A1"/>
    <w:rsid w:val="000654C7"/>
    <w:rsid w:val="0006552A"/>
    <w:rsid w:val="00065541"/>
    <w:rsid w:val="00065549"/>
    <w:rsid w:val="00065555"/>
    <w:rsid w:val="0006563F"/>
    <w:rsid w:val="00065696"/>
    <w:rsid w:val="000656A5"/>
    <w:rsid w:val="000657B5"/>
    <w:rsid w:val="00065819"/>
    <w:rsid w:val="00065921"/>
    <w:rsid w:val="0006599C"/>
    <w:rsid w:val="000659B4"/>
    <w:rsid w:val="00065A70"/>
    <w:rsid w:val="00065ACB"/>
    <w:rsid w:val="00065B15"/>
    <w:rsid w:val="00065B29"/>
    <w:rsid w:val="00065B9E"/>
    <w:rsid w:val="00065BFD"/>
    <w:rsid w:val="00065C95"/>
    <w:rsid w:val="00065CE3"/>
    <w:rsid w:val="00065E68"/>
    <w:rsid w:val="00065E71"/>
    <w:rsid w:val="00065EBD"/>
    <w:rsid w:val="00065EF9"/>
    <w:rsid w:val="00065F8C"/>
    <w:rsid w:val="00065FAE"/>
    <w:rsid w:val="00066027"/>
    <w:rsid w:val="000661AF"/>
    <w:rsid w:val="000661C7"/>
    <w:rsid w:val="0006640E"/>
    <w:rsid w:val="00066490"/>
    <w:rsid w:val="000664FA"/>
    <w:rsid w:val="0006651D"/>
    <w:rsid w:val="000665DC"/>
    <w:rsid w:val="000665E9"/>
    <w:rsid w:val="0006669C"/>
    <w:rsid w:val="000666FA"/>
    <w:rsid w:val="000666FE"/>
    <w:rsid w:val="0006672C"/>
    <w:rsid w:val="00066733"/>
    <w:rsid w:val="00066761"/>
    <w:rsid w:val="00066931"/>
    <w:rsid w:val="00066936"/>
    <w:rsid w:val="00066971"/>
    <w:rsid w:val="00066A31"/>
    <w:rsid w:val="00066A9B"/>
    <w:rsid w:val="00066B33"/>
    <w:rsid w:val="00066BF7"/>
    <w:rsid w:val="00066C47"/>
    <w:rsid w:val="00066C84"/>
    <w:rsid w:val="00066D2B"/>
    <w:rsid w:val="00066D2E"/>
    <w:rsid w:val="00066D63"/>
    <w:rsid w:val="00066D92"/>
    <w:rsid w:val="00066E41"/>
    <w:rsid w:val="00066E53"/>
    <w:rsid w:val="00066E62"/>
    <w:rsid w:val="00066E74"/>
    <w:rsid w:val="00066ED9"/>
    <w:rsid w:val="00066F3F"/>
    <w:rsid w:val="00067158"/>
    <w:rsid w:val="00067272"/>
    <w:rsid w:val="000672A3"/>
    <w:rsid w:val="00067354"/>
    <w:rsid w:val="00067372"/>
    <w:rsid w:val="00067466"/>
    <w:rsid w:val="00067544"/>
    <w:rsid w:val="000675C0"/>
    <w:rsid w:val="000675EB"/>
    <w:rsid w:val="00067654"/>
    <w:rsid w:val="000676A4"/>
    <w:rsid w:val="000677CE"/>
    <w:rsid w:val="000677CF"/>
    <w:rsid w:val="000677E4"/>
    <w:rsid w:val="00067862"/>
    <w:rsid w:val="00067875"/>
    <w:rsid w:val="000678C7"/>
    <w:rsid w:val="000678DA"/>
    <w:rsid w:val="00067964"/>
    <w:rsid w:val="0006799A"/>
    <w:rsid w:val="00067A0E"/>
    <w:rsid w:val="00067C10"/>
    <w:rsid w:val="00067C50"/>
    <w:rsid w:val="00067D01"/>
    <w:rsid w:val="00067D88"/>
    <w:rsid w:val="00067F37"/>
    <w:rsid w:val="000700A5"/>
    <w:rsid w:val="000700D6"/>
    <w:rsid w:val="000700D8"/>
    <w:rsid w:val="0007014F"/>
    <w:rsid w:val="000701F6"/>
    <w:rsid w:val="0007021C"/>
    <w:rsid w:val="000703BF"/>
    <w:rsid w:val="00070413"/>
    <w:rsid w:val="00070516"/>
    <w:rsid w:val="000705A4"/>
    <w:rsid w:val="000705F9"/>
    <w:rsid w:val="0007061A"/>
    <w:rsid w:val="000706B8"/>
    <w:rsid w:val="000707B1"/>
    <w:rsid w:val="000707B5"/>
    <w:rsid w:val="000707BC"/>
    <w:rsid w:val="00070986"/>
    <w:rsid w:val="00070A23"/>
    <w:rsid w:val="00070A85"/>
    <w:rsid w:val="00070B37"/>
    <w:rsid w:val="00070E44"/>
    <w:rsid w:val="00070EE2"/>
    <w:rsid w:val="00070EE3"/>
    <w:rsid w:val="00071020"/>
    <w:rsid w:val="000710F0"/>
    <w:rsid w:val="00071170"/>
    <w:rsid w:val="000711BA"/>
    <w:rsid w:val="000711F6"/>
    <w:rsid w:val="0007124E"/>
    <w:rsid w:val="000712D6"/>
    <w:rsid w:val="0007139C"/>
    <w:rsid w:val="00071466"/>
    <w:rsid w:val="0007148E"/>
    <w:rsid w:val="000714A2"/>
    <w:rsid w:val="00071514"/>
    <w:rsid w:val="000715AF"/>
    <w:rsid w:val="0007160C"/>
    <w:rsid w:val="0007162A"/>
    <w:rsid w:val="00071727"/>
    <w:rsid w:val="00071798"/>
    <w:rsid w:val="000717CC"/>
    <w:rsid w:val="000717F5"/>
    <w:rsid w:val="0007187B"/>
    <w:rsid w:val="000718AE"/>
    <w:rsid w:val="00071949"/>
    <w:rsid w:val="000719D7"/>
    <w:rsid w:val="00071A76"/>
    <w:rsid w:val="00071B2E"/>
    <w:rsid w:val="00071B7B"/>
    <w:rsid w:val="00071C55"/>
    <w:rsid w:val="00071C61"/>
    <w:rsid w:val="00071C7A"/>
    <w:rsid w:val="00071D20"/>
    <w:rsid w:val="00071DFA"/>
    <w:rsid w:val="00071E22"/>
    <w:rsid w:val="00071E85"/>
    <w:rsid w:val="00071ED0"/>
    <w:rsid w:val="00071FE4"/>
    <w:rsid w:val="000720AE"/>
    <w:rsid w:val="000720DD"/>
    <w:rsid w:val="000720FF"/>
    <w:rsid w:val="0007223E"/>
    <w:rsid w:val="0007226E"/>
    <w:rsid w:val="00072319"/>
    <w:rsid w:val="0007233B"/>
    <w:rsid w:val="0007236E"/>
    <w:rsid w:val="000723C8"/>
    <w:rsid w:val="000724BB"/>
    <w:rsid w:val="000724C5"/>
    <w:rsid w:val="000724D2"/>
    <w:rsid w:val="000724EB"/>
    <w:rsid w:val="0007254D"/>
    <w:rsid w:val="000725CE"/>
    <w:rsid w:val="00072625"/>
    <w:rsid w:val="000726A9"/>
    <w:rsid w:val="000727DC"/>
    <w:rsid w:val="000727E3"/>
    <w:rsid w:val="000728E0"/>
    <w:rsid w:val="0007293F"/>
    <w:rsid w:val="000729E2"/>
    <w:rsid w:val="00072A25"/>
    <w:rsid w:val="00072A7B"/>
    <w:rsid w:val="00072A90"/>
    <w:rsid w:val="00072B18"/>
    <w:rsid w:val="00072B1A"/>
    <w:rsid w:val="00072B36"/>
    <w:rsid w:val="00072B96"/>
    <w:rsid w:val="00072C80"/>
    <w:rsid w:val="00072C96"/>
    <w:rsid w:val="00072D32"/>
    <w:rsid w:val="00072DC6"/>
    <w:rsid w:val="00072F2D"/>
    <w:rsid w:val="00072F68"/>
    <w:rsid w:val="00072F94"/>
    <w:rsid w:val="00073008"/>
    <w:rsid w:val="0007302D"/>
    <w:rsid w:val="00073043"/>
    <w:rsid w:val="000730EF"/>
    <w:rsid w:val="000731E0"/>
    <w:rsid w:val="00073211"/>
    <w:rsid w:val="000735BE"/>
    <w:rsid w:val="0007363B"/>
    <w:rsid w:val="000736D5"/>
    <w:rsid w:val="00073730"/>
    <w:rsid w:val="00073734"/>
    <w:rsid w:val="000737BE"/>
    <w:rsid w:val="000737E1"/>
    <w:rsid w:val="00073A6F"/>
    <w:rsid w:val="00073A89"/>
    <w:rsid w:val="00073BEA"/>
    <w:rsid w:val="00073C31"/>
    <w:rsid w:val="00073D4A"/>
    <w:rsid w:val="00073D90"/>
    <w:rsid w:val="00073DA3"/>
    <w:rsid w:val="00073E25"/>
    <w:rsid w:val="00073E73"/>
    <w:rsid w:val="00073EF3"/>
    <w:rsid w:val="00073F3B"/>
    <w:rsid w:val="00073F40"/>
    <w:rsid w:val="0007413E"/>
    <w:rsid w:val="000741A2"/>
    <w:rsid w:val="000741F0"/>
    <w:rsid w:val="00074223"/>
    <w:rsid w:val="00074368"/>
    <w:rsid w:val="0007438B"/>
    <w:rsid w:val="0007444B"/>
    <w:rsid w:val="0007444E"/>
    <w:rsid w:val="000744FC"/>
    <w:rsid w:val="000744FD"/>
    <w:rsid w:val="00074618"/>
    <w:rsid w:val="000746AD"/>
    <w:rsid w:val="000746BF"/>
    <w:rsid w:val="0007478B"/>
    <w:rsid w:val="00074807"/>
    <w:rsid w:val="00074906"/>
    <w:rsid w:val="000749F0"/>
    <w:rsid w:val="00074A57"/>
    <w:rsid w:val="00074A9F"/>
    <w:rsid w:val="00074B0C"/>
    <w:rsid w:val="00074B39"/>
    <w:rsid w:val="00074B6A"/>
    <w:rsid w:val="00074BA2"/>
    <w:rsid w:val="00074DC3"/>
    <w:rsid w:val="0007515A"/>
    <w:rsid w:val="000751D5"/>
    <w:rsid w:val="000751DD"/>
    <w:rsid w:val="00075261"/>
    <w:rsid w:val="0007526B"/>
    <w:rsid w:val="00075355"/>
    <w:rsid w:val="0007535E"/>
    <w:rsid w:val="000753A0"/>
    <w:rsid w:val="00075483"/>
    <w:rsid w:val="00075552"/>
    <w:rsid w:val="000755DF"/>
    <w:rsid w:val="00075607"/>
    <w:rsid w:val="00075679"/>
    <w:rsid w:val="00075751"/>
    <w:rsid w:val="0007593F"/>
    <w:rsid w:val="000759D6"/>
    <w:rsid w:val="00075ADB"/>
    <w:rsid w:val="00075AEF"/>
    <w:rsid w:val="00075B04"/>
    <w:rsid w:val="00075BB5"/>
    <w:rsid w:val="00075C68"/>
    <w:rsid w:val="00075C6D"/>
    <w:rsid w:val="00075EEA"/>
    <w:rsid w:val="00075F1E"/>
    <w:rsid w:val="00075FDE"/>
    <w:rsid w:val="000760AD"/>
    <w:rsid w:val="000760FF"/>
    <w:rsid w:val="0007612C"/>
    <w:rsid w:val="00076241"/>
    <w:rsid w:val="00076291"/>
    <w:rsid w:val="000762C0"/>
    <w:rsid w:val="000763EC"/>
    <w:rsid w:val="00076457"/>
    <w:rsid w:val="00076493"/>
    <w:rsid w:val="000765E7"/>
    <w:rsid w:val="0007664D"/>
    <w:rsid w:val="00076694"/>
    <w:rsid w:val="000766EC"/>
    <w:rsid w:val="0007671E"/>
    <w:rsid w:val="00076738"/>
    <w:rsid w:val="00076828"/>
    <w:rsid w:val="0007684D"/>
    <w:rsid w:val="00076977"/>
    <w:rsid w:val="0007698F"/>
    <w:rsid w:val="000769EF"/>
    <w:rsid w:val="00076A83"/>
    <w:rsid w:val="00076B02"/>
    <w:rsid w:val="00076B1E"/>
    <w:rsid w:val="00076B3C"/>
    <w:rsid w:val="00076B48"/>
    <w:rsid w:val="00076B62"/>
    <w:rsid w:val="00076BAD"/>
    <w:rsid w:val="00076C6F"/>
    <w:rsid w:val="00076DDF"/>
    <w:rsid w:val="00076DEA"/>
    <w:rsid w:val="00076E7E"/>
    <w:rsid w:val="0007722F"/>
    <w:rsid w:val="00077278"/>
    <w:rsid w:val="00077284"/>
    <w:rsid w:val="000772AA"/>
    <w:rsid w:val="000773AF"/>
    <w:rsid w:val="000774E1"/>
    <w:rsid w:val="0007759E"/>
    <w:rsid w:val="00077688"/>
    <w:rsid w:val="000776F3"/>
    <w:rsid w:val="00077783"/>
    <w:rsid w:val="00077784"/>
    <w:rsid w:val="000777AA"/>
    <w:rsid w:val="000777B7"/>
    <w:rsid w:val="000778C9"/>
    <w:rsid w:val="0007793E"/>
    <w:rsid w:val="00077BEF"/>
    <w:rsid w:val="00077DB6"/>
    <w:rsid w:val="00077DBD"/>
    <w:rsid w:val="00077EEF"/>
    <w:rsid w:val="00077F27"/>
    <w:rsid w:val="00077F7B"/>
    <w:rsid w:val="0008003C"/>
    <w:rsid w:val="000800DE"/>
    <w:rsid w:val="00080121"/>
    <w:rsid w:val="00080193"/>
    <w:rsid w:val="0008023A"/>
    <w:rsid w:val="00080289"/>
    <w:rsid w:val="000802C3"/>
    <w:rsid w:val="00080311"/>
    <w:rsid w:val="00080330"/>
    <w:rsid w:val="00080339"/>
    <w:rsid w:val="00080392"/>
    <w:rsid w:val="000803B7"/>
    <w:rsid w:val="00080455"/>
    <w:rsid w:val="00080463"/>
    <w:rsid w:val="0008057C"/>
    <w:rsid w:val="000806F3"/>
    <w:rsid w:val="000807CB"/>
    <w:rsid w:val="00080869"/>
    <w:rsid w:val="000808B0"/>
    <w:rsid w:val="000808B3"/>
    <w:rsid w:val="000808EF"/>
    <w:rsid w:val="0008090D"/>
    <w:rsid w:val="00080A84"/>
    <w:rsid w:val="00080C48"/>
    <w:rsid w:val="00080E08"/>
    <w:rsid w:val="00080E46"/>
    <w:rsid w:val="00080E83"/>
    <w:rsid w:val="00080EAA"/>
    <w:rsid w:val="00080FAB"/>
    <w:rsid w:val="00080FDB"/>
    <w:rsid w:val="00080FF3"/>
    <w:rsid w:val="000810C0"/>
    <w:rsid w:val="000810E9"/>
    <w:rsid w:val="000811FB"/>
    <w:rsid w:val="0008121E"/>
    <w:rsid w:val="000812C0"/>
    <w:rsid w:val="00081328"/>
    <w:rsid w:val="000813C0"/>
    <w:rsid w:val="0008140E"/>
    <w:rsid w:val="00081489"/>
    <w:rsid w:val="00081581"/>
    <w:rsid w:val="00081599"/>
    <w:rsid w:val="000815C2"/>
    <w:rsid w:val="000815E9"/>
    <w:rsid w:val="00081692"/>
    <w:rsid w:val="000816EE"/>
    <w:rsid w:val="00081723"/>
    <w:rsid w:val="00081780"/>
    <w:rsid w:val="000817A7"/>
    <w:rsid w:val="00081824"/>
    <w:rsid w:val="00081865"/>
    <w:rsid w:val="0008187E"/>
    <w:rsid w:val="000818DF"/>
    <w:rsid w:val="00081959"/>
    <w:rsid w:val="00081A2D"/>
    <w:rsid w:val="00081A5A"/>
    <w:rsid w:val="00081A65"/>
    <w:rsid w:val="00081A72"/>
    <w:rsid w:val="00081BC3"/>
    <w:rsid w:val="00081BF5"/>
    <w:rsid w:val="00081C03"/>
    <w:rsid w:val="00081DC4"/>
    <w:rsid w:val="00081DF5"/>
    <w:rsid w:val="00081E51"/>
    <w:rsid w:val="00081ED9"/>
    <w:rsid w:val="00081EF0"/>
    <w:rsid w:val="00081F87"/>
    <w:rsid w:val="00081F8C"/>
    <w:rsid w:val="00082069"/>
    <w:rsid w:val="0008208E"/>
    <w:rsid w:val="00082180"/>
    <w:rsid w:val="000821A2"/>
    <w:rsid w:val="0008220A"/>
    <w:rsid w:val="00082333"/>
    <w:rsid w:val="00082377"/>
    <w:rsid w:val="000823AE"/>
    <w:rsid w:val="00082419"/>
    <w:rsid w:val="0008241A"/>
    <w:rsid w:val="000824D5"/>
    <w:rsid w:val="00082538"/>
    <w:rsid w:val="0008253C"/>
    <w:rsid w:val="00082581"/>
    <w:rsid w:val="000825B4"/>
    <w:rsid w:val="000825DA"/>
    <w:rsid w:val="000825FD"/>
    <w:rsid w:val="00082754"/>
    <w:rsid w:val="000828A4"/>
    <w:rsid w:val="0008291B"/>
    <w:rsid w:val="00082972"/>
    <w:rsid w:val="00082995"/>
    <w:rsid w:val="000829BD"/>
    <w:rsid w:val="000829C6"/>
    <w:rsid w:val="000829F2"/>
    <w:rsid w:val="00082A50"/>
    <w:rsid w:val="00082A77"/>
    <w:rsid w:val="00082E41"/>
    <w:rsid w:val="00082E5C"/>
    <w:rsid w:val="00082F87"/>
    <w:rsid w:val="00082F92"/>
    <w:rsid w:val="000830E6"/>
    <w:rsid w:val="0008323A"/>
    <w:rsid w:val="000832C1"/>
    <w:rsid w:val="000832D0"/>
    <w:rsid w:val="000833BA"/>
    <w:rsid w:val="00083422"/>
    <w:rsid w:val="0008344B"/>
    <w:rsid w:val="00083520"/>
    <w:rsid w:val="00083671"/>
    <w:rsid w:val="000836CD"/>
    <w:rsid w:val="0008370A"/>
    <w:rsid w:val="00083760"/>
    <w:rsid w:val="00083771"/>
    <w:rsid w:val="000837B9"/>
    <w:rsid w:val="000837C1"/>
    <w:rsid w:val="000838F7"/>
    <w:rsid w:val="0008397F"/>
    <w:rsid w:val="000839EB"/>
    <w:rsid w:val="00083A33"/>
    <w:rsid w:val="00083A45"/>
    <w:rsid w:val="00083A48"/>
    <w:rsid w:val="00083B28"/>
    <w:rsid w:val="00083C20"/>
    <w:rsid w:val="00083F40"/>
    <w:rsid w:val="00083F9E"/>
    <w:rsid w:val="00083FEE"/>
    <w:rsid w:val="00084199"/>
    <w:rsid w:val="0008419A"/>
    <w:rsid w:val="000841BD"/>
    <w:rsid w:val="00084282"/>
    <w:rsid w:val="000842AD"/>
    <w:rsid w:val="000842EB"/>
    <w:rsid w:val="00084379"/>
    <w:rsid w:val="0008437C"/>
    <w:rsid w:val="000843F4"/>
    <w:rsid w:val="00084419"/>
    <w:rsid w:val="0008446D"/>
    <w:rsid w:val="000844C3"/>
    <w:rsid w:val="000848CD"/>
    <w:rsid w:val="000848D2"/>
    <w:rsid w:val="0008497E"/>
    <w:rsid w:val="00084A50"/>
    <w:rsid w:val="00084AEA"/>
    <w:rsid w:val="00084BE8"/>
    <w:rsid w:val="00084D71"/>
    <w:rsid w:val="00084E05"/>
    <w:rsid w:val="00084EAE"/>
    <w:rsid w:val="00084EBB"/>
    <w:rsid w:val="00084EC2"/>
    <w:rsid w:val="00084F4B"/>
    <w:rsid w:val="00084F74"/>
    <w:rsid w:val="0008501F"/>
    <w:rsid w:val="0008508C"/>
    <w:rsid w:val="0008512D"/>
    <w:rsid w:val="000851F0"/>
    <w:rsid w:val="00085200"/>
    <w:rsid w:val="0008539B"/>
    <w:rsid w:val="000853ED"/>
    <w:rsid w:val="0008542A"/>
    <w:rsid w:val="00085455"/>
    <w:rsid w:val="00085580"/>
    <w:rsid w:val="00085719"/>
    <w:rsid w:val="00085761"/>
    <w:rsid w:val="000858DE"/>
    <w:rsid w:val="000858E4"/>
    <w:rsid w:val="000858EC"/>
    <w:rsid w:val="00085C67"/>
    <w:rsid w:val="00085CC0"/>
    <w:rsid w:val="00085CFF"/>
    <w:rsid w:val="00085D0A"/>
    <w:rsid w:val="00085D2D"/>
    <w:rsid w:val="00085D61"/>
    <w:rsid w:val="00085F1B"/>
    <w:rsid w:val="00085F29"/>
    <w:rsid w:val="00085F46"/>
    <w:rsid w:val="000860AD"/>
    <w:rsid w:val="00086110"/>
    <w:rsid w:val="00086153"/>
    <w:rsid w:val="00086273"/>
    <w:rsid w:val="000862EC"/>
    <w:rsid w:val="00086509"/>
    <w:rsid w:val="0008660E"/>
    <w:rsid w:val="000866AA"/>
    <w:rsid w:val="000866EB"/>
    <w:rsid w:val="0008676C"/>
    <w:rsid w:val="000867BE"/>
    <w:rsid w:val="000868F5"/>
    <w:rsid w:val="00086A19"/>
    <w:rsid w:val="00086A92"/>
    <w:rsid w:val="00086ADE"/>
    <w:rsid w:val="00086C29"/>
    <w:rsid w:val="00086C2F"/>
    <w:rsid w:val="00086DF1"/>
    <w:rsid w:val="00086F90"/>
    <w:rsid w:val="00086FA3"/>
    <w:rsid w:val="00086FC4"/>
    <w:rsid w:val="00086FFD"/>
    <w:rsid w:val="000870AE"/>
    <w:rsid w:val="0008710C"/>
    <w:rsid w:val="00087125"/>
    <w:rsid w:val="00087178"/>
    <w:rsid w:val="0008718D"/>
    <w:rsid w:val="0008728F"/>
    <w:rsid w:val="000872EC"/>
    <w:rsid w:val="000873C3"/>
    <w:rsid w:val="000873F1"/>
    <w:rsid w:val="000875B6"/>
    <w:rsid w:val="000875D2"/>
    <w:rsid w:val="00087605"/>
    <w:rsid w:val="000876AD"/>
    <w:rsid w:val="00087713"/>
    <w:rsid w:val="00087968"/>
    <w:rsid w:val="00087A18"/>
    <w:rsid w:val="00087ABC"/>
    <w:rsid w:val="00087AF6"/>
    <w:rsid w:val="00087B35"/>
    <w:rsid w:val="00087BA7"/>
    <w:rsid w:val="00087C0C"/>
    <w:rsid w:val="00087C9B"/>
    <w:rsid w:val="00087CE8"/>
    <w:rsid w:val="00087CE9"/>
    <w:rsid w:val="00087D68"/>
    <w:rsid w:val="00087D69"/>
    <w:rsid w:val="00087DFD"/>
    <w:rsid w:val="00087E94"/>
    <w:rsid w:val="00087FA7"/>
    <w:rsid w:val="00090118"/>
    <w:rsid w:val="0009012D"/>
    <w:rsid w:val="0009018B"/>
    <w:rsid w:val="00090248"/>
    <w:rsid w:val="000902B8"/>
    <w:rsid w:val="000902C5"/>
    <w:rsid w:val="0009031B"/>
    <w:rsid w:val="0009033F"/>
    <w:rsid w:val="000903FA"/>
    <w:rsid w:val="000904A3"/>
    <w:rsid w:val="00090583"/>
    <w:rsid w:val="000905B5"/>
    <w:rsid w:val="00090635"/>
    <w:rsid w:val="00090637"/>
    <w:rsid w:val="000906D8"/>
    <w:rsid w:val="0009072A"/>
    <w:rsid w:val="000907FB"/>
    <w:rsid w:val="00090897"/>
    <w:rsid w:val="000909E2"/>
    <w:rsid w:val="00090B40"/>
    <w:rsid w:val="00090B56"/>
    <w:rsid w:val="00090B7F"/>
    <w:rsid w:val="00090C68"/>
    <w:rsid w:val="00090D21"/>
    <w:rsid w:val="00090DE0"/>
    <w:rsid w:val="00090DEC"/>
    <w:rsid w:val="00090F2E"/>
    <w:rsid w:val="00090F3E"/>
    <w:rsid w:val="00091090"/>
    <w:rsid w:val="00091227"/>
    <w:rsid w:val="000912A8"/>
    <w:rsid w:val="000912A9"/>
    <w:rsid w:val="00091332"/>
    <w:rsid w:val="000913E3"/>
    <w:rsid w:val="0009142D"/>
    <w:rsid w:val="0009146F"/>
    <w:rsid w:val="00091475"/>
    <w:rsid w:val="00091491"/>
    <w:rsid w:val="000914A7"/>
    <w:rsid w:val="000914E7"/>
    <w:rsid w:val="000916DE"/>
    <w:rsid w:val="00091756"/>
    <w:rsid w:val="00091773"/>
    <w:rsid w:val="0009178C"/>
    <w:rsid w:val="000917B1"/>
    <w:rsid w:val="000917C0"/>
    <w:rsid w:val="000917C4"/>
    <w:rsid w:val="000918BC"/>
    <w:rsid w:val="000919CC"/>
    <w:rsid w:val="00091A23"/>
    <w:rsid w:val="00091A86"/>
    <w:rsid w:val="00091A87"/>
    <w:rsid w:val="00091A92"/>
    <w:rsid w:val="00091B88"/>
    <w:rsid w:val="00091BF5"/>
    <w:rsid w:val="00091C09"/>
    <w:rsid w:val="00091D18"/>
    <w:rsid w:val="00091E4A"/>
    <w:rsid w:val="00091E50"/>
    <w:rsid w:val="00091E91"/>
    <w:rsid w:val="00091F1B"/>
    <w:rsid w:val="00091F66"/>
    <w:rsid w:val="00092055"/>
    <w:rsid w:val="0009221B"/>
    <w:rsid w:val="0009229A"/>
    <w:rsid w:val="00092324"/>
    <w:rsid w:val="000923B3"/>
    <w:rsid w:val="00092424"/>
    <w:rsid w:val="00092465"/>
    <w:rsid w:val="0009251F"/>
    <w:rsid w:val="0009253B"/>
    <w:rsid w:val="000925AB"/>
    <w:rsid w:val="000925F8"/>
    <w:rsid w:val="00092687"/>
    <w:rsid w:val="0009284F"/>
    <w:rsid w:val="000928F2"/>
    <w:rsid w:val="0009291F"/>
    <w:rsid w:val="00092A73"/>
    <w:rsid w:val="00092ACA"/>
    <w:rsid w:val="00092B3D"/>
    <w:rsid w:val="00092BE9"/>
    <w:rsid w:val="00092CB8"/>
    <w:rsid w:val="00092D1F"/>
    <w:rsid w:val="00092D9C"/>
    <w:rsid w:val="00092DF9"/>
    <w:rsid w:val="00092E5F"/>
    <w:rsid w:val="00092ECF"/>
    <w:rsid w:val="00093070"/>
    <w:rsid w:val="000932A7"/>
    <w:rsid w:val="00093300"/>
    <w:rsid w:val="0009333D"/>
    <w:rsid w:val="0009335E"/>
    <w:rsid w:val="000934C4"/>
    <w:rsid w:val="0009355C"/>
    <w:rsid w:val="000935A0"/>
    <w:rsid w:val="00093640"/>
    <w:rsid w:val="0009367E"/>
    <w:rsid w:val="000936B1"/>
    <w:rsid w:val="000936D1"/>
    <w:rsid w:val="000936D7"/>
    <w:rsid w:val="000936FA"/>
    <w:rsid w:val="00093712"/>
    <w:rsid w:val="00093776"/>
    <w:rsid w:val="000937D6"/>
    <w:rsid w:val="0009383C"/>
    <w:rsid w:val="000938AE"/>
    <w:rsid w:val="000938C5"/>
    <w:rsid w:val="00093907"/>
    <w:rsid w:val="00093908"/>
    <w:rsid w:val="00093916"/>
    <w:rsid w:val="0009392A"/>
    <w:rsid w:val="00093938"/>
    <w:rsid w:val="00093976"/>
    <w:rsid w:val="000939A3"/>
    <w:rsid w:val="000939F4"/>
    <w:rsid w:val="00093A1C"/>
    <w:rsid w:val="00093A86"/>
    <w:rsid w:val="00093B23"/>
    <w:rsid w:val="00093B29"/>
    <w:rsid w:val="00093D27"/>
    <w:rsid w:val="00093DBA"/>
    <w:rsid w:val="00093E5B"/>
    <w:rsid w:val="00093ECB"/>
    <w:rsid w:val="00093F9F"/>
    <w:rsid w:val="0009412F"/>
    <w:rsid w:val="00094165"/>
    <w:rsid w:val="0009417A"/>
    <w:rsid w:val="00094183"/>
    <w:rsid w:val="000941F1"/>
    <w:rsid w:val="0009422B"/>
    <w:rsid w:val="00094292"/>
    <w:rsid w:val="00094301"/>
    <w:rsid w:val="00094541"/>
    <w:rsid w:val="00094592"/>
    <w:rsid w:val="000945A6"/>
    <w:rsid w:val="000946E5"/>
    <w:rsid w:val="000947FC"/>
    <w:rsid w:val="000948E3"/>
    <w:rsid w:val="00094916"/>
    <w:rsid w:val="00094923"/>
    <w:rsid w:val="0009492B"/>
    <w:rsid w:val="00094A7A"/>
    <w:rsid w:val="00094A92"/>
    <w:rsid w:val="00094AB7"/>
    <w:rsid w:val="00094B77"/>
    <w:rsid w:val="00094BEA"/>
    <w:rsid w:val="00094C43"/>
    <w:rsid w:val="00094D14"/>
    <w:rsid w:val="00094DCA"/>
    <w:rsid w:val="00094E0D"/>
    <w:rsid w:val="00094E15"/>
    <w:rsid w:val="00094ED1"/>
    <w:rsid w:val="00094EFE"/>
    <w:rsid w:val="00094FD6"/>
    <w:rsid w:val="00095000"/>
    <w:rsid w:val="00095080"/>
    <w:rsid w:val="000951FD"/>
    <w:rsid w:val="00095233"/>
    <w:rsid w:val="00095317"/>
    <w:rsid w:val="000953DF"/>
    <w:rsid w:val="000955B4"/>
    <w:rsid w:val="0009560B"/>
    <w:rsid w:val="00095642"/>
    <w:rsid w:val="000956D8"/>
    <w:rsid w:val="0009572B"/>
    <w:rsid w:val="0009578C"/>
    <w:rsid w:val="000957E4"/>
    <w:rsid w:val="00095968"/>
    <w:rsid w:val="000959B3"/>
    <w:rsid w:val="00095B51"/>
    <w:rsid w:val="00095CDD"/>
    <w:rsid w:val="00095E86"/>
    <w:rsid w:val="00095E8E"/>
    <w:rsid w:val="00096026"/>
    <w:rsid w:val="00096048"/>
    <w:rsid w:val="000960B2"/>
    <w:rsid w:val="000961E2"/>
    <w:rsid w:val="000963C2"/>
    <w:rsid w:val="000963DE"/>
    <w:rsid w:val="00096485"/>
    <w:rsid w:val="0009654F"/>
    <w:rsid w:val="0009657C"/>
    <w:rsid w:val="00096655"/>
    <w:rsid w:val="0009678B"/>
    <w:rsid w:val="000967AA"/>
    <w:rsid w:val="000967D1"/>
    <w:rsid w:val="00096818"/>
    <w:rsid w:val="0009681A"/>
    <w:rsid w:val="00096839"/>
    <w:rsid w:val="0009694A"/>
    <w:rsid w:val="00096996"/>
    <w:rsid w:val="000969B0"/>
    <w:rsid w:val="000969FF"/>
    <w:rsid w:val="00096A23"/>
    <w:rsid w:val="00096B9F"/>
    <w:rsid w:val="00096CB3"/>
    <w:rsid w:val="00096D1C"/>
    <w:rsid w:val="00096E96"/>
    <w:rsid w:val="00096ED7"/>
    <w:rsid w:val="00096EE8"/>
    <w:rsid w:val="000970D8"/>
    <w:rsid w:val="000971BB"/>
    <w:rsid w:val="00097411"/>
    <w:rsid w:val="00097473"/>
    <w:rsid w:val="000974A0"/>
    <w:rsid w:val="0009752C"/>
    <w:rsid w:val="0009766A"/>
    <w:rsid w:val="000976B9"/>
    <w:rsid w:val="000976D6"/>
    <w:rsid w:val="000977A8"/>
    <w:rsid w:val="000977D5"/>
    <w:rsid w:val="000977FB"/>
    <w:rsid w:val="00097933"/>
    <w:rsid w:val="00097A75"/>
    <w:rsid w:val="00097C0A"/>
    <w:rsid w:val="00097C97"/>
    <w:rsid w:val="00097CA5"/>
    <w:rsid w:val="00097D57"/>
    <w:rsid w:val="00097DAB"/>
    <w:rsid w:val="00097E2F"/>
    <w:rsid w:val="00097E46"/>
    <w:rsid w:val="00097EF5"/>
    <w:rsid w:val="00097F39"/>
    <w:rsid w:val="00097FC8"/>
    <w:rsid w:val="000A0040"/>
    <w:rsid w:val="000A0097"/>
    <w:rsid w:val="000A00D5"/>
    <w:rsid w:val="000A0109"/>
    <w:rsid w:val="000A0147"/>
    <w:rsid w:val="000A02DC"/>
    <w:rsid w:val="000A0357"/>
    <w:rsid w:val="000A0465"/>
    <w:rsid w:val="000A04C4"/>
    <w:rsid w:val="000A04CA"/>
    <w:rsid w:val="000A04D4"/>
    <w:rsid w:val="000A05E3"/>
    <w:rsid w:val="000A06C0"/>
    <w:rsid w:val="000A0784"/>
    <w:rsid w:val="000A08D1"/>
    <w:rsid w:val="000A0984"/>
    <w:rsid w:val="000A0A0C"/>
    <w:rsid w:val="000A0ACF"/>
    <w:rsid w:val="000A0B4A"/>
    <w:rsid w:val="000A0BC6"/>
    <w:rsid w:val="000A0C0C"/>
    <w:rsid w:val="000A0C93"/>
    <w:rsid w:val="000A0E4B"/>
    <w:rsid w:val="000A0E5C"/>
    <w:rsid w:val="000A0E75"/>
    <w:rsid w:val="000A1095"/>
    <w:rsid w:val="000A109D"/>
    <w:rsid w:val="000A1107"/>
    <w:rsid w:val="000A111D"/>
    <w:rsid w:val="000A11A4"/>
    <w:rsid w:val="000A1208"/>
    <w:rsid w:val="000A12EC"/>
    <w:rsid w:val="000A1308"/>
    <w:rsid w:val="000A1329"/>
    <w:rsid w:val="000A13EB"/>
    <w:rsid w:val="000A13FD"/>
    <w:rsid w:val="000A1481"/>
    <w:rsid w:val="000A14D4"/>
    <w:rsid w:val="000A159B"/>
    <w:rsid w:val="000A15CF"/>
    <w:rsid w:val="000A1610"/>
    <w:rsid w:val="000A1654"/>
    <w:rsid w:val="000A166B"/>
    <w:rsid w:val="000A16C4"/>
    <w:rsid w:val="000A173E"/>
    <w:rsid w:val="000A17CA"/>
    <w:rsid w:val="000A17D2"/>
    <w:rsid w:val="000A181F"/>
    <w:rsid w:val="000A189A"/>
    <w:rsid w:val="000A18F1"/>
    <w:rsid w:val="000A1937"/>
    <w:rsid w:val="000A193E"/>
    <w:rsid w:val="000A1A32"/>
    <w:rsid w:val="000A1B5B"/>
    <w:rsid w:val="000A1C21"/>
    <w:rsid w:val="000A1E2B"/>
    <w:rsid w:val="000A1FD1"/>
    <w:rsid w:val="000A20B2"/>
    <w:rsid w:val="000A2150"/>
    <w:rsid w:val="000A221A"/>
    <w:rsid w:val="000A228B"/>
    <w:rsid w:val="000A252D"/>
    <w:rsid w:val="000A2543"/>
    <w:rsid w:val="000A2582"/>
    <w:rsid w:val="000A25F4"/>
    <w:rsid w:val="000A267C"/>
    <w:rsid w:val="000A26A9"/>
    <w:rsid w:val="000A26BF"/>
    <w:rsid w:val="000A270F"/>
    <w:rsid w:val="000A271C"/>
    <w:rsid w:val="000A2756"/>
    <w:rsid w:val="000A2808"/>
    <w:rsid w:val="000A28B7"/>
    <w:rsid w:val="000A28C7"/>
    <w:rsid w:val="000A28FD"/>
    <w:rsid w:val="000A2954"/>
    <w:rsid w:val="000A2A1A"/>
    <w:rsid w:val="000A2AA7"/>
    <w:rsid w:val="000A2AC1"/>
    <w:rsid w:val="000A2B82"/>
    <w:rsid w:val="000A2BA8"/>
    <w:rsid w:val="000A2C3B"/>
    <w:rsid w:val="000A2D2B"/>
    <w:rsid w:val="000A2D4A"/>
    <w:rsid w:val="000A2EA2"/>
    <w:rsid w:val="000A2F0F"/>
    <w:rsid w:val="000A2F36"/>
    <w:rsid w:val="000A2FA8"/>
    <w:rsid w:val="000A2FE8"/>
    <w:rsid w:val="000A309A"/>
    <w:rsid w:val="000A30D9"/>
    <w:rsid w:val="000A318B"/>
    <w:rsid w:val="000A319A"/>
    <w:rsid w:val="000A31A2"/>
    <w:rsid w:val="000A31A3"/>
    <w:rsid w:val="000A31BB"/>
    <w:rsid w:val="000A320E"/>
    <w:rsid w:val="000A325B"/>
    <w:rsid w:val="000A3296"/>
    <w:rsid w:val="000A32F6"/>
    <w:rsid w:val="000A3317"/>
    <w:rsid w:val="000A337E"/>
    <w:rsid w:val="000A34D3"/>
    <w:rsid w:val="000A352B"/>
    <w:rsid w:val="000A3640"/>
    <w:rsid w:val="000A3690"/>
    <w:rsid w:val="000A3723"/>
    <w:rsid w:val="000A3726"/>
    <w:rsid w:val="000A3731"/>
    <w:rsid w:val="000A373C"/>
    <w:rsid w:val="000A39DE"/>
    <w:rsid w:val="000A39EF"/>
    <w:rsid w:val="000A39F9"/>
    <w:rsid w:val="000A3B22"/>
    <w:rsid w:val="000A3B44"/>
    <w:rsid w:val="000A3BCF"/>
    <w:rsid w:val="000A3C10"/>
    <w:rsid w:val="000A3C1D"/>
    <w:rsid w:val="000A3C7A"/>
    <w:rsid w:val="000A3E26"/>
    <w:rsid w:val="000A3E40"/>
    <w:rsid w:val="000A3E7A"/>
    <w:rsid w:val="000A3FAC"/>
    <w:rsid w:val="000A3FCE"/>
    <w:rsid w:val="000A4090"/>
    <w:rsid w:val="000A41BB"/>
    <w:rsid w:val="000A43B6"/>
    <w:rsid w:val="000A45F0"/>
    <w:rsid w:val="000A462C"/>
    <w:rsid w:val="000A463E"/>
    <w:rsid w:val="000A46C8"/>
    <w:rsid w:val="000A46D7"/>
    <w:rsid w:val="000A4705"/>
    <w:rsid w:val="000A48A0"/>
    <w:rsid w:val="000A4914"/>
    <w:rsid w:val="000A4945"/>
    <w:rsid w:val="000A4977"/>
    <w:rsid w:val="000A4979"/>
    <w:rsid w:val="000A49B6"/>
    <w:rsid w:val="000A4A52"/>
    <w:rsid w:val="000A4C10"/>
    <w:rsid w:val="000A4C30"/>
    <w:rsid w:val="000A4D7C"/>
    <w:rsid w:val="000A4DB8"/>
    <w:rsid w:val="000A4F45"/>
    <w:rsid w:val="000A4F9F"/>
    <w:rsid w:val="000A5148"/>
    <w:rsid w:val="000A5170"/>
    <w:rsid w:val="000A520D"/>
    <w:rsid w:val="000A5450"/>
    <w:rsid w:val="000A5452"/>
    <w:rsid w:val="000A54F6"/>
    <w:rsid w:val="000A55DB"/>
    <w:rsid w:val="000A5692"/>
    <w:rsid w:val="000A56B1"/>
    <w:rsid w:val="000A56EB"/>
    <w:rsid w:val="000A57A9"/>
    <w:rsid w:val="000A57CC"/>
    <w:rsid w:val="000A57E0"/>
    <w:rsid w:val="000A5816"/>
    <w:rsid w:val="000A596F"/>
    <w:rsid w:val="000A5B4F"/>
    <w:rsid w:val="000A5C44"/>
    <w:rsid w:val="000A5DAC"/>
    <w:rsid w:val="000A5E44"/>
    <w:rsid w:val="000A5EDA"/>
    <w:rsid w:val="000A5EFA"/>
    <w:rsid w:val="000A6027"/>
    <w:rsid w:val="000A602F"/>
    <w:rsid w:val="000A60B4"/>
    <w:rsid w:val="000A629A"/>
    <w:rsid w:val="000A6316"/>
    <w:rsid w:val="000A631C"/>
    <w:rsid w:val="000A63A2"/>
    <w:rsid w:val="000A645E"/>
    <w:rsid w:val="000A64D1"/>
    <w:rsid w:val="000A6599"/>
    <w:rsid w:val="000A660D"/>
    <w:rsid w:val="000A66C8"/>
    <w:rsid w:val="000A66D6"/>
    <w:rsid w:val="000A6803"/>
    <w:rsid w:val="000A6810"/>
    <w:rsid w:val="000A6942"/>
    <w:rsid w:val="000A69A8"/>
    <w:rsid w:val="000A69E6"/>
    <w:rsid w:val="000A6A1F"/>
    <w:rsid w:val="000A6A46"/>
    <w:rsid w:val="000A6A4A"/>
    <w:rsid w:val="000A6AEE"/>
    <w:rsid w:val="000A6C51"/>
    <w:rsid w:val="000A6FA1"/>
    <w:rsid w:val="000A7030"/>
    <w:rsid w:val="000A70C5"/>
    <w:rsid w:val="000A70EF"/>
    <w:rsid w:val="000A735A"/>
    <w:rsid w:val="000A739D"/>
    <w:rsid w:val="000A73F5"/>
    <w:rsid w:val="000A73FF"/>
    <w:rsid w:val="000A756A"/>
    <w:rsid w:val="000A759C"/>
    <w:rsid w:val="000A77D3"/>
    <w:rsid w:val="000A77E2"/>
    <w:rsid w:val="000A7826"/>
    <w:rsid w:val="000A7875"/>
    <w:rsid w:val="000A78EC"/>
    <w:rsid w:val="000A795B"/>
    <w:rsid w:val="000A7965"/>
    <w:rsid w:val="000A798F"/>
    <w:rsid w:val="000A79B1"/>
    <w:rsid w:val="000A79E0"/>
    <w:rsid w:val="000A7ABE"/>
    <w:rsid w:val="000A7B3F"/>
    <w:rsid w:val="000A7CCA"/>
    <w:rsid w:val="000A7CE8"/>
    <w:rsid w:val="000A7EE2"/>
    <w:rsid w:val="000B0084"/>
    <w:rsid w:val="000B009C"/>
    <w:rsid w:val="000B013B"/>
    <w:rsid w:val="000B016D"/>
    <w:rsid w:val="000B03B9"/>
    <w:rsid w:val="000B03FE"/>
    <w:rsid w:val="000B0400"/>
    <w:rsid w:val="000B0479"/>
    <w:rsid w:val="000B053E"/>
    <w:rsid w:val="000B055E"/>
    <w:rsid w:val="000B05B2"/>
    <w:rsid w:val="000B05D3"/>
    <w:rsid w:val="000B0612"/>
    <w:rsid w:val="000B06BE"/>
    <w:rsid w:val="000B0AF0"/>
    <w:rsid w:val="000B0B65"/>
    <w:rsid w:val="000B0B66"/>
    <w:rsid w:val="000B0C14"/>
    <w:rsid w:val="000B0C3E"/>
    <w:rsid w:val="000B0C6D"/>
    <w:rsid w:val="000B0C94"/>
    <w:rsid w:val="000B0D1B"/>
    <w:rsid w:val="000B0D54"/>
    <w:rsid w:val="000B103F"/>
    <w:rsid w:val="000B1057"/>
    <w:rsid w:val="000B1107"/>
    <w:rsid w:val="000B1190"/>
    <w:rsid w:val="000B12CB"/>
    <w:rsid w:val="000B13F1"/>
    <w:rsid w:val="000B14AD"/>
    <w:rsid w:val="000B14DF"/>
    <w:rsid w:val="000B158E"/>
    <w:rsid w:val="000B159C"/>
    <w:rsid w:val="000B15FE"/>
    <w:rsid w:val="000B160C"/>
    <w:rsid w:val="000B1653"/>
    <w:rsid w:val="000B1743"/>
    <w:rsid w:val="000B17B9"/>
    <w:rsid w:val="000B17F9"/>
    <w:rsid w:val="000B187E"/>
    <w:rsid w:val="000B18E5"/>
    <w:rsid w:val="000B1911"/>
    <w:rsid w:val="000B19D6"/>
    <w:rsid w:val="000B19E8"/>
    <w:rsid w:val="000B1AD5"/>
    <w:rsid w:val="000B1B2F"/>
    <w:rsid w:val="000B1B96"/>
    <w:rsid w:val="000B1B9A"/>
    <w:rsid w:val="000B1BF2"/>
    <w:rsid w:val="000B1C0E"/>
    <w:rsid w:val="000B1C68"/>
    <w:rsid w:val="000B1D35"/>
    <w:rsid w:val="000B1D74"/>
    <w:rsid w:val="000B1E25"/>
    <w:rsid w:val="000B1E76"/>
    <w:rsid w:val="000B1FBC"/>
    <w:rsid w:val="000B1FC7"/>
    <w:rsid w:val="000B1FED"/>
    <w:rsid w:val="000B2059"/>
    <w:rsid w:val="000B211D"/>
    <w:rsid w:val="000B2137"/>
    <w:rsid w:val="000B2138"/>
    <w:rsid w:val="000B21DC"/>
    <w:rsid w:val="000B2241"/>
    <w:rsid w:val="000B227D"/>
    <w:rsid w:val="000B22B0"/>
    <w:rsid w:val="000B23D3"/>
    <w:rsid w:val="000B24D1"/>
    <w:rsid w:val="000B2599"/>
    <w:rsid w:val="000B2935"/>
    <w:rsid w:val="000B2A0A"/>
    <w:rsid w:val="000B2A47"/>
    <w:rsid w:val="000B2A9B"/>
    <w:rsid w:val="000B2B05"/>
    <w:rsid w:val="000B2BB5"/>
    <w:rsid w:val="000B2BD2"/>
    <w:rsid w:val="000B2C52"/>
    <w:rsid w:val="000B2D10"/>
    <w:rsid w:val="000B2D1C"/>
    <w:rsid w:val="000B2DDB"/>
    <w:rsid w:val="000B2DFB"/>
    <w:rsid w:val="000B2E27"/>
    <w:rsid w:val="000B2E79"/>
    <w:rsid w:val="000B2EB7"/>
    <w:rsid w:val="000B2EE9"/>
    <w:rsid w:val="000B2F4F"/>
    <w:rsid w:val="000B3071"/>
    <w:rsid w:val="000B3128"/>
    <w:rsid w:val="000B322A"/>
    <w:rsid w:val="000B3241"/>
    <w:rsid w:val="000B33B8"/>
    <w:rsid w:val="000B33DB"/>
    <w:rsid w:val="000B35BD"/>
    <w:rsid w:val="000B361D"/>
    <w:rsid w:val="000B3659"/>
    <w:rsid w:val="000B366B"/>
    <w:rsid w:val="000B36BE"/>
    <w:rsid w:val="000B36F2"/>
    <w:rsid w:val="000B376F"/>
    <w:rsid w:val="000B3791"/>
    <w:rsid w:val="000B3844"/>
    <w:rsid w:val="000B3859"/>
    <w:rsid w:val="000B3888"/>
    <w:rsid w:val="000B38EA"/>
    <w:rsid w:val="000B3993"/>
    <w:rsid w:val="000B39CD"/>
    <w:rsid w:val="000B39EE"/>
    <w:rsid w:val="000B3AB6"/>
    <w:rsid w:val="000B3BB2"/>
    <w:rsid w:val="000B3BC4"/>
    <w:rsid w:val="000B3C9B"/>
    <w:rsid w:val="000B3E55"/>
    <w:rsid w:val="000B3E6C"/>
    <w:rsid w:val="000B3F61"/>
    <w:rsid w:val="000B403F"/>
    <w:rsid w:val="000B4077"/>
    <w:rsid w:val="000B40A5"/>
    <w:rsid w:val="000B411A"/>
    <w:rsid w:val="000B412E"/>
    <w:rsid w:val="000B41E3"/>
    <w:rsid w:val="000B425B"/>
    <w:rsid w:val="000B42AF"/>
    <w:rsid w:val="000B42F6"/>
    <w:rsid w:val="000B441F"/>
    <w:rsid w:val="000B44C0"/>
    <w:rsid w:val="000B44CF"/>
    <w:rsid w:val="000B44EC"/>
    <w:rsid w:val="000B45C2"/>
    <w:rsid w:val="000B45FD"/>
    <w:rsid w:val="000B4606"/>
    <w:rsid w:val="000B4673"/>
    <w:rsid w:val="000B46B0"/>
    <w:rsid w:val="000B46C6"/>
    <w:rsid w:val="000B478A"/>
    <w:rsid w:val="000B48E9"/>
    <w:rsid w:val="000B498E"/>
    <w:rsid w:val="000B4A28"/>
    <w:rsid w:val="000B4AD1"/>
    <w:rsid w:val="000B4AE5"/>
    <w:rsid w:val="000B4B18"/>
    <w:rsid w:val="000B4CD1"/>
    <w:rsid w:val="000B4D2A"/>
    <w:rsid w:val="000B4D30"/>
    <w:rsid w:val="000B4D89"/>
    <w:rsid w:val="000B4DFA"/>
    <w:rsid w:val="000B4E31"/>
    <w:rsid w:val="000B4E9D"/>
    <w:rsid w:val="000B4EF8"/>
    <w:rsid w:val="000B4F84"/>
    <w:rsid w:val="000B4FC4"/>
    <w:rsid w:val="000B5229"/>
    <w:rsid w:val="000B522E"/>
    <w:rsid w:val="000B529B"/>
    <w:rsid w:val="000B53B1"/>
    <w:rsid w:val="000B5432"/>
    <w:rsid w:val="000B5532"/>
    <w:rsid w:val="000B5552"/>
    <w:rsid w:val="000B5595"/>
    <w:rsid w:val="000B55A7"/>
    <w:rsid w:val="000B5630"/>
    <w:rsid w:val="000B56F1"/>
    <w:rsid w:val="000B5826"/>
    <w:rsid w:val="000B58AF"/>
    <w:rsid w:val="000B58C7"/>
    <w:rsid w:val="000B5932"/>
    <w:rsid w:val="000B5992"/>
    <w:rsid w:val="000B59E5"/>
    <w:rsid w:val="000B5A10"/>
    <w:rsid w:val="000B5AE3"/>
    <w:rsid w:val="000B5B79"/>
    <w:rsid w:val="000B5BE3"/>
    <w:rsid w:val="000B5C31"/>
    <w:rsid w:val="000B5C60"/>
    <w:rsid w:val="000B5C7C"/>
    <w:rsid w:val="000B5DE0"/>
    <w:rsid w:val="000B5E43"/>
    <w:rsid w:val="000B5E70"/>
    <w:rsid w:val="000B5EF4"/>
    <w:rsid w:val="000B5FA2"/>
    <w:rsid w:val="000B603F"/>
    <w:rsid w:val="000B6152"/>
    <w:rsid w:val="000B6181"/>
    <w:rsid w:val="000B62AC"/>
    <w:rsid w:val="000B6327"/>
    <w:rsid w:val="000B638F"/>
    <w:rsid w:val="000B64D2"/>
    <w:rsid w:val="000B65BD"/>
    <w:rsid w:val="000B65DB"/>
    <w:rsid w:val="000B65E1"/>
    <w:rsid w:val="000B66D1"/>
    <w:rsid w:val="000B66F9"/>
    <w:rsid w:val="000B6740"/>
    <w:rsid w:val="000B6760"/>
    <w:rsid w:val="000B6953"/>
    <w:rsid w:val="000B6A1C"/>
    <w:rsid w:val="000B6A31"/>
    <w:rsid w:val="000B6A59"/>
    <w:rsid w:val="000B6B0C"/>
    <w:rsid w:val="000B6B25"/>
    <w:rsid w:val="000B6C82"/>
    <w:rsid w:val="000B6CFB"/>
    <w:rsid w:val="000B6D85"/>
    <w:rsid w:val="000B6E2B"/>
    <w:rsid w:val="000B6E4A"/>
    <w:rsid w:val="000B6F64"/>
    <w:rsid w:val="000B705E"/>
    <w:rsid w:val="000B70C6"/>
    <w:rsid w:val="000B7171"/>
    <w:rsid w:val="000B7274"/>
    <w:rsid w:val="000B7318"/>
    <w:rsid w:val="000B7468"/>
    <w:rsid w:val="000B7470"/>
    <w:rsid w:val="000B750A"/>
    <w:rsid w:val="000B75B6"/>
    <w:rsid w:val="000B7610"/>
    <w:rsid w:val="000B767C"/>
    <w:rsid w:val="000B7753"/>
    <w:rsid w:val="000B77A0"/>
    <w:rsid w:val="000B77B3"/>
    <w:rsid w:val="000B7813"/>
    <w:rsid w:val="000B78BA"/>
    <w:rsid w:val="000B7946"/>
    <w:rsid w:val="000B7953"/>
    <w:rsid w:val="000B796D"/>
    <w:rsid w:val="000B7A64"/>
    <w:rsid w:val="000B7B29"/>
    <w:rsid w:val="000B7B9E"/>
    <w:rsid w:val="000B7BC2"/>
    <w:rsid w:val="000B7C54"/>
    <w:rsid w:val="000B7C92"/>
    <w:rsid w:val="000B7DEA"/>
    <w:rsid w:val="000B7E2A"/>
    <w:rsid w:val="000B7EEF"/>
    <w:rsid w:val="000B7EF6"/>
    <w:rsid w:val="000B7F10"/>
    <w:rsid w:val="000B7F35"/>
    <w:rsid w:val="000B7F3A"/>
    <w:rsid w:val="000B7F8D"/>
    <w:rsid w:val="000B7FE8"/>
    <w:rsid w:val="000C0025"/>
    <w:rsid w:val="000C007B"/>
    <w:rsid w:val="000C00D6"/>
    <w:rsid w:val="000C01F2"/>
    <w:rsid w:val="000C023D"/>
    <w:rsid w:val="000C0283"/>
    <w:rsid w:val="000C0337"/>
    <w:rsid w:val="000C03C8"/>
    <w:rsid w:val="000C03E0"/>
    <w:rsid w:val="000C043B"/>
    <w:rsid w:val="000C04D3"/>
    <w:rsid w:val="000C054C"/>
    <w:rsid w:val="000C05B2"/>
    <w:rsid w:val="000C060B"/>
    <w:rsid w:val="000C0698"/>
    <w:rsid w:val="000C06E2"/>
    <w:rsid w:val="000C07FC"/>
    <w:rsid w:val="000C089C"/>
    <w:rsid w:val="000C08EC"/>
    <w:rsid w:val="000C0A8F"/>
    <w:rsid w:val="000C0A9B"/>
    <w:rsid w:val="000C0B29"/>
    <w:rsid w:val="000C0DA0"/>
    <w:rsid w:val="000C0DB9"/>
    <w:rsid w:val="000C0DD0"/>
    <w:rsid w:val="000C0E68"/>
    <w:rsid w:val="000C0EA7"/>
    <w:rsid w:val="000C0FF9"/>
    <w:rsid w:val="000C1101"/>
    <w:rsid w:val="000C1115"/>
    <w:rsid w:val="000C11B2"/>
    <w:rsid w:val="000C11D0"/>
    <w:rsid w:val="000C126D"/>
    <w:rsid w:val="000C12B2"/>
    <w:rsid w:val="000C12EE"/>
    <w:rsid w:val="000C1545"/>
    <w:rsid w:val="000C155F"/>
    <w:rsid w:val="000C15A8"/>
    <w:rsid w:val="000C162E"/>
    <w:rsid w:val="000C1637"/>
    <w:rsid w:val="000C16A1"/>
    <w:rsid w:val="000C16AB"/>
    <w:rsid w:val="000C1820"/>
    <w:rsid w:val="000C185F"/>
    <w:rsid w:val="000C18B1"/>
    <w:rsid w:val="000C1A75"/>
    <w:rsid w:val="000C1AB6"/>
    <w:rsid w:val="000C1AD2"/>
    <w:rsid w:val="000C1B9C"/>
    <w:rsid w:val="000C1C28"/>
    <w:rsid w:val="000C1C9A"/>
    <w:rsid w:val="000C1D6F"/>
    <w:rsid w:val="000C1E28"/>
    <w:rsid w:val="000C1F83"/>
    <w:rsid w:val="000C2092"/>
    <w:rsid w:val="000C20A6"/>
    <w:rsid w:val="000C2127"/>
    <w:rsid w:val="000C21D9"/>
    <w:rsid w:val="000C2217"/>
    <w:rsid w:val="000C226F"/>
    <w:rsid w:val="000C2323"/>
    <w:rsid w:val="000C244E"/>
    <w:rsid w:val="000C24B5"/>
    <w:rsid w:val="000C258A"/>
    <w:rsid w:val="000C25C9"/>
    <w:rsid w:val="000C265F"/>
    <w:rsid w:val="000C26B6"/>
    <w:rsid w:val="000C26FB"/>
    <w:rsid w:val="000C2762"/>
    <w:rsid w:val="000C2770"/>
    <w:rsid w:val="000C27F6"/>
    <w:rsid w:val="000C2888"/>
    <w:rsid w:val="000C28C9"/>
    <w:rsid w:val="000C2934"/>
    <w:rsid w:val="000C297A"/>
    <w:rsid w:val="000C2A22"/>
    <w:rsid w:val="000C2A78"/>
    <w:rsid w:val="000C2A93"/>
    <w:rsid w:val="000C2BD2"/>
    <w:rsid w:val="000C2BFD"/>
    <w:rsid w:val="000C2CDD"/>
    <w:rsid w:val="000C2CFC"/>
    <w:rsid w:val="000C2DB7"/>
    <w:rsid w:val="000C2FB3"/>
    <w:rsid w:val="000C2FC8"/>
    <w:rsid w:val="000C2FCC"/>
    <w:rsid w:val="000C315E"/>
    <w:rsid w:val="000C3188"/>
    <w:rsid w:val="000C329B"/>
    <w:rsid w:val="000C32A9"/>
    <w:rsid w:val="000C32EE"/>
    <w:rsid w:val="000C331E"/>
    <w:rsid w:val="000C3325"/>
    <w:rsid w:val="000C3485"/>
    <w:rsid w:val="000C34D8"/>
    <w:rsid w:val="000C3620"/>
    <w:rsid w:val="000C3706"/>
    <w:rsid w:val="000C37A2"/>
    <w:rsid w:val="000C37A4"/>
    <w:rsid w:val="000C3831"/>
    <w:rsid w:val="000C38B3"/>
    <w:rsid w:val="000C38E7"/>
    <w:rsid w:val="000C398B"/>
    <w:rsid w:val="000C3A79"/>
    <w:rsid w:val="000C3ADD"/>
    <w:rsid w:val="000C3BA7"/>
    <w:rsid w:val="000C3CDF"/>
    <w:rsid w:val="000C3D37"/>
    <w:rsid w:val="000C4075"/>
    <w:rsid w:val="000C40C5"/>
    <w:rsid w:val="000C4182"/>
    <w:rsid w:val="000C41E4"/>
    <w:rsid w:val="000C4254"/>
    <w:rsid w:val="000C4273"/>
    <w:rsid w:val="000C429C"/>
    <w:rsid w:val="000C42C0"/>
    <w:rsid w:val="000C42C6"/>
    <w:rsid w:val="000C42D0"/>
    <w:rsid w:val="000C42E8"/>
    <w:rsid w:val="000C435F"/>
    <w:rsid w:val="000C43A9"/>
    <w:rsid w:val="000C43D3"/>
    <w:rsid w:val="000C44CB"/>
    <w:rsid w:val="000C458B"/>
    <w:rsid w:val="000C45AC"/>
    <w:rsid w:val="000C463F"/>
    <w:rsid w:val="000C479C"/>
    <w:rsid w:val="000C47AA"/>
    <w:rsid w:val="000C487A"/>
    <w:rsid w:val="000C4A59"/>
    <w:rsid w:val="000C4ACE"/>
    <w:rsid w:val="000C4C49"/>
    <w:rsid w:val="000C4CE9"/>
    <w:rsid w:val="000C4D05"/>
    <w:rsid w:val="000C4D1F"/>
    <w:rsid w:val="000C4D4F"/>
    <w:rsid w:val="000C4E16"/>
    <w:rsid w:val="000C4E77"/>
    <w:rsid w:val="000C5048"/>
    <w:rsid w:val="000C5133"/>
    <w:rsid w:val="000C51BF"/>
    <w:rsid w:val="000C5281"/>
    <w:rsid w:val="000C53A9"/>
    <w:rsid w:val="000C5451"/>
    <w:rsid w:val="000C54D1"/>
    <w:rsid w:val="000C5568"/>
    <w:rsid w:val="000C55B3"/>
    <w:rsid w:val="000C55F0"/>
    <w:rsid w:val="000C575B"/>
    <w:rsid w:val="000C57C9"/>
    <w:rsid w:val="000C57D5"/>
    <w:rsid w:val="000C5834"/>
    <w:rsid w:val="000C58D0"/>
    <w:rsid w:val="000C59AE"/>
    <w:rsid w:val="000C59C1"/>
    <w:rsid w:val="000C59FD"/>
    <w:rsid w:val="000C5A41"/>
    <w:rsid w:val="000C5AA5"/>
    <w:rsid w:val="000C5ADA"/>
    <w:rsid w:val="000C5D3E"/>
    <w:rsid w:val="000C5DDE"/>
    <w:rsid w:val="000C5E95"/>
    <w:rsid w:val="000C5EAE"/>
    <w:rsid w:val="000C5EE4"/>
    <w:rsid w:val="000C5EF3"/>
    <w:rsid w:val="000C5FE1"/>
    <w:rsid w:val="000C6045"/>
    <w:rsid w:val="000C659C"/>
    <w:rsid w:val="000C65D6"/>
    <w:rsid w:val="000C668E"/>
    <w:rsid w:val="000C6837"/>
    <w:rsid w:val="000C688D"/>
    <w:rsid w:val="000C68CD"/>
    <w:rsid w:val="000C69C9"/>
    <w:rsid w:val="000C69F3"/>
    <w:rsid w:val="000C6AC4"/>
    <w:rsid w:val="000C6C3B"/>
    <w:rsid w:val="000C6C62"/>
    <w:rsid w:val="000C6E51"/>
    <w:rsid w:val="000C6EFA"/>
    <w:rsid w:val="000C6F61"/>
    <w:rsid w:val="000C6F89"/>
    <w:rsid w:val="000C6F8E"/>
    <w:rsid w:val="000C6FAD"/>
    <w:rsid w:val="000C6FE3"/>
    <w:rsid w:val="000C7058"/>
    <w:rsid w:val="000C7100"/>
    <w:rsid w:val="000C724D"/>
    <w:rsid w:val="000C72ED"/>
    <w:rsid w:val="000C7305"/>
    <w:rsid w:val="000C745C"/>
    <w:rsid w:val="000C747A"/>
    <w:rsid w:val="000C7496"/>
    <w:rsid w:val="000C7768"/>
    <w:rsid w:val="000C77C4"/>
    <w:rsid w:val="000C77E9"/>
    <w:rsid w:val="000C7842"/>
    <w:rsid w:val="000C7895"/>
    <w:rsid w:val="000C7966"/>
    <w:rsid w:val="000C79DF"/>
    <w:rsid w:val="000C7A25"/>
    <w:rsid w:val="000C7B11"/>
    <w:rsid w:val="000C7B37"/>
    <w:rsid w:val="000C7C1D"/>
    <w:rsid w:val="000C7D21"/>
    <w:rsid w:val="000C7DA2"/>
    <w:rsid w:val="000C7DB2"/>
    <w:rsid w:val="000C7DE1"/>
    <w:rsid w:val="000C7E1C"/>
    <w:rsid w:val="000C7E95"/>
    <w:rsid w:val="000C7F80"/>
    <w:rsid w:val="000D0130"/>
    <w:rsid w:val="000D01D4"/>
    <w:rsid w:val="000D0250"/>
    <w:rsid w:val="000D0357"/>
    <w:rsid w:val="000D0382"/>
    <w:rsid w:val="000D040A"/>
    <w:rsid w:val="000D0446"/>
    <w:rsid w:val="000D04B7"/>
    <w:rsid w:val="000D06EB"/>
    <w:rsid w:val="000D07C2"/>
    <w:rsid w:val="000D080A"/>
    <w:rsid w:val="000D0849"/>
    <w:rsid w:val="000D088B"/>
    <w:rsid w:val="000D0A5A"/>
    <w:rsid w:val="000D0B45"/>
    <w:rsid w:val="000D0B58"/>
    <w:rsid w:val="000D0B84"/>
    <w:rsid w:val="000D0BB4"/>
    <w:rsid w:val="000D0BF4"/>
    <w:rsid w:val="000D0CBC"/>
    <w:rsid w:val="000D0CBF"/>
    <w:rsid w:val="000D0D2E"/>
    <w:rsid w:val="000D0D8B"/>
    <w:rsid w:val="000D0DDD"/>
    <w:rsid w:val="000D0F20"/>
    <w:rsid w:val="000D0F33"/>
    <w:rsid w:val="000D0F64"/>
    <w:rsid w:val="000D0F69"/>
    <w:rsid w:val="000D0F88"/>
    <w:rsid w:val="000D106C"/>
    <w:rsid w:val="000D11FA"/>
    <w:rsid w:val="000D1236"/>
    <w:rsid w:val="000D1312"/>
    <w:rsid w:val="000D13DB"/>
    <w:rsid w:val="000D156C"/>
    <w:rsid w:val="000D1599"/>
    <w:rsid w:val="000D15A4"/>
    <w:rsid w:val="000D15E9"/>
    <w:rsid w:val="000D17B8"/>
    <w:rsid w:val="000D1822"/>
    <w:rsid w:val="000D1A45"/>
    <w:rsid w:val="000D1A84"/>
    <w:rsid w:val="000D1AFA"/>
    <w:rsid w:val="000D1B5A"/>
    <w:rsid w:val="000D1BBC"/>
    <w:rsid w:val="000D1BEC"/>
    <w:rsid w:val="000D1C20"/>
    <w:rsid w:val="000D1C57"/>
    <w:rsid w:val="000D1D14"/>
    <w:rsid w:val="000D1D27"/>
    <w:rsid w:val="000D1D70"/>
    <w:rsid w:val="000D1F19"/>
    <w:rsid w:val="000D1F77"/>
    <w:rsid w:val="000D216F"/>
    <w:rsid w:val="000D2314"/>
    <w:rsid w:val="000D236B"/>
    <w:rsid w:val="000D23EA"/>
    <w:rsid w:val="000D24E0"/>
    <w:rsid w:val="000D25C4"/>
    <w:rsid w:val="000D2695"/>
    <w:rsid w:val="000D2698"/>
    <w:rsid w:val="000D2735"/>
    <w:rsid w:val="000D274A"/>
    <w:rsid w:val="000D279B"/>
    <w:rsid w:val="000D2890"/>
    <w:rsid w:val="000D28D7"/>
    <w:rsid w:val="000D2931"/>
    <w:rsid w:val="000D29C9"/>
    <w:rsid w:val="000D2A19"/>
    <w:rsid w:val="000D2A2D"/>
    <w:rsid w:val="000D2A64"/>
    <w:rsid w:val="000D2AB6"/>
    <w:rsid w:val="000D2AD6"/>
    <w:rsid w:val="000D2B12"/>
    <w:rsid w:val="000D2B31"/>
    <w:rsid w:val="000D2B67"/>
    <w:rsid w:val="000D2B8D"/>
    <w:rsid w:val="000D2C13"/>
    <w:rsid w:val="000D2C32"/>
    <w:rsid w:val="000D2C3B"/>
    <w:rsid w:val="000D2D88"/>
    <w:rsid w:val="000D2DA9"/>
    <w:rsid w:val="000D2E5D"/>
    <w:rsid w:val="000D2E8E"/>
    <w:rsid w:val="000D2FAF"/>
    <w:rsid w:val="000D300D"/>
    <w:rsid w:val="000D30C1"/>
    <w:rsid w:val="000D320B"/>
    <w:rsid w:val="000D32D6"/>
    <w:rsid w:val="000D32E9"/>
    <w:rsid w:val="000D3392"/>
    <w:rsid w:val="000D33D5"/>
    <w:rsid w:val="000D341B"/>
    <w:rsid w:val="000D348F"/>
    <w:rsid w:val="000D350D"/>
    <w:rsid w:val="000D356E"/>
    <w:rsid w:val="000D35C4"/>
    <w:rsid w:val="000D3615"/>
    <w:rsid w:val="000D3820"/>
    <w:rsid w:val="000D3834"/>
    <w:rsid w:val="000D3840"/>
    <w:rsid w:val="000D3870"/>
    <w:rsid w:val="000D393A"/>
    <w:rsid w:val="000D3966"/>
    <w:rsid w:val="000D3A35"/>
    <w:rsid w:val="000D3A7C"/>
    <w:rsid w:val="000D3B0D"/>
    <w:rsid w:val="000D3B1C"/>
    <w:rsid w:val="000D3B5F"/>
    <w:rsid w:val="000D3B9A"/>
    <w:rsid w:val="000D3BA3"/>
    <w:rsid w:val="000D3D8A"/>
    <w:rsid w:val="000D3DEA"/>
    <w:rsid w:val="000D3ED3"/>
    <w:rsid w:val="000D3FEF"/>
    <w:rsid w:val="000D4008"/>
    <w:rsid w:val="000D4039"/>
    <w:rsid w:val="000D40C0"/>
    <w:rsid w:val="000D41D1"/>
    <w:rsid w:val="000D4202"/>
    <w:rsid w:val="000D424C"/>
    <w:rsid w:val="000D42AF"/>
    <w:rsid w:val="000D433E"/>
    <w:rsid w:val="000D4372"/>
    <w:rsid w:val="000D43CE"/>
    <w:rsid w:val="000D442D"/>
    <w:rsid w:val="000D449C"/>
    <w:rsid w:val="000D4592"/>
    <w:rsid w:val="000D45F3"/>
    <w:rsid w:val="000D464B"/>
    <w:rsid w:val="000D4683"/>
    <w:rsid w:val="000D4912"/>
    <w:rsid w:val="000D4A08"/>
    <w:rsid w:val="000D4AB8"/>
    <w:rsid w:val="000D4B39"/>
    <w:rsid w:val="000D4BF0"/>
    <w:rsid w:val="000D4C1B"/>
    <w:rsid w:val="000D4C70"/>
    <w:rsid w:val="000D4C7E"/>
    <w:rsid w:val="000D4C90"/>
    <w:rsid w:val="000D4CB4"/>
    <w:rsid w:val="000D4D19"/>
    <w:rsid w:val="000D4D45"/>
    <w:rsid w:val="000D4E42"/>
    <w:rsid w:val="000D4E72"/>
    <w:rsid w:val="000D5113"/>
    <w:rsid w:val="000D512F"/>
    <w:rsid w:val="000D518E"/>
    <w:rsid w:val="000D5375"/>
    <w:rsid w:val="000D5520"/>
    <w:rsid w:val="000D5549"/>
    <w:rsid w:val="000D555E"/>
    <w:rsid w:val="000D568D"/>
    <w:rsid w:val="000D5754"/>
    <w:rsid w:val="000D5809"/>
    <w:rsid w:val="000D584E"/>
    <w:rsid w:val="000D586D"/>
    <w:rsid w:val="000D59F4"/>
    <w:rsid w:val="000D5A05"/>
    <w:rsid w:val="000D5A18"/>
    <w:rsid w:val="000D5A62"/>
    <w:rsid w:val="000D5AC6"/>
    <w:rsid w:val="000D5ADA"/>
    <w:rsid w:val="000D5AEA"/>
    <w:rsid w:val="000D5B2E"/>
    <w:rsid w:val="000D5BFB"/>
    <w:rsid w:val="000D5C20"/>
    <w:rsid w:val="000D5D04"/>
    <w:rsid w:val="000D5D0B"/>
    <w:rsid w:val="000D5D25"/>
    <w:rsid w:val="000D5E8B"/>
    <w:rsid w:val="000D5E99"/>
    <w:rsid w:val="000D5EE4"/>
    <w:rsid w:val="000D6209"/>
    <w:rsid w:val="000D6214"/>
    <w:rsid w:val="000D62BE"/>
    <w:rsid w:val="000D647B"/>
    <w:rsid w:val="000D64B4"/>
    <w:rsid w:val="000D654D"/>
    <w:rsid w:val="000D66AF"/>
    <w:rsid w:val="000D66FF"/>
    <w:rsid w:val="000D6804"/>
    <w:rsid w:val="000D68C6"/>
    <w:rsid w:val="000D6972"/>
    <w:rsid w:val="000D69AA"/>
    <w:rsid w:val="000D69F6"/>
    <w:rsid w:val="000D6A21"/>
    <w:rsid w:val="000D6A57"/>
    <w:rsid w:val="000D6A82"/>
    <w:rsid w:val="000D6A86"/>
    <w:rsid w:val="000D6AA9"/>
    <w:rsid w:val="000D6AF8"/>
    <w:rsid w:val="000D6BB1"/>
    <w:rsid w:val="000D6C71"/>
    <w:rsid w:val="000D6DDB"/>
    <w:rsid w:val="000D6EDA"/>
    <w:rsid w:val="000D7054"/>
    <w:rsid w:val="000D70A1"/>
    <w:rsid w:val="000D70CD"/>
    <w:rsid w:val="000D71E2"/>
    <w:rsid w:val="000D7235"/>
    <w:rsid w:val="000D723F"/>
    <w:rsid w:val="000D72A7"/>
    <w:rsid w:val="000D72DB"/>
    <w:rsid w:val="000D72EF"/>
    <w:rsid w:val="000D731B"/>
    <w:rsid w:val="000D7361"/>
    <w:rsid w:val="000D736E"/>
    <w:rsid w:val="000D73AE"/>
    <w:rsid w:val="000D7489"/>
    <w:rsid w:val="000D749D"/>
    <w:rsid w:val="000D762A"/>
    <w:rsid w:val="000D774B"/>
    <w:rsid w:val="000D7837"/>
    <w:rsid w:val="000D7847"/>
    <w:rsid w:val="000D784D"/>
    <w:rsid w:val="000D78BC"/>
    <w:rsid w:val="000D7932"/>
    <w:rsid w:val="000D79F7"/>
    <w:rsid w:val="000D7A29"/>
    <w:rsid w:val="000D7A95"/>
    <w:rsid w:val="000D7AB4"/>
    <w:rsid w:val="000D7C18"/>
    <w:rsid w:val="000D7D9A"/>
    <w:rsid w:val="000D7E10"/>
    <w:rsid w:val="000D7F61"/>
    <w:rsid w:val="000D7FAA"/>
    <w:rsid w:val="000E001A"/>
    <w:rsid w:val="000E006E"/>
    <w:rsid w:val="000E0171"/>
    <w:rsid w:val="000E0261"/>
    <w:rsid w:val="000E0264"/>
    <w:rsid w:val="000E0270"/>
    <w:rsid w:val="000E0291"/>
    <w:rsid w:val="000E02AF"/>
    <w:rsid w:val="000E03BB"/>
    <w:rsid w:val="000E03F1"/>
    <w:rsid w:val="000E04D6"/>
    <w:rsid w:val="000E04DC"/>
    <w:rsid w:val="000E04E3"/>
    <w:rsid w:val="000E04E9"/>
    <w:rsid w:val="000E0648"/>
    <w:rsid w:val="000E071D"/>
    <w:rsid w:val="000E0765"/>
    <w:rsid w:val="000E0781"/>
    <w:rsid w:val="000E0813"/>
    <w:rsid w:val="000E0931"/>
    <w:rsid w:val="000E09F3"/>
    <w:rsid w:val="000E0AC3"/>
    <w:rsid w:val="000E0AF3"/>
    <w:rsid w:val="000E0B00"/>
    <w:rsid w:val="000E0BA7"/>
    <w:rsid w:val="000E0BAD"/>
    <w:rsid w:val="000E0BF3"/>
    <w:rsid w:val="000E0BF5"/>
    <w:rsid w:val="000E0C63"/>
    <w:rsid w:val="000E0C78"/>
    <w:rsid w:val="000E0C97"/>
    <w:rsid w:val="000E0E22"/>
    <w:rsid w:val="000E0E64"/>
    <w:rsid w:val="000E0EF9"/>
    <w:rsid w:val="000E0F63"/>
    <w:rsid w:val="000E1137"/>
    <w:rsid w:val="000E12DE"/>
    <w:rsid w:val="000E1306"/>
    <w:rsid w:val="000E1373"/>
    <w:rsid w:val="000E13C3"/>
    <w:rsid w:val="000E1450"/>
    <w:rsid w:val="000E145C"/>
    <w:rsid w:val="000E14BE"/>
    <w:rsid w:val="000E14FE"/>
    <w:rsid w:val="000E1668"/>
    <w:rsid w:val="000E1687"/>
    <w:rsid w:val="000E16BB"/>
    <w:rsid w:val="000E1758"/>
    <w:rsid w:val="000E175F"/>
    <w:rsid w:val="000E17A8"/>
    <w:rsid w:val="000E1828"/>
    <w:rsid w:val="000E19D8"/>
    <w:rsid w:val="000E1A68"/>
    <w:rsid w:val="000E1AB5"/>
    <w:rsid w:val="000E1B44"/>
    <w:rsid w:val="000E1C4F"/>
    <w:rsid w:val="000E1DDC"/>
    <w:rsid w:val="000E1E3D"/>
    <w:rsid w:val="000E1F89"/>
    <w:rsid w:val="000E201B"/>
    <w:rsid w:val="000E2046"/>
    <w:rsid w:val="000E2048"/>
    <w:rsid w:val="000E2228"/>
    <w:rsid w:val="000E225A"/>
    <w:rsid w:val="000E228B"/>
    <w:rsid w:val="000E22A6"/>
    <w:rsid w:val="000E22B0"/>
    <w:rsid w:val="000E235A"/>
    <w:rsid w:val="000E2427"/>
    <w:rsid w:val="000E243F"/>
    <w:rsid w:val="000E245B"/>
    <w:rsid w:val="000E24C3"/>
    <w:rsid w:val="000E25F8"/>
    <w:rsid w:val="000E263C"/>
    <w:rsid w:val="000E2671"/>
    <w:rsid w:val="000E26B2"/>
    <w:rsid w:val="000E27DA"/>
    <w:rsid w:val="000E27E2"/>
    <w:rsid w:val="000E288D"/>
    <w:rsid w:val="000E296A"/>
    <w:rsid w:val="000E296E"/>
    <w:rsid w:val="000E2AD5"/>
    <w:rsid w:val="000E2BCA"/>
    <w:rsid w:val="000E2C3A"/>
    <w:rsid w:val="000E2C4C"/>
    <w:rsid w:val="000E2CBC"/>
    <w:rsid w:val="000E2D13"/>
    <w:rsid w:val="000E2D36"/>
    <w:rsid w:val="000E2D40"/>
    <w:rsid w:val="000E2E0B"/>
    <w:rsid w:val="000E2E24"/>
    <w:rsid w:val="000E3066"/>
    <w:rsid w:val="000E317C"/>
    <w:rsid w:val="000E31ED"/>
    <w:rsid w:val="000E3340"/>
    <w:rsid w:val="000E3454"/>
    <w:rsid w:val="000E34AE"/>
    <w:rsid w:val="000E34CE"/>
    <w:rsid w:val="000E3577"/>
    <w:rsid w:val="000E3697"/>
    <w:rsid w:val="000E37A7"/>
    <w:rsid w:val="000E385D"/>
    <w:rsid w:val="000E3931"/>
    <w:rsid w:val="000E3956"/>
    <w:rsid w:val="000E3A9E"/>
    <w:rsid w:val="000E3E13"/>
    <w:rsid w:val="000E3E27"/>
    <w:rsid w:val="000E3EA0"/>
    <w:rsid w:val="000E3F1F"/>
    <w:rsid w:val="000E3F42"/>
    <w:rsid w:val="000E3F89"/>
    <w:rsid w:val="000E4075"/>
    <w:rsid w:val="000E41A0"/>
    <w:rsid w:val="000E41EE"/>
    <w:rsid w:val="000E420C"/>
    <w:rsid w:val="000E42E8"/>
    <w:rsid w:val="000E4300"/>
    <w:rsid w:val="000E4372"/>
    <w:rsid w:val="000E4409"/>
    <w:rsid w:val="000E4484"/>
    <w:rsid w:val="000E44B8"/>
    <w:rsid w:val="000E4510"/>
    <w:rsid w:val="000E45DB"/>
    <w:rsid w:val="000E466E"/>
    <w:rsid w:val="000E4765"/>
    <w:rsid w:val="000E48FC"/>
    <w:rsid w:val="000E4920"/>
    <w:rsid w:val="000E4A55"/>
    <w:rsid w:val="000E4B3C"/>
    <w:rsid w:val="000E4B9F"/>
    <w:rsid w:val="000E4E7F"/>
    <w:rsid w:val="000E4F4A"/>
    <w:rsid w:val="000E506B"/>
    <w:rsid w:val="000E507A"/>
    <w:rsid w:val="000E52FE"/>
    <w:rsid w:val="000E53C4"/>
    <w:rsid w:val="000E557F"/>
    <w:rsid w:val="000E55A5"/>
    <w:rsid w:val="000E566E"/>
    <w:rsid w:val="000E5694"/>
    <w:rsid w:val="000E572B"/>
    <w:rsid w:val="000E57B6"/>
    <w:rsid w:val="000E582B"/>
    <w:rsid w:val="000E58A0"/>
    <w:rsid w:val="000E58C4"/>
    <w:rsid w:val="000E5B06"/>
    <w:rsid w:val="000E5BC4"/>
    <w:rsid w:val="000E5D62"/>
    <w:rsid w:val="000E5DDF"/>
    <w:rsid w:val="000E6033"/>
    <w:rsid w:val="000E6050"/>
    <w:rsid w:val="000E606B"/>
    <w:rsid w:val="000E60E8"/>
    <w:rsid w:val="000E6200"/>
    <w:rsid w:val="000E6271"/>
    <w:rsid w:val="000E628A"/>
    <w:rsid w:val="000E6292"/>
    <w:rsid w:val="000E62D2"/>
    <w:rsid w:val="000E6323"/>
    <w:rsid w:val="000E6384"/>
    <w:rsid w:val="000E6403"/>
    <w:rsid w:val="000E6592"/>
    <w:rsid w:val="000E65DA"/>
    <w:rsid w:val="000E65E1"/>
    <w:rsid w:val="000E6800"/>
    <w:rsid w:val="000E685D"/>
    <w:rsid w:val="000E68CD"/>
    <w:rsid w:val="000E6921"/>
    <w:rsid w:val="000E6A7F"/>
    <w:rsid w:val="000E6C49"/>
    <w:rsid w:val="000E6C8A"/>
    <w:rsid w:val="000E6D7F"/>
    <w:rsid w:val="000E6DC9"/>
    <w:rsid w:val="000E6E6C"/>
    <w:rsid w:val="000E6F07"/>
    <w:rsid w:val="000E6FA2"/>
    <w:rsid w:val="000E7036"/>
    <w:rsid w:val="000E708B"/>
    <w:rsid w:val="000E7134"/>
    <w:rsid w:val="000E7180"/>
    <w:rsid w:val="000E71FF"/>
    <w:rsid w:val="000E735C"/>
    <w:rsid w:val="000E740E"/>
    <w:rsid w:val="000E74F2"/>
    <w:rsid w:val="000E763D"/>
    <w:rsid w:val="000E7695"/>
    <w:rsid w:val="000E7704"/>
    <w:rsid w:val="000E7722"/>
    <w:rsid w:val="000E77D6"/>
    <w:rsid w:val="000E785C"/>
    <w:rsid w:val="000E7887"/>
    <w:rsid w:val="000E79BD"/>
    <w:rsid w:val="000E79DA"/>
    <w:rsid w:val="000E7A41"/>
    <w:rsid w:val="000E7AA2"/>
    <w:rsid w:val="000E7B66"/>
    <w:rsid w:val="000E7B89"/>
    <w:rsid w:val="000E7BEA"/>
    <w:rsid w:val="000E7C03"/>
    <w:rsid w:val="000E7E09"/>
    <w:rsid w:val="000E7F4A"/>
    <w:rsid w:val="000F00A8"/>
    <w:rsid w:val="000F00C3"/>
    <w:rsid w:val="000F01A7"/>
    <w:rsid w:val="000F0312"/>
    <w:rsid w:val="000F0351"/>
    <w:rsid w:val="000F0382"/>
    <w:rsid w:val="000F03B9"/>
    <w:rsid w:val="000F0500"/>
    <w:rsid w:val="000F0536"/>
    <w:rsid w:val="000F06FB"/>
    <w:rsid w:val="000F07A6"/>
    <w:rsid w:val="000F07F4"/>
    <w:rsid w:val="000F0826"/>
    <w:rsid w:val="000F0859"/>
    <w:rsid w:val="000F08A3"/>
    <w:rsid w:val="000F0912"/>
    <w:rsid w:val="000F0A11"/>
    <w:rsid w:val="000F0AD4"/>
    <w:rsid w:val="000F0B64"/>
    <w:rsid w:val="000F0B7C"/>
    <w:rsid w:val="000F0BFF"/>
    <w:rsid w:val="000F0CC3"/>
    <w:rsid w:val="000F0D14"/>
    <w:rsid w:val="000F0D3E"/>
    <w:rsid w:val="000F0DB3"/>
    <w:rsid w:val="000F0DC4"/>
    <w:rsid w:val="000F0DE2"/>
    <w:rsid w:val="000F0E5B"/>
    <w:rsid w:val="000F0EBA"/>
    <w:rsid w:val="000F0F2A"/>
    <w:rsid w:val="000F1005"/>
    <w:rsid w:val="000F101C"/>
    <w:rsid w:val="000F104C"/>
    <w:rsid w:val="000F10C5"/>
    <w:rsid w:val="000F10E3"/>
    <w:rsid w:val="000F1139"/>
    <w:rsid w:val="000F113F"/>
    <w:rsid w:val="000F11E5"/>
    <w:rsid w:val="000F125C"/>
    <w:rsid w:val="000F13AB"/>
    <w:rsid w:val="000F13E0"/>
    <w:rsid w:val="000F14DA"/>
    <w:rsid w:val="000F14FC"/>
    <w:rsid w:val="000F1537"/>
    <w:rsid w:val="000F158A"/>
    <w:rsid w:val="000F1620"/>
    <w:rsid w:val="000F164B"/>
    <w:rsid w:val="000F1702"/>
    <w:rsid w:val="000F1734"/>
    <w:rsid w:val="000F17BD"/>
    <w:rsid w:val="000F17DA"/>
    <w:rsid w:val="000F185D"/>
    <w:rsid w:val="000F1A87"/>
    <w:rsid w:val="000F1A94"/>
    <w:rsid w:val="000F1BD2"/>
    <w:rsid w:val="000F1C64"/>
    <w:rsid w:val="000F1C8D"/>
    <w:rsid w:val="000F1C94"/>
    <w:rsid w:val="000F1CBD"/>
    <w:rsid w:val="000F1D4B"/>
    <w:rsid w:val="000F1E6A"/>
    <w:rsid w:val="000F1F78"/>
    <w:rsid w:val="000F1FE8"/>
    <w:rsid w:val="000F205D"/>
    <w:rsid w:val="000F2065"/>
    <w:rsid w:val="000F2077"/>
    <w:rsid w:val="000F2094"/>
    <w:rsid w:val="000F20DC"/>
    <w:rsid w:val="000F2133"/>
    <w:rsid w:val="000F224E"/>
    <w:rsid w:val="000F231C"/>
    <w:rsid w:val="000F2331"/>
    <w:rsid w:val="000F2394"/>
    <w:rsid w:val="000F23AB"/>
    <w:rsid w:val="000F24B2"/>
    <w:rsid w:val="000F255C"/>
    <w:rsid w:val="000F2561"/>
    <w:rsid w:val="000F25C4"/>
    <w:rsid w:val="000F25DC"/>
    <w:rsid w:val="000F2637"/>
    <w:rsid w:val="000F2661"/>
    <w:rsid w:val="000F279C"/>
    <w:rsid w:val="000F282D"/>
    <w:rsid w:val="000F283F"/>
    <w:rsid w:val="000F2882"/>
    <w:rsid w:val="000F28D6"/>
    <w:rsid w:val="000F29CC"/>
    <w:rsid w:val="000F2D7E"/>
    <w:rsid w:val="000F2E0F"/>
    <w:rsid w:val="000F2E8A"/>
    <w:rsid w:val="000F2EA6"/>
    <w:rsid w:val="000F2F61"/>
    <w:rsid w:val="000F3090"/>
    <w:rsid w:val="000F32C5"/>
    <w:rsid w:val="000F331B"/>
    <w:rsid w:val="000F338A"/>
    <w:rsid w:val="000F33F2"/>
    <w:rsid w:val="000F351D"/>
    <w:rsid w:val="000F36D5"/>
    <w:rsid w:val="000F371B"/>
    <w:rsid w:val="000F374B"/>
    <w:rsid w:val="000F381A"/>
    <w:rsid w:val="000F384E"/>
    <w:rsid w:val="000F3867"/>
    <w:rsid w:val="000F397F"/>
    <w:rsid w:val="000F39A2"/>
    <w:rsid w:val="000F3A3D"/>
    <w:rsid w:val="000F3A66"/>
    <w:rsid w:val="000F3A84"/>
    <w:rsid w:val="000F3AB0"/>
    <w:rsid w:val="000F3ACD"/>
    <w:rsid w:val="000F3B70"/>
    <w:rsid w:val="000F3BE9"/>
    <w:rsid w:val="000F3CD6"/>
    <w:rsid w:val="000F3D6D"/>
    <w:rsid w:val="000F3DF7"/>
    <w:rsid w:val="000F3E07"/>
    <w:rsid w:val="000F3E20"/>
    <w:rsid w:val="000F3E81"/>
    <w:rsid w:val="000F3EA2"/>
    <w:rsid w:val="000F3F52"/>
    <w:rsid w:val="000F3F61"/>
    <w:rsid w:val="000F3F6B"/>
    <w:rsid w:val="000F3F6D"/>
    <w:rsid w:val="000F4139"/>
    <w:rsid w:val="000F41B4"/>
    <w:rsid w:val="000F4253"/>
    <w:rsid w:val="000F427D"/>
    <w:rsid w:val="000F42AD"/>
    <w:rsid w:val="000F42F6"/>
    <w:rsid w:val="000F4364"/>
    <w:rsid w:val="000F4599"/>
    <w:rsid w:val="000F45F1"/>
    <w:rsid w:val="000F461A"/>
    <w:rsid w:val="000F475B"/>
    <w:rsid w:val="000F47C0"/>
    <w:rsid w:val="000F47C2"/>
    <w:rsid w:val="000F4807"/>
    <w:rsid w:val="000F481F"/>
    <w:rsid w:val="000F4AEF"/>
    <w:rsid w:val="000F4B33"/>
    <w:rsid w:val="000F4B4C"/>
    <w:rsid w:val="000F4B6D"/>
    <w:rsid w:val="000F4C0E"/>
    <w:rsid w:val="000F4CF1"/>
    <w:rsid w:val="000F4D0F"/>
    <w:rsid w:val="000F4D5E"/>
    <w:rsid w:val="000F4D6B"/>
    <w:rsid w:val="000F4DDF"/>
    <w:rsid w:val="000F4E1E"/>
    <w:rsid w:val="000F4EA7"/>
    <w:rsid w:val="000F4F45"/>
    <w:rsid w:val="000F50C8"/>
    <w:rsid w:val="000F51E5"/>
    <w:rsid w:val="000F52BB"/>
    <w:rsid w:val="000F5324"/>
    <w:rsid w:val="000F53C7"/>
    <w:rsid w:val="000F53F5"/>
    <w:rsid w:val="000F5509"/>
    <w:rsid w:val="000F567C"/>
    <w:rsid w:val="000F56EF"/>
    <w:rsid w:val="000F5720"/>
    <w:rsid w:val="000F57CD"/>
    <w:rsid w:val="000F58FF"/>
    <w:rsid w:val="000F59B2"/>
    <w:rsid w:val="000F5A1B"/>
    <w:rsid w:val="000F5A43"/>
    <w:rsid w:val="000F5BD9"/>
    <w:rsid w:val="000F5D35"/>
    <w:rsid w:val="000F5DB1"/>
    <w:rsid w:val="000F5DDD"/>
    <w:rsid w:val="000F5ED9"/>
    <w:rsid w:val="000F5F43"/>
    <w:rsid w:val="000F5FD5"/>
    <w:rsid w:val="000F5FE6"/>
    <w:rsid w:val="000F5FF6"/>
    <w:rsid w:val="000F6074"/>
    <w:rsid w:val="000F6109"/>
    <w:rsid w:val="000F610E"/>
    <w:rsid w:val="000F620E"/>
    <w:rsid w:val="000F6249"/>
    <w:rsid w:val="000F62B1"/>
    <w:rsid w:val="000F6381"/>
    <w:rsid w:val="000F63F2"/>
    <w:rsid w:val="000F63F3"/>
    <w:rsid w:val="000F63FC"/>
    <w:rsid w:val="000F6489"/>
    <w:rsid w:val="000F64F2"/>
    <w:rsid w:val="000F652E"/>
    <w:rsid w:val="000F6541"/>
    <w:rsid w:val="000F6563"/>
    <w:rsid w:val="000F666E"/>
    <w:rsid w:val="000F668F"/>
    <w:rsid w:val="000F67E5"/>
    <w:rsid w:val="000F68B5"/>
    <w:rsid w:val="000F68D4"/>
    <w:rsid w:val="000F68E8"/>
    <w:rsid w:val="000F693B"/>
    <w:rsid w:val="000F69E1"/>
    <w:rsid w:val="000F6A32"/>
    <w:rsid w:val="000F6B16"/>
    <w:rsid w:val="000F6B17"/>
    <w:rsid w:val="000F6B97"/>
    <w:rsid w:val="000F6C1C"/>
    <w:rsid w:val="000F6C38"/>
    <w:rsid w:val="000F6CBA"/>
    <w:rsid w:val="000F6D2E"/>
    <w:rsid w:val="000F6E05"/>
    <w:rsid w:val="000F6E1F"/>
    <w:rsid w:val="000F6E47"/>
    <w:rsid w:val="000F6E9D"/>
    <w:rsid w:val="000F6FD7"/>
    <w:rsid w:val="000F700F"/>
    <w:rsid w:val="000F7040"/>
    <w:rsid w:val="000F7088"/>
    <w:rsid w:val="000F70AE"/>
    <w:rsid w:val="000F7197"/>
    <w:rsid w:val="000F720C"/>
    <w:rsid w:val="000F72A2"/>
    <w:rsid w:val="000F72EA"/>
    <w:rsid w:val="000F73B5"/>
    <w:rsid w:val="000F75E4"/>
    <w:rsid w:val="000F7633"/>
    <w:rsid w:val="000F763F"/>
    <w:rsid w:val="000F7931"/>
    <w:rsid w:val="000F79D0"/>
    <w:rsid w:val="000F79ED"/>
    <w:rsid w:val="000F7A43"/>
    <w:rsid w:val="000F7A93"/>
    <w:rsid w:val="000F7AB2"/>
    <w:rsid w:val="000F7AB8"/>
    <w:rsid w:val="000F7BB7"/>
    <w:rsid w:val="000F7C19"/>
    <w:rsid w:val="000F7CC9"/>
    <w:rsid w:val="000F7D03"/>
    <w:rsid w:val="000F7E1A"/>
    <w:rsid w:val="000F7F9E"/>
    <w:rsid w:val="000F7FB7"/>
    <w:rsid w:val="00100032"/>
    <w:rsid w:val="001000C7"/>
    <w:rsid w:val="00100111"/>
    <w:rsid w:val="00100152"/>
    <w:rsid w:val="0010016C"/>
    <w:rsid w:val="001001FE"/>
    <w:rsid w:val="00100282"/>
    <w:rsid w:val="00100283"/>
    <w:rsid w:val="00100343"/>
    <w:rsid w:val="001003A2"/>
    <w:rsid w:val="00100409"/>
    <w:rsid w:val="00100496"/>
    <w:rsid w:val="0010068A"/>
    <w:rsid w:val="0010069C"/>
    <w:rsid w:val="001006AB"/>
    <w:rsid w:val="001006D7"/>
    <w:rsid w:val="001006E9"/>
    <w:rsid w:val="001007C0"/>
    <w:rsid w:val="001007C7"/>
    <w:rsid w:val="0010080B"/>
    <w:rsid w:val="00100867"/>
    <w:rsid w:val="001008E6"/>
    <w:rsid w:val="00100914"/>
    <w:rsid w:val="001009F7"/>
    <w:rsid w:val="00100A66"/>
    <w:rsid w:val="00100ABD"/>
    <w:rsid w:val="00100BD6"/>
    <w:rsid w:val="00100BE6"/>
    <w:rsid w:val="00100BFB"/>
    <w:rsid w:val="00100C48"/>
    <w:rsid w:val="00100C51"/>
    <w:rsid w:val="00100CA0"/>
    <w:rsid w:val="00100CE6"/>
    <w:rsid w:val="00100DBE"/>
    <w:rsid w:val="00100DF2"/>
    <w:rsid w:val="00100E1B"/>
    <w:rsid w:val="00100E33"/>
    <w:rsid w:val="00100EBF"/>
    <w:rsid w:val="00100FFB"/>
    <w:rsid w:val="0010100A"/>
    <w:rsid w:val="00101026"/>
    <w:rsid w:val="00101049"/>
    <w:rsid w:val="001010E3"/>
    <w:rsid w:val="001011E2"/>
    <w:rsid w:val="001011FB"/>
    <w:rsid w:val="00101248"/>
    <w:rsid w:val="001012D9"/>
    <w:rsid w:val="0010136D"/>
    <w:rsid w:val="001013D1"/>
    <w:rsid w:val="00101451"/>
    <w:rsid w:val="001014FC"/>
    <w:rsid w:val="00101539"/>
    <w:rsid w:val="00101545"/>
    <w:rsid w:val="001015B9"/>
    <w:rsid w:val="00101602"/>
    <w:rsid w:val="00101657"/>
    <w:rsid w:val="00101704"/>
    <w:rsid w:val="0010185B"/>
    <w:rsid w:val="001018E5"/>
    <w:rsid w:val="00101954"/>
    <w:rsid w:val="00101994"/>
    <w:rsid w:val="001019BF"/>
    <w:rsid w:val="001019DB"/>
    <w:rsid w:val="00101A03"/>
    <w:rsid w:val="00101A6D"/>
    <w:rsid w:val="00101A8D"/>
    <w:rsid w:val="00101AD6"/>
    <w:rsid w:val="00101B4C"/>
    <w:rsid w:val="00101B5D"/>
    <w:rsid w:val="00101C15"/>
    <w:rsid w:val="00101C7E"/>
    <w:rsid w:val="00101D0C"/>
    <w:rsid w:val="00101F66"/>
    <w:rsid w:val="00101F9A"/>
    <w:rsid w:val="0010206F"/>
    <w:rsid w:val="001020A7"/>
    <w:rsid w:val="001020B9"/>
    <w:rsid w:val="0010210E"/>
    <w:rsid w:val="00102144"/>
    <w:rsid w:val="00102229"/>
    <w:rsid w:val="0010224A"/>
    <w:rsid w:val="00102253"/>
    <w:rsid w:val="00102349"/>
    <w:rsid w:val="00102351"/>
    <w:rsid w:val="001023D1"/>
    <w:rsid w:val="00102413"/>
    <w:rsid w:val="00102485"/>
    <w:rsid w:val="001024C2"/>
    <w:rsid w:val="001025C1"/>
    <w:rsid w:val="001026AB"/>
    <w:rsid w:val="001026B0"/>
    <w:rsid w:val="001027CA"/>
    <w:rsid w:val="00102895"/>
    <w:rsid w:val="00102A55"/>
    <w:rsid w:val="00102AA8"/>
    <w:rsid w:val="00102B5A"/>
    <w:rsid w:val="00102C09"/>
    <w:rsid w:val="00102C12"/>
    <w:rsid w:val="00102C89"/>
    <w:rsid w:val="00102D09"/>
    <w:rsid w:val="00102D86"/>
    <w:rsid w:val="00102EA7"/>
    <w:rsid w:val="00102F2A"/>
    <w:rsid w:val="00102FDE"/>
    <w:rsid w:val="00103057"/>
    <w:rsid w:val="001030B8"/>
    <w:rsid w:val="001031C3"/>
    <w:rsid w:val="001031DE"/>
    <w:rsid w:val="001031FC"/>
    <w:rsid w:val="00103221"/>
    <w:rsid w:val="00103246"/>
    <w:rsid w:val="0010324E"/>
    <w:rsid w:val="0010330B"/>
    <w:rsid w:val="00103494"/>
    <w:rsid w:val="00103594"/>
    <w:rsid w:val="0010374B"/>
    <w:rsid w:val="00103755"/>
    <w:rsid w:val="001038A8"/>
    <w:rsid w:val="001038D3"/>
    <w:rsid w:val="00103965"/>
    <w:rsid w:val="001039F7"/>
    <w:rsid w:val="00103ABD"/>
    <w:rsid w:val="00103B14"/>
    <w:rsid w:val="00103B8C"/>
    <w:rsid w:val="00103BA5"/>
    <w:rsid w:val="00103CCA"/>
    <w:rsid w:val="00103D62"/>
    <w:rsid w:val="00103E1B"/>
    <w:rsid w:val="00103E48"/>
    <w:rsid w:val="00103E63"/>
    <w:rsid w:val="00103F86"/>
    <w:rsid w:val="00104040"/>
    <w:rsid w:val="001040CB"/>
    <w:rsid w:val="001040E8"/>
    <w:rsid w:val="001041E5"/>
    <w:rsid w:val="00104299"/>
    <w:rsid w:val="001042D1"/>
    <w:rsid w:val="001042EA"/>
    <w:rsid w:val="001042EB"/>
    <w:rsid w:val="001043EF"/>
    <w:rsid w:val="00104401"/>
    <w:rsid w:val="001044A9"/>
    <w:rsid w:val="0010453A"/>
    <w:rsid w:val="001045BC"/>
    <w:rsid w:val="00104661"/>
    <w:rsid w:val="0010466F"/>
    <w:rsid w:val="0010467D"/>
    <w:rsid w:val="001046CA"/>
    <w:rsid w:val="00104739"/>
    <w:rsid w:val="00104750"/>
    <w:rsid w:val="00104765"/>
    <w:rsid w:val="0010476A"/>
    <w:rsid w:val="0010479D"/>
    <w:rsid w:val="001047E0"/>
    <w:rsid w:val="0010496C"/>
    <w:rsid w:val="001049A0"/>
    <w:rsid w:val="00104A5C"/>
    <w:rsid w:val="00104B32"/>
    <w:rsid w:val="00104B52"/>
    <w:rsid w:val="00104B6C"/>
    <w:rsid w:val="00104E07"/>
    <w:rsid w:val="00104ED9"/>
    <w:rsid w:val="00104EFD"/>
    <w:rsid w:val="00104F44"/>
    <w:rsid w:val="00105047"/>
    <w:rsid w:val="0010505F"/>
    <w:rsid w:val="001051DB"/>
    <w:rsid w:val="001051FC"/>
    <w:rsid w:val="00105251"/>
    <w:rsid w:val="001052CC"/>
    <w:rsid w:val="0010533A"/>
    <w:rsid w:val="001053E0"/>
    <w:rsid w:val="0010548D"/>
    <w:rsid w:val="001054A4"/>
    <w:rsid w:val="00105624"/>
    <w:rsid w:val="0010564F"/>
    <w:rsid w:val="0010577C"/>
    <w:rsid w:val="00105831"/>
    <w:rsid w:val="00105968"/>
    <w:rsid w:val="00105B74"/>
    <w:rsid w:val="00105BA2"/>
    <w:rsid w:val="00105BAC"/>
    <w:rsid w:val="00105D0C"/>
    <w:rsid w:val="00105DD0"/>
    <w:rsid w:val="00105F1B"/>
    <w:rsid w:val="00105FDB"/>
    <w:rsid w:val="0010602A"/>
    <w:rsid w:val="00106030"/>
    <w:rsid w:val="00106069"/>
    <w:rsid w:val="001060E9"/>
    <w:rsid w:val="001060F0"/>
    <w:rsid w:val="00106189"/>
    <w:rsid w:val="001061E7"/>
    <w:rsid w:val="0010620E"/>
    <w:rsid w:val="00106304"/>
    <w:rsid w:val="00106346"/>
    <w:rsid w:val="001063ED"/>
    <w:rsid w:val="00106553"/>
    <w:rsid w:val="00106651"/>
    <w:rsid w:val="0010675B"/>
    <w:rsid w:val="0010689C"/>
    <w:rsid w:val="001068C3"/>
    <w:rsid w:val="00106990"/>
    <w:rsid w:val="00106A04"/>
    <w:rsid w:val="00106BD6"/>
    <w:rsid w:val="00106BD9"/>
    <w:rsid w:val="00106C27"/>
    <w:rsid w:val="00106C97"/>
    <w:rsid w:val="00106D5A"/>
    <w:rsid w:val="00106DF6"/>
    <w:rsid w:val="00106EC5"/>
    <w:rsid w:val="00106F4E"/>
    <w:rsid w:val="00106FA1"/>
    <w:rsid w:val="00106FE4"/>
    <w:rsid w:val="00107098"/>
    <w:rsid w:val="001070EE"/>
    <w:rsid w:val="00107107"/>
    <w:rsid w:val="00107193"/>
    <w:rsid w:val="001071D5"/>
    <w:rsid w:val="00107215"/>
    <w:rsid w:val="00107316"/>
    <w:rsid w:val="00107317"/>
    <w:rsid w:val="001073E8"/>
    <w:rsid w:val="001073F9"/>
    <w:rsid w:val="0010742E"/>
    <w:rsid w:val="0010749D"/>
    <w:rsid w:val="0010754C"/>
    <w:rsid w:val="00107566"/>
    <w:rsid w:val="00107620"/>
    <w:rsid w:val="0010767E"/>
    <w:rsid w:val="00107737"/>
    <w:rsid w:val="001077E0"/>
    <w:rsid w:val="001077E9"/>
    <w:rsid w:val="001077EF"/>
    <w:rsid w:val="00107935"/>
    <w:rsid w:val="00107949"/>
    <w:rsid w:val="0010795D"/>
    <w:rsid w:val="001079C0"/>
    <w:rsid w:val="00107AC4"/>
    <w:rsid w:val="00107ADB"/>
    <w:rsid w:val="00107BC4"/>
    <w:rsid w:val="00107CA7"/>
    <w:rsid w:val="00107D14"/>
    <w:rsid w:val="00107D29"/>
    <w:rsid w:val="00107D30"/>
    <w:rsid w:val="00107D67"/>
    <w:rsid w:val="00107D70"/>
    <w:rsid w:val="00107E3F"/>
    <w:rsid w:val="00107E46"/>
    <w:rsid w:val="00107EF0"/>
    <w:rsid w:val="00107F84"/>
    <w:rsid w:val="0011016E"/>
    <w:rsid w:val="001101BB"/>
    <w:rsid w:val="001101BC"/>
    <w:rsid w:val="001101F4"/>
    <w:rsid w:val="0011025D"/>
    <w:rsid w:val="00110305"/>
    <w:rsid w:val="0011033F"/>
    <w:rsid w:val="001103C5"/>
    <w:rsid w:val="00110469"/>
    <w:rsid w:val="001104CD"/>
    <w:rsid w:val="0011054B"/>
    <w:rsid w:val="001105D1"/>
    <w:rsid w:val="001105ED"/>
    <w:rsid w:val="0011062B"/>
    <w:rsid w:val="00110804"/>
    <w:rsid w:val="00110809"/>
    <w:rsid w:val="0011086A"/>
    <w:rsid w:val="001108AF"/>
    <w:rsid w:val="0011091B"/>
    <w:rsid w:val="0011094F"/>
    <w:rsid w:val="00110976"/>
    <w:rsid w:val="001109D8"/>
    <w:rsid w:val="00110A72"/>
    <w:rsid w:val="00110B36"/>
    <w:rsid w:val="00110DA8"/>
    <w:rsid w:val="00110E17"/>
    <w:rsid w:val="00110E4C"/>
    <w:rsid w:val="00110F32"/>
    <w:rsid w:val="00110F68"/>
    <w:rsid w:val="00110F8C"/>
    <w:rsid w:val="00110FAB"/>
    <w:rsid w:val="0011110F"/>
    <w:rsid w:val="00111205"/>
    <w:rsid w:val="001113DF"/>
    <w:rsid w:val="00111421"/>
    <w:rsid w:val="00111455"/>
    <w:rsid w:val="001116D2"/>
    <w:rsid w:val="00111A17"/>
    <w:rsid w:val="00111A82"/>
    <w:rsid w:val="00111BB3"/>
    <w:rsid w:val="00111C21"/>
    <w:rsid w:val="00111C2D"/>
    <w:rsid w:val="00111CA4"/>
    <w:rsid w:val="00111D26"/>
    <w:rsid w:val="00111D58"/>
    <w:rsid w:val="00111E14"/>
    <w:rsid w:val="00111E1E"/>
    <w:rsid w:val="00111E3A"/>
    <w:rsid w:val="00111E6E"/>
    <w:rsid w:val="00111EDB"/>
    <w:rsid w:val="00111FF3"/>
    <w:rsid w:val="00112119"/>
    <w:rsid w:val="00112209"/>
    <w:rsid w:val="0011224F"/>
    <w:rsid w:val="001122B3"/>
    <w:rsid w:val="001122F2"/>
    <w:rsid w:val="0011236A"/>
    <w:rsid w:val="00112377"/>
    <w:rsid w:val="0011244A"/>
    <w:rsid w:val="001126BC"/>
    <w:rsid w:val="001126BE"/>
    <w:rsid w:val="001126FA"/>
    <w:rsid w:val="00112797"/>
    <w:rsid w:val="00112874"/>
    <w:rsid w:val="0011289D"/>
    <w:rsid w:val="00112907"/>
    <w:rsid w:val="0011292C"/>
    <w:rsid w:val="0011292D"/>
    <w:rsid w:val="00112969"/>
    <w:rsid w:val="00112A7C"/>
    <w:rsid w:val="00112ACF"/>
    <w:rsid w:val="00112B62"/>
    <w:rsid w:val="00112B7C"/>
    <w:rsid w:val="00112B82"/>
    <w:rsid w:val="00112BAA"/>
    <w:rsid w:val="00112BCC"/>
    <w:rsid w:val="00112C05"/>
    <w:rsid w:val="00112D00"/>
    <w:rsid w:val="00112DB8"/>
    <w:rsid w:val="00112DE6"/>
    <w:rsid w:val="00112E07"/>
    <w:rsid w:val="00112E36"/>
    <w:rsid w:val="00112FDF"/>
    <w:rsid w:val="00113043"/>
    <w:rsid w:val="0011315C"/>
    <w:rsid w:val="00113349"/>
    <w:rsid w:val="001133DA"/>
    <w:rsid w:val="0011363D"/>
    <w:rsid w:val="0011364C"/>
    <w:rsid w:val="00113721"/>
    <w:rsid w:val="00113754"/>
    <w:rsid w:val="00113761"/>
    <w:rsid w:val="0011378B"/>
    <w:rsid w:val="00113901"/>
    <w:rsid w:val="00113967"/>
    <w:rsid w:val="0011396D"/>
    <w:rsid w:val="00113996"/>
    <w:rsid w:val="001139C1"/>
    <w:rsid w:val="001139C4"/>
    <w:rsid w:val="00113AAB"/>
    <w:rsid w:val="00113B35"/>
    <w:rsid w:val="00113B49"/>
    <w:rsid w:val="00113BA1"/>
    <w:rsid w:val="00113BE2"/>
    <w:rsid w:val="00113CD0"/>
    <w:rsid w:val="00113CD8"/>
    <w:rsid w:val="00113E52"/>
    <w:rsid w:val="00113EAF"/>
    <w:rsid w:val="00113EB9"/>
    <w:rsid w:val="00113EC3"/>
    <w:rsid w:val="00113ECE"/>
    <w:rsid w:val="00113F02"/>
    <w:rsid w:val="00113F12"/>
    <w:rsid w:val="00113F5D"/>
    <w:rsid w:val="00113FDD"/>
    <w:rsid w:val="0011401F"/>
    <w:rsid w:val="00114025"/>
    <w:rsid w:val="0011403C"/>
    <w:rsid w:val="001140E7"/>
    <w:rsid w:val="0011426B"/>
    <w:rsid w:val="001142C5"/>
    <w:rsid w:val="001142D0"/>
    <w:rsid w:val="001142DA"/>
    <w:rsid w:val="0011449D"/>
    <w:rsid w:val="0011457E"/>
    <w:rsid w:val="001145F5"/>
    <w:rsid w:val="001146A5"/>
    <w:rsid w:val="00114708"/>
    <w:rsid w:val="00114715"/>
    <w:rsid w:val="00114732"/>
    <w:rsid w:val="001147D6"/>
    <w:rsid w:val="00114860"/>
    <w:rsid w:val="001148C0"/>
    <w:rsid w:val="001148FB"/>
    <w:rsid w:val="00114A9E"/>
    <w:rsid w:val="00114AD0"/>
    <w:rsid w:val="00114AF2"/>
    <w:rsid w:val="00114B58"/>
    <w:rsid w:val="00114B66"/>
    <w:rsid w:val="00114BA0"/>
    <w:rsid w:val="00114BA4"/>
    <w:rsid w:val="00114BBF"/>
    <w:rsid w:val="00114CE6"/>
    <w:rsid w:val="00114D85"/>
    <w:rsid w:val="00114EE6"/>
    <w:rsid w:val="00114F49"/>
    <w:rsid w:val="00115154"/>
    <w:rsid w:val="0011516C"/>
    <w:rsid w:val="001151CC"/>
    <w:rsid w:val="0011541F"/>
    <w:rsid w:val="001154B6"/>
    <w:rsid w:val="0011552D"/>
    <w:rsid w:val="00115561"/>
    <w:rsid w:val="00115566"/>
    <w:rsid w:val="001155DD"/>
    <w:rsid w:val="00115604"/>
    <w:rsid w:val="00115697"/>
    <w:rsid w:val="001157F9"/>
    <w:rsid w:val="00115813"/>
    <w:rsid w:val="00115943"/>
    <w:rsid w:val="001159D4"/>
    <w:rsid w:val="001159DB"/>
    <w:rsid w:val="00115A89"/>
    <w:rsid w:val="00115B3C"/>
    <w:rsid w:val="00115C3C"/>
    <w:rsid w:val="00115DEE"/>
    <w:rsid w:val="00115E84"/>
    <w:rsid w:val="00115EE8"/>
    <w:rsid w:val="0011610E"/>
    <w:rsid w:val="00116264"/>
    <w:rsid w:val="00116309"/>
    <w:rsid w:val="00116370"/>
    <w:rsid w:val="001164DA"/>
    <w:rsid w:val="0011653F"/>
    <w:rsid w:val="00116587"/>
    <w:rsid w:val="001165FA"/>
    <w:rsid w:val="00116662"/>
    <w:rsid w:val="00116667"/>
    <w:rsid w:val="001166FC"/>
    <w:rsid w:val="00116702"/>
    <w:rsid w:val="0011674F"/>
    <w:rsid w:val="001167B3"/>
    <w:rsid w:val="0011683D"/>
    <w:rsid w:val="00116AC7"/>
    <w:rsid w:val="00116AED"/>
    <w:rsid w:val="00116BEA"/>
    <w:rsid w:val="00116CBB"/>
    <w:rsid w:val="00116CE0"/>
    <w:rsid w:val="00116D5D"/>
    <w:rsid w:val="00116D6B"/>
    <w:rsid w:val="00116E0F"/>
    <w:rsid w:val="00116E29"/>
    <w:rsid w:val="00116E55"/>
    <w:rsid w:val="00116EC3"/>
    <w:rsid w:val="00116EDA"/>
    <w:rsid w:val="00116F50"/>
    <w:rsid w:val="0011703D"/>
    <w:rsid w:val="00117052"/>
    <w:rsid w:val="001171D9"/>
    <w:rsid w:val="001171F2"/>
    <w:rsid w:val="001171FF"/>
    <w:rsid w:val="00117319"/>
    <w:rsid w:val="001173D6"/>
    <w:rsid w:val="0011744C"/>
    <w:rsid w:val="00117520"/>
    <w:rsid w:val="001175AE"/>
    <w:rsid w:val="001176B5"/>
    <w:rsid w:val="0011775D"/>
    <w:rsid w:val="0011779B"/>
    <w:rsid w:val="001177C1"/>
    <w:rsid w:val="00117828"/>
    <w:rsid w:val="001178A2"/>
    <w:rsid w:val="00117937"/>
    <w:rsid w:val="001179BC"/>
    <w:rsid w:val="001179EF"/>
    <w:rsid w:val="00117A0B"/>
    <w:rsid w:val="00117A14"/>
    <w:rsid w:val="00117CCB"/>
    <w:rsid w:val="00117D03"/>
    <w:rsid w:val="00117D07"/>
    <w:rsid w:val="00117D4C"/>
    <w:rsid w:val="00117E34"/>
    <w:rsid w:val="00117E81"/>
    <w:rsid w:val="00117E98"/>
    <w:rsid w:val="00117EE3"/>
    <w:rsid w:val="00117F35"/>
    <w:rsid w:val="00117FAE"/>
    <w:rsid w:val="001201D4"/>
    <w:rsid w:val="0012023F"/>
    <w:rsid w:val="00120281"/>
    <w:rsid w:val="00120288"/>
    <w:rsid w:val="0012029C"/>
    <w:rsid w:val="0012046A"/>
    <w:rsid w:val="00120506"/>
    <w:rsid w:val="001205B0"/>
    <w:rsid w:val="001205CB"/>
    <w:rsid w:val="001206FA"/>
    <w:rsid w:val="0012073B"/>
    <w:rsid w:val="0012075F"/>
    <w:rsid w:val="0012078E"/>
    <w:rsid w:val="001207A6"/>
    <w:rsid w:val="00120888"/>
    <w:rsid w:val="00120911"/>
    <w:rsid w:val="00120941"/>
    <w:rsid w:val="001209E8"/>
    <w:rsid w:val="00120A5E"/>
    <w:rsid w:val="00120ACA"/>
    <w:rsid w:val="00120AD5"/>
    <w:rsid w:val="00120AEE"/>
    <w:rsid w:val="00120B57"/>
    <w:rsid w:val="00120D86"/>
    <w:rsid w:val="00120DB0"/>
    <w:rsid w:val="00120DBF"/>
    <w:rsid w:val="00120DD0"/>
    <w:rsid w:val="00120E1B"/>
    <w:rsid w:val="00120E57"/>
    <w:rsid w:val="00120F1A"/>
    <w:rsid w:val="00120F55"/>
    <w:rsid w:val="00120F59"/>
    <w:rsid w:val="0012109C"/>
    <w:rsid w:val="001210B8"/>
    <w:rsid w:val="001210D2"/>
    <w:rsid w:val="001211D0"/>
    <w:rsid w:val="0012125A"/>
    <w:rsid w:val="00121290"/>
    <w:rsid w:val="001213C2"/>
    <w:rsid w:val="001213CD"/>
    <w:rsid w:val="001214BA"/>
    <w:rsid w:val="00121507"/>
    <w:rsid w:val="00121543"/>
    <w:rsid w:val="00121572"/>
    <w:rsid w:val="001215C7"/>
    <w:rsid w:val="0012164B"/>
    <w:rsid w:val="00121707"/>
    <w:rsid w:val="00121826"/>
    <w:rsid w:val="001218C2"/>
    <w:rsid w:val="001218CE"/>
    <w:rsid w:val="0012197B"/>
    <w:rsid w:val="00121A03"/>
    <w:rsid w:val="00121A23"/>
    <w:rsid w:val="00121B58"/>
    <w:rsid w:val="00121BD3"/>
    <w:rsid w:val="00121C00"/>
    <w:rsid w:val="00121C96"/>
    <w:rsid w:val="00121CBC"/>
    <w:rsid w:val="00121D53"/>
    <w:rsid w:val="00121E39"/>
    <w:rsid w:val="00121E9C"/>
    <w:rsid w:val="00121F14"/>
    <w:rsid w:val="00121F28"/>
    <w:rsid w:val="00121F6D"/>
    <w:rsid w:val="00121F97"/>
    <w:rsid w:val="00122050"/>
    <w:rsid w:val="00122096"/>
    <w:rsid w:val="00122145"/>
    <w:rsid w:val="0012228D"/>
    <w:rsid w:val="00122366"/>
    <w:rsid w:val="00122413"/>
    <w:rsid w:val="00122415"/>
    <w:rsid w:val="00122488"/>
    <w:rsid w:val="00122494"/>
    <w:rsid w:val="001224BA"/>
    <w:rsid w:val="001225B5"/>
    <w:rsid w:val="00122634"/>
    <w:rsid w:val="00122652"/>
    <w:rsid w:val="0012265F"/>
    <w:rsid w:val="00122753"/>
    <w:rsid w:val="0012279B"/>
    <w:rsid w:val="001227DF"/>
    <w:rsid w:val="0012283C"/>
    <w:rsid w:val="001228AF"/>
    <w:rsid w:val="001229EC"/>
    <w:rsid w:val="00122AFC"/>
    <w:rsid w:val="00122BB4"/>
    <w:rsid w:val="00122C0B"/>
    <w:rsid w:val="00122CD9"/>
    <w:rsid w:val="00122DCB"/>
    <w:rsid w:val="00122EF1"/>
    <w:rsid w:val="00122F43"/>
    <w:rsid w:val="00122FE6"/>
    <w:rsid w:val="001230B2"/>
    <w:rsid w:val="001230D1"/>
    <w:rsid w:val="0012316E"/>
    <w:rsid w:val="00123502"/>
    <w:rsid w:val="00123584"/>
    <w:rsid w:val="001235F5"/>
    <w:rsid w:val="0012360A"/>
    <w:rsid w:val="00123656"/>
    <w:rsid w:val="001236BE"/>
    <w:rsid w:val="001236D0"/>
    <w:rsid w:val="001237D9"/>
    <w:rsid w:val="001237E9"/>
    <w:rsid w:val="00123A03"/>
    <w:rsid w:val="00123ADD"/>
    <w:rsid w:val="00123B4D"/>
    <w:rsid w:val="00123C21"/>
    <w:rsid w:val="00123CA7"/>
    <w:rsid w:val="00123D2A"/>
    <w:rsid w:val="00123E7B"/>
    <w:rsid w:val="00123EBD"/>
    <w:rsid w:val="00124115"/>
    <w:rsid w:val="00124216"/>
    <w:rsid w:val="00124329"/>
    <w:rsid w:val="0012451E"/>
    <w:rsid w:val="0012452B"/>
    <w:rsid w:val="00124565"/>
    <w:rsid w:val="00124670"/>
    <w:rsid w:val="001246F0"/>
    <w:rsid w:val="001246FA"/>
    <w:rsid w:val="0012476B"/>
    <w:rsid w:val="001247DA"/>
    <w:rsid w:val="0012486D"/>
    <w:rsid w:val="001248A6"/>
    <w:rsid w:val="001248FA"/>
    <w:rsid w:val="0012493B"/>
    <w:rsid w:val="001249BB"/>
    <w:rsid w:val="001249FC"/>
    <w:rsid w:val="00124A8D"/>
    <w:rsid w:val="00124B4B"/>
    <w:rsid w:val="00124B63"/>
    <w:rsid w:val="00124B74"/>
    <w:rsid w:val="00124BD1"/>
    <w:rsid w:val="00124BDD"/>
    <w:rsid w:val="00124CB1"/>
    <w:rsid w:val="00124D3C"/>
    <w:rsid w:val="00124DC1"/>
    <w:rsid w:val="00124EC9"/>
    <w:rsid w:val="0012509A"/>
    <w:rsid w:val="001250C7"/>
    <w:rsid w:val="001250F0"/>
    <w:rsid w:val="0012525D"/>
    <w:rsid w:val="00125309"/>
    <w:rsid w:val="0012545E"/>
    <w:rsid w:val="001254B1"/>
    <w:rsid w:val="001256CE"/>
    <w:rsid w:val="001257CE"/>
    <w:rsid w:val="00125889"/>
    <w:rsid w:val="00125918"/>
    <w:rsid w:val="00125986"/>
    <w:rsid w:val="00125BD9"/>
    <w:rsid w:val="00125DEF"/>
    <w:rsid w:val="00125EB5"/>
    <w:rsid w:val="00126005"/>
    <w:rsid w:val="00126024"/>
    <w:rsid w:val="0012602A"/>
    <w:rsid w:val="0012602B"/>
    <w:rsid w:val="00126035"/>
    <w:rsid w:val="00126089"/>
    <w:rsid w:val="00126126"/>
    <w:rsid w:val="001261C9"/>
    <w:rsid w:val="001261D7"/>
    <w:rsid w:val="0012623D"/>
    <w:rsid w:val="00126266"/>
    <w:rsid w:val="00126272"/>
    <w:rsid w:val="0012629A"/>
    <w:rsid w:val="001262EB"/>
    <w:rsid w:val="001263D3"/>
    <w:rsid w:val="0012640F"/>
    <w:rsid w:val="00126462"/>
    <w:rsid w:val="001264B5"/>
    <w:rsid w:val="001264C8"/>
    <w:rsid w:val="0012657C"/>
    <w:rsid w:val="00126727"/>
    <w:rsid w:val="001267A7"/>
    <w:rsid w:val="001267D9"/>
    <w:rsid w:val="001267EF"/>
    <w:rsid w:val="00126851"/>
    <w:rsid w:val="0012689F"/>
    <w:rsid w:val="00126A7D"/>
    <w:rsid w:val="00126A8E"/>
    <w:rsid w:val="00126AA1"/>
    <w:rsid w:val="00126AA7"/>
    <w:rsid w:val="00126AF1"/>
    <w:rsid w:val="00126B35"/>
    <w:rsid w:val="00126BFB"/>
    <w:rsid w:val="00126C10"/>
    <w:rsid w:val="00126C3A"/>
    <w:rsid w:val="00126C4B"/>
    <w:rsid w:val="0012702B"/>
    <w:rsid w:val="00127063"/>
    <w:rsid w:val="001270D3"/>
    <w:rsid w:val="001271E0"/>
    <w:rsid w:val="001272B5"/>
    <w:rsid w:val="001273C9"/>
    <w:rsid w:val="00127679"/>
    <w:rsid w:val="001276A3"/>
    <w:rsid w:val="00127758"/>
    <w:rsid w:val="001278EF"/>
    <w:rsid w:val="001279C3"/>
    <w:rsid w:val="00127AD8"/>
    <w:rsid w:val="00127BC5"/>
    <w:rsid w:val="00127D41"/>
    <w:rsid w:val="00127D42"/>
    <w:rsid w:val="00127DA3"/>
    <w:rsid w:val="00127EAB"/>
    <w:rsid w:val="00127EB6"/>
    <w:rsid w:val="001300BF"/>
    <w:rsid w:val="001300C6"/>
    <w:rsid w:val="00130166"/>
    <w:rsid w:val="001301AD"/>
    <w:rsid w:val="0013030D"/>
    <w:rsid w:val="001303E4"/>
    <w:rsid w:val="0013040E"/>
    <w:rsid w:val="00130427"/>
    <w:rsid w:val="0013044C"/>
    <w:rsid w:val="0013046B"/>
    <w:rsid w:val="00130A07"/>
    <w:rsid w:val="00130A6F"/>
    <w:rsid w:val="00130A86"/>
    <w:rsid w:val="00130A90"/>
    <w:rsid w:val="00130B48"/>
    <w:rsid w:val="00130B61"/>
    <w:rsid w:val="00130B92"/>
    <w:rsid w:val="00130B96"/>
    <w:rsid w:val="00130BFE"/>
    <w:rsid w:val="00130C04"/>
    <w:rsid w:val="00130C7D"/>
    <w:rsid w:val="00130CAF"/>
    <w:rsid w:val="00130D1A"/>
    <w:rsid w:val="00130DBB"/>
    <w:rsid w:val="00130DE8"/>
    <w:rsid w:val="00130E57"/>
    <w:rsid w:val="00130FBA"/>
    <w:rsid w:val="00131108"/>
    <w:rsid w:val="001311D5"/>
    <w:rsid w:val="0013122F"/>
    <w:rsid w:val="00131299"/>
    <w:rsid w:val="00131418"/>
    <w:rsid w:val="001314BE"/>
    <w:rsid w:val="001314F4"/>
    <w:rsid w:val="001315E0"/>
    <w:rsid w:val="001315EF"/>
    <w:rsid w:val="00131652"/>
    <w:rsid w:val="001316F1"/>
    <w:rsid w:val="0013178A"/>
    <w:rsid w:val="001318C7"/>
    <w:rsid w:val="001318DC"/>
    <w:rsid w:val="00131945"/>
    <w:rsid w:val="00131975"/>
    <w:rsid w:val="0013198E"/>
    <w:rsid w:val="001319FB"/>
    <w:rsid w:val="00131A40"/>
    <w:rsid w:val="00131A90"/>
    <w:rsid w:val="00131AB1"/>
    <w:rsid w:val="00131B3D"/>
    <w:rsid w:val="00131B4A"/>
    <w:rsid w:val="00131C28"/>
    <w:rsid w:val="00131C48"/>
    <w:rsid w:val="00131DB0"/>
    <w:rsid w:val="00131E6C"/>
    <w:rsid w:val="00131ED3"/>
    <w:rsid w:val="00131FF7"/>
    <w:rsid w:val="00132030"/>
    <w:rsid w:val="001320A3"/>
    <w:rsid w:val="0013219D"/>
    <w:rsid w:val="0013221A"/>
    <w:rsid w:val="00132394"/>
    <w:rsid w:val="00132525"/>
    <w:rsid w:val="0013255C"/>
    <w:rsid w:val="00132586"/>
    <w:rsid w:val="001325C5"/>
    <w:rsid w:val="0013263F"/>
    <w:rsid w:val="0013291A"/>
    <w:rsid w:val="00132929"/>
    <w:rsid w:val="0013299D"/>
    <w:rsid w:val="00132AC2"/>
    <w:rsid w:val="00132C07"/>
    <w:rsid w:val="00132C7E"/>
    <w:rsid w:val="00132EBA"/>
    <w:rsid w:val="00132F74"/>
    <w:rsid w:val="00132FFA"/>
    <w:rsid w:val="00133085"/>
    <w:rsid w:val="00133086"/>
    <w:rsid w:val="0013308D"/>
    <w:rsid w:val="0013309C"/>
    <w:rsid w:val="0013314C"/>
    <w:rsid w:val="001331AD"/>
    <w:rsid w:val="001331D7"/>
    <w:rsid w:val="001331DA"/>
    <w:rsid w:val="0013320A"/>
    <w:rsid w:val="001332AD"/>
    <w:rsid w:val="001332D5"/>
    <w:rsid w:val="001332EF"/>
    <w:rsid w:val="00133380"/>
    <w:rsid w:val="0013347C"/>
    <w:rsid w:val="001334A2"/>
    <w:rsid w:val="0013352C"/>
    <w:rsid w:val="0013360F"/>
    <w:rsid w:val="00133693"/>
    <w:rsid w:val="001336F0"/>
    <w:rsid w:val="00133770"/>
    <w:rsid w:val="001337FB"/>
    <w:rsid w:val="0013380A"/>
    <w:rsid w:val="0013385C"/>
    <w:rsid w:val="001338D7"/>
    <w:rsid w:val="001338F3"/>
    <w:rsid w:val="0013390A"/>
    <w:rsid w:val="00133960"/>
    <w:rsid w:val="00133A14"/>
    <w:rsid w:val="00133ABF"/>
    <w:rsid w:val="00133B7B"/>
    <w:rsid w:val="00133B7C"/>
    <w:rsid w:val="00133B87"/>
    <w:rsid w:val="00133CC0"/>
    <w:rsid w:val="00133D66"/>
    <w:rsid w:val="00133DB1"/>
    <w:rsid w:val="00133DDD"/>
    <w:rsid w:val="00133E41"/>
    <w:rsid w:val="00133F8C"/>
    <w:rsid w:val="00134015"/>
    <w:rsid w:val="0013402F"/>
    <w:rsid w:val="0013403A"/>
    <w:rsid w:val="001340D5"/>
    <w:rsid w:val="00134140"/>
    <w:rsid w:val="001341B1"/>
    <w:rsid w:val="001341C4"/>
    <w:rsid w:val="001341D1"/>
    <w:rsid w:val="001341DF"/>
    <w:rsid w:val="00134215"/>
    <w:rsid w:val="0013432F"/>
    <w:rsid w:val="0013436A"/>
    <w:rsid w:val="00134398"/>
    <w:rsid w:val="0013447F"/>
    <w:rsid w:val="001344DF"/>
    <w:rsid w:val="00134511"/>
    <w:rsid w:val="00134530"/>
    <w:rsid w:val="0013456B"/>
    <w:rsid w:val="001345C6"/>
    <w:rsid w:val="00134723"/>
    <w:rsid w:val="00134799"/>
    <w:rsid w:val="0013479D"/>
    <w:rsid w:val="001347F7"/>
    <w:rsid w:val="001348B2"/>
    <w:rsid w:val="00134908"/>
    <w:rsid w:val="001349CF"/>
    <w:rsid w:val="00134B39"/>
    <w:rsid w:val="00134B59"/>
    <w:rsid w:val="00134C0C"/>
    <w:rsid w:val="00134D8F"/>
    <w:rsid w:val="00134F31"/>
    <w:rsid w:val="00134F53"/>
    <w:rsid w:val="00134F8A"/>
    <w:rsid w:val="00135094"/>
    <w:rsid w:val="001350A5"/>
    <w:rsid w:val="001350AE"/>
    <w:rsid w:val="001350D0"/>
    <w:rsid w:val="00135278"/>
    <w:rsid w:val="00135353"/>
    <w:rsid w:val="0013539A"/>
    <w:rsid w:val="0013545D"/>
    <w:rsid w:val="0013547F"/>
    <w:rsid w:val="001354D4"/>
    <w:rsid w:val="0013561B"/>
    <w:rsid w:val="001357E3"/>
    <w:rsid w:val="0013584A"/>
    <w:rsid w:val="0013585E"/>
    <w:rsid w:val="001359AE"/>
    <w:rsid w:val="001359EF"/>
    <w:rsid w:val="001359F8"/>
    <w:rsid w:val="00135A41"/>
    <w:rsid w:val="00135A62"/>
    <w:rsid w:val="00135AC4"/>
    <w:rsid w:val="00135B03"/>
    <w:rsid w:val="00135B1D"/>
    <w:rsid w:val="00135E2C"/>
    <w:rsid w:val="00135EB3"/>
    <w:rsid w:val="00135FAA"/>
    <w:rsid w:val="00136027"/>
    <w:rsid w:val="00136104"/>
    <w:rsid w:val="001361B1"/>
    <w:rsid w:val="001361F3"/>
    <w:rsid w:val="001362EA"/>
    <w:rsid w:val="00136353"/>
    <w:rsid w:val="00136390"/>
    <w:rsid w:val="001363C2"/>
    <w:rsid w:val="0013641A"/>
    <w:rsid w:val="00136479"/>
    <w:rsid w:val="0013648A"/>
    <w:rsid w:val="0013655A"/>
    <w:rsid w:val="0013656B"/>
    <w:rsid w:val="001366C1"/>
    <w:rsid w:val="001366DF"/>
    <w:rsid w:val="0013675C"/>
    <w:rsid w:val="0013678F"/>
    <w:rsid w:val="00136839"/>
    <w:rsid w:val="001368E1"/>
    <w:rsid w:val="00136A99"/>
    <w:rsid w:val="00136B55"/>
    <w:rsid w:val="00136CEE"/>
    <w:rsid w:val="00136DD5"/>
    <w:rsid w:val="00136F1C"/>
    <w:rsid w:val="00136F41"/>
    <w:rsid w:val="00136FD4"/>
    <w:rsid w:val="0013711D"/>
    <w:rsid w:val="00137196"/>
    <w:rsid w:val="0013729B"/>
    <w:rsid w:val="00137327"/>
    <w:rsid w:val="0013740E"/>
    <w:rsid w:val="00137423"/>
    <w:rsid w:val="0013749F"/>
    <w:rsid w:val="001374EA"/>
    <w:rsid w:val="001374EF"/>
    <w:rsid w:val="001375CE"/>
    <w:rsid w:val="00137606"/>
    <w:rsid w:val="001376AE"/>
    <w:rsid w:val="001376C9"/>
    <w:rsid w:val="001376DD"/>
    <w:rsid w:val="00137711"/>
    <w:rsid w:val="001377B8"/>
    <w:rsid w:val="00137843"/>
    <w:rsid w:val="00137854"/>
    <w:rsid w:val="00137A4A"/>
    <w:rsid w:val="00137A64"/>
    <w:rsid w:val="00137B44"/>
    <w:rsid w:val="00137B9E"/>
    <w:rsid w:val="00137DC3"/>
    <w:rsid w:val="00137F0A"/>
    <w:rsid w:val="00137F0C"/>
    <w:rsid w:val="00137F7B"/>
    <w:rsid w:val="00137FDF"/>
    <w:rsid w:val="001400C9"/>
    <w:rsid w:val="001401FE"/>
    <w:rsid w:val="00140253"/>
    <w:rsid w:val="001402A9"/>
    <w:rsid w:val="001402C3"/>
    <w:rsid w:val="0014035A"/>
    <w:rsid w:val="001403BB"/>
    <w:rsid w:val="0014051C"/>
    <w:rsid w:val="00140586"/>
    <w:rsid w:val="001405BB"/>
    <w:rsid w:val="00140652"/>
    <w:rsid w:val="00140676"/>
    <w:rsid w:val="00140697"/>
    <w:rsid w:val="001406B1"/>
    <w:rsid w:val="001406BD"/>
    <w:rsid w:val="001406F1"/>
    <w:rsid w:val="00140754"/>
    <w:rsid w:val="0014082A"/>
    <w:rsid w:val="0014087A"/>
    <w:rsid w:val="00140889"/>
    <w:rsid w:val="00140912"/>
    <w:rsid w:val="001409CD"/>
    <w:rsid w:val="001409E7"/>
    <w:rsid w:val="00140A23"/>
    <w:rsid w:val="00140B27"/>
    <w:rsid w:val="00140BA3"/>
    <w:rsid w:val="00140C39"/>
    <w:rsid w:val="00140D3E"/>
    <w:rsid w:val="00140D51"/>
    <w:rsid w:val="00140D5F"/>
    <w:rsid w:val="00140E65"/>
    <w:rsid w:val="00140F38"/>
    <w:rsid w:val="00140F6C"/>
    <w:rsid w:val="00140FA1"/>
    <w:rsid w:val="0014111F"/>
    <w:rsid w:val="00141183"/>
    <w:rsid w:val="00141191"/>
    <w:rsid w:val="001411AB"/>
    <w:rsid w:val="00141259"/>
    <w:rsid w:val="001412E0"/>
    <w:rsid w:val="0014139A"/>
    <w:rsid w:val="001413BF"/>
    <w:rsid w:val="001414EB"/>
    <w:rsid w:val="00141586"/>
    <w:rsid w:val="001415A1"/>
    <w:rsid w:val="00141624"/>
    <w:rsid w:val="00141632"/>
    <w:rsid w:val="00141679"/>
    <w:rsid w:val="00141690"/>
    <w:rsid w:val="0014169D"/>
    <w:rsid w:val="0014178D"/>
    <w:rsid w:val="00141821"/>
    <w:rsid w:val="00141918"/>
    <w:rsid w:val="001419D7"/>
    <w:rsid w:val="00141B09"/>
    <w:rsid w:val="00141B37"/>
    <w:rsid w:val="00141BF1"/>
    <w:rsid w:val="00141C6E"/>
    <w:rsid w:val="00141DBC"/>
    <w:rsid w:val="00141E6E"/>
    <w:rsid w:val="00141EF1"/>
    <w:rsid w:val="00141F3F"/>
    <w:rsid w:val="00141F63"/>
    <w:rsid w:val="00141F7C"/>
    <w:rsid w:val="00141FDF"/>
    <w:rsid w:val="00142029"/>
    <w:rsid w:val="00142088"/>
    <w:rsid w:val="001420A5"/>
    <w:rsid w:val="001420F6"/>
    <w:rsid w:val="00142123"/>
    <w:rsid w:val="00142280"/>
    <w:rsid w:val="00142317"/>
    <w:rsid w:val="00142397"/>
    <w:rsid w:val="001423C5"/>
    <w:rsid w:val="0014240D"/>
    <w:rsid w:val="00142572"/>
    <w:rsid w:val="00142669"/>
    <w:rsid w:val="00142702"/>
    <w:rsid w:val="00142750"/>
    <w:rsid w:val="0014282B"/>
    <w:rsid w:val="001428FC"/>
    <w:rsid w:val="00142961"/>
    <w:rsid w:val="001429BE"/>
    <w:rsid w:val="001429F9"/>
    <w:rsid w:val="00142AA1"/>
    <w:rsid w:val="00142AB0"/>
    <w:rsid w:val="00142B48"/>
    <w:rsid w:val="00142B53"/>
    <w:rsid w:val="00142B6C"/>
    <w:rsid w:val="00142C35"/>
    <w:rsid w:val="00142CB0"/>
    <w:rsid w:val="00142CBC"/>
    <w:rsid w:val="00142EAA"/>
    <w:rsid w:val="00142EB4"/>
    <w:rsid w:val="00142EE9"/>
    <w:rsid w:val="00142F4E"/>
    <w:rsid w:val="00143018"/>
    <w:rsid w:val="001430F6"/>
    <w:rsid w:val="001432CB"/>
    <w:rsid w:val="0014343A"/>
    <w:rsid w:val="001435CC"/>
    <w:rsid w:val="001435FA"/>
    <w:rsid w:val="00143673"/>
    <w:rsid w:val="00143693"/>
    <w:rsid w:val="00143738"/>
    <w:rsid w:val="0014389D"/>
    <w:rsid w:val="00143916"/>
    <w:rsid w:val="001439D7"/>
    <w:rsid w:val="00143A60"/>
    <w:rsid w:val="00143AB2"/>
    <w:rsid w:val="00143C05"/>
    <w:rsid w:val="00143C75"/>
    <w:rsid w:val="00143C87"/>
    <w:rsid w:val="00143D70"/>
    <w:rsid w:val="00143DF3"/>
    <w:rsid w:val="00143E37"/>
    <w:rsid w:val="00143E3A"/>
    <w:rsid w:val="00143ECE"/>
    <w:rsid w:val="001440E3"/>
    <w:rsid w:val="0014412C"/>
    <w:rsid w:val="001441FC"/>
    <w:rsid w:val="0014423F"/>
    <w:rsid w:val="0014430D"/>
    <w:rsid w:val="00144315"/>
    <w:rsid w:val="00144328"/>
    <w:rsid w:val="0014439A"/>
    <w:rsid w:val="001444C5"/>
    <w:rsid w:val="00144573"/>
    <w:rsid w:val="001445B4"/>
    <w:rsid w:val="00144698"/>
    <w:rsid w:val="0014475E"/>
    <w:rsid w:val="001447C6"/>
    <w:rsid w:val="001447E1"/>
    <w:rsid w:val="00144829"/>
    <w:rsid w:val="00144913"/>
    <w:rsid w:val="00144AAA"/>
    <w:rsid w:val="00144B24"/>
    <w:rsid w:val="00144C7B"/>
    <w:rsid w:val="00144D0D"/>
    <w:rsid w:val="00144D90"/>
    <w:rsid w:val="00144DA6"/>
    <w:rsid w:val="00144DA9"/>
    <w:rsid w:val="00144DFB"/>
    <w:rsid w:val="00144E90"/>
    <w:rsid w:val="00144E92"/>
    <w:rsid w:val="00144EBD"/>
    <w:rsid w:val="00144F31"/>
    <w:rsid w:val="00144FAA"/>
    <w:rsid w:val="0014509E"/>
    <w:rsid w:val="001450E5"/>
    <w:rsid w:val="001451AE"/>
    <w:rsid w:val="001451B9"/>
    <w:rsid w:val="001451E1"/>
    <w:rsid w:val="001451E3"/>
    <w:rsid w:val="001451F0"/>
    <w:rsid w:val="00145206"/>
    <w:rsid w:val="00145218"/>
    <w:rsid w:val="0014523F"/>
    <w:rsid w:val="001452EC"/>
    <w:rsid w:val="00145415"/>
    <w:rsid w:val="00145431"/>
    <w:rsid w:val="0014546D"/>
    <w:rsid w:val="001454EA"/>
    <w:rsid w:val="001455BA"/>
    <w:rsid w:val="00145674"/>
    <w:rsid w:val="0014568A"/>
    <w:rsid w:val="00145890"/>
    <w:rsid w:val="00145995"/>
    <w:rsid w:val="001459C2"/>
    <w:rsid w:val="00145A8D"/>
    <w:rsid w:val="00145AF7"/>
    <w:rsid w:val="00145C18"/>
    <w:rsid w:val="00145CF5"/>
    <w:rsid w:val="00145D80"/>
    <w:rsid w:val="00145DDF"/>
    <w:rsid w:val="00145EF9"/>
    <w:rsid w:val="00145FEC"/>
    <w:rsid w:val="001460AF"/>
    <w:rsid w:val="001460B3"/>
    <w:rsid w:val="001460C5"/>
    <w:rsid w:val="001460E0"/>
    <w:rsid w:val="00146206"/>
    <w:rsid w:val="00146654"/>
    <w:rsid w:val="001466DE"/>
    <w:rsid w:val="00146761"/>
    <w:rsid w:val="00146799"/>
    <w:rsid w:val="0014683E"/>
    <w:rsid w:val="0014687D"/>
    <w:rsid w:val="001468F7"/>
    <w:rsid w:val="001469CA"/>
    <w:rsid w:val="00146A41"/>
    <w:rsid w:val="00146B1C"/>
    <w:rsid w:val="00146B1E"/>
    <w:rsid w:val="00146B9D"/>
    <w:rsid w:val="00146BB2"/>
    <w:rsid w:val="00146C39"/>
    <w:rsid w:val="00146D85"/>
    <w:rsid w:val="00146E4B"/>
    <w:rsid w:val="00146E54"/>
    <w:rsid w:val="00146E92"/>
    <w:rsid w:val="00146EDD"/>
    <w:rsid w:val="00146F04"/>
    <w:rsid w:val="00146F84"/>
    <w:rsid w:val="00146FB3"/>
    <w:rsid w:val="00146FC1"/>
    <w:rsid w:val="00146FFB"/>
    <w:rsid w:val="00147065"/>
    <w:rsid w:val="0014713B"/>
    <w:rsid w:val="001471A0"/>
    <w:rsid w:val="00147259"/>
    <w:rsid w:val="0014728C"/>
    <w:rsid w:val="001472A5"/>
    <w:rsid w:val="001472BD"/>
    <w:rsid w:val="00147433"/>
    <w:rsid w:val="00147483"/>
    <w:rsid w:val="001474BF"/>
    <w:rsid w:val="0014759B"/>
    <w:rsid w:val="001476EA"/>
    <w:rsid w:val="0014770C"/>
    <w:rsid w:val="0014776E"/>
    <w:rsid w:val="001478E5"/>
    <w:rsid w:val="00147906"/>
    <w:rsid w:val="0014795D"/>
    <w:rsid w:val="001479C6"/>
    <w:rsid w:val="00147A68"/>
    <w:rsid w:val="00147A97"/>
    <w:rsid w:val="00147AF7"/>
    <w:rsid w:val="00147B32"/>
    <w:rsid w:val="00147BDD"/>
    <w:rsid w:val="00147C46"/>
    <w:rsid w:val="00147CC5"/>
    <w:rsid w:val="00147DFF"/>
    <w:rsid w:val="00147E4C"/>
    <w:rsid w:val="00147EE1"/>
    <w:rsid w:val="00147F0B"/>
    <w:rsid w:val="00147F55"/>
    <w:rsid w:val="00150101"/>
    <w:rsid w:val="00150136"/>
    <w:rsid w:val="00150200"/>
    <w:rsid w:val="0015022F"/>
    <w:rsid w:val="00150326"/>
    <w:rsid w:val="00150340"/>
    <w:rsid w:val="001503E7"/>
    <w:rsid w:val="00150507"/>
    <w:rsid w:val="00150559"/>
    <w:rsid w:val="00150848"/>
    <w:rsid w:val="00150859"/>
    <w:rsid w:val="00150970"/>
    <w:rsid w:val="0015099D"/>
    <w:rsid w:val="00150A2E"/>
    <w:rsid w:val="00150B7E"/>
    <w:rsid w:val="00150BD6"/>
    <w:rsid w:val="00150C63"/>
    <w:rsid w:val="00150C98"/>
    <w:rsid w:val="00150E1C"/>
    <w:rsid w:val="00150E37"/>
    <w:rsid w:val="00150F86"/>
    <w:rsid w:val="00150F95"/>
    <w:rsid w:val="00151006"/>
    <w:rsid w:val="00151063"/>
    <w:rsid w:val="00151079"/>
    <w:rsid w:val="0015108E"/>
    <w:rsid w:val="001510DE"/>
    <w:rsid w:val="001511A5"/>
    <w:rsid w:val="001511D0"/>
    <w:rsid w:val="001511E6"/>
    <w:rsid w:val="00151333"/>
    <w:rsid w:val="001513DB"/>
    <w:rsid w:val="00151423"/>
    <w:rsid w:val="0015149A"/>
    <w:rsid w:val="001514CE"/>
    <w:rsid w:val="00151620"/>
    <w:rsid w:val="00151632"/>
    <w:rsid w:val="0015163E"/>
    <w:rsid w:val="0015168D"/>
    <w:rsid w:val="001516D0"/>
    <w:rsid w:val="0015173B"/>
    <w:rsid w:val="001517F4"/>
    <w:rsid w:val="00151874"/>
    <w:rsid w:val="001518B2"/>
    <w:rsid w:val="001518FC"/>
    <w:rsid w:val="00151906"/>
    <w:rsid w:val="00151993"/>
    <w:rsid w:val="00151998"/>
    <w:rsid w:val="001519C4"/>
    <w:rsid w:val="00151A78"/>
    <w:rsid w:val="00151AB8"/>
    <w:rsid w:val="00151B92"/>
    <w:rsid w:val="00151B94"/>
    <w:rsid w:val="00151BC8"/>
    <w:rsid w:val="00151C06"/>
    <w:rsid w:val="00151CF0"/>
    <w:rsid w:val="00151CF5"/>
    <w:rsid w:val="00151D86"/>
    <w:rsid w:val="00151EF9"/>
    <w:rsid w:val="00151F5B"/>
    <w:rsid w:val="00151F7E"/>
    <w:rsid w:val="001521E6"/>
    <w:rsid w:val="00152247"/>
    <w:rsid w:val="00152397"/>
    <w:rsid w:val="0015241C"/>
    <w:rsid w:val="0015253D"/>
    <w:rsid w:val="001525A4"/>
    <w:rsid w:val="0015262A"/>
    <w:rsid w:val="0015269E"/>
    <w:rsid w:val="00152720"/>
    <w:rsid w:val="00152763"/>
    <w:rsid w:val="001528D9"/>
    <w:rsid w:val="001529CF"/>
    <w:rsid w:val="00152A73"/>
    <w:rsid w:val="00152A8D"/>
    <w:rsid w:val="00152AB5"/>
    <w:rsid w:val="00152ABE"/>
    <w:rsid w:val="00152B9E"/>
    <w:rsid w:val="00152C7C"/>
    <w:rsid w:val="00152D54"/>
    <w:rsid w:val="00152D56"/>
    <w:rsid w:val="00152D9C"/>
    <w:rsid w:val="00152DD7"/>
    <w:rsid w:val="00152E0C"/>
    <w:rsid w:val="00152E3A"/>
    <w:rsid w:val="00152E9F"/>
    <w:rsid w:val="00152F58"/>
    <w:rsid w:val="0015303E"/>
    <w:rsid w:val="00153083"/>
    <w:rsid w:val="001530A3"/>
    <w:rsid w:val="001530B1"/>
    <w:rsid w:val="0015315A"/>
    <w:rsid w:val="00153168"/>
    <w:rsid w:val="0015333B"/>
    <w:rsid w:val="00153350"/>
    <w:rsid w:val="0015339D"/>
    <w:rsid w:val="001533C5"/>
    <w:rsid w:val="001534EF"/>
    <w:rsid w:val="001534FB"/>
    <w:rsid w:val="001535C9"/>
    <w:rsid w:val="001536C8"/>
    <w:rsid w:val="00153730"/>
    <w:rsid w:val="001537A2"/>
    <w:rsid w:val="00153819"/>
    <w:rsid w:val="0015382B"/>
    <w:rsid w:val="00153896"/>
    <w:rsid w:val="00153930"/>
    <w:rsid w:val="00153A2D"/>
    <w:rsid w:val="00153AB5"/>
    <w:rsid w:val="00153AE4"/>
    <w:rsid w:val="00153BAD"/>
    <w:rsid w:val="00153BB1"/>
    <w:rsid w:val="00153BD3"/>
    <w:rsid w:val="00153D4A"/>
    <w:rsid w:val="00153DB1"/>
    <w:rsid w:val="00153FB9"/>
    <w:rsid w:val="00154020"/>
    <w:rsid w:val="00154146"/>
    <w:rsid w:val="0015416B"/>
    <w:rsid w:val="0015416F"/>
    <w:rsid w:val="00154186"/>
    <w:rsid w:val="00154195"/>
    <w:rsid w:val="001541AB"/>
    <w:rsid w:val="001541C1"/>
    <w:rsid w:val="00154372"/>
    <w:rsid w:val="001543E2"/>
    <w:rsid w:val="00154460"/>
    <w:rsid w:val="0015458F"/>
    <w:rsid w:val="001545B8"/>
    <w:rsid w:val="001545F3"/>
    <w:rsid w:val="00154665"/>
    <w:rsid w:val="0015468A"/>
    <w:rsid w:val="00154705"/>
    <w:rsid w:val="0015471D"/>
    <w:rsid w:val="0015472F"/>
    <w:rsid w:val="0015483C"/>
    <w:rsid w:val="00154856"/>
    <w:rsid w:val="001548C6"/>
    <w:rsid w:val="001548CF"/>
    <w:rsid w:val="00154920"/>
    <w:rsid w:val="001549D1"/>
    <w:rsid w:val="00154A6B"/>
    <w:rsid w:val="00154A7D"/>
    <w:rsid w:val="00154B0F"/>
    <w:rsid w:val="00154B1F"/>
    <w:rsid w:val="00154B2C"/>
    <w:rsid w:val="00154BCA"/>
    <w:rsid w:val="00154C01"/>
    <w:rsid w:val="00154C2E"/>
    <w:rsid w:val="00154E7C"/>
    <w:rsid w:val="00154F14"/>
    <w:rsid w:val="00154F4A"/>
    <w:rsid w:val="00154F68"/>
    <w:rsid w:val="00154FD0"/>
    <w:rsid w:val="0015508F"/>
    <w:rsid w:val="001550A3"/>
    <w:rsid w:val="0015512A"/>
    <w:rsid w:val="00155144"/>
    <w:rsid w:val="00155206"/>
    <w:rsid w:val="00155295"/>
    <w:rsid w:val="001552BB"/>
    <w:rsid w:val="0015535D"/>
    <w:rsid w:val="0015537F"/>
    <w:rsid w:val="001553DD"/>
    <w:rsid w:val="00155417"/>
    <w:rsid w:val="0015553D"/>
    <w:rsid w:val="001555F8"/>
    <w:rsid w:val="00155787"/>
    <w:rsid w:val="001557B3"/>
    <w:rsid w:val="001557FF"/>
    <w:rsid w:val="0015587C"/>
    <w:rsid w:val="001558FD"/>
    <w:rsid w:val="00155A2B"/>
    <w:rsid w:val="00155A6D"/>
    <w:rsid w:val="00155ACA"/>
    <w:rsid w:val="00155AEB"/>
    <w:rsid w:val="00155D4E"/>
    <w:rsid w:val="00155E19"/>
    <w:rsid w:val="00155E3A"/>
    <w:rsid w:val="00155F2C"/>
    <w:rsid w:val="00155F9D"/>
    <w:rsid w:val="00156126"/>
    <w:rsid w:val="00156331"/>
    <w:rsid w:val="00156357"/>
    <w:rsid w:val="001563E4"/>
    <w:rsid w:val="00156419"/>
    <w:rsid w:val="00156426"/>
    <w:rsid w:val="001564ED"/>
    <w:rsid w:val="001565FD"/>
    <w:rsid w:val="0015673D"/>
    <w:rsid w:val="00156851"/>
    <w:rsid w:val="00156998"/>
    <w:rsid w:val="00156A2C"/>
    <w:rsid w:val="00156A31"/>
    <w:rsid w:val="00156A9C"/>
    <w:rsid w:val="00156ADD"/>
    <w:rsid w:val="00156AE8"/>
    <w:rsid w:val="00156B48"/>
    <w:rsid w:val="00156D2D"/>
    <w:rsid w:val="00156D9C"/>
    <w:rsid w:val="00156DCE"/>
    <w:rsid w:val="00156DDE"/>
    <w:rsid w:val="00156DF9"/>
    <w:rsid w:val="00156E0B"/>
    <w:rsid w:val="00156E33"/>
    <w:rsid w:val="00156F18"/>
    <w:rsid w:val="00156F36"/>
    <w:rsid w:val="00157006"/>
    <w:rsid w:val="00157116"/>
    <w:rsid w:val="001571DC"/>
    <w:rsid w:val="0015720F"/>
    <w:rsid w:val="001572E8"/>
    <w:rsid w:val="001574CD"/>
    <w:rsid w:val="0015756A"/>
    <w:rsid w:val="001575CC"/>
    <w:rsid w:val="00157646"/>
    <w:rsid w:val="0015766D"/>
    <w:rsid w:val="001576A3"/>
    <w:rsid w:val="0015780D"/>
    <w:rsid w:val="001578DC"/>
    <w:rsid w:val="00157901"/>
    <w:rsid w:val="00157951"/>
    <w:rsid w:val="00157987"/>
    <w:rsid w:val="001579E1"/>
    <w:rsid w:val="00157A37"/>
    <w:rsid w:val="00157ADE"/>
    <w:rsid w:val="00157B16"/>
    <w:rsid w:val="00157B78"/>
    <w:rsid w:val="00157B7E"/>
    <w:rsid w:val="00157BE1"/>
    <w:rsid w:val="00157BF5"/>
    <w:rsid w:val="00157C60"/>
    <w:rsid w:val="00157CD1"/>
    <w:rsid w:val="00157E23"/>
    <w:rsid w:val="00157EA6"/>
    <w:rsid w:val="00157FD3"/>
    <w:rsid w:val="001600C0"/>
    <w:rsid w:val="001600F3"/>
    <w:rsid w:val="0016018A"/>
    <w:rsid w:val="001601AC"/>
    <w:rsid w:val="001601DB"/>
    <w:rsid w:val="001601DD"/>
    <w:rsid w:val="00160217"/>
    <w:rsid w:val="00160292"/>
    <w:rsid w:val="0016035E"/>
    <w:rsid w:val="001603F5"/>
    <w:rsid w:val="001604B1"/>
    <w:rsid w:val="001604DD"/>
    <w:rsid w:val="001604ED"/>
    <w:rsid w:val="00160552"/>
    <w:rsid w:val="001605D5"/>
    <w:rsid w:val="0016060D"/>
    <w:rsid w:val="001606EF"/>
    <w:rsid w:val="00160761"/>
    <w:rsid w:val="001607D8"/>
    <w:rsid w:val="00160899"/>
    <w:rsid w:val="001608A0"/>
    <w:rsid w:val="00160952"/>
    <w:rsid w:val="001609D8"/>
    <w:rsid w:val="001609DF"/>
    <w:rsid w:val="001609ED"/>
    <w:rsid w:val="00160A02"/>
    <w:rsid w:val="00160B85"/>
    <w:rsid w:val="00160BA7"/>
    <w:rsid w:val="00160BE2"/>
    <w:rsid w:val="00160C09"/>
    <w:rsid w:val="00160C0B"/>
    <w:rsid w:val="00160C6A"/>
    <w:rsid w:val="00160C71"/>
    <w:rsid w:val="00160C72"/>
    <w:rsid w:val="00160CCF"/>
    <w:rsid w:val="00160DFA"/>
    <w:rsid w:val="00160E0D"/>
    <w:rsid w:val="00160E17"/>
    <w:rsid w:val="00160F14"/>
    <w:rsid w:val="00160F6A"/>
    <w:rsid w:val="00160FCF"/>
    <w:rsid w:val="00160FE9"/>
    <w:rsid w:val="001610B8"/>
    <w:rsid w:val="001610C2"/>
    <w:rsid w:val="0016115E"/>
    <w:rsid w:val="001611EE"/>
    <w:rsid w:val="00161211"/>
    <w:rsid w:val="00161273"/>
    <w:rsid w:val="0016136E"/>
    <w:rsid w:val="00161485"/>
    <w:rsid w:val="001614F9"/>
    <w:rsid w:val="001615D5"/>
    <w:rsid w:val="0016176D"/>
    <w:rsid w:val="00161860"/>
    <w:rsid w:val="001618FF"/>
    <w:rsid w:val="00161AD6"/>
    <w:rsid w:val="00161BDC"/>
    <w:rsid w:val="00161C3A"/>
    <w:rsid w:val="00161C53"/>
    <w:rsid w:val="00161CB2"/>
    <w:rsid w:val="00161CC7"/>
    <w:rsid w:val="00161CE6"/>
    <w:rsid w:val="00161CF7"/>
    <w:rsid w:val="00161DE9"/>
    <w:rsid w:val="00161DEC"/>
    <w:rsid w:val="00161E33"/>
    <w:rsid w:val="00161E4C"/>
    <w:rsid w:val="001620F9"/>
    <w:rsid w:val="00162102"/>
    <w:rsid w:val="0016212F"/>
    <w:rsid w:val="001622D9"/>
    <w:rsid w:val="001625AB"/>
    <w:rsid w:val="00162747"/>
    <w:rsid w:val="00162760"/>
    <w:rsid w:val="001627BF"/>
    <w:rsid w:val="001627CD"/>
    <w:rsid w:val="0016290F"/>
    <w:rsid w:val="0016296B"/>
    <w:rsid w:val="001629A8"/>
    <w:rsid w:val="00162B05"/>
    <w:rsid w:val="00162B6B"/>
    <w:rsid w:val="00162BDE"/>
    <w:rsid w:val="00162C08"/>
    <w:rsid w:val="00162C45"/>
    <w:rsid w:val="00162CA2"/>
    <w:rsid w:val="00162CEE"/>
    <w:rsid w:val="00162D84"/>
    <w:rsid w:val="00162DCC"/>
    <w:rsid w:val="00162E4B"/>
    <w:rsid w:val="00162E4E"/>
    <w:rsid w:val="00162E73"/>
    <w:rsid w:val="00162EB8"/>
    <w:rsid w:val="00162F1F"/>
    <w:rsid w:val="00162F7D"/>
    <w:rsid w:val="00163016"/>
    <w:rsid w:val="00163091"/>
    <w:rsid w:val="001630C0"/>
    <w:rsid w:val="001631F7"/>
    <w:rsid w:val="00163369"/>
    <w:rsid w:val="001633C2"/>
    <w:rsid w:val="0016341C"/>
    <w:rsid w:val="0016343A"/>
    <w:rsid w:val="00163501"/>
    <w:rsid w:val="0016357E"/>
    <w:rsid w:val="0016365B"/>
    <w:rsid w:val="00163863"/>
    <w:rsid w:val="0016388F"/>
    <w:rsid w:val="001639EA"/>
    <w:rsid w:val="001639F9"/>
    <w:rsid w:val="00163B3D"/>
    <w:rsid w:val="00163B5C"/>
    <w:rsid w:val="00163B68"/>
    <w:rsid w:val="00163C71"/>
    <w:rsid w:val="00163D95"/>
    <w:rsid w:val="00163DC6"/>
    <w:rsid w:val="00163DD6"/>
    <w:rsid w:val="00163E13"/>
    <w:rsid w:val="00163EDE"/>
    <w:rsid w:val="00163F45"/>
    <w:rsid w:val="00163F91"/>
    <w:rsid w:val="00164019"/>
    <w:rsid w:val="001640A4"/>
    <w:rsid w:val="001640EC"/>
    <w:rsid w:val="00164171"/>
    <w:rsid w:val="001642EB"/>
    <w:rsid w:val="00164314"/>
    <w:rsid w:val="0016436D"/>
    <w:rsid w:val="00164373"/>
    <w:rsid w:val="00164415"/>
    <w:rsid w:val="00164447"/>
    <w:rsid w:val="001644E2"/>
    <w:rsid w:val="0016457B"/>
    <w:rsid w:val="00164622"/>
    <w:rsid w:val="0016463C"/>
    <w:rsid w:val="0016466A"/>
    <w:rsid w:val="001646D2"/>
    <w:rsid w:val="001646D6"/>
    <w:rsid w:val="001646F8"/>
    <w:rsid w:val="001647AC"/>
    <w:rsid w:val="00164A3A"/>
    <w:rsid w:val="00164AAA"/>
    <w:rsid w:val="00164AE6"/>
    <w:rsid w:val="00164B00"/>
    <w:rsid w:val="00164CF6"/>
    <w:rsid w:val="00164D3B"/>
    <w:rsid w:val="00164E03"/>
    <w:rsid w:val="00164E07"/>
    <w:rsid w:val="00164E50"/>
    <w:rsid w:val="00164EBB"/>
    <w:rsid w:val="00164F49"/>
    <w:rsid w:val="00164F7A"/>
    <w:rsid w:val="00165004"/>
    <w:rsid w:val="00165014"/>
    <w:rsid w:val="0016510B"/>
    <w:rsid w:val="00165127"/>
    <w:rsid w:val="001651B5"/>
    <w:rsid w:val="001651C7"/>
    <w:rsid w:val="0016528D"/>
    <w:rsid w:val="001652B8"/>
    <w:rsid w:val="001652EB"/>
    <w:rsid w:val="00165334"/>
    <w:rsid w:val="001653F9"/>
    <w:rsid w:val="001655A3"/>
    <w:rsid w:val="00165635"/>
    <w:rsid w:val="00165641"/>
    <w:rsid w:val="00165720"/>
    <w:rsid w:val="00165727"/>
    <w:rsid w:val="00165761"/>
    <w:rsid w:val="001657A0"/>
    <w:rsid w:val="001657BE"/>
    <w:rsid w:val="001657C9"/>
    <w:rsid w:val="00165881"/>
    <w:rsid w:val="00165960"/>
    <w:rsid w:val="001659AC"/>
    <w:rsid w:val="001659D3"/>
    <w:rsid w:val="00165C8A"/>
    <w:rsid w:val="00165CE2"/>
    <w:rsid w:val="00165E53"/>
    <w:rsid w:val="00165F09"/>
    <w:rsid w:val="001661CA"/>
    <w:rsid w:val="001661DA"/>
    <w:rsid w:val="001662B3"/>
    <w:rsid w:val="001662DA"/>
    <w:rsid w:val="00166325"/>
    <w:rsid w:val="001663E4"/>
    <w:rsid w:val="00166521"/>
    <w:rsid w:val="00166568"/>
    <w:rsid w:val="00166594"/>
    <w:rsid w:val="001665E9"/>
    <w:rsid w:val="0016663C"/>
    <w:rsid w:val="0016664D"/>
    <w:rsid w:val="0016664F"/>
    <w:rsid w:val="001667C1"/>
    <w:rsid w:val="001667F4"/>
    <w:rsid w:val="00166830"/>
    <w:rsid w:val="001668A0"/>
    <w:rsid w:val="001669F3"/>
    <w:rsid w:val="00166A9D"/>
    <w:rsid w:val="00166B98"/>
    <w:rsid w:val="00166BBD"/>
    <w:rsid w:val="00166C51"/>
    <w:rsid w:val="00166F1C"/>
    <w:rsid w:val="00166F52"/>
    <w:rsid w:val="00166FA7"/>
    <w:rsid w:val="00166FD2"/>
    <w:rsid w:val="00166FF0"/>
    <w:rsid w:val="001671E2"/>
    <w:rsid w:val="001671F4"/>
    <w:rsid w:val="001672B6"/>
    <w:rsid w:val="00167301"/>
    <w:rsid w:val="001673F1"/>
    <w:rsid w:val="00167573"/>
    <w:rsid w:val="001675DC"/>
    <w:rsid w:val="001675E3"/>
    <w:rsid w:val="00167604"/>
    <w:rsid w:val="00167784"/>
    <w:rsid w:val="00167801"/>
    <w:rsid w:val="001678AF"/>
    <w:rsid w:val="00167929"/>
    <w:rsid w:val="0016796C"/>
    <w:rsid w:val="00167A8E"/>
    <w:rsid w:val="00167A91"/>
    <w:rsid w:val="00167AC6"/>
    <w:rsid w:val="00167C30"/>
    <w:rsid w:val="00167C3E"/>
    <w:rsid w:val="00167C7D"/>
    <w:rsid w:val="00167C84"/>
    <w:rsid w:val="00167CAA"/>
    <w:rsid w:val="00167CF3"/>
    <w:rsid w:val="00167D1E"/>
    <w:rsid w:val="00167D5D"/>
    <w:rsid w:val="00167E79"/>
    <w:rsid w:val="00167E8E"/>
    <w:rsid w:val="00167E95"/>
    <w:rsid w:val="00167F25"/>
    <w:rsid w:val="001700B2"/>
    <w:rsid w:val="001700BE"/>
    <w:rsid w:val="00170180"/>
    <w:rsid w:val="001701F3"/>
    <w:rsid w:val="00170231"/>
    <w:rsid w:val="00170250"/>
    <w:rsid w:val="00170294"/>
    <w:rsid w:val="001702BF"/>
    <w:rsid w:val="0017030E"/>
    <w:rsid w:val="00170329"/>
    <w:rsid w:val="0017032E"/>
    <w:rsid w:val="001703D7"/>
    <w:rsid w:val="001704CF"/>
    <w:rsid w:val="001704FF"/>
    <w:rsid w:val="0017059E"/>
    <w:rsid w:val="0017063E"/>
    <w:rsid w:val="00170711"/>
    <w:rsid w:val="0017075A"/>
    <w:rsid w:val="0017077C"/>
    <w:rsid w:val="0017088F"/>
    <w:rsid w:val="001709CE"/>
    <w:rsid w:val="001709E6"/>
    <w:rsid w:val="00170AAC"/>
    <w:rsid w:val="00170B58"/>
    <w:rsid w:val="00170B7B"/>
    <w:rsid w:val="00170BB8"/>
    <w:rsid w:val="00170DDC"/>
    <w:rsid w:val="00170E17"/>
    <w:rsid w:val="00170EC3"/>
    <w:rsid w:val="00170FF0"/>
    <w:rsid w:val="001710DD"/>
    <w:rsid w:val="00171154"/>
    <w:rsid w:val="0017115B"/>
    <w:rsid w:val="00171219"/>
    <w:rsid w:val="0017122B"/>
    <w:rsid w:val="00171310"/>
    <w:rsid w:val="0017131A"/>
    <w:rsid w:val="0017133A"/>
    <w:rsid w:val="0017138E"/>
    <w:rsid w:val="00171428"/>
    <w:rsid w:val="0017146F"/>
    <w:rsid w:val="0017148E"/>
    <w:rsid w:val="001714C6"/>
    <w:rsid w:val="001714E5"/>
    <w:rsid w:val="0017151D"/>
    <w:rsid w:val="0017155D"/>
    <w:rsid w:val="0017156F"/>
    <w:rsid w:val="001715C0"/>
    <w:rsid w:val="0017161C"/>
    <w:rsid w:val="00171714"/>
    <w:rsid w:val="0017183D"/>
    <w:rsid w:val="0017183F"/>
    <w:rsid w:val="00171851"/>
    <w:rsid w:val="0017189C"/>
    <w:rsid w:val="001719C5"/>
    <w:rsid w:val="00171AF6"/>
    <w:rsid w:val="00171C23"/>
    <w:rsid w:val="00171D3D"/>
    <w:rsid w:val="00171D6C"/>
    <w:rsid w:val="00171DE5"/>
    <w:rsid w:val="00171E55"/>
    <w:rsid w:val="00171EA3"/>
    <w:rsid w:val="00171F98"/>
    <w:rsid w:val="00172020"/>
    <w:rsid w:val="001720A2"/>
    <w:rsid w:val="00172179"/>
    <w:rsid w:val="00172269"/>
    <w:rsid w:val="0017235C"/>
    <w:rsid w:val="001723A9"/>
    <w:rsid w:val="001723FF"/>
    <w:rsid w:val="00172492"/>
    <w:rsid w:val="0017257E"/>
    <w:rsid w:val="00172588"/>
    <w:rsid w:val="001726C1"/>
    <w:rsid w:val="00172725"/>
    <w:rsid w:val="0017272B"/>
    <w:rsid w:val="00172744"/>
    <w:rsid w:val="001727F5"/>
    <w:rsid w:val="001728C3"/>
    <w:rsid w:val="00172945"/>
    <w:rsid w:val="00172C10"/>
    <w:rsid w:val="00172C2D"/>
    <w:rsid w:val="00172CAA"/>
    <w:rsid w:val="00172CF3"/>
    <w:rsid w:val="00172DEB"/>
    <w:rsid w:val="00172E18"/>
    <w:rsid w:val="00172EA8"/>
    <w:rsid w:val="00172EEF"/>
    <w:rsid w:val="00172F65"/>
    <w:rsid w:val="00172FC9"/>
    <w:rsid w:val="001730A3"/>
    <w:rsid w:val="001730AB"/>
    <w:rsid w:val="00173104"/>
    <w:rsid w:val="001731E8"/>
    <w:rsid w:val="0017327C"/>
    <w:rsid w:val="001732B4"/>
    <w:rsid w:val="001732DA"/>
    <w:rsid w:val="001732E6"/>
    <w:rsid w:val="00173459"/>
    <w:rsid w:val="001734A2"/>
    <w:rsid w:val="001735BA"/>
    <w:rsid w:val="00173634"/>
    <w:rsid w:val="0017380D"/>
    <w:rsid w:val="00173866"/>
    <w:rsid w:val="001739F8"/>
    <w:rsid w:val="00173A84"/>
    <w:rsid w:val="00173AB0"/>
    <w:rsid w:val="00173D11"/>
    <w:rsid w:val="00173D33"/>
    <w:rsid w:val="00173DF1"/>
    <w:rsid w:val="00173EC9"/>
    <w:rsid w:val="00173EEE"/>
    <w:rsid w:val="00173EF5"/>
    <w:rsid w:val="00173F6E"/>
    <w:rsid w:val="00173F77"/>
    <w:rsid w:val="001740CB"/>
    <w:rsid w:val="001741C9"/>
    <w:rsid w:val="001741E1"/>
    <w:rsid w:val="0017424F"/>
    <w:rsid w:val="00174287"/>
    <w:rsid w:val="0017429D"/>
    <w:rsid w:val="001743DA"/>
    <w:rsid w:val="00174403"/>
    <w:rsid w:val="00174443"/>
    <w:rsid w:val="001745CB"/>
    <w:rsid w:val="0017466C"/>
    <w:rsid w:val="001746E1"/>
    <w:rsid w:val="001746E7"/>
    <w:rsid w:val="001747B9"/>
    <w:rsid w:val="001748AA"/>
    <w:rsid w:val="00174951"/>
    <w:rsid w:val="0017496D"/>
    <w:rsid w:val="001749C4"/>
    <w:rsid w:val="00174B13"/>
    <w:rsid w:val="00174BCA"/>
    <w:rsid w:val="00174CB8"/>
    <w:rsid w:val="00174D71"/>
    <w:rsid w:val="00174EA3"/>
    <w:rsid w:val="00174EAD"/>
    <w:rsid w:val="00174EE3"/>
    <w:rsid w:val="00175056"/>
    <w:rsid w:val="001751C7"/>
    <w:rsid w:val="001751ED"/>
    <w:rsid w:val="001752E2"/>
    <w:rsid w:val="001754F2"/>
    <w:rsid w:val="001756A2"/>
    <w:rsid w:val="0017572C"/>
    <w:rsid w:val="0017577B"/>
    <w:rsid w:val="001757BE"/>
    <w:rsid w:val="001757FE"/>
    <w:rsid w:val="0017582C"/>
    <w:rsid w:val="00175890"/>
    <w:rsid w:val="00175905"/>
    <w:rsid w:val="0017592F"/>
    <w:rsid w:val="001759CB"/>
    <w:rsid w:val="00175B1F"/>
    <w:rsid w:val="00175B8A"/>
    <w:rsid w:val="00175BBE"/>
    <w:rsid w:val="00175BCC"/>
    <w:rsid w:val="00175BF6"/>
    <w:rsid w:val="00175C31"/>
    <w:rsid w:val="00175CAD"/>
    <w:rsid w:val="00175DF0"/>
    <w:rsid w:val="00175F5D"/>
    <w:rsid w:val="001761C4"/>
    <w:rsid w:val="001761E9"/>
    <w:rsid w:val="00176406"/>
    <w:rsid w:val="001764B4"/>
    <w:rsid w:val="001764C1"/>
    <w:rsid w:val="00176512"/>
    <w:rsid w:val="001765E8"/>
    <w:rsid w:val="00176750"/>
    <w:rsid w:val="00176755"/>
    <w:rsid w:val="00176779"/>
    <w:rsid w:val="0017679A"/>
    <w:rsid w:val="001767D1"/>
    <w:rsid w:val="001767D8"/>
    <w:rsid w:val="001767E7"/>
    <w:rsid w:val="00176847"/>
    <w:rsid w:val="00176882"/>
    <w:rsid w:val="00176A1E"/>
    <w:rsid w:val="00176A49"/>
    <w:rsid w:val="00176A4D"/>
    <w:rsid w:val="00176B2D"/>
    <w:rsid w:val="00176B36"/>
    <w:rsid w:val="00176B69"/>
    <w:rsid w:val="00176B88"/>
    <w:rsid w:val="00176BB2"/>
    <w:rsid w:val="00176C29"/>
    <w:rsid w:val="00176C55"/>
    <w:rsid w:val="00176C63"/>
    <w:rsid w:val="00176D81"/>
    <w:rsid w:val="00176DBB"/>
    <w:rsid w:val="00176DE3"/>
    <w:rsid w:val="00176E33"/>
    <w:rsid w:val="00176F82"/>
    <w:rsid w:val="0017701D"/>
    <w:rsid w:val="00177082"/>
    <w:rsid w:val="00177143"/>
    <w:rsid w:val="00177160"/>
    <w:rsid w:val="001772C3"/>
    <w:rsid w:val="00177305"/>
    <w:rsid w:val="0017735C"/>
    <w:rsid w:val="0017737B"/>
    <w:rsid w:val="00177433"/>
    <w:rsid w:val="001774FD"/>
    <w:rsid w:val="001775E6"/>
    <w:rsid w:val="00177623"/>
    <w:rsid w:val="00177697"/>
    <w:rsid w:val="001776C8"/>
    <w:rsid w:val="00177760"/>
    <w:rsid w:val="00177794"/>
    <w:rsid w:val="00177825"/>
    <w:rsid w:val="0017786F"/>
    <w:rsid w:val="0017789A"/>
    <w:rsid w:val="001778EB"/>
    <w:rsid w:val="0017792C"/>
    <w:rsid w:val="0017798C"/>
    <w:rsid w:val="00177A34"/>
    <w:rsid w:val="00177AE9"/>
    <w:rsid w:val="00177B38"/>
    <w:rsid w:val="00177BA9"/>
    <w:rsid w:val="00177C35"/>
    <w:rsid w:val="00177CAD"/>
    <w:rsid w:val="00177D19"/>
    <w:rsid w:val="00177F2A"/>
    <w:rsid w:val="00177FC1"/>
    <w:rsid w:val="001800F4"/>
    <w:rsid w:val="00180328"/>
    <w:rsid w:val="0018032B"/>
    <w:rsid w:val="001803C4"/>
    <w:rsid w:val="00180417"/>
    <w:rsid w:val="001804FD"/>
    <w:rsid w:val="00180572"/>
    <w:rsid w:val="0018060A"/>
    <w:rsid w:val="0018062B"/>
    <w:rsid w:val="00180630"/>
    <w:rsid w:val="0018065A"/>
    <w:rsid w:val="001806BB"/>
    <w:rsid w:val="001806BC"/>
    <w:rsid w:val="00180718"/>
    <w:rsid w:val="00180740"/>
    <w:rsid w:val="00180770"/>
    <w:rsid w:val="001808DD"/>
    <w:rsid w:val="00180925"/>
    <w:rsid w:val="00180928"/>
    <w:rsid w:val="00180989"/>
    <w:rsid w:val="001809CC"/>
    <w:rsid w:val="001809DB"/>
    <w:rsid w:val="00180AC8"/>
    <w:rsid w:val="00180B60"/>
    <w:rsid w:val="00180B63"/>
    <w:rsid w:val="00180C94"/>
    <w:rsid w:val="00180CD2"/>
    <w:rsid w:val="00180CE0"/>
    <w:rsid w:val="00180D53"/>
    <w:rsid w:val="00180D57"/>
    <w:rsid w:val="00180DC4"/>
    <w:rsid w:val="00180DD0"/>
    <w:rsid w:val="00180E3C"/>
    <w:rsid w:val="00180F4B"/>
    <w:rsid w:val="00180F56"/>
    <w:rsid w:val="00180F5D"/>
    <w:rsid w:val="0018103D"/>
    <w:rsid w:val="001810D0"/>
    <w:rsid w:val="001810EC"/>
    <w:rsid w:val="0018110D"/>
    <w:rsid w:val="00181161"/>
    <w:rsid w:val="0018118B"/>
    <w:rsid w:val="001811BA"/>
    <w:rsid w:val="0018129B"/>
    <w:rsid w:val="001812F1"/>
    <w:rsid w:val="001812F8"/>
    <w:rsid w:val="0018131C"/>
    <w:rsid w:val="00181375"/>
    <w:rsid w:val="00181481"/>
    <w:rsid w:val="001814C4"/>
    <w:rsid w:val="001815E6"/>
    <w:rsid w:val="00181648"/>
    <w:rsid w:val="001816E6"/>
    <w:rsid w:val="00181712"/>
    <w:rsid w:val="00181758"/>
    <w:rsid w:val="001817E8"/>
    <w:rsid w:val="00181A9B"/>
    <w:rsid w:val="00181AF6"/>
    <w:rsid w:val="00181BAA"/>
    <w:rsid w:val="00181CAD"/>
    <w:rsid w:val="00181E66"/>
    <w:rsid w:val="00181EC5"/>
    <w:rsid w:val="00181F51"/>
    <w:rsid w:val="00181FA7"/>
    <w:rsid w:val="0018200C"/>
    <w:rsid w:val="00182216"/>
    <w:rsid w:val="001822E0"/>
    <w:rsid w:val="001822E6"/>
    <w:rsid w:val="00182314"/>
    <w:rsid w:val="00182412"/>
    <w:rsid w:val="00182427"/>
    <w:rsid w:val="0018243D"/>
    <w:rsid w:val="0018246C"/>
    <w:rsid w:val="00182483"/>
    <w:rsid w:val="001825EF"/>
    <w:rsid w:val="001826BE"/>
    <w:rsid w:val="001828BA"/>
    <w:rsid w:val="00182944"/>
    <w:rsid w:val="00182AF1"/>
    <w:rsid w:val="00182BA4"/>
    <w:rsid w:val="00182C05"/>
    <w:rsid w:val="00182C77"/>
    <w:rsid w:val="00182DC0"/>
    <w:rsid w:val="00182EB0"/>
    <w:rsid w:val="00182F78"/>
    <w:rsid w:val="00182FE1"/>
    <w:rsid w:val="0018303A"/>
    <w:rsid w:val="001830AA"/>
    <w:rsid w:val="00183146"/>
    <w:rsid w:val="00183275"/>
    <w:rsid w:val="00183380"/>
    <w:rsid w:val="0018338C"/>
    <w:rsid w:val="00183495"/>
    <w:rsid w:val="001834DA"/>
    <w:rsid w:val="00183675"/>
    <w:rsid w:val="001836DD"/>
    <w:rsid w:val="0018376D"/>
    <w:rsid w:val="0018380C"/>
    <w:rsid w:val="001838A4"/>
    <w:rsid w:val="00183AC1"/>
    <w:rsid w:val="00183AC2"/>
    <w:rsid w:val="00183B3F"/>
    <w:rsid w:val="00183BA5"/>
    <w:rsid w:val="00183C68"/>
    <w:rsid w:val="00183D38"/>
    <w:rsid w:val="00183E1C"/>
    <w:rsid w:val="00183E32"/>
    <w:rsid w:val="00183ED1"/>
    <w:rsid w:val="00183F27"/>
    <w:rsid w:val="00183F68"/>
    <w:rsid w:val="00183F94"/>
    <w:rsid w:val="00183FB1"/>
    <w:rsid w:val="00184077"/>
    <w:rsid w:val="00184090"/>
    <w:rsid w:val="00184126"/>
    <w:rsid w:val="0018433F"/>
    <w:rsid w:val="0018447E"/>
    <w:rsid w:val="001844CD"/>
    <w:rsid w:val="001845A0"/>
    <w:rsid w:val="0018468F"/>
    <w:rsid w:val="001847C4"/>
    <w:rsid w:val="001847FC"/>
    <w:rsid w:val="00184844"/>
    <w:rsid w:val="0018489E"/>
    <w:rsid w:val="00184944"/>
    <w:rsid w:val="001849D4"/>
    <w:rsid w:val="001849E7"/>
    <w:rsid w:val="00184A20"/>
    <w:rsid w:val="00184AF6"/>
    <w:rsid w:val="00184B09"/>
    <w:rsid w:val="00184B53"/>
    <w:rsid w:val="00184D54"/>
    <w:rsid w:val="00184D7E"/>
    <w:rsid w:val="00184EE2"/>
    <w:rsid w:val="00184F0C"/>
    <w:rsid w:val="00184F46"/>
    <w:rsid w:val="00185024"/>
    <w:rsid w:val="00185102"/>
    <w:rsid w:val="00185190"/>
    <w:rsid w:val="00185194"/>
    <w:rsid w:val="00185489"/>
    <w:rsid w:val="00185493"/>
    <w:rsid w:val="001854EA"/>
    <w:rsid w:val="001854F1"/>
    <w:rsid w:val="00185510"/>
    <w:rsid w:val="00185629"/>
    <w:rsid w:val="001856D9"/>
    <w:rsid w:val="00185797"/>
    <w:rsid w:val="001857DB"/>
    <w:rsid w:val="00185869"/>
    <w:rsid w:val="001858D9"/>
    <w:rsid w:val="00185A71"/>
    <w:rsid w:val="00185BC1"/>
    <w:rsid w:val="00185C0B"/>
    <w:rsid w:val="00185C9E"/>
    <w:rsid w:val="00185CAD"/>
    <w:rsid w:val="00185D26"/>
    <w:rsid w:val="00185D8C"/>
    <w:rsid w:val="00185DDB"/>
    <w:rsid w:val="00185EFC"/>
    <w:rsid w:val="00185FB8"/>
    <w:rsid w:val="0018615C"/>
    <w:rsid w:val="0018619C"/>
    <w:rsid w:val="0018628D"/>
    <w:rsid w:val="001862D2"/>
    <w:rsid w:val="0018638B"/>
    <w:rsid w:val="00186588"/>
    <w:rsid w:val="001865F5"/>
    <w:rsid w:val="0018663B"/>
    <w:rsid w:val="00186693"/>
    <w:rsid w:val="001866A8"/>
    <w:rsid w:val="00186870"/>
    <w:rsid w:val="00186964"/>
    <w:rsid w:val="00186981"/>
    <w:rsid w:val="00186A01"/>
    <w:rsid w:val="00186A87"/>
    <w:rsid w:val="00186AF4"/>
    <w:rsid w:val="00186B8B"/>
    <w:rsid w:val="00186BF9"/>
    <w:rsid w:val="00186C44"/>
    <w:rsid w:val="00186C79"/>
    <w:rsid w:val="00186CA8"/>
    <w:rsid w:val="00186CCE"/>
    <w:rsid w:val="00186CCF"/>
    <w:rsid w:val="00186D2D"/>
    <w:rsid w:val="00186E81"/>
    <w:rsid w:val="00186EDD"/>
    <w:rsid w:val="00186EF4"/>
    <w:rsid w:val="00186F45"/>
    <w:rsid w:val="0018720F"/>
    <w:rsid w:val="001876E4"/>
    <w:rsid w:val="00187755"/>
    <w:rsid w:val="001877CD"/>
    <w:rsid w:val="00187848"/>
    <w:rsid w:val="0018785A"/>
    <w:rsid w:val="001878E2"/>
    <w:rsid w:val="001878F6"/>
    <w:rsid w:val="00187A2C"/>
    <w:rsid w:val="00187A4F"/>
    <w:rsid w:val="00187A75"/>
    <w:rsid w:val="00187AC4"/>
    <w:rsid w:val="00187AD2"/>
    <w:rsid w:val="00187B32"/>
    <w:rsid w:val="00187B98"/>
    <w:rsid w:val="00187BA9"/>
    <w:rsid w:val="00187C37"/>
    <w:rsid w:val="00187C78"/>
    <w:rsid w:val="00187CCA"/>
    <w:rsid w:val="00187D45"/>
    <w:rsid w:val="00187D7A"/>
    <w:rsid w:val="00187E7A"/>
    <w:rsid w:val="00187EE0"/>
    <w:rsid w:val="00190032"/>
    <w:rsid w:val="0019010E"/>
    <w:rsid w:val="0019037E"/>
    <w:rsid w:val="00190399"/>
    <w:rsid w:val="00190424"/>
    <w:rsid w:val="00190476"/>
    <w:rsid w:val="00190525"/>
    <w:rsid w:val="0019059C"/>
    <w:rsid w:val="001905C1"/>
    <w:rsid w:val="001906BD"/>
    <w:rsid w:val="001906CB"/>
    <w:rsid w:val="00190794"/>
    <w:rsid w:val="00190797"/>
    <w:rsid w:val="00190989"/>
    <w:rsid w:val="001909E6"/>
    <w:rsid w:val="00190A3D"/>
    <w:rsid w:val="00190AA7"/>
    <w:rsid w:val="00190AE3"/>
    <w:rsid w:val="00190B65"/>
    <w:rsid w:val="00190B7E"/>
    <w:rsid w:val="00190BAB"/>
    <w:rsid w:val="00190BEA"/>
    <w:rsid w:val="00190C63"/>
    <w:rsid w:val="00190C6C"/>
    <w:rsid w:val="00190C7F"/>
    <w:rsid w:val="00190CCA"/>
    <w:rsid w:val="00190CEB"/>
    <w:rsid w:val="00190D01"/>
    <w:rsid w:val="00190DDF"/>
    <w:rsid w:val="00190F1C"/>
    <w:rsid w:val="00190F6E"/>
    <w:rsid w:val="00190F8A"/>
    <w:rsid w:val="00190F9F"/>
    <w:rsid w:val="00190FE8"/>
    <w:rsid w:val="00191058"/>
    <w:rsid w:val="0019107A"/>
    <w:rsid w:val="001910A6"/>
    <w:rsid w:val="0019112D"/>
    <w:rsid w:val="001911CB"/>
    <w:rsid w:val="00191250"/>
    <w:rsid w:val="0019128B"/>
    <w:rsid w:val="001913DC"/>
    <w:rsid w:val="001914C0"/>
    <w:rsid w:val="00191528"/>
    <w:rsid w:val="0019164D"/>
    <w:rsid w:val="00191654"/>
    <w:rsid w:val="00191728"/>
    <w:rsid w:val="00191748"/>
    <w:rsid w:val="0019175F"/>
    <w:rsid w:val="0019178E"/>
    <w:rsid w:val="00191798"/>
    <w:rsid w:val="0019179B"/>
    <w:rsid w:val="001917A1"/>
    <w:rsid w:val="00191849"/>
    <w:rsid w:val="0019191C"/>
    <w:rsid w:val="0019199A"/>
    <w:rsid w:val="00191AB2"/>
    <w:rsid w:val="00191B24"/>
    <w:rsid w:val="00191B9C"/>
    <w:rsid w:val="00191BA1"/>
    <w:rsid w:val="00191CDD"/>
    <w:rsid w:val="00191D28"/>
    <w:rsid w:val="00191DA5"/>
    <w:rsid w:val="00191DCB"/>
    <w:rsid w:val="00191DE3"/>
    <w:rsid w:val="00191E96"/>
    <w:rsid w:val="00191E9D"/>
    <w:rsid w:val="00191F54"/>
    <w:rsid w:val="00192067"/>
    <w:rsid w:val="001921D3"/>
    <w:rsid w:val="001921FC"/>
    <w:rsid w:val="0019223A"/>
    <w:rsid w:val="00192295"/>
    <w:rsid w:val="001922C4"/>
    <w:rsid w:val="0019232E"/>
    <w:rsid w:val="001923AA"/>
    <w:rsid w:val="001924A9"/>
    <w:rsid w:val="001924AA"/>
    <w:rsid w:val="001924FD"/>
    <w:rsid w:val="00192548"/>
    <w:rsid w:val="0019263A"/>
    <w:rsid w:val="00192666"/>
    <w:rsid w:val="001927B4"/>
    <w:rsid w:val="001927C5"/>
    <w:rsid w:val="0019283A"/>
    <w:rsid w:val="0019293A"/>
    <w:rsid w:val="0019297C"/>
    <w:rsid w:val="00192A82"/>
    <w:rsid w:val="00192B1B"/>
    <w:rsid w:val="00192B63"/>
    <w:rsid w:val="00192BF9"/>
    <w:rsid w:val="00192D03"/>
    <w:rsid w:val="00192D06"/>
    <w:rsid w:val="00192DEB"/>
    <w:rsid w:val="00192E01"/>
    <w:rsid w:val="00192E44"/>
    <w:rsid w:val="00192EC0"/>
    <w:rsid w:val="0019306B"/>
    <w:rsid w:val="0019316F"/>
    <w:rsid w:val="001931B3"/>
    <w:rsid w:val="001931E4"/>
    <w:rsid w:val="001931FE"/>
    <w:rsid w:val="00193211"/>
    <w:rsid w:val="00193290"/>
    <w:rsid w:val="001932B2"/>
    <w:rsid w:val="00193334"/>
    <w:rsid w:val="00193394"/>
    <w:rsid w:val="001933D0"/>
    <w:rsid w:val="00193454"/>
    <w:rsid w:val="001935CA"/>
    <w:rsid w:val="001936CC"/>
    <w:rsid w:val="00193725"/>
    <w:rsid w:val="00193737"/>
    <w:rsid w:val="001937B0"/>
    <w:rsid w:val="00193889"/>
    <w:rsid w:val="001938E6"/>
    <w:rsid w:val="00193902"/>
    <w:rsid w:val="00193A7C"/>
    <w:rsid w:val="00193AA3"/>
    <w:rsid w:val="00193B5A"/>
    <w:rsid w:val="00193C17"/>
    <w:rsid w:val="00193C49"/>
    <w:rsid w:val="00193D66"/>
    <w:rsid w:val="00193E2A"/>
    <w:rsid w:val="00193FD5"/>
    <w:rsid w:val="00194027"/>
    <w:rsid w:val="00194085"/>
    <w:rsid w:val="0019409F"/>
    <w:rsid w:val="001940EC"/>
    <w:rsid w:val="00194180"/>
    <w:rsid w:val="001941A4"/>
    <w:rsid w:val="001941C3"/>
    <w:rsid w:val="0019423E"/>
    <w:rsid w:val="001942E0"/>
    <w:rsid w:val="001942E9"/>
    <w:rsid w:val="00194413"/>
    <w:rsid w:val="0019441F"/>
    <w:rsid w:val="0019459A"/>
    <w:rsid w:val="0019459B"/>
    <w:rsid w:val="001945B0"/>
    <w:rsid w:val="00194643"/>
    <w:rsid w:val="00194812"/>
    <w:rsid w:val="0019492C"/>
    <w:rsid w:val="001949F4"/>
    <w:rsid w:val="00194B13"/>
    <w:rsid w:val="00194BDA"/>
    <w:rsid w:val="00194C7F"/>
    <w:rsid w:val="00194E77"/>
    <w:rsid w:val="00194EA6"/>
    <w:rsid w:val="00195211"/>
    <w:rsid w:val="00195251"/>
    <w:rsid w:val="0019526B"/>
    <w:rsid w:val="00195295"/>
    <w:rsid w:val="001952CC"/>
    <w:rsid w:val="001952EA"/>
    <w:rsid w:val="00195408"/>
    <w:rsid w:val="00195591"/>
    <w:rsid w:val="0019563D"/>
    <w:rsid w:val="00195657"/>
    <w:rsid w:val="00195702"/>
    <w:rsid w:val="001957C9"/>
    <w:rsid w:val="0019589F"/>
    <w:rsid w:val="0019595E"/>
    <w:rsid w:val="001959B0"/>
    <w:rsid w:val="00195A23"/>
    <w:rsid w:val="00195A80"/>
    <w:rsid w:val="00195BA1"/>
    <w:rsid w:val="00195BBF"/>
    <w:rsid w:val="00195C26"/>
    <w:rsid w:val="00195C34"/>
    <w:rsid w:val="00195CC0"/>
    <w:rsid w:val="00195D65"/>
    <w:rsid w:val="00195D79"/>
    <w:rsid w:val="00195E69"/>
    <w:rsid w:val="00195ED0"/>
    <w:rsid w:val="00195F2E"/>
    <w:rsid w:val="00195FDB"/>
    <w:rsid w:val="001960F5"/>
    <w:rsid w:val="0019613A"/>
    <w:rsid w:val="001961EB"/>
    <w:rsid w:val="00196203"/>
    <w:rsid w:val="00196254"/>
    <w:rsid w:val="001962D1"/>
    <w:rsid w:val="00196336"/>
    <w:rsid w:val="0019635C"/>
    <w:rsid w:val="001963ED"/>
    <w:rsid w:val="001966AB"/>
    <w:rsid w:val="001966B7"/>
    <w:rsid w:val="001966E2"/>
    <w:rsid w:val="00196909"/>
    <w:rsid w:val="001969AE"/>
    <w:rsid w:val="00196A6D"/>
    <w:rsid w:val="00196A70"/>
    <w:rsid w:val="00196BF7"/>
    <w:rsid w:val="00196E29"/>
    <w:rsid w:val="00196E76"/>
    <w:rsid w:val="00196E93"/>
    <w:rsid w:val="00196EC4"/>
    <w:rsid w:val="00196F07"/>
    <w:rsid w:val="00196F0C"/>
    <w:rsid w:val="00197073"/>
    <w:rsid w:val="00197273"/>
    <w:rsid w:val="00197305"/>
    <w:rsid w:val="00197367"/>
    <w:rsid w:val="001973BC"/>
    <w:rsid w:val="00197497"/>
    <w:rsid w:val="001974D9"/>
    <w:rsid w:val="0019768E"/>
    <w:rsid w:val="001976CF"/>
    <w:rsid w:val="001976F1"/>
    <w:rsid w:val="00197708"/>
    <w:rsid w:val="00197745"/>
    <w:rsid w:val="00197750"/>
    <w:rsid w:val="00197760"/>
    <w:rsid w:val="00197763"/>
    <w:rsid w:val="0019782E"/>
    <w:rsid w:val="001978C4"/>
    <w:rsid w:val="001978C6"/>
    <w:rsid w:val="001978ED"/>
    <w:rsid w:val="001979A2"/>
    <w:rsid w:val="00197A68"/>
    <w:rsid w:val="00197A84"/>
    <w:rsid w:val="00197B0A"/>
    <w:rsid w:val="00197C8C"/>
    <w:rsid w:val="00197CC4"/>
    <w:rsid w:val="00197CDB"/>
    <w:rsid w:val="00197D2E"/>
    <w:rsid w:val="00197E24"/>
    <w:rsid w:val="00197E5C"/>
    <w:rsid w:val="001A00D6"/>
    <w:rsid w:val="001A0173"/>
    <w:rsid w:val="001A0178"/>
    <w:rsid w:val="001A0190"/>
    <w:rsid w:val="001A01C0"/>
    <w:rsid w:val="001A020E"/>
    <w:rsid w:val="001A023C"/>
    <w:rsid w:val="001A029A"/>
    <w:rsid w:val="001A02B3"/>
    <w:rsid w:val="001A02F0"/>
    <w:rsid w:val="001A0310"/>
    <w:rsid w:val="001A04F8"/>
    <w:rsid w:val="001A0521"/>
    <w:rsid w:val="001A0537"/>
    <w:rsid w:val="001A056B"/>
    <w:rsid w:val="001A06B8"/>
    <w:rsid w:val="001A06D8"/>
    <w:rsid w:val="001A0768"/>
    <w:rsid w:val="001A0776"/>
    <w:rsid w:val="001A0783"/>
    <w:rsid w:val="001A07EB"/>
    <w:rsid w:val="001A08DB"/>
    <w:rsid w:val="001A08F8"/>
    <w:rsid w:val="001A090E"/>
    <w:rsid w:val="001A0B78"/>
    <w:rsid w:val="001A0CAB"/>
    <w:rsid w:val="001A0D18"/>
    <w:rsid w:val="001A0E11"/>
    <w:rsid w:val="001A0E28"/>
    <w:rsid w:val="001A0E95"/>
    <w:rsid w:val="001A0F46"/>
    <w:rsid w:val="001A0FE7"/>
    <w:rsid w:val="001A1102"/>
    <w:rsid w:val="001A1107"/>
    <w:rsid w:val="001A1172"/>
    <w:rsid w:val="001A11FF"/>
    <w:rsid w:val="001A1218"/>
    <w:rsid w:val="001A133F"/>
    <w:rsid w:val="001A13F8"/>
    <w:rsid w:val="001A141B"/>
    <w:rsid w:val="001A14A2"/>
    <w:rsid w:val="001A14B7"/>
    <w:rsid w:val="001A15FC"/>
    <w:rsid w:val="001A1604"/>
    <w:rsid w:val="001A16B6"/>
    <w:rsid w:val="001A16EE"/>
    <w:rsid w:val="001A1761"/>
    <w:rsid w:val="001A17DD"/>
    <w:rsid w:val="001A185A"/>
    <w:rsid w:val="001A18FB"/>
    <w:rsid w:val="001A1944"/>
    <w:rsid w:val="001A1947"/>
    <w:rsid w:val="001A1A1E"/>
    <w:rsid w:val="001A1A49"/>
    <w:rsid w:val="001A1A80"/>
    <w:rsid w:val="001A1CA0"/>
    <w:rsid w:val="001A1CB9"/>
    <w:rsid w:val="001A1DE1"/>
    <w:rsid w:val="001A1EC1"/>
    <w:rsid w:val="001A1F0B"/>
    <w:rsid w:val="001A1F43"/>
    <w:rsid w:val="001A1F47"/>
    <w:rsid w:val="001A1F48"/>
    <w:rsid w:val="001A1F57"/>
    <w:rsid w:val="001A1F93"/>
    <w:rsid w:val="001A1FE9"/>
    <w:rsid w:val="001A217F"/>
    <w:rsid w:val="001A21D2"/>
    <w:rsid w:val="001A2205"/>
    <w:rsid w:val="001A2336"/>
    <w:rsid w:val="001A238F"/>
    <w:rsid w:val="001A2464"/>
    <w:rsid w:val="001A24AF"/>
    <w:rsid w:val="001A2570"/>
    <w:rsid w:val="001A25B8"/>
    <w:rsid w:val="001A2671"/>
    <w:rsid w:val="001A268D"/>
    <w:rsid w:val="001A2744"/>
    <w:rsid w:val="001A2777"/>
    <w:rsid w:val="001A2829"/>
    <w:rsid w:val="001A2849"/>
    <w:rsid w:val="001A288E"/>
    <w:rsid w:val="001A2910"/>
    <w:rsid w:val="001A2AE6"/>
    <w:rsid w:val="001A2B37"/>
    <w:rsid w:val="001A2BD6"/>
    <w:rsid w:val="001A2C40"/>
    <w:rsid w:val="001A2C4E"/>
    <w:rsid w:val="001A2CD5"/>
    <w:rsid w:val="001A2D67"/>
    <w:rsid w:val="001A2EF0"/>
    <w:rsid w:val="001A2F14"/>
    <w:rsid w:val="001A2F1F"/>
    <w:rsid w:val="001A3022"/>
    <w:rsid w:val="001A31D1"/>
    <w:rsid w:val="001A3214"/>
    <w:rsid w:val="001A34C2"/>
    <w:rsid w:val="001A35D9"/>
    <w:rsid w:val="001A3771"/>
    <w:rsid w:val="001A37CE"/>
    <w:rsid w:val="001A381A"/>
    <w:rsid w:val="001A3837"/>
    <w:rsid w:val="001A3866"/>
    <w:rsid w:val="001A3894"/>
    <w:rsid w:val="001A39DA"/>
    <w:rsid w:val="001A3A27"/>
    <w:rsid w:val="001A3B2A"/>
    <w:rsid w:val="001A3BC3"/>
    <w:rsid w:val="001A3BEE"/>
    <w:rsid w:val="001A3D81"/>
    <w:rsid w:val="001A3EDA"/>
    <w:rsid w:val="001A403C"/>
    <w:rsid w:val="001A411B"/>
    <w:rsid w:val="001A420C"/>
    <w:rsid w:val="001A4299"/>
    <w:rsid w:val="001A436A"/>
    <w:rsid w:val="001A43E6"/>
    <w:rsid w:val="001A4456"/>
    <w:rsid w:val="001A4481"/>
    <w:rsid w:val="001A4495"/>
    <w:rsid w:val="001A470E"/>
    <w:rsid w:val="001A4722"/>
    <w:rsid w:val="001A4723"/>
    <w:rsid w:val="001A47E5"/>
    <w:rsid w:val="001A4963"/>
    <w:rsid w:val="001A49C7"/>
    <w:rsid w:val="001A4A8B"/>
    <w:rsid w:val="001A4A96"/>
    <w:rsid w:val="001A4AB6"/>
    <w:rsid w:val="001A4B06"/>
    <w:rsid w:val="001A4C5A"/>
    <w:rsid w:val="001A4C87"/>
    <w:rsid w:val="001A4D39"/>
    <w:rsid w:val="001A4D64"/>
    <w:rsid w:val="001A4DCF"/>
    <w:rsid w:val="001A4F24"/>
    <w:rsid w:val="001A4F78"/>
    <w:rsid w:val="001A50F7"/>
    <w:rsid w:val="001A514F"/>
    <w:rsid w:val="001A52A2"/>
    <w:rsid w:val="001A52B8"/>
    <w:rsid w:val="001A534F"/>
    <w:rsid w:val="001A53B3"/>
    <w:rsid w:val="001A53B6"/>
    <w:rsid w:val="001A5403"/>
    <w:rsid w:val="001A549E"/>
    <w:rsid w:val="001A54A8"/>
    <w:rsid w:val="001A551F"/>
    <w:rsid w:val="001A5745"/>
    <w:rsid w:val="001A57F7"/>
    <w:rsid w:val="001A5882"/>
    <w:rsid w:val="001A5890"/>
    <w:rsid w:val="001A58A0"/>
    <w:rsid w:val="001A59C2"/>
    <w:rsid w:val="001A5AFC"/>
    <w:rsid w:val="001A5B0B"/>
    <w:rsid w:val="001A5BA7"/>
    <w:rsid w:val="001A5BEC"/>
    <w:rsid w:val="001A5C5A"/>
    <w:rsid w:val="001A5CBA"/>
    <w:rsid w:val="001A5CBE"/>
    <w:rsid w:val="001A5DD4"/>
    <w:rsid w:val="001A5E93"/>
    <w:rsid w:val="001A5FEC"/>
    <w:rsid w:val="001A608B"/>
    <w:rsid w:val="001A615F"/>
    <w:rsid w:val="001A6160"/>
    <w:rsid w:val="001A6173"/>
    <w:rsid w:val="001A6250"/>
    <w:rsid w:val="001A6361"/>
    <w:rsid w:val="001A6438"/>
    <w:rsid w:val="001A64F2"/>
    <w:rsid w:val="001A6551"/>
    <w:rsid w:val="001A6644"/>
    <w:rsid w:val="001A6651"/>
    <w:rsid w:val="001A67D1"/>
    <w:rsid w:val="001A68E4"/>
    <w:rsid w:val="001A6961"/>
    <w:rsid w:val="001A6978"/>
    <w:rsid w:val="001A69D0"/>
    <w:rsid w:val="001A6AAB"/>
    <w:rsid w:val="001A6AFD"/>
    <w:rsid w:val="001A6BF8"/>
    <w:rsid w:val="001A6C12"/>
    <w:rsid w:val="001A6C23"/>
    <w:rsid w:val="001A6D64"/>
    <w:rsid w:val="001A6D7F"/>
    <w:rsid w:val="001A6D90"/>
    <w:rsid w:val="001A6DA8"/>
    <w:rsid w:val="001A6DED"/>
    <w:rsid w:val="001A6E2E"/>
    <w:rsid w:val="001A6EE0"/>
    <w:rsid w:val="001A6EFD"/>
    <w:rsid w:val="001A6F89"/>
    <w:rsid w:val="001A702B"/>
    <w:rsid w:val="001A712B"/>
    <w:rsid w:val="001A7248"/>
    <w:rsid w:val="001A73A1"/>
    <w:rsid w:val="001A73AA"/>
    <w:rsid w:val="001A73E1"/>
    <w:rsid w:val="001A7428"/>
    <w:rsid w:val="001A7487"/>
    <w:rsid w:val="001A7513"/>
    <w:rsid w:val="001A7522"/>
    <w:rsid w:val="001A75A9"/>
    <w:rsid w:val="001A76FD"/>
    <w:rsid w:val="001A785C"/>
    <w:rsid w:val="001A7896"/>
    <w:rsid w:val="001A789C"/>
    <w:rsid w:val="001A790B"/>
    <w:rsid w:val="001A790F"/>
    <w:rsid w:val="001A79F8"/>
    <w:rsid w:val="001A7AAA"/>
    <w:rsid w:val="001A7AB7"/>
    <w:rsid w:val="001A7B77"/>
    <w:rsid w:val="001A7BB6"/>
    <w:rsid w:val="001A7C06"/>
    <w:rsid w:val="001A7C55"/>
    <w:rsid w:val="001A7C74"/>
    <w:rsid w:val="001A7CB5"/>
    <w:rsid w:val="001A7E04"/>
    <w:rsid w:val="001A7F0B"/>
    <w:rsid w:val="001A7F16"/>
    <w:rsid w:val="001B00C0"/>
    <w:rsid w:val="001B018A"/>
    <w:rsid w:val="001B028F"/>
    <w:rsid w:val="001B02AA"/>
    <w:rsid w:val="001B0352"/>
    <w:rsid w:val="001B03C4"/>
    <w:rsid w:val="001B0425"/>
    <w:rsid w:val="001B044C"/>
    <w:rsid w:val="001B047D"/>
    <w:rsid w:val="001B055C"/>
    <w:rsid w:val="001B0566"/>
    <w:rsid w:val="001B05A0"/>
    <w:rsid w:val="001B05DC"/>
    <w:rsid w:val="001B0628"/>
    <w:rsid w:val="001B0640"/>
    <w:rsid w:val="001B0676"/>
    <w:rsid w:val="001B06BD"/>
    <w:rsid w:val="001B06FA"/>
    <w:rsid w:val="001B075B"/>
    <w:rsid w:val="001B0761"/>
    <w:rsid w:val="001B07AF"/>
    <w:rsid w:val="001B07E0"/>
    <w:rsid w:val="001B084F"/>
    <w:rsid w:val="001B0860"/>
    <w:rsid w:val="001B0861"/>
    <w:rsid w:val="001B08B9"/>
    <w:rsid w:val="001B0927"/>
    <w:rsid w:val="001B0941"/>
    <w:rsid w:val="001B0960"/>
    <w:rsid w:val="001B0973"/>
    <w:rsid w:val="001B0ACE"/>
    <w:rsid w:val="001B0BFB"/>
    <w:rsid w:val="001B0C34"/>
    <w:rsid w:val="001B0C49"/>
    <w:rsid w:val="001B0CA9"/>
    <w:rsid w:val="001B0E49"/>
    <w:rsid w:val="001B0EF2"/>
    <w:rsid w:val="001B0F83"/>
    <w:rsid w:val="001B0FE7"/>
    <w:rsid w:val="001B1030"/>
    <w:rsid w:val="001B105C"/>
    <w:rsid w:val="001B1257"/>
    <w:rsid w:val="001B12A5"/>
    <w:rsid w:val="001B132B"/>
    <w:rsid w:val="001B135A"/>
    <w:rsid w:val="001B13B6"/>
    <w:rsid w:val="001B1474"/>
    <w:rsid w:val="001B14CE"/>
    <w:rsid w:val="001B1550"/>
    <w:rsid w:val="001B1610"/>
    <w:rsid w:val="001B165F"/>
    <w:rsid w:val="001B170F"/>
    <w:rsid w:val="001B1757"/>
    <w:rsid w:val="001B1764"/>
    <w:rsid w:val="001B17C5"/>
    <w:rsid w:val="001B187B"/>
    <w:rsid w:val="001B1B8E"/>
    <w:rsid w:val="001B1CE4"/>
    <w:rsid w:val="001B1D73"/>
    <w:rsid w:val="001B1DCD"/>
    <w:rsid w:val="001B1E70"/>
    <w:rsid w:val="001B1E71"/>
    <w:rsid w:val="001B1F1A"/>
    <w:rsid w:val="001B1F47"/>
    <w:rsid w:val="001B1F64"/>
    <w:rsid w:val="001B1FDB"/>
    <w:rsid w:val="001B21F3"/>
    <w:rsid w:val="001B221C"/>
    <w:rsid w:val="001B2526"/>
    <w:rsid w:val="001B25D8"/>
    <w:rsid w:val="001B25E2"/>
    <w:rsid w:val="001B26B5"/>
    <w:rsid w:val="001B2759"/>
    <w:rsid w:val="001B27A1"/>
    <w:rsid w:val="001B2808"/>
    <w:rsid w:val="001B2856"/>
    <w:rsid w:val="001B28E0"/>
    <w:rsid w:val="001B2907"/>
    <w:rsid w:val="001B291B"/>
    <w:rsid w:val="001B2952"/>
    <w:rsid w:val="001B299C"/>
    <w:rsid w:val="001B2A15"/>
    <w:rsid w:val="001B2A23"/>
    <w:rsid w:val="001B2D74"/>
    <w:rsid w:val="001B2DB9"/>
    <w:rsid w:val="001B2E02"/>
    <w:rsid w:val="001B2ED3"/>
    <w:rsid w:val="001B2F40"/>
    <w:rsid w:val="001B3024"/>
    <w:rsid w:val="001B311F"/>
    <w:rsid w:val="001B327E"/>
    <w:rsid w:val="001B3491"/>
    <w:rsid w:val="001B34FF"/>
    <w:rsid w:val="001B35A5"/>
    <w:rsid w:val="001B3616"/>
    <w:rsid w:val="001B3669"/>
    <w:rsid w:val="001B36B3"/>
    <w:rsid w:val="001B3705"/>
    <w:rsid w:val="001B3765"/>
    <w:rsid w:val="001B3820"/>
    <w:rsid w:val="001B38E0"/>
    <w:rsid w:val="001B38E9"/>
    <w:rsid w:val="001B3918"/>
    <w:rsid w:val="001B3A7E"/>
    <w:rsid w:val="001B3A86"/>
    <w:rsid w:val="001B3A97"/>
    <w:rsid w:val="001B3AB5"/>
    <w:rsid w:val="001B3B24"/>
    <w:rsid w:val="001B3B7A"/>
    <w:rsid w:val="001B3BB1"/>
    <w:rsid w:val="001B3C03"/>
    <w:rsid w:val="001B3DDE"/>
    <w:rsid w:val="001B3E4B"/>
    <w:rsid w:val="001B3FCA"/>
    <w:rsid w:val="001B403E"/>
    <w:rsid w:val="001B408E"/>
    <w:rsid w:val="001B4239"/>
    <w:rsid w:val="001B43E3"/>
    <w:rsid w:val="001B4446"/>
    <w:rsid w:val="001B44BF"/>
    <w:rsid w:val="001B4512"/>
    <w:rsid w:val="001B4563"/>
    <w:rsid w:val="001B456A"/>
    <w:rsid w:val="001B4625"/>
    <w:rsid w:val="001B4895"/>
    <w:rsid w:val="001B495D"/>
    <w:rsid w:val="001B49C0"/>
    <w:rsid w:val="001B4AA2"/>
    <w:rsid w:val="001B4B42"/>
    <w:rsid w:val="001B4B72"/>
    <w:rsid w:val="001B4B96"/>
    <w:rsid w:val="001B4C88"/>
    <w:rsid w:val="001B4D67"/>
    <w:rsid w:val="001B4E61"/>
    <w:rsid w:val="001B4E74"/>
    <w:rsid w:val="001B5080"/>
    <w:rsid w:val="001B50F0"/>
    <w:rsid w:val="001B5147"/>
    <w:rsid w:val="001B515E"/>
    <w:rsid w:val="001B5181"/>
    <w:rsid w:val="001B5352"/>
    <w:rsid w:val="001B53CA"/>
    <w:rsid w:val="001B54B5"/>
    <w:rsid w:val="001B555F"/>
    <w:rsid w:val="001B5637"/>
    <w:rsid w:val="001B578B"/>
    <w:rsid w:val="001B5823"/>
    <w:rsid w:val="001B58BB"/>
    <w:rsid w:val="001B58F0"/>
    <w:rsid w:val="001B594D"/>
    <w:rsid w:val="001B5993"/>
    <w:rsid w:val="001B5AA5"/>
    <w:rsid w:val="001B5AA8"/>
    <w:rsid w:val="001B5AC6"/>
    <w:rsid w:val="001B5AC7"/>
    <w:rsid w:val="001B5B6C"/>
    <w:rsid w:val="001B5BD4"/>
    <w:rsid w:val="001B5C6F"/>
    <w:rsid w:val="001B5C83"/>
    <w:rsid w:val="001B5CF5"/>
    <w:rsid w:val="001B5EEC"/>
    <w:rsid w:val="001B5F0C"/>
    <w:rsid w:val="001B5F1B"/>
    <w:rsid w:val="001B5F6E"/>
    <w:rsid w:val="001B605D"/>
    <w:rsid w:val="001B6093"/>
    <w:rsid w:val="001B6098"/>
    <w:rsid w:val="001B6165"/>
    <w:rsid w:val="001B6238"/>
    <w:rsid w:val="001B6403"/>
    <w:rsid w:val="001B640F"/>
    <w:rsid w:val="001B64EF"/>
    <w:rsid w:val="001B651A"/>
    <w:rsid w:val="001B6524"/>
    <w:rsid w:val="001B65FB"/>
    <w:rsid w:val="001B6749"/>
    <w:rsid w:val="001B67F2"/>
    <w:rsid w:val="001B68D8"/>
    <w:rsid w:val="001B68EB"/>
    <w:rsid w:val="001B6927"/>
    <w:rsid w:val="001B6986"/>
    <w:rsid w:val="001B69AA"/>
    <w:rsid w:val="001B69F5"/>
    <w:rsid w:val="001B69FE"/>
    <w:rsid w:val="001B6AE2"/>
    <w:rsid w:val="001B6B4F"/>
    <w:rsid w:val="001B6C06"/>
    <w:rsid w:val="001B6C3C"/>
    <w:rsid w:val="001B6C72"/>
    <w:rsid w:val="001B6EF0"/>
    <w:rsid w:val="001B6FED"/>
    <w:rsid w:val="001B7046"/>
    <w:rsid w:val="001B70DF"/>
    <w:rsid w:val="001B711B"/>
    <w:rsid w:val="001B715C"/>
    <w:rsid w:val="001B7218"/>
    <w:rsid w:val="001B727B"/>
    <w:rsid w:val="001B72AC"/>
    <w:rsid w:val="001B7303"/>
    <w:rsid w:val="001B744F"/>
    <w:rsid w:val="001B752F"/>
    <w:rsid w:val="001B7607"/>
    <w:rsid w:val="001B7659"/>
    <w:rsid w:val="001B77AE"/>
    <w:rsid w:val="001B77B3"/>
    <w:rsid w:val="001B77E7"/>
    <w:rsid w:val="001B786F"/>
    <w:rsid w:val="001B7941"/>
    <w:rsid w:val="001B7AB5"/>
    <w:rsid w:val="001B7CA9"/>
    <w:rsid w:val="001B7CB9"/>
    <w:rsid w:val="001B7D14"/>
    <w:rsid w:val="001B7D20"/>
    <w:rsid w:val="001B7D82"/>
    <w:rsid w:val="001B7D9F"/>
    <w:rsid w:val="001B7E61"/>
    <w:rsid w:val="001B7ECB"/>
    <w:rsid w:val="001B7FBC"/>
    <w:rsid w:val="001C0035"/>
    <w:rsid w:val="001C003C"/>
    <w:rsid w:val="001C01E7"/>
    <w:rsid w:val="001C02B2"/>
    <w:rsid w:val="001C02D6"/>
    <w:rsid w:val="001C02E0"/>
    <w:rsid w:val="001C03C0"/>
    <w:rsid w:val="001C053C"/>
    <w:rsid w:val="001C0694"/>
    <w:rsid w:val="001C06E0"/>
    <w:rsid w:val="001C070D"/>
    <w:rsid w:val="001C0898"/>
    <w:rsid w:val="001C08AC"/>
    <w:rsid w:val="001C0952"/>
    <w:rsid w:val="001C0A1D"/>
    <w:rsid w:val="001C0AF0"/>
    <w:rsid w:val="001C0B02"/>
    <w:rsid w:val="001C0B39"/>
    <w:rsid w:val="001C0B5C"/>
    <w:rsid w:val="001C0C1A"/>
    <w:rsid w:val="001C0C76"/>
    <w:rsid w:val="001C0C9B"/>
    <w:rsid w:val="001C0D1A"/>
    <w:rsid w:val="001C0DBD"/>
    <w:rsid w:val="001C0DCB"/>
    <w:rsid w:val="001C0F8A"/>
    <w:rsid w:val="001C0FB9"/>
    <w:rsid w:val="001C101B"/>
    <w:rsid w:val="001C104C"/>
    <w:rsid w:val="001C10B2"/>
    <w:rsid w:val="001C1220"/>
    <w:rsid w:val="001C1340"/>
    <w:rsid w:val="001C1448"/>
    <w:rsid w:val="001C14C5"/>
    <w:rsid w:val="001C152E"/>
    <w:rsid w:val="001C154F"/>
    <w:rsid w:val="001C15FA"/>
    <w:rsid w:val="001C1672"/>
    <w:rsid w:val="001C1686"/>
    <w:rsid w:val="001C16DA"/>
    <w:rsid w:val="001C171B"/>
    <w:rsid w:val="001C1770"/>
    <w:rsid w:val="001C17EA"/>
    <w:rsid w:val="001C17FD"/>
    <w:rsid w:val="001C187B"/>
    <w:rsid w:val="001C1887"/>
    <w:rsid w:val="001C199F"/>
    <w:rsid w:val="001C1A0C"/>
    <w:rsid w:val="001C1A35"/>
    <w:rsid w:val="001C1B3A"/>
    <w:rsid w:val="001C1BF3"/>
    <w:rsid w:val="001C1D64"/>
    <w:rsid w:val="001C1E5D"/>
    <w:rsid w:val="001C1EF9"/>
    <w:rsid w:val="001C1F1F"/>
    <w:rsid w:val="001C2009"/>
    <w:rsid w:val="001C2014"/>
    <w:rsid w:val="001C2048"/>
    <w:rsid w:val="001C2218"/>
    <w:rsid w:val="001C2230"/>
    <w:rsid w:val="001C2271"/>
    <w:rsid w:val="001C2277"/>
    <w:rsid w:val="001C22A3"/>
    <w:rsid w:val="001C236C"/>
    <w:rsid w:val="001C23C2"/>
    <w:rsid w:val="001C23F5"/>
    <w:rsid w:val="001C242F"/>
    <w:rsid w:val="001C243A"/>
    <w:rsid w:val="001C24C7"/>
    <w:rsid w:val="001C25C3"/>
    <w:rsid w:val="001C2654"/>
    <w:rsid w:val="001C26C5"/>
    <w:rsid w:val="001C275E"/>
    <w:rsid w:val="001C2766"/>
    <w:rsid w:val="001C2824"/>
    <w:rsid w:val="001C289B"/>
    <w:rsid w:val="001C28D2"/>
    <w:rsid w:val="001C28E4"/>
    <w:rsid w:val="001C29A0"/>
    <w:rsid w:val="001C2A1D"/>
    <w:rsid w:val="001C2A9B"/>
    <w:rsid w:val="001C2B0D"/>
    <w:rsid w:val="001C2B29"/>
    <w:rsid w:val="001C2B47"/>
    <w:rsid w:val="001C2CEB"/>
    <w:rsid w:val="001C2D48"/>
    <w:rsid w:val="001C2D78"/>
    <w:rsid w:val="001C2D83"/>
    <w:rsid w:val="001C2DBA"/>
    <w:rsid w:val="001C2E1C"/>
    <w:rsid w:val="001C2E84"/>
    <w:rsid w:val="001C2EBB"/>
    <w:rsid w:val="001C2F36"/>
    <w:rsid w:val="001C3094"/>
    <w:rsid w:val="001C3306"/>
    <w:rsid w:val="001C347E"/>
    <w:rsid w:val="001C3486"/>
    <w:rsid w:val="001C36DC"/>
    <w:rsid w:val="001C379E"/>
    <w:rsid w:val="001C3822"/>
    <w:rsid w:val="001C38E5"/>
    <w:rsid w:val="001C38EE"/>
    <w:rsid w:val="001C38F5"/>
    <w:rsid w:val="001C3A2F"/>
    <w:rsid w:val="001C3BA6"/>
    <w:rsid w:val="001C3C39"/>
    <w:rsid w:val="001C3D4D"/>
    <w:rsid w:val="001C3D60"/>
    <w:rsid w:val="001C3DF9"/>
    <w:rsid w:val="001C3F5E"/>
    <w:rsid w:val="001C3F9A"/>
    <w:rsid w:val="001C3FC4"/>
    <w:rsid w:val="001C3FD0"/>
    <w:rsid w:val="001C4050"/>
    <w:rsid w:val="001C40B4"/>
    <w:rsid w:val="001C4102"/>
    <w:rsid w:val="001C4194"/>
    <w:rsid w:val="001C4234"/>
    <w:rsid w:val="001C426D"/>
    <w:rsid w:val="001C42C1"/>
    <w:rsid w:val="001C430D"/>
    <w:rsid w:val="001C44C7"/>
    <w:rsid w:val="001C44F1"/>
    <w:rsid w:val="001C455B"/>
    <w:rsid w:val="001C45CF"/>
    <w:rsid w:val="001C45EF"/>
    <w:rsid w:val="001C467F"/>
    <w:rsid w:val="001C46B7"/>
    <w:rsid w:val="001C474D"/>
    <w:rsid w:val="001C47F2"/>
    <w:rsid w:val="001C4866"/>
    <w:rsid w:val="001C48DA"/>
    <w:rsid w:val="001C4931"/>
    <w:rsid w:val="001C49AA"/>
    <w:rsid w:val="001C49EF"/>
    <w:rsid w:val="001C4D8D"/>
    <w:rsid w:val="001C4E4E"/>
    <w:rsid w:val="001C4E99"/>
    <w:rsid w:val="001C4ECD"/>
    <w:rsid w:val="001C4EF1"/>
    <w:rsid w:val="001C4F41"/>
    <w:rsid w:val="001C4FFF"/>
    <w:rsid w:val="001C5022"/>
    <w:rsid w:val="001C50A6"/>
    <w:rsid w:val="001C50B9"/>
    <w:rsid w:val="001C5114"/>
    <w:rsid w:val="001C5136"/>
    <w:rsid w:val="001C514C"/>
    <w:rsid w:val="001C51FD"/>
    <w:rsid w:val="001C5212"/>
    <w:rsid w:val="001C5275"/>
    <w:rsid w:val="001C5288"/>
    <w:rsid w:val="001C5388"/>
    <w:rsid w:val="001C5400"/>
    <w:rsid w:val="001C543D"/>
    <w:rsid w:val="001C5479"/>
    <w:rsid w:val="001C554E"/>
    <w:rsid w:val="001C55B7"/>
    <w:rsid w:val="001C56A4"/>
    <w:rsid w:val="001C56BB"/>
    <w:rsid w:val="001C56F2"/>
    <w:rsid w:val="001C5739"/>
    <w:rsid w:val="001C5783"/>
    <w:rsid w:val="001C5788"/>
    <w:rsid w:val="001C57A2"/>
    <w:rsid w:val="001C57AF"/>
    <w:rsid w:val="001C5876"/>
    <w:rsid w:val="001C58CF"/>
    <w:rsid w:val="001C595E"/>
    <w:rsid w:val="001C5987"/>
    <w:rsid w:val="001C5989"/>
    <w:rsid w:val="001C59B3"/>
    <w:rsid w:val="001C5A3D"/>
    <w:rsid w:val="001C5C2A"/>
    <w:rsid w:val="001C5C44"/>
    <w:rsid w:val="001C5CC6"/>
    <w:rsid w:val="001C5DD2"/>
    <w:rsid w:val="001C5DED"/>
    <w:rsid w:val="001C5E01"/>
    <w:rsid w:val="001C5E49"/>
    <w:rsid w:val="001C5EA8"/>
    <w:rsid w:val="001C5EE0"/>
    <w:rsid w:val="001C5F0C"/>
    <w:rsid w:val="001C5F26"/>
    <w:rsid w:val="001C5F3D"/>
    <w:rsid w:val="001C617B"/>
    <w:rsid w:val="001C6209"/>
    <w:rsid w:val="001C6248"/>
    <w:rsid w:val="001C6352"/>
    <w:rsid w:val="001C636A"/>
    <w:rsid w:val="001C636B"/>
    <w:rsid w:val="001C6427"/>
    <w:rsid w:val="001C64AB"/>
    <w:rsid w:val="001C64AF"/>
    <w:rsid w:val="001C64EB"/>
    <w:rsid w:val="001C6550"/>
    <w:rsid w:val="001C66FB"/>
    <w:rsid w:val="001C67A9"/>
    <w:rsid w:val="001C6808"/>
    <w:rsid w:val="001C685B"/>
    <w:rsid w:val="001C6866"/>
    <w:rsid w:val="001C6938"/>
    <w:rsid w:val="001C6A4B"/>
    <w:rsid w:val="001C6A56"/>
    <w:rsid w:val="001C6B2B"/>
    <w:rsid w:val="001C6B31"/>
    <w:rsid w:val="001C6B33"/>
    <w:rsid w:val="001C6CCD"/>
    <w:rsid w:val="001C6E44"/>
    <w:rsid w:val="001C6E90"/>
    <w:rsid w:val="001C6EC3"/>
    <w:rsid w:val="001C6EE6"/>
    <w:rsid w:val="001C6F18"/>
    <w:rsid w:val="001C70CC"/>
    <w:rsid w:val="001C7102"/>
    <w:rsid w:val="001C71E5"/>
    <w:rsid w:val="001C723E"/>
    <w:rsid w:val="001C728B"/>
    <w:rsid w:val="001C72AE"/>
    <w:rsid w:val="001C72BE"/>
    <w:rsid w:val="001C7351"/>
    <w:rsid w:val="001C7378"/>
    <w:rsid w:val="001C741D"/>
    <w:rsid w:val="001C7450"/>
    <w:rsid w:val="001C74AD"/>
    <w:rsid w:val="001C74D8"/>
    <w:rsid w:val="001C757F"/>
    <w:rsid w:val="001C773B"/>
    <w:rsid w:val="001C773E"/>
    <w:rsid w:val="001C7795"/>
    <w:rsid w:val="001C7A36"/>
    <w:rsid w:val="001C7B00"/>
    <w:rsid w:val="001C7B0C"/>
    <w:rsid w:val="001C7B84"/>
    <w:rsid w:val="001C7BDE"/>
    <w:rsid w:val="001C7C72"/>
    <w:rsid w:val="001C7D50"/>
    <w:rsid w:val="001C7D60"/>
    <w:rsid w:val="001C7E5C"/>
    <w:rsid w:val="001C7EBF"/>
    <w:rsid w:val="001C7F98"/>
    <w:rsid w:val="001C7F99"/>
    <w:rsid w:val="001C7FB7"/>
    <w:rsid w:val="001D033F"/>
    <w:rsid w:val="001D0365"/>
    <w:rsid w:val="001D047D"/>
    <w:rsid w:val="001D0490"/>
    <w:rsid w:val="001D0536"/>
    <w:rsid w:val="001D06D7"/>
    <w:rsid w:val="001D0723"/>
    <w:rsid w:val="001D0822"/>
    <w:rsid w:val="001D08B0"/>
    <w:rsid w:val="001D0908"/>
    <w:rsid w:val="001D0970"/>
    <w:rsid w:val="001D09C9"/>
    <w:rsid w:val="001D0A2D"/>
    <w:rsid w:val="001D0AEA"/>
    <w:rsid w:val="001D0B3B"/>
    <w:rsid w:val="001D0C28"/>
    <w:rsid w:val="001D0CAD"/>
    <w:rsid w:val="001D0D0F"/>
    <w:rsid w:val="001D0D44"/>
    <w:rsid w:val="001D0DFC"/>
    <w:rsid w:val="001D0E17"/>
    <w:rsid w:val="001D0F1E"/>
    <w:rsid w:val="001D0FF1"/>
    <w:rsid w:val="001D109C"/>
    <w:rsid w:val="001D1135"/>
    <w:rsid w:val="001D11EC"/>
    <w:rsid w:val="001D1202"/>
    <w:rsid w:val="001D122A"/>
    <w:rsid w:val="001D12D2"/>
    <w:rsid w:val="001D1332"/>
    <w:rsid w:val="001D13A7"/>
    <w:rsid w:val="001D144A"/>
    <w:rsid w:val="001D151D"/>
    <w:rsid w:val="001D15DE"/>
    <w:rsid w:val="001D16E9"/>
    <w:rsid w:val="001D1714"/>
    <w:rsid w:val="001D188A"/>
    <w:rsid w:val="001D19F1"/>
    <w:rsid w:val="001D1A9C"/>
    <w:rsid w:val="001D1B76"/>
    <w:rsid w:val="001D1B96"/>
    <w:rsid w:val="001D1BB8"/>
    <w:rsid w:val="001D1BBB"/>
    <w:rsid w:val="001D1C7A"/>
    <w:rsid w:val="001D1D45"/>
    <w:rsid w:val="001D1E14"/>
    <w:rsid w:val="001D1E76"/>
    <w:rsid w:val="001D1F0C"/>
    <w:rsid w:val="001D1F79"/>
    <w:rsid w:val="001D1F93"/>
    <w:rsid w:val="001D2011"/>
    <w:rsid w:val="001D217F"/>
    <w:rsid w:val="001D21D9"/>
    <w:rsid w:val="001D2210"/>
    <w:rsid w:val="001D2356"/>
    <w:rsid w:val="001D23A4"/>
    <w:rsid w:val="001D2454"/>
    <w:rsid w:val="001D254C"/>
    <w:rsid w:val="001D2606"/>
    <w:rsid w:val="001D26B8"/>
    <w:rsid w:val="001D26BE"/>
    <w:rsid w:val="001D27B1"/>
    <w:rsid w:val="001D2845"/>
    <w:rsid w:val="001D2926"/>
    <w:rsid w:val="001D292A"/>
    <w:rsid w:val="001D293B"/>
    <w:rsid w:val="001D2975"/>
    <w:rsid w:val="001D2AA0"/>
    <w:rsid w:val="001D2AD7"/>
    <w:rsid w:val="001D2B25"/>
    <w:rsid w:val="001D2B2F"/>
    <w:rsid w:val="001D2BF4"/>
    <w:rsid w:val="001D2D3F"/>
    <w:rsid w:val="001D2D54"/>
    <w:rsid w:val="001D2DBF"/>
    <w:rsid w:val="001D2E00"/>
    <w:rsid w:val="001D2E33"/>
    <w:rsid w:val="001D2E7A"/>
    <w:rsid w:val="001D2E84"/>
    <w:rsid w:val="001D2F25"/>
    <w:rsid w:val="001D2FB3"/>
    <w:rsid w:val="001D2FBA"/>
    <w:rsid w:val="001D31D6"/>
    <w:rsid w:val="001D3223"/>
    <w:rsid w:val="001D3248"/>
    <w:rsid w:val="001D33E9"/>
    <w:rsid w:val="001D3433"/>
    <w:rsid w:val="001D344E"/>
    <w:rsid w:val="001D3542"/>
    <w:rsid w:val="001D357F"/>
    <w:rsid w:val="001D360A"/>
    <w:rsid w:val="001D3670"/>
    <w:rsid w:val="001D36A9"/>
    <w:rsid w:val="001D37AB"/>
    <w:rsid w:val="001D3809"/>
    <w:rsid w:val="001D388E"/>
    <w:rsid w:val="001D3930"/>
    <w:rsid w:val="001D39E8"/>
    <w:rsid w:val="001D3CBC"/>
    <w:rsid w:val="001D3D72"/>
    <w:rsid w:val="001D3DA9"/>
    <w:rsid w:val="001D3DC0"/>
    <w:rsid w:val="001D3E0B"/>
    <w:rsid w:val="001D3EED"/>
    <w:rsid w:val="001D40E7"/>
    <w:rsid w:val="001D4121"/>
    <w:rsid w:val="001D4179"/>
    <w:rsid w:val="001D41E8"/>
    <w:rsid w:val="001D41F3"/>
    <w:rsid w:val="001D4221"/>
    <w:rsid w:val="001D4268"/>
    <w:rsid w:val="001D4277"/>
    <w:rsid w:val="001D42E6"/>
    <w:rsid w:val="001D44CF"/>
    <w:rsid w:val="001D46B9"/>
    <w:rsid w:val="001D471A"/>
    <w:rsid w:val="001D4858"/>
    <w:rsid w:val="001D48AC"/>
    <w:rsid w:val="001D48C4"/>
    <w:rsid w:val="001D48DC"/>
    <w:rsid w:val="001D4BBE"/>
    <w:rsid w:val="001D4CA0"/>
    <w:rsid w:val="001D4CBB"/>
    <w:rsid w:val="001D4CC8"/>
    <w:rsid w:val="001D4D6D"/>
    <w:rsid w:val="001D4D9D"/>
    <w:rsid w:val="001D4E02"/>
    <w:rsid w:val="001D4F18"/>
    <w:rsid w:val="001D4F20"/>
    <w:rsid w:val="001D50A5"/>
    <w:rsid w:val="001D5233"/>
    <w:rsid w:val="001D52E5"/>
    <w:rsid w:val="001D5313"/>
    <w:rsid w:val="001D5522"/>
    <w:rsid w:val="001D5549"/>
    <w:rsid w:val="001D5796"/>
    <w:rsid w:val="001D57AA"/>
    <w:rsid w:val="001D57AF"/>
    <w:rsid w:val="001D57B0"/>
    <w:rsid w:val="001D57C4"/>
    <w:rsid w:val="001D57D3"/>
    <w:rsid w:val="001D583B"/>
    <w:rsid w:val="001D585A"/>
    <w:rsid w:val="001D58C5"/>
    <w:rsid w:val="001D5973"/>
    <w:rsid w:val="001D597D"/>
    <w:rsid w:val="001D59DF"/>
    <w:rsid w:val="001D5A06"/>
    <w:rsid w:val="001D5A43"/>
    <w:rsid w:val="001D5CD2"/>
    <w:rsid w:val="001D5D18"/>
    <w:rsid w:val="001D5D88"/>
    <w:rsid w:val="001D5E72"/>
    <w:rsid w:val="001D5ED9"/>
    <w:rsid w:val="001D5F3D"/>
    <w:rsid w:val="001D5FA3"/>
    <w:rsid w:val="001D6036"/>
    <w:rsid w:val="001D60DE"/>
    <w:rsid w:val="001D610F"/>
    <w:rsid w:val="001D618C"/>
    <w:rsid w:val="001D61CA"/>
    <w:rsid w:val="001D61DF"/>
    <w:rsid w:val="001D61F9"/>
    <w:rsid w:val="001D620B"/>
    <w:rsid w:val="001D6273"/>
    <w:rsid w:val="001D6300"/>
    <w:rsid w:val="001D636E"/>
    <w:rsid w:val="001D64B7"/>
    <w:rsid w:val="001D64CE"/>
    <w:rsid w:val="001D65D7"/>
    <w:rsid w:val="001D65D9"/>
    <w:rsid w:val="001D66C2"/>
    <w:rsid w:val="001D66C5"/>
    <w:rsid w:val="001D67E7"/>
    <w:rsid w:val="001D6811"/>
    <w:rsid w:val="001D6865"/>
    <w:rsid w:val="001D687D"/>
    <w:rsid w:val="001D6918"/>
    <w:rsid w:val="001D6924"/>
    <w:rsid w:val="001D699C"/>
    <w:rsid w:val="001D69BF"/>
    <w:rsid w:val="001D6AB3"/>
    <w:rsid w:val="001D6AFE"/>
    <w:rsid w:val="001D6B6F"/>
    <w:rsid w:val="001D6B89"/>
    <w:rsid w:val="001D6B91"/>
    <w:rsid w:val="001D6C22"/>
    <w:rsid w:val="001D6C43"/>
    <w:rsid w:val="001D6CB2"/>
    <w:rsid w:val="001D6CBB"/>
    <w:rsid w:val="001D6CE7"/>
    <w:rsid w:val="001D6CF7"/>
    <w:rsid w:val="001D6D00"/>
    <w:rsid w:val="001D6DAA"/>
    <w:rsid w:val="001D6E3F"/>
    <w:rsid w:val="001D6E43"/>
    <w:rsid w:val="001D6ED6"/>
    <w:rsid w:val="001D6F4D"/>
    <w:rsid w:val="001D7022"/>
    <w:rsid w:val="001D70FB"/>
    <w:rsid w:val="001D71DB"/>
    <w:rsid w:val="001D722B"/>
    <w:rsid w:val="001D7248"/>
    <w:rsid w:val="001D726D"/>
    <w:rsid w:val="001D7305"/>
    <w:rsid w:val="001D735F"/>
    <w:rsid w:val="001D73CF"/>
    <w:rsid w:val="001D73F9"/>
    <w:rsid w:val="001D742F"/>
    <w:rsid w:val="001D7456"/>
    <w:rsid w:val="001D751C"/>
    <w:rsid w:val="001D7543"/>
    <w:rsid w:val="001D75D3"/>
    <w:rsid w:val="001D7626"/>
    <w:rsid w:val="001D763C"/>
    <w:rsid w:val="001D773F"/>
    <w:rsid w:val="001D7773"/>
    <w:rsid w:val="001D7794"/>
    <w:rsid w:val="001D77CF"/>
    <w:rsid w:val="001D784E"/>
    <w:rsid w:val="001D78B0"/>
    <w:rsid w:val="001D791B"/>
    <w:rsid w:val="001D79E3"/>
    <w:rsid w:val="001D7A9E"/>
    <w:rsid w:val="001D7B02"/>
    <w:rsid w:val="001D7CF6"/>
    <w:rsid w:val="001D7D0A"/>
    <w:rsid w:val="001D7D53"/>
    <w:rsid w:val="001D7EDB"/>
    <w:rsid w:val="001D7F70"/>
    <w:rsid w:val="001E0036"/>
    <w:rsid w:val="001E00C6"/>
    <w:rsid w:val="001E00E9"/>
    <w:rsid w:val="001E018B"/>
    <w:rsid w:val="001E0203"/>
    <w:rsid w:val="001E029C"/>
    <w:rsid w:val="001E03B4"/>
    <w:rsid w:val="001E05EE"/>
    <w:rsid w:val="001E05FE"/>
    <w:rsid w:val="001E0605"/>
    <w:rsid w:val="001E06DF"/>
    <w:rsid w:val="001E070B"/>
    <w:rsid w:val="001E0800"/>
    <w:rsid w:val="001E08E0"/>
    <w:rsid w:val="001E0986"/>
    <w:rsid w:val="001E0AF9"/>
    <w:rsid w:val="001E0B5E"/>
    <w:rsid w:val="001E0B76"/>
    <w:rsid w:val="001E0C42"/>
    <w:rsid w:val="001E0E1D"/>
    <w:rsid w:val="001E0E69"/>
    <w:rsid w:val="001E0E96"/>
    <w:rsid w:val="001E0EF0"/>
    <w:rsid w:val="001E0F6D"/>
    <w:rsid w:val="001E0FB3"/>
    <w:rsid w:val="001E0FB8"/>
    <w:rsid w:val="001E0FCB"/>
    <w:rsid w:val="001E0FD6"/>
    <w:rsid w:val="001E0FF3"/>
    <w:rsid w:val="001E1047"/>
    <w:rsid w:val="001E117E"/>
    <w:rsid w:val="001E11C9"/>
    <w:rsid w:val="001E12DE"/>
    <w:rsid w:val="001E130E"/>
    <w:rsid w:val="001E1384"/>
    <w:rsid w:val="001E1526"/>
    <w:rsid w:val="001E157C"/>
    <w:rsid w:val="001E16D4"/>
    <w:rsid w:val="001E1723"/>
    <w:rsid w:val="001E1839"/>
    <w:rsid w:val="001E1853"/>
    <w:rsid w:val="001E187A"/>
    <w:rsid w:val="001E19DC"/>
    <w:rsid w:val="001E1B62"/>
    <w:rsid w:val="001E1B64"/>
    <w:rsid w:val="001E1BCB"/>
    <w:rsid w:val="001E1D77"/>
    <w:rsid w:val="001E1E02"/>
    <w:rsid w:val="001E1EB4"/>
    <w:rsid w:val="001E1EFC"/>
    <w:rsid w:val="001E1F27"/>
    <w:rsid w:val="001E1F44"/>
    <w:rsid w:val="001E1F83"/>
    <w:rsid w:val="001E1FC7"/>
    <w:rsid w:val="001E2037"/>
    <w:rsid w:val="001E204C"/>
    <w:rsid w:val="001E210A"/>
    <w:rsid w:val="001E2140"/>
    <w:rsid w:val="001E216D"/>
    <w:rsid w:val="001E21BF"/>
    <w:rsid w:val="001E223E"/>
    <w:rsid w:val="001E22CE"/>
    <w:rsid w:val="001E2311"/>
    <w:rsid w:val="001E23C9"/>
    <w:rsid w:val="001E26F4"/>
    <w:rsid w:val="001E2859"/>
    <w:rsid w:val="001E28BD"/>
    <w:rsid w:val="001E28F3"/>
    <w:rsid w:val="001E2987"/>
    <w:rsid w:val="001E298A"/>
    <w:rsid w:val="001E2B1C"/>
    <w:rsid w:val="001E2B6A"/>
    <w:rsid w:val="001E2E9D"/>
    <w:rsid w:val="001E2EAB"/>
    <w:rsid w:val="001E2F6E"/>
    <w:rsid w:val="001E3026"/>
    <w:rsid w:val="001E312D"/>
    <w:rsid w:val="001E3278"/>
    <w:rsid w:val="001E3494"/>
    <w:rsid w:val="001E34BE"/>
    <w:rsid w:val="001E35DA"/>
    <w:rsid w:val="001E36A9"/>
    <w:rsid w:val="001E36D9"/>
    <w:rsid w:val="001E375B"/>
    <w:rsid w:val="001E3865"/>
    <w:rsid w:val="001E388E"/>
    <w:rsid w:val="001E38C8"/>
    <w:rsid w:val="001E3969"/>
    <w:rsid w:val="001E39C8"/>
    <w:rsid w:val="001E39CB"/>
    <w:rsid w:val="001E3AA6"/>
    <w:rsid w:val="001E3BDF"/>
    <w:rsid w:val="001E3C82"/>
    <w:rsid w:val="001E3D32"/>
    <w:rsid w:val="001E3D4D"/>
    <w:rsid w:val="001E3D82"/>
    <w:rsid w:val="001E3E51"/>
    <w:rsid w:val="001E3E9A"/>
    <w:rsid w:val="001E3EC2"/>
    <w:rsid w:val="001E3F71"/>
    <w:rsid w:val="001E3F8A"/>
    <w:rsid w:val="001E3F8C"/>
    <w:rsid w:val="001E40FF"/>
    <w:rsid w:val="001E4109"/>
    <w:rsid w:val="001E4134"/>
    <w:rsid w:val="001E425D"/>
    <w:rsid w:val="001E42E2"/>
    <w:rsid w:val="001E42FF"/>
    <w:rsid w:val="001E431C"/>
    <w:rsid w:val="001E4408"/>
    <w:rsid w:val="001E444B"/>
    <w:rsid w:val="001E4491"/>
    <w:rsid w:val="001E44CE"/>
    <w:rsid w:val="001E4527"/>
    <w:rsid w:val="001E45C9"/>
    <w:rsid w:val="001E4654"/>
    <w:rsid w:val="001E4661"/>
    <w:rsid w:val="001E47D7"/>
    <w:rsid w:val="001E47FF"/>
    <w:rsid w:val="001E48F4"/>
    <w:rsid w:val="001E4976"/>
    <w:rsid w:val="001E49F8"/>
    <w:rsid w:val="001E4AC2"/>
    <w:rsid w:val="001E4B74"/>
    <w:rsid w:val="001E4C61"/>
    <w:rsid w:val="001E4C62"/>
    <w:rsid w:val="001E4D6F"/>
    <w:rsid w:val="001E4DB9"/>
    <w:rsid w:val="001E4E2B"/>
    <w:rsid w:val="001E4F0E"/>
    <w:rsid w:val="001E4FC2"/>
    <w:rsid w:val="001E5009"/>
    <w:rsid w:val="001E503E"/>
    <w:rsid w:val="001E507B"/>
    <w:rsid w:val="001E52CD"/>
    <w:rsid w:val="001E5310"/>
    <w:rsid w:val="001E536E"/>
    <w:rsid w:val="001E5382"/>
    <w:rsid w:val="001E560F"/>
    <w:rsid w:val="001E5612"/>
    <w:rsid w:val="001E5617"/>
    <w:rsid w:val="001E56D0"/>
    <w:rsid w:val="001E5857"/>
    <w:rsid w:val="001E588A"/>
    <w:rsid w:val="001E58D9"/>
    <w:rsid w:val="001E5A3B"/>
    <w:rsid w:val="001E5AD3"/>
    <w:rsid w:val="001E5D8E"/>
    <w:rsid w:val="001E5D9B"/>
    <w:rsid w:val="001E5DE0"/>
    <w:rsid w:val="001E5E8F"/>
    <w:rsid w:val="001E5EA6"/>
    <w:rsid w:val="001E5ED5"/>
    <w:rsid w:val="001E5F3B"/>
    <w:rsid w:val="001E5FB1"/>
    <w:rsid w:val="001E601B"/>
    <w:rsid w:val="001E6141"/>
    <w:rsid w:val="001E61FF"/>
    <w:rsid w:val="001E622D"/>
    <w:rsid w:val="001E628C"/>
    <w:rsid w:val="001E631E"/>
    <w:rsid w:val="001E63E4"/>
    <w:rsid w:val="001E6404"/>
    <w:rsid w:val="001E64F2"/>
    <w:rsid w:val="001E6513"/>
    <w:rsid w:val="001E6517"/>
    <w:rsid w:val="001E657A"/>
    <w:rsid w:val="001E663F"/>
    <w:rsid w:val="001E6726"/>
    <w:rsid w:val="001E6733"/>
    <w:rsid w:val="001E6738"/>
    <w:rsid w:val="001E6788"/>
    <w:rsid w:val="001E68E2"/>
    <w:rsid w:val="001E68EE"/>
    <w:rsid w:val="001E6A7C"/>
    <w:rsid w:val="001E6AFD"/>
    <w:rsid w:val="001E6B75"/>
    <w:rsid w:val="001E6BB5"/>
    <w:rsid w:val="001E6C94"/>
    <w:rsid w:val="001E6CCD"/>
    <w:rsid w:val="001E6D76"/>
    <w:rsid w:val="001E6D83"/>
    <w:rsid w:val="001E6D84"/>
    <w:rsid w:val="001E6D85"/>
    <w:rsid w:val="001E6D89"/>
    <w:rsid w:val="001E6E1F"/>
    <w:rsid w:val="001E6F0E"/>
    <w:rsid w:val="001E6FA4"/>
    <w:rsid w:val="001E71E1"/>
    <w:rsid w:val="001E7203"/>
    <w:rsid w:val="001E72A5"/>
    <w:rsid w:val="001E74AB"/>
    <w:rsid w:val="001E7541"/>
    <w:rsid w:val="001E75A2"/>
    <w:rsid w:val="001E7614"/>
    <w:rsid w:val="001E767F"/>
    <w:rsid w:val="001E77D3"/>
    <w:rsid w:val="001E799A"/>
    <w:rsid w:val="001E7A03"/>
    <w:rsid w:val="001E7B7C"/>
    <w:rsid w:val="001E7BB0"/>
    <w:rsid w:val="001E7C4C"/>
    <w:rsid w:val="001E7CC8"/>
    <w:rsid w:val="001E7DCF"/>
    <w:rsid w:val="001E7DD4"/>
    <w:rsid w:val="001F00EC"/>
    <w:rsid w:val="001F010E"/>
    <w:rsid w:val="001F01DF"/>
    <w:rsid w:val="001F01FD"/>
    <w:rsid w:val="001F0223"/>
    <w:rsid w:val="001F0231"/>
    <w:rsid w:val="001F0249"/>
    <w:rsid w:val="001F02A7"/>
    <w:rsid w:val="001F02BD"/>
    <w:rsid w:val="001F0308"/>
    <w:rsid w:val="001F03AD"/>
    <w:rsid w:val="001F05EC"/>
    <w:rsid w:val="001F06AA"/>
    <w:rsid w:val="001F06BB"/>
    <w:rsid w:val="001F07C1"/>
    <w:rsid w:val="001F07CE"/>
    <w:rsid w:val="001F0845"/>
    <w:rsid w:val="001F087F"/>
    <w:rsid w:val="001F08F8"/>
    <w:rsid w:val="001F091C"/>
    <w:rsid w:val="001F0B2E"/>
    <w:rsid w:val="001F0CB7"/>
    <w:rsid w:val="001F0D1D"/>
    <w:rsid w:val="001F0D2F"/>
    <w:rsid w:val="001F0D5A"/>
    <w:rsid w:val="001F0E1D"/>
    <w:rsid w:val="001F0E55"/>
    <w:rsid w:val="001F0FC1"/>
    <w:rsid w:val="001F0FC6"/>
    <w:rsid w:val="001F106A"/>
    <w:rsid w:val="001F1095"/>
    <w:rsid w:val="001F1215"/>
    <w:rsid w:val="001F12BA"/>
    <w:rsid w:val="001F13ED"/>
    <w:rsid w:val="001F1569"/>
    <w:rsid w:val="001F157F"/>
    <w:rsid w:val="001F1656"/>
    <w:rsid w:val="001F1698"/>
    <w:rsid w:val="001F16DF"/>
    <w:rsid w:val="001F1774"/>
    <w:rsid w:val="001F189B"/>
    <w:rsid w:val="001F18A0"/>
    <w:rsid w:val="001F18EA"/>
    <w:rsid w:val="001F1998"/>
    <w:rsid w:val="001F19DE"/>
    <w:rsid w:val="001F1AC5"/>
    <w:rsid w:val="001F1BA3"/>
    <w:rsid w:val="001F1C0C"/>
    <w:rsid w:val="001F1C22"/>
    <w:rsid w:val="001F1C60"/>
    <w:rsid w:val="001F1CA4"/>
    <w:rsid w:val="001F1DE7"/>
    <w:rsid w:val="001F1E0A"/>
    <w:rsid w:val="001F1E5A"/>
    <w:rsid w:val="001F1E5B"/>
    <w:rsid w:val="001F1E8D"/>
    <w:rsid w:val="001F1E94"/>
    <w:rsid w:val="001F1E96"/>
    <w:rsid w:val="001F1EBD"/>
    <w:rsid w:val="001F1F10"/>
    <w:rsid w:val="001F1F40"/>
    <w:rsid w:val="001F1F79"/>
    <w:rsid w:val="001F2041"/>
    <w:rsid w:val="001F205B"/>
    <w:rsid w:val="001F20E6"/>
    <w:rsid w:val="001F20E8"/>
    <w:rsid w:val="001F2179"/>
    <w:rsid w:val="001F218E"/>
    <w:rsid w:val="001F220A"/>
    <w:rsid w:val="001F2281"/>
    <w:rsid w:val="001F229C"/>
    <w:rsid w:val="001F2346"/>
    <w:rsid w:val="001F23FD"/>
    <w:rsid w:val="001F2420"/>
    <w:rsid w:val="001F2593"/>
    <w:rsid w:val="001F26BF"/>
    <w:rsid w:val="001F2738"/>
    <w:rsid w:val="001F2A47"/>
    <w:rsid w:val="001F2BA1"/>
    <w:rsid w:val="001F2D18"/>
    <w:rsid w:val="001F2D9A"/>
    <w:rsid w:val="001F2E42"/>
    <w:rsid w:val="001F2E5D"/>
    <w:rsid w:val="001F2E93"/>
    <w:rsid w:val="001F2E9A"/>
    <w:rsid w:val="001F2EB8"/>
    <w:rsid w:val="001F2F81"/>
    <w:rsid w:val="001F2F9F"/>
    <w:rsid w:val="001F30D7"/>
    <w:rsid w:val="001F3266"/>
    <w:rsid w:val="001F331D"/>
    <w:rsid w:val="001F3348"/>
    <w:rsid w:val="001F33E0"/>
    <w:rsid w:val="001F34A1"/>
    <w:rsid w:val="001F3505"/>
    <w:rsid w:val="001F364E"/>
    <w:rsid w:val="001F3669"/>
    <w:rsid w:val="001F36B5"/>
    <w:rsid w:val="001F36E1"/>
    <w:rsid w:val="001F373C"/>
    <w:rsid w:val="001F37E6"/>
    <w:rsid w:val="001F385A"/>
    <w:rsid w:val="001F38DF"/>
    <w:rsid w:val="001F3A6F"/>
    <w:rsid w:val="001F3A8B"/>
    <w:rsid w:val="001F3B66"/>
    <w:rsid w:val="001F3CAB"/>
    <w:rsid w:val="001F3CD5"/>
    <w:rsid w:val="001F4045"/>
    <w:rsid w:val="001F40DB"/>
    <w:rsid w:val="001F416C"/>
    <w:rsid w:val="001F41C2"/>
    <w:rsid w:val="001F4214"/>
    <w:rsid w:val="001F42CE"/>
    <w:rsid w:val="001F42E1"/>
    <w:rsid w:val="001F42EE"/>
    <w:rsid w:val="001F4569"/>
    <w:rsid w:val="001F45C3"/>
    <w:rsid w:val="001F45D1"/>
    <w:rsid w:val="001F45E7"/>
    <w:rsid w:val="001F4671"/>
    <w:rsid w:val="001F46E5"/>
    <w:rsid w:val="001F46F0"/>
    <w:rsid w:val="001F471E"/>
    <w:rsid w:val="001F4732"/>
    <w:rsid w:val="001F4815"/>
    <w:rsid w:val="001F48B1"/>
    <w:rsid w:val="001F4947"/>
    <w:rsid w:val="001F498F"/>
    <w:rsid w:val="001F4A74"/>
    <w:rsid w:val="001F4A88"/>
    <w:rsid w:val="001F4A8C"/>
    <w:rsid w:val="001F4AD6"/>
    <w:rsid w:val="001F4BBA"/>
    <w:rsid w:val="001F4BC2"/>
    <w:rsid w:val="001F4C6C"/>
    <w:rsid w:val="001F4D21"/>
    <w:rsid w:val="001F4D3D"/>
    <w:rsid w:val="001F4E26"/>
    <w:rsid w:val="001F4E3F"/>
    <w:rsid w:val="001F4EBC"/>
    <w:rsid w:val="001F4EE6"/>
    <w:rsid w:val="001F4F51"/>
    <w:rsid w:val="001F4F81"/>
    <w:rsid w:val="001F4FA6"/>
    <w:rsid w:val="001F5006"/>
    <w:rsid w:val="001F5016"/>
    <w:rsid w:val="001F507E"/>
    <w:rsid w:val="001F50AC"/>
    <w:rsid w:val="001F512C"/>
    <w:rsid w:val="001F5135"/>
    <w:rsid w:val="001F529F"/>
    <w:rsid w:val="001F5317"/>
    <w:rsid w:val="001F534D"/>
    <w:rsid w:val="001F541A"/>
    <w:rsid w:val="001F5435"/>
    <w:rsid w:val="001F5554"/>
    <w:rsid w:val="001F5611"/>
    <w:rsid w:val="001F563E"/>
    <w:rsid w:val="001F5659"/>
    <w:rsid w:val="001F5668"/>
    <w:rsid w:val="001F5760"/>
    <w:rsid w:val="001F5884"/>
    <w:rsid w:val="001F5997"/>
    <w:rsid w:val="001F5ABA"/>
    <w:rsid w:val="001F5AC8"/>
    <w:rsid w:val="001F5B0D"/>
    <w:rsid w:val="001F5B21"/>
    <w:rsid w:val="001F5B70"/>
    <w:rsid w:val="001F5C05"/>
    <w:rsid w:val="001F5C98"/>
    <w:rsid w:val="001F5DC3"/>
    <w:rsid w:val="001F5E11"/>
    <w:rsid w:val="001F600B"/>
    <w:rsid w:val="001F60A4"/>
    <w:rsid w:val="001F6220"/>
    <w:rsid w:val="001F627D"/>
    <w:rsid w:val="001F63CB"/>
    <w:rsid w:val="001F6469"/>
    <w:rsid w:val="001F649B"/>
    <w:rsid w:val="001F659D"/>
    <w:rsid w:val="001F65C4"/>
    <w:rsid w:val="001F6694"/>
    <w:rsid w:val="001F670A"/>
    <w:rsid w:val="001F689A"/>
    <w:rsid w:val="001F699E"/>
    <w:rsid w:val="001F6BFD"/>
    <w:rsid w:val="001F6C1F"/>
    <w:rsid w:val="001F6C2D"/>
    <w:rsid w:val="001F6D37"/>
    <w:rsid w:val="001F6DED"/>
    <w:rsid w:val="001F6F34"/>
    <w:rsid w:val="001F6F79"/>
    <w:rsid w:val="001F71F1"/>
    <w:rsid w:val="001F7206"/>
    <w:rsid w:val="001F7236"/>
    <w:rsid w:val="001F727F"/>
    <w:rsid w:val="001F739F"/>
    <w:rsid w:val="001F7436"/>
    <w:rsid w:val="001F74E5"/>
    <w:rsid w:val="001F763F"/>
    <w:rsid w:val="001F7647"/>
    <w:rsid w:val="001F7668"/>
    <w:rsid w:val="001F76E3"/>
    <w:rsid w:val="001F770F"/>
    <w:rsid w:val="001F77EA"/>
    <w:rsid w:val="001F7851"/>
    <w:rsid w:val="001F78E5"/>
    <w:rsid w:val="001F790F"/>
    <w:rsid w:val="001F799A"/>
    <w:rsid w:val="001F79A4"/>
    <w:rsid w:val="001F7A59"/>
    <w:rsid w:val="001F7B06"/>
    <w:rsid w:val="001F7B74"/>
    <w:rsid w:val="001F7B83"/>
    <w:rsid w:val="001F7C11"/>
    <w:rsid w:val="001F7CEF"/>
    <w:rsid w:val="001F7D65"/>
    <w:rsid w:val="001F7E19"/>
    <w:rsid w:val="001F7E6E"/>
    <w:rsid w:val="001F7ED1"/>
    <w:rsid w:val="001F7F2D"/>
    <w:rsid w:val="00200039"/>
    <w:rsid w:val="002000B4"/>
    <w:rsid w:val="0020017A"/>
    <w:rsid w:val="00200220"/>
    <w:rsid w:val="00200287"/>
    <w:rsid w:val="002004F3"/>
    <w:rsid w:val="002004F7"/>
    <w:rsid w:val="0020059F"/>
    <w:rsid w:val="00200627"/>
    <w:rsid w:val="00200679"/>
    <w:rsid w:val="0020073E"/>
    <w:rsid w:val="0020086F"/>
    <w:rsid w:val="002008C0"/>
    <w:rsid w:val="002008C8"/>
    <w:rsid w:val="00200969"/>
    <w:rsid w:val="002009E9"/>
    <w:rsid w:val="00200B07"/>
    <w:rsid w:val="00200B0B"/>
    <w:rsid w:val="00200CC8"/>
    <w:rsid w:val="00200D67"/>
    <w:rsid w:val="00200E41"/>
    <w:rsid w:val="00200EAF"/>
    <w:rsid w:val="00200ED5"/>
    <w:rsid w:val="00200EF0"/>
    <w:rsid w:val="00200F52"/>
    <w:rsid w:val="00200F9C"/>
    <w:rsid w:val="00200FD4"/>
    <w:rsid w:val="00200FD7"/>
    <w:rsid w:val="00201004"/>
    <w:rsid w:val="002010FC"/>
    <w:rsid w:val="00201135"/>
    <w:rsid w:val="00201145"/>
    <w:rsid w:val="002011A1"/>
    <w:rsid w:val="00201273"/>
    <w:rsid w:val="00201291"/>
    <w:rsid w:val="00201330"/>
    <w:rsid w:val="002013D0"/>
    <w:rsid w:val="0020142E"/>
    <w:rsid w:val="002014F3"/>
    <w:rsid w:val="0020154A"/>
    <w:rsid w:val="002015BA"/>
    <w:rsid w:val="002015D1"/>
    <w:rsid w:val="0020160D"/>
    <w:rsid w:val="002016E0"/>
    <w:rsid w:val="002017B2"/>
    <w:rsid w:val="002017BE"/>
    <w:rsid w:val="00201837"/>
    <w:rsid w:val="0020195F"/>
    <w:rsid w:val="00201A07"/>
    <w:rsid w:val="00201A77"/>
    <w:rsid w:val="00201BBD"/>
    <w:rsid w:val="00201C0F"/>
    <w:rsid w:val="00201C47"/>
    <w:rsid w:val="00201E2D"/>
    <w:rsid w:val="00201F97"/>
    <w:rsid w:val="00202072"/>
    <w:rsid w:val="00202146"/>
    <w:rsid w:val="002021A5"/>
    <w:rsid w:val="0020220A"/>
    <w:rsid w:val="0020222C"/>
    <w:rsid w:val="00202268"/>
    <w:rsid w:val="002023CF"/>
    <w:rsid w:val="0020241D"/>
    <w:rsid w:val="00202537"/>
    <w:rsid w:val="002025F6"/>
    <w:rsid w:val="002025F7"/>
    <w:rsid w:val="00202627"/>
    <w:rsid w:val="00202756"/>
    <w:rsid w:val="002027F4"/>
    <w:rsid w:val="002027FE"/>
    <w:rsid w:val="002028CC"/>
    <w:rsid w:val="002028E2"/>
    <w:rsid w:val="002028FF"/>
    <w:rsid w:val="00202975"/>
    <w:rsid w:val="0020299A"/>
    <w:rsid w:val="002029B7"/>
    <w:rsid w:val="002029C7"/>
    <w:rsid w:val="00202A3A"/>
    <w:rsid w:val="00202A8E"/>
    <w:rsid w:val="00202AF4"/>
    <w:rsid w:val="00202B01"/>
    <w:rsid w:val="00202B60"/>
    <w:rsid w:val="00202B6A"/>
    <w:rsid w:val="00202C19"/>
    <w:rsid w:val="00202C9D"/>
    <w:rsid w:val="00202CF5"/>
    <w:rsid w:val="00202D19"/>
    <w:rsid w:val="00202E50"/>
    <w:rsid w:val="00202F37"/>
    <w:rsid w:val="00202F47"/>
    <w:rsid w:val="002031B6"/>
    <w:rsid w:val="0020320E"/>
    <w:rsid w:val="002032DA"/>
    <w:rsid w:val="00203347"/>
    <w:rsid w:val="002033EB"/>
    <w:rsid w:val="00203429"/>
    <w:rsid w:val="00203769"/>
    <w:rsid w:val="00203772"/>
    <w:rsid w:val="002037C0"/>
    <w:rsid w:val="002039F7"/>
    <w:rsid w:val="00203A20"/>
    <w:rsid w:val="00203B4E"/>
    <w:rsid w:val="00203B84"/>
    <w:rsid w:val="00203C6C"/>
    <w:rsid w:val="00203C8A"/>
    <w:rsid w:val="00203CA0"/>
    <w:rsid w:val="00203D58"/>
    <w:rsid w:val="00203DCB"/>
    <w:rsid w:val="00203E10"/>
    <w:rsid w:val="00203E92"/>
    <w:rsid w:val="00203F41"/>
    <w:rsid w:val="00203FF0"/>
    <w:rsid w:val="0020417B"/>
    <w:rsid w:val="0020418B"/>
    <w:rsid w:val="00204192"/>
    <w:rsid w:val="002041D2"/>
    <w:rsid w:val="0020424E"/>
    <w:rsid w:val="00204387"/>
    <w:rsid w:val="002043C5"/>
    <w:rsid w:val="002043CA"/>
    <w:rsid w:val="0020441F"/>
    <w:rsid w:val="00204461"/>
    <w:rsid w:val="002044B3"/>
    <w:rsid w:val="002044EC"/>
    <w:rsid w:val="00204501"/>
    <w:rsid w:val="00204505"/>
    <w:rsid w:val="002045BF"/>
    <w:rsid w:val="002045D7"/>
    <w:rsid w:val="00204609"/>
    <w:rsid w:val="002047D7"/>
    <w:rsid w:val="00204860"/>
    <w:rsid w:val="0020489F"/>
    <w:rsid w:val="00204A22"/>
    <w:rsid w:val="00204AE5"/>
    <w:rsid w:val="00204B01"/>
    <w:rsid w:val="00204B23"/>
    <w:rsid w:val="00204B24"/>
    <w:rsid w:val="00204B5B"/>
    <w:rsid w:val="00204BFC"/>
    <w:rsid w:val="00204DD2"/>
    <w:rsid w:val="00204E80"/>
    <w:rsid w:val="00204F6D"/>
    <w:rsid w:val="00204FEB"/>
    <w:rsid w:val="00205033"/>
    <w:rsid w:val="002051B4"/>
    <w:rsid w:val="002051F8"/>
    <w:rsid w:val="00205210"/>
    <w:rsid w:val="00205227"/>
    <w:rsid w:val="0020529B"/>
    <w:rsid w:val="002052A3"/>
    <w:rsid w:val="002052CD"/>
    <w:rsid w:val="002053BD"/>
    <w:rsid w:val="002053EF"/>
    <w:rsid w:val="002054B8"/>
    <w:rsid w:val="002054E7"/>
    <w:rsid w:val="0020556F"/>
    <w:rsid w:val="00205589"/>
    <w:rsid w:val="002055F7"/>
    <w:rsid w:val="00205645"/>
    <w:rsid w:val="00205664"/>
    <w:rsid w:val="00205697"/>
    <w:rsid w:val="0020569A"/>
    <w:rsid w:val="002056B6"/>
    <w:rsid w:val="00205874"/>
    <w:rsid w:val="00205BC9"/>
    <w:rsid w:val="00205BE3"/>
    <w:rsid w:val="00205C2B"/>
    <w:rsid w:val="00205D28"/>
    <w:rsid w:val="00205E50"/>
    <w:rsid w:val="00205E81"/>
    <w:rsid w:val="00205EC6"/>
    <w:rsid w:val="00205F27"/>
    <w:rsid w:val="0020600A"/>
    <w:rsid w:val="002060D1"/>
    <w:rsid w:val="002060E7"/>
    <w:rsid w:val="00206164"/>
    <w:rsid w:val="002062E7"/>
    <w:rsid w:val="002062F2"/>
    <w:rsid w:val="00206448"/>
    <w:rsid w:val="00206464"/>
    <w:rsid w:val="00206468"/>
    <w:rsid w:val="00206575"/>
    <w:rsid w:val="002065C2"/>
    <w:rsid w:val="00206601"/>
    <w:rsid w:val="0020666C"/>
    <w:rsid w:val="002068EE"/>
    <w:rsid w:val="00206985"/>
    <w:rsid w:val="0020699C"/>
    <w:rsid w:val="00206A00"/>
    <w:rsid w:val="00206A2D"/>
    <w:rsid w:val="00206A3B"/>
    <w:rsid w:val="00206BE8"/>
    <w:rsid w:val="00206C74"/>
    <w:rsid w:val="00206CC1"/>
    <w:rsid w:val="00206E40"/>
    <w:rsid w:val="00206E84"/>
    <w:rsid w:val="00206ED7"/>
    <w:rsid w:val="0020700F"/>
    <w:rsid w:val="00207090"/>
    <w:rsid w:val="0020712E"/>
    <w:rsid w:val="00207144"/>
    <w:rsid w:val="00207148"/>
    <w:rsid w:val="00207169"/>
    <w:rsid w:val="00207170"/>
    <w:rsid w:val="002071D0"/>
    <w:rsid w:val="002071F2"/>
    <w:rsid w:val="00207240"/>
    <w:rsid w:val="00207576"/>
    <w:rsid w:val="00207601"/>
    <w:rsid w:val="0020768A"/>
    <w:rsid w:val="002076B5"/>
    <w:rsid w:val="00207805"/>
    <w:rsid w:val="002078C7"/>
    <w:rsid w:val="002079CD"/>
    <w:rsid w:val="00207A23"/>
    <w:rsid w:val="00207A26"/>
    <w:rsid w:val="00207A4C"/>
    <w:rsid w:val="00207AA4"/>
    <w:rsid w:val="00207ACD"/>
    <w:rsid w:val="00207B55"/>
    <w:rsid w:val="00207C83"/>
    <w:rsid w:val="00207D4E"/>
    <w:rsid w:val="00207D99"/>
    <w:rsid w:val="00207DDB"/>
    <w:rsid w:val="00207DEF"/>
    <w:rsid w:val="00207E10"/>
    <w:rsid w:val="00207ED5"/>
    <w:rsid w:val="00207F5A"/>
    <w:rsid w:val="00207FB2"/>
    <w:rsid w:val="00207FBD"/>
    <w:rsid w:val="00207FE8"/>
    <w:rsid w:val="002100E8"/>
    <w:rsid w:val="0021015A"/>
    <w:rsid w:val="00210202"/>
    <w:rsid w:val="00210400"/>
    <w:rsid w:val="00210416"/>
    <w:rsid w:val="00210491"/>
    <w:rsid w:val="00210558"/>
    <w:rsid w:val="002105FD"/>
    <w:rsid w:val="00210660"/>
    <w:rsid w:val="0021066F"/>
    <w:rsid w:val="00210688"/>
    <w:rsid w:val="00210720"/>
    <w:rsid w:val="00210728"/>
    <w:rsid w:val="00210777"/>
    <w:rsid w:val="00210898"/>
    <w:rsid w:val="0021091C"/>
    <w:rsid w:val="00210952"/>
    <w:rsid w:val="00210996"/>
    <w:rsid w:val="002109F4"/>
    <w:rsid w:val="00210A43"/>
    <w:rsid w:val="00210BB6"/>
    <w:rsid w:val="00210CBD"/>
    <w:rsid w:val="00210D5A"/>
    <w:rsid w:val="00210D77"/>
    <w:rsid w:val="00210DF3"/>
    <w:rsid w:val="00210E0E"/>
    <w:rsid w:val="00210EE3"/>
    <w:rsid w:val="00210F96"/>
    <w:rsid w:val="0021102D"/>
    <w:rsid w:val="002110A6"/>
    <w:rsid w:val="002110EE"/>
    <w:rsid w:val="0021118D"/>
    <w:rsid w:val="002111D9"/>
    <w:rsid w:val="002112A7"/>
    <w:rsid w:val="002113D7"/>
    <w:rsid w:val="00211489"/>
    <w:rsid w:val="00211527"/>
    <w:rsid w:val="00211549"/>
    <w:rsid w:val="00211596"/>
    <w:rsid w:val="002115C2"/>
    <w:rsid w:val="002115C6"/>
    <w:rsid w:val="0021171A"/>
    <w:rsid w:val="00211737"/>
    <w:rsid w:val="00211775"/>
    <w:rsid w:val="00211918"/>
    <w:rsid w:val="002119F1"/>
    <w:rsid w:val="00211A12"/>
    <w:rsid w:val="00211C0C"/>
    <w:rsid w:val="00211C44"/>
    <w:rsid w:val="00211D9C"/>
    <w:rsid w:val="00211E08"/>
    <w:rsid w:val="00211EBA"/>
    <w:rsid w:val="00211EEF"/>
    <w:rsid w:val="00211F5F"/>
    <w:rsid w:val="0021205B"/>
    <w:rsid w:val="002120A4"/>
    <w:rsid w:val="002120C0"/>
    <w:rsid w:val="002120EA"/>
    <w:rsid w:val="002120F8"/>
    <w:rsid w:val="0021211D"/>
    <w:rsid w:val="0021213B"/>
    <w:rsid w:val="002121AE"/>
    <w:rsid w:val="0021222E"/>
    <w:rsid w:val="00212251"/>
    <w:rsid w:val="002123CB"/>
    <w:rsid w:val="002123EC"/>
    <w:rsid w:val="00212652"/>
    <w:rsid w:val="002126B7"/>
    <w:rsid w:val="002126EC"/>
    <w:rsid w:val="00212735"/>
    <w:rsid w:val="00212797"/>
    <w:rsid w:val="002127A3"/>
    <w:rsid w:val="002129DA"/>
    <w:rsid w:val="00212A0F"/>
    <w:rsid w:val="00212A23"/>
    <w:rsid w:val="00212A58"/>
    <w:rsid w:val="00212A6D"/>
    <w:rsid w:val="00212A8E"/>
    <w:rsid w:val="00212B20"/>
    <w:rsid w:val="00212B32"/>
    <w:rsid w:val="00212B4B"/>
    <w:rsid w:val="00212BA8"/>
    <w:rsid w:val="00212CDB"/>
    <w:rsid w:val="00212D56"/>
    <w:rsid w:val="00212E6C"/>
    <w:rsid w:val="00212E71"/>
    <w:rsid w:val="00212F2C"/>
    <w:rsid w:val="0021313A"/>
    <w:rsid w:val="0021319E"/>
    <w:rsid w:val="002132F7"/>
    <w:rsid w:val="00213383"/>
    <w:rsid w:val="00213386"/>
    <w:rsid w:val="002133A7"/>
    <w:rsid w:val="002133FC"/>
    <w:rsid w:val="0021351F"/>
    <w:rsid w:val="0021362D"/>
    <w:rsid w:val="00213660"/>
    <w:rsid w:val="002137B8"/>
    <w:rsid w:val="002137BB"/>
    <w:rsid w:val="00213835"/>
    <w:rsid w:val="002138B4"/>
    <w:rsid w:val="0021395D"/>
    <w:rsid w:val="0021399A"/>
    <w:rsid w:val="00213BE2"/>
    <w:rsid w:val="00213C19"/>
    <w:rsid w:val="00213C66"/>
    <w:rsid w:val="00213CB4"/>
    <w:rsid w:val="00213D07"/>
    <w:rsid w:val="00213D2F"/>
    <w:rsid w:val="00213DA0"/>
    <w:rsid w:val="00213E00"/>
    <w:rsid w:val="00213E0C"/>
    <w:rsid w:val="00213EAD"/>
    <w:rsid w:val="00214249"/>
    <w:rsid w:val="0021426E"/>
    <w:rsid w:val="0021427A"/>
    <w:rsid w:val="00214289"/>
    <w:rsid w:val="002142E3"/>
    <w:rsid w:val="00214420"/>
    <w:rsid w:val="0021445E"/>
    <w:rsid w:val="00214475"/>
    <w:rsid w:val="0021453D"/>
    <w:rsid w:val="00214551"/>
    <w:rsid w:val="0021458E"/>
    <w:rsid w:val="002145AC"/>
    <w:rsid w:val="002146D3"/>
    <w:rsid w:val="00214702"/>
    <w:rsid w:val="002147D6"/>
    <w:rsid w:val="002147F2"/>
    <w:rsid w:val="0021481D"/>
    <w:rsid w:val="00214822"/>
    <w:rsid w:val="0021497D"/>
    <w:rsid w:val="002149B0"/>
    <w:rsid w:val="002149C8"/>
    <w:rsid w:val="002149F0"/>
    <w:rsid w:val="00214A46"/>
    <w:rsid w:val="00214BCB"/>
    <w:rsid w:val="00214BEB"/>
    <w:rsid w:val="00214C64"/>
    <w:rsid w:val="00214C80"/>
    <w:rsid w:val="00214CDB"/>
    <w:rsid w:val="00214CF4"/>
    <w:rsid w:val="00214D6A"/>
    <w:rsid w:val="00214E0D"/>
    <w:rsid w:val="00214E10"/>
    <w:rsid w:val="00214F59"/>
    <w:rsid w:val="00214FB0"/>
    <w:rsid w:val="00214FC2"/>
    <w:rsid w:val="00214FC3"/>
    <w:rsid w:val="00214FEE"/>
    <w:rsid w:val="0021500A"/>
    <w:rsid w:val="00215045"/>
    <w:rsid w:val="00215094"/>
    <w:rsid w:val="00215151"/>
    <w:rsid w:val="0021515A"/>
    <w:rsid w:val="002151A5"/>
    <w:rsid w:val="00215273"/>
    <w:rsid w:val="002152A1"/>
    <w:rsid w:val="002152D1"/>
    <w:rsid w:val="002152EB"/>
    <w:rsid w:val="0021538C"/>
    <w:rsid w:val="002154CA"/>
    <w:rsid w:val="00215505"/>
    <w:rsid w:val="002155A4"/>
    <w:rsid w:val="002155AE"/>
    <w:rsid w:val="00215621"/>
    <w:rsid w:val="00215639"/>
    <w:rsid w:val="0021563D"/>
    <w:rsid w:val="002157E1"/>
    <w:rsid w:val="002157E5"/>
    <w:rsid w:val="00215816"/>
    <w:rsid w:val="0021583E"/>
    <w:rsid w:val="002158CE"/>
    <w:rsid w:val="00215924"/>
    <w:rsid w:val="002159AA"/>
    <w:rsid w:val="002159CD"/>
    <w:rsid w:val="00215AAD"/>
    <w:rsid w:val="00215B86"/>
    <w:rsid w:val="00215CD5"/>
    <w:rsid w:val="00215D97"/>
    <w:rsid w:val="00215D9B"/>
    <w:rsid w:val="00215EA6"/>
    <w:rsid w:val="00215EAB"/>
    <w:rsid w:val="00215F3A"/>
    <w:rsid w:val="00215F3B"/>
    <w:rsid w:val="00215F4E"/>
    <w:rsid w:val="00215FC1"/>
    <w:rsid w:val="00216013"/>
    <w:rsid w:val="00216152"/>
    <w:rsid w:val="0021615E"/>
    <w:rsid w:val="0021637E"/>
    <w:rsid w:val="002164C7"/>
    <w:rsid w:val="00216760"/>
    <w:rsid w:val="00216841"/>
    <w:rsid w:val="002169B6"/>
    <w:rsid w:val="002169CC"/>
    <w:rsid w:val="002169F7"/>
    <w:rsid w:val="00216B14"/>
    <w:rsid w:val="00216B21"/>
    <w:rsid w:val="00216B7C"/>
    <w:rsid w:val="00216C5F"/>
    <w:rsid w:val="00216C8D"/>
    <w:rsid w:val="00216C94"/>
    <w:rsid w:val="00216D8C"/>
    <w:rsid w:val="00216E96"/>
    <w:rsid w:val="00216F04"/>
    <w:rsid w:val="00216F08"/>
    <w:rsid w:val="00216F17"/>
    <w:rsid w:val="00216F5E"/>
    <w:rsid w:val="00216F89"/>
    <w:rsid w:val="00217091"/>
    <w:rsid w:val="00217108"/>
    <w:rsid w:val="00217131"/>
    <w:rsid w:val="00217133"/>
    <w:rsid w:val="00217213"/>
    <w:rsid w:val="0021729A"/>
    <w:rsid w:val="002172E3"/>
    <w:rsid w:val="00217467"/>
    <w:rsid w:val="0021750F"/>
    <w:rsid w:val="00217555"/>
    <w:rsid w:val="00217566"/>
    <w:rsid w:val="002175EC"/>
    <w:rsid w:val="00217635"/>
    <w:rsid w:val="002177C7"/>
    <w:rsid w:val="002179AF"/>
    <w:rsid w:val="00217B39"/>
    <w:rsid w:val="00217C92"/>
    <w:rsid w:val="00217D1F"/>
    <w:rsid w:val="00217D8E"/>
    <w:rsid w:val="00217E55"/>
    <w:rsid w:val="00217F7E"/>
    <w:rsid w:val="00217FEC"/>
    <w:rsid w:val="0022017A"/>
    <w:rsid w:val="002201ED"/>
    <w:rsid w:val="002203BD"/>
    <w:rsid w:val="0022058F"/>
    <w:rsid w:val="00220647"/>
    <w:rsid w:val="00220698"/>
    <w:rsid w:val="002206DA"/>
    <w:rsid w:val="00220900"/>
    <w:rsid w:val="00220901"/>
    <w:rsid w:val="00220A03"/>
    <w:rsid w:val="00220A27"/>
    <w:rsid w:val="00220D94"/>
    <w:rsid w:val="00220EB5"/>
    <w:rsid w:val="00220FD3"/>
    <w:rsid w:val="00221067"/>
    <w:rsid w:val="002210F3"/>
    <w:rsid w:val="00221151"/>
    <w:rsid w:val="002212C9"/>
    <w:rsid w:val="0022130D"/>
    <w:rsid w:val="0022132A"/>
    <w:rsid w:val="0022143D"/>
    <w:rsid w:val="002214CF"/>
    <w:rsid w:val="00221541"/>
    <w:rsid w:val="00221582"/>
    <w:rsid w:val="0022158B"/>
    <w:rsid w:val="002215A1"/>
    <w:rsid w:val="00221646"/>
    <w:rsid w:val="002216C9"/>
    <w:rsid w:val="002216EF"/>
    <w:rsid w:val="0022175D"/>
    <w:rsid w:val="0022178F"/>
    <w:rsid w:val="002217CC"/>
    <w:rsid w:val="002218A2"/>
    <w:rsid w:val="0022192B"/>
    <w:rsid w:val="00221981"/>
    <w:rsid w:val="00221AE2"/>
    <w:rsid w:val="00221B80"/>
    <w:rsid w:val="00221C1C"/>
    <w:rsid w:val="00221C54"/>
    <w:rsid w:val="00221C5F"/>
    <w:rsid w:val="00221D0A"/>
    <w:rsid w:val="00221D30"/>
    <w:rsid w:val="00221D7A"/>
    <w:rsid w:val="00221E31"/>
    <w:rsid w:val="00221E7E"/>
    <w:rsid w:val="00221FC8"/>
    <w:rsid w:val="00222046"/>
    <w:rsid w:val="00222093"/>
    <w:rsid w:val="002220C9"/>
    <w:rsid w:val="00222138"/>
    <w:rsid w:val="002221BE"/>
    <w:rsid w:val="002221D3"/>
    <w:rsid w:val="0022222C"/>
    <w:rsid w:val="00222356"/>
    <w:rsid w:val="002223D3"/>
    <w:rsid w:val="0022241B"/>
    <w:rsid w:val="00222443"/>
    <w:rsid w:val="0022245E"/>
    <w:rsid w:val="0022247C"/>
    <w:rsid w:val="0022247E"/>
    <w:rsid w:val="0022248B"/>
    <w:rsid w:val="002224EB"/>
    <w:rsid w:val="00222522"/>
    <w:rsid w:val="00222541"/>
    <w:rsid w:val="002227FC"/>
    <w:rsid w:val="00222843"/>
    <w:rsid w:val="00222A13"/>
    <w:rsid w:val="00222B59"/>
    <w:rsid w:val="00222B9A"/>
    <w:rsid w:val="00222BBE"/>
    <w:rsid w:val="00222C5E"/>
    <w:rsid w:val="00222C76"/>
    <w:rsid w:val="00222C7F"/>
    <w:rsid w:val="00222C93"/>
    <w:rsid w:val="00222E26"/>
    <w:rsid w:val="00222EF2"/>
    <w:rsid w:val="00222F0E"/>
    <w:rsid w:val="00222F7F"/>
    <w:rsid w:val="00222FAB"/>
    <w:rsid w:val="0022311F"/>
    <w:rsid w:val="002231B9"/>
    <w:rsid w:val="002231CE"/>
    <w:rsid w:val="0022320A"/>
    <w:rsid w:val="00223224"/>
    <w:rsid w:val="0022327B"/>
    <w:rsid w:val="002232A5"/>
    <w:rsid w:val="0022341D"/>
    <w:rsid w:val="00223548"/>
    <w:rsid w:val="00223682"/>
    <w:rsid w:val="00223723"/>
    <w:rsid w:val="002237D8"/>
    <w:rsid w:val="002237EC"/>
    <w:rsid w:val="00223919"/>
    <w:rsid w:val="00223946"/>
    <w:rsid w:val="00223AB6"/>
    <w:rsid w:val="00223C85"/>
    <w:rsid w:val="00223CC6"/>
    <w:rsid w:val="00223CD5"/>
    <w:rsid w:val="00223D07"/>
    <w:rsid w:val="00223EF7"/>
    <w:rsid w:val="00223F11"/>
    <w:rsid w:val="00223F85"/>
    <w:rsid w:val="00223FC1"/>
    <w:rsid w:val="002240E6"/>
    <w:rsid w:val="002240E9"/>
    <w:rsid w:val="00224136"/>
    <w:rsid w:val="002241F5"/>
    <w:rsid w:val="0022426B"/>
    <w:rsid w:val="0022464E"/>
    <w:rsid w:val="00224707"/>
    <w:rsid w:val="0022475B"/>
    <w:rsid w:val="00224834"/>
    <w:rsid w:val="00224878"/>
    <w:rsid w:val="002248D9"/>
    <w:rsid w:val="002249C7"/>
    <w:rsid w:val="00224A73"/>
    <w:rsid w:val="00224ADE"/>
    <w:rsid w:val="00224BB7"/>
    <w:rsid w:val="00224C54"/>
    <w:rsid w:val="00224CB4"/>
    <w:rsid w:val="00224CC3"/>
    <w:rsid w:val="00224DC6"/>
    <w:rsid w:val="00224E21"/>
    <w:rsid w:val="00224F0E"/>
    <w:rsid w:val="00224F93"/>
    <w:rsid w:val="002251A0"/>
    <w:rsid w:val="0022525A"/>
    <w:rsid w:val="002252B8"/>
    <w:rsid w:val="002252E0"/>
    <w:rsid w:val="00225388"/>
    <w:rsid w:val="002253DE"/>
    <w:rsid w:val="002254C7"/>
    <w:rsid w:val="00225614"/>
    <w:rsid w:val="00225661"/>
    <w:rsid w:val="00225692"/>
    <w:rsid w:val="0022577F"/>
    <w:rsid w:val="00225954"/>
    <w:rsid w:val="002259F9"/>
    <w:rsid w:val="00225A75"/>
    <w:rsid w:val="00225A8A"/>
    <w:rsid w:val="00225AAB"/>
    <w:rsid w:val="00225ACD"/>
    <w:rsid w:val="00225B31"/>
    <w:rsid w:val="00225B4E"/>
    <w:rsid w:val="00225B62"/>
    <w:rsid w:val="00225C3B"/>
    <w:rsid w:val="00225C75"/>
    <w:rsid w:val="00225D3F"/>
    <w:rsid w:val="00225DDE"/>
    <w:rsid w:val="00225DEB"/>
    <w:rsid w:val="00225E32"/>
    <w:rsid w:val="00225E8A"/>
    <w:rsid w:val="00225F87"/>
    <w:rsid w:val="0022604E"/>
    <w:rsid w:val="002260E8"/>
    <w:rsid w:val="002261D1"/>
    <w:rsid w:val="002261FE"/>
    <w:rsid w:val="00226300"/>
    <w:rsid w:val="00226460"/>
    <w:rsid w:val="00226475"/>
    <w:rsid w:val="0022661F"/>
    <w:rsid w:val="0022662D"/>
    <w:rsid w:val="002267D0"/>
    <w:rsid w:val="00226890"/>
    <w:rsid w:val="002268E3"/>
    <w:rsid w:val="0022697A"/>
    <w:rsid w:val="00226BFA"/>
    <w:rsid w:val="00226C08"/>
    <w:rsid w:val="00226C3D"/>
    <w:rsid w:val="00226C73"/>
    <w:rsid w:val="00226D54"/>
    <w:rsid w:val="00226D7B"/>
    <w:rsid w:val="00226DE2"/>
    <w:rsid w:val="00226DF9"/>
    <w:rsid w:val="00226E3E"/>
    <w:rsid w:val="00226E7B"/>
    <w:rsid w:val="00226E9A"/>
    <w:rsid w:val="00226F71"/>
    <w:rsid w:val="00227094"/>
    <w:rsid w:val="0022709D"/>
    <w:rsid w:val="002270C1"/>
    <w:rsid w:val="00227288"/>
    <w:rsid w:val="002272A8"/>
    <w:rsid w:val="00227341"/>
    <w:rsid w:val="002273D4"/>
    <w:rsid w:val="002274B9"/>
    <w:rsid w:val="002274D8"/>
    <w:rsid w:val="002274F1"/>
    <w:rsid w:val="00227543"/>
    <w:rsid w:val="0022754E"/>
    <w:rsid w:val="00227559"/>
    <w:rsid w:val="0022761B"/>
    <w:rsid w:val="0022761C"/>
    <w:rsid w:val="00227700"/>
    <w:rsid w:val="002277B0"/>
    <w:rsid w:val="00227979"/>
    <w:rsid w:val="00227AF7"/>
    <w:rsid w:val="00227E95"/>
    <w:rsid w:val="00227EE8"/>
    <w:rsid w:val="00227F52"/>
    <w:rsid w:val="00227FAD"/>
    <w:rsid w:val="00227FE2"/>
    <w:rsid w:val="00227FE5"/>
    <w:rsid w:val="0023004D"/>
    <w:rsid w:val="002300B7"/>
    <w:rsid w:val="00230131"/>
    <w:rsid w:val="0023014D"/>
    <w:rsid w:val="002301D3"/>
    <w:rsid w:val="00230202"/>
    <w:rsid w:val="00230227"/>
    <w:rsid w:val="0023022A"/>
    <w:rsid w:val="00230343"/>
    <w:rsid w:val="00230349"/>
    <w:rsid w:val="002304C3"/>
    <w:rsid w:val="0023050F"/>
    <w:rsid w:val="00230524"/>
    <w:rsid w:val="00230559"/>
    <w:rsid w:val="0023066E"/>
    <w:rsid w:val="00230674"/>
    <w:rsid w:val="00230715"/>
    <w:rsid w:val="00230750"/>
    <w:rsid w:val="00230870"/>
    <w:rsid w:val="002308C0"/>
    <w:rsid w:val="00230988"/>
    <w:rsid w:val="00230A07"/>
    <w:rsid w:val="00230B5E"/>
    <w:rsid w:val="00230BB9"/>
    <w:rsid w:val="00230BC6"/>
    <w:rsid w:val="00230BEA"/>
    <w:rsid w:val="00230BFA"/>
    <w:rsid w:val="00230C15"/>
    <w:rsid w:val="00230DD9"/>
    <w:rsid w:val="00230DE2"/>
    <w:rsid w:val="00230E0C"/>
    <w:rsid w:val="00230E50"/>
    <w:rsid w:val="00230ED9"/>
    <w:rsid w:val="00230F76"/>
    <w:rsid w:val="00230F82"/>
    <w:rsid w:val="00230FA9"/>
    <w:rsid w:val="00231295"/>
    <w:rsid w:val="00231462"/>
    <w:rsid w:val="002314BC"/>
    <w:rsid w:val="002314C6"/>
    <w:rsid w:val="002314EC"/>
    <w:rsid w:val="00231509"/>
    <w:rsid w:val="00231524"/>
    <w:rsid w:val="0023161C"/>
    <w:rsid w:val="002316BB"/>
    <w:rsid w:val="002316CE"/>
    <w:rsid w:val="002316E1"/>
    <w:rsid w:val="00231764"/>
    <w:rsid w:val="00231812"/>
    <w:rsid w:val="0023184C"/>
    <w:rsid w:val="00231903"/>
    <w:rsid w:val="002319AE"/>
    <w:rsid w:val="002319D1"/>
    <w:rsid w:val="00231A85"/>
    <w:rsid w:val="00231B10"/>
    <w:rsid w:val="00231C0C"/>
    <w:rsid w:val="00231E10"/>
    <w:rsid w:val="00231EF9"/>
    <w:rsid w:val="00231FA8"/>
    <w:rsid w:val="002320E1"/>
    <w:rsid w:val="00232204"/>
    <w:rsid w:val="00232240"/>
    <w:rsid w:val="00232342"/>
    <w:rsid w:val="0023246C"/>
    <w:rsid w:val="00232515"/>
    <w:rsid w:val="0023255A"/>
    <w:rsid w:val="002325C4"/>
    <w:rsid w:val="00232670"/>
    <w:rsid w:val="00232867"/>
    <w:rsid w:val="00232901"/>
    <w:rsid w:val="00232964"/>
    <w:rsid w:val="002329FF"/>
    <w:rsid w:val="00232AAD"/>
    <w:rsid w:val="00232B3B"/>
    <w:rsid w:val="00232B6D"/>
    <w:rsid w:val="00232BDF"/>
    <w:rsid w:val="00232C10"/>
    <w:rsid w:val="00232C54"/>
    <w:rsid w:val="00232C91"/>
    <w:rsid w:val="00232D18"/>
    <w:rsid w:val="00232D45"/>
    <w:rsid w:val="00232DFF"/>
    <w:rsid w:val="00232E94"/>
    <w:rsid w:val="00232EE6"/>
    <w:rsid w:val="00232F10"/>
    <w:rsid w:val="00232FD0"/>
    <w:rsid w:val="00233058"/>
    <w:rsid w:val="00233229"/>
    <w:rsid w:val="0023329A"/>
    <w:rsid w:val="00233300"/>
    <w:rsid w:val="00233384"/>
    <w:rsid w:val="0023348E"/>
    <w:rsid w:val="00233596"/>
    <w:rsid w:val="002335BA"/>
    <w:rsid w:val="002335D4"/>
    <w:rsid w:val="002336A4"/>
    <w:rsid w:val="0023380A"/>
    <w:rsid w:val="0023383B"/>
    <w:rsid w:val="002338CA"/>
    <w:rsid w:val="002338EC"/>
    <w:rsid w:val="0023398D"/>
    <w:rsid w:val="00233A65"/>
    <w:rsid w:val="00233ADE"/>
    <w:rsid w:val="00233B3D"/>
    <w:rsid w:val="00233B9D"/>
    <w:rsid w:val="00233BEF"/>
    <w:rsid w:val="00233CB4"/>
    <w:rsid w:val="00233CD6"/>
    <w:rsid w:val="00233D04"/>
    <w:rsid w:val="00233F2F"/>
    <w:rsid w:val="0023412D"/>
    <w:rsid w:val="0023415B"/>
    <w:rsid w:val="002341C0"/>
    <w:rsid w:val="002342D3"/>
    <w:rsid w:val="002342F5"/>
    <w:rsid w:val="0023446A"/>
    <w:rsid w:val="00234492"/>
    <w:rsid w:val="002344BB"/>
    <w:rsid w:val="002344BC"/>
    <w:rsid w:val="00234579"/>
    <w:rsid w:val="0023461D"/>
    <w:rsid w:val="002347A1"/>
    <w:rsid w:val="002348A9"/>
    <w:rsid w:val="0023498F"/>
    <w:rsid w:val="002349B0"/>
    <w:rsid w:val="002349B3"/>
    <w:rsid w:val="00234B63"/>
    <w:rsid w:val="00234C0E"/>
    <w:rsid w:val="00234CFF"/>
    <w:rsid w:val="00234D78"/>
    <w:rsid w:val="00234D99"/>
    <w:rsid w:val="00234DA8"/>
    <w:rsid w:val="00234DFD"/>
    <w:rsid w:val="00234F76"/>
    <w:rsid w:val="00234FDB"/>
    <w:rsid w:val="0023505B"/>
    <w:rsid w:val="00235078"/>
    <w:rsid w:val="002350A6"/>
    <w:rsid w:val="002352B4"/>
    <w:rsid w:val="0023530F"/>
    <w:rsid w:val="00235325"/>
    <w:rsid w:val="0023532D"/>
    <w:rsid w:val="00235361"/>
    <w:rsid w:val="00235481"/>
    <w:rsid w:val="00235520"/>
    <w:rsid w:val="002355A7"/>
    <w:rsid w:val="002355C6"/>
    <w:rsid w:val="002357DE"/>
    <w:rsid w:val="002357DF"/>
    <w:rsid w:val="00235884"/>
    <w:rsid w:val="002358DC"/>
    <w:rsid w:val="00235953"/>
    <w:rsid w:val="0023599E"/>
    <w:rsid w:val="00235A62"/>
    <w:rsid w:val="00235A8A"/>
    <w:rsid w:val="00235AC3"/>
    <w:rsid w:val="00235B28"/>
    <w:rsid w:val="00235CFB"/>
    <w:rsid w:val="00235D08"/>
    <w:rsid w:val="00235E21"/>
    <w:rsid w:val="00235EF1"/>
    <w:rsid w:val="00236021"/>
    <w:rsid w:val="00236074"/>
    <w:rsid w:val="002360F0"/>
    <w:rsid w:val="00236124"/>
    <w:rsid w:val="00236131"/>
    <w:rsid w:val="00236170"/>
    <w:rsid w:val="002361F5"/>
    <w:rsid w:val="002361FC"/>
    <w:rsid w:val="0023640F"/>
    <w:rsid w:val="00236411"/>
    <w:rsid w:val="00236414"/>
    <w:rsid w:val="00236626"/>
    <w:rsid w:val="00236707"/>
    <w:rsid w:val="00236785"/>
    <w:rsid w:val="002368C6"/>
    <w:rsid w:val="00236CE3"/>
    <w:rsid w:val="00236DD4"/>
    <w:rsid w:val="00236E15"/>
    <w:rsid w:val="00236E45"/>
    <w:rsid w:val="00236E60"/>
    <w:rsid w:val="00236ED5"/>
    <w:rsid w:val="00236F80"/>
    <w:rsid w:val="0023709B"/>
    <w:rsid w:val="002370D6"/>
    <w:rsid w:val="002370F4"/>
    <w:rsid w:val="002371B9"/>
    <w:rsid w:val="0023720B"/>
    <w:rsid w:val="00237265"/>
    <w:rsid w:val="0023726F"/>
    <w:rsid w:val="00237287"/>
    <w:rsid w:val="00237290"/>
    <w:rsid w:val="00237303"/>
    <w:rsid w:val="002374F2"/>
    <w:rsid w:val="00237524"/>
    <w:rsid w:val="002376F2"/>
    <w:rsid w:val="00237708"/>
    <w:rsid w:val="00237733"/>
    <w:rsid w:val="002377AA"/>
    <w:rsid w:val="00237888"/>
    <w:rsid w:val="002379EB"/>
    <w:rsid w:val="00237A0F"/>
    <w:rsid w:val="00237B01"/>
    <w:rsid w:val="00237BB5"/>
    <w:rsid w:val="00237C8A"/>
    <w:rsid w:val="00237E92"/>
    <w:rsid w:val="00237F75"/>
    <w:rsid w:val="00237FD1"/>
    <w:rsid w:val="00237FDB"/>
    <w:rsid w:val="00237FFD"/>
    <w:rsid w:val="00240091"/>
    <w:rsid w:val="0024012A"/>
    <w:rsid w:val="00240177"/>
    <w:rsid w:val="002401DA"/>
    <w:rsid w:val="00240202"/>
    <w:rsid w:val="00240236"/>
    <w:rsid w:val="00240263"/>
    <w:rsid w:val="00240352"/>
    <w:rsid w:val="00240383"/>
    <w:rsid w:val="00240396"/>
    <w:rsid w:val="00240398"/>
    <w:rsid w:val="002403EB"/>
    <w:rsid w:val="0024040B"/>
    <w:rsid w:val="00240432"/>
    <w:rsid w:val="00240444"/>
    <w:rsid w:val="00240456"/>
    <w:rsid w:val="00240458"/>
    <w:rsid w:val="0024050A"/>
    <w:rsid w:val="002405F5"/>
    <w:rsid w:val="00240672"/>
    <w:rsid w:val="002406BB"/>
    <w:rsid w:val="002406EA"/>
    <w:rsid w:val="0024071F"/>
    <w:rsid w:val="00240722"/>
    <w:rsid w:val="00240783"/>
    <w:rsid w:val="0024082F"/>
    <w:rsid w:val="00240882"/>
    <w:rsid w:val="002408C4"/>
    <w:rsid w:val="002408FB"/>
    <w:rsid w:val="00240930"/>
    <w:rsid w:val="0024094F"/>
    <w:rsid w:val="00240A2F"/>
    <w:rsid w:val="00240A94"/>
    <w:rsid w:val="00240AD8"/>
    <w:rsid w:val="00240CA1"/>
    <w:rsid w:val="00240D24"/>
    <w:rsid w:val="00240D3B"/>
    <w:rsid w:val="00240DBF"/>
    <w:rsid w:val="00240E6E"/>
    <w:rsid w:val="00240ED4"/>
    <w:rsid w:val="00241015"/>
    <w:rsid w:val="002410AA"/>
    <w:rsid w:val="00241167"/>
    <w:rsid w:val="00241383"/>
    <w:rsid w:val="00241392"/>
    <w:rsid w:val="002413CA"/>
    <w:rsid w:val="00241530"/>
    <w:rsid w:val="00241723"/>
    <w:rsid w:val="002417EB"/>
    <w:rsid w:val="0024189B"/>
    <w:rsid w:val="002418A7"/>
    <w:rsid w:val="00241923"/>
    <w:rsid w:val="00241970"/>
    <w:rsid w:val="00241A68"/>
    <w:rsid w:val="00241B10"/>
    <w:rsid w:val="00241BF7"/>
    <w:rsid w:val="00241C48"/>
    <w:rsid w:val="00241C6E"/>
    <w:rsid w:val="00241CC0"/>
    <w:rsid w:val="00241CC3"/>
    <w:rsid w:val="00241CC9"/>
    <w:rsid w:val="00241D15"/>
    <w:rsid w:val="00241D2F"/>
    <w:rsid w:val="00241D92"/>
    <w:rsid w:val="00241DA6"/>
    <w:rsid w:val="00241E5A"/>
    <w:rsid w:val="00241F1C"/>
    <w:rsid w:val="00241FBB"/>
    <w:rsid w:val="002420DD"/>
    <w:rsid w:val="002421A2"/>
    <w:rsid w:val="00242205"/>
    <w:rsid w:val="002422D0"/>
    <w:rsid w:val="0024256C"/>
    <w:rsid w:val="0024261C"/>
    <w:rsid w:val="00242665"/>
    <w:rsid w:val="00242704"/>
    <w:rsid w:val="002429E0"/>
    <w:rsid w:val="00242A3F"/>
    <w:rsid w:val="00242AE7"/>
    <w:rsid w:val="00242B88"/>
    <w:rsid w:val="00242C38"/>
    <w:rsid w:val="00242CBD"/>
    <w:rsid w:val="00242CBF"/>
    <w:rsid w:val="00242D27"/>
    <w:rsid w:val="00242DCD"/>
    <w:rsid w:val="00242E9E"/>
    <w:rsid w:val="00242F6A"/>
    <w:rsid w:val="00242FC6"/>
    <w:rsid w:val="00243065"/>
    <w:rsid w:val="0024308C"/>
    <w:rsid w:val="002430F0"/>
    <w:rsid w:val="0024311D"/>
    <w:rsid w:val="002431A6"/>
    <w:rsid w:val="00243319"/>
    <w:rsid w:val="00243528"/>
    <w:rsid w:val="002435E3"/>
    <w:rsid w:val="002435FB"/>
    <w:rsid w:val="00243743"/>
    <w:rsid w:val="002437C6"/>
    <w:rsid w:val="002437D2"/>
    <w:rsid w:val="00243AD7"/>
    <w:rsid w:val="00243CAF"/>
    <w:rsid w:val="00243CC5"/>
    <w:rsid w:val="00243CE9"/>
    <w:rsid w:val="00243D40"/>
    <w:rsid w:val="00243F0A"/>
    <w:rsid w:val="00243F99"/>
    <w:rsid w:val="0024410F"/>
    <w:rsid w:val="0024411B"/>
    <w:rsid w:val="0024412F"/>
    <w:rsid w:val="00244159"/>
    <w:rsid w:val="0024421C"/>
    <w:rsid w:val="00244492"/>
    <w:rsid w:val="002444C7"/>
    <w:rsid w:val="0024455E"/>
    <w:rsid w:val="002446CE"/>
    <w:rsid w:val="002446FE"/>
    <w:rsid w:val="00244890"/>
    <w:rsid w:val="002448F8"/>
    <w:rsid w:val="0024490B"/>
    <w:rsid w:val="0024491B"/>
    <w:rsid w:val="0024495A"/>
    <w:rsid w:val="00244A35"/>
    <w:rsid w:val="00244A50"/>
    <w:rsid w:val="00244A65"/>
    <w:rsid w:val="00244CE4"/>
    <w:rsid w:val="00244D2E"/>
    <w:rsid w:val="00244DD4"/>
    <w:rsid w:val="00244DE5"/>
    <w:rsid w:val="00244E98"/>
    <w:rsid w:val="00244F17"/>
    <w:rsid w:val="00244F27"/>
    <w:rsid w:val="00244F69"/>
    <w:rsid w:val="0024508A"/>
    <w:rsid w:val="00245233"/>
    <w:rsid w:val="002452FB"/>
    <w:rsid w:val="00245368"/>
    <w:rsid w:val="00245481"/>
    <w:rsid w:val="002454B3"/>
    <w:rsid w:val="0024552F"/>
    <w:rsid w:val="0024554D"/>
    <w:rsid w:val="002455C3"/>
    <w:rsid w:val="002455F2"/>
    <w:rsid w:val="002456A5"/>
    <w:rsid w:val="002456CA"/>
    <w:rsid w:val="002456F0"/>
    <w:rsid w:val="00245794"/>
    <w:rsid w:val="002458AF"/>
    <w:rsid w:val="002458DE"/>
    <w:rsid w:val="00245952"/>
    <w:rsid w:val="0024595F"/>
    <w:rsid w:val="002459D8"/>
    <w:rsid w:val="00245A35"/>
    <w:rsid w:val="00245A4D"/>
    <w:rsid w:val="00245A6D"/>
    <w:rsid w:val="00245B01"/>
    <w:rsid w:val="00245D5E"/>
    <w:rsid w:val="00245DBD"/>
    <w:rsid w:val="00245DFC"/>
    <w:rsid w:val="00245E15"/>
    <w:rsid w:val="00245E74"/>
    <w:rsid w:val="00245EA5"/>
    <w:rsid w:val="00245EAA"/>
    <w:rsid w:val="00245F3B"/>
    <w:rsid w:val="00245F51"/>
    <w:rsid w:val="002460B8"/>
    <w:rsid w:val="002460FB"/>
    <w:rsid w:val="0024611A"/>
    <w:rsid w:val="00246323"/>
    <w:rsid w:val="0024646B"/>
    <w:rsid w:val="00246475"/>
    <w:rsid w:val="0024649F"/>
    <w:rsid w:val="002464B7"/>
    <w:rsid w:val="00246514"/>
    <w:rsid w:val="002465C0"/>
    <w:rsid w:val="002465E2"/>
    <w:rsid w:val="002466A8"/>
    <w:rsid w:val="002466BA"/>
    <w:rsid w:val="002466C3"/>
    <w:rsid w:val="00246782"/>
    <w:rsid w:val="002467E9"/>
    <w:rsid w:val="00246802"/>
    <w:rsid w:val="0024683B"/>
    <w:rsid w:val="0024688F"/>
    <w:rsid w:val="0024690D"/>
    <w:rsid w:val="002469A5"/>
    <w:rsid w:val="002469D8"/>
    <w:rsid w:val="00246A09"/>
    <w:rsid w:val="00246A54"/>
    <w:rsid w:val="00246B60"/>
    <w:rsid w:val="00246B83"/>
    <w:rsid w:val="00246B9F"/>
    <w:rsid w:val="00246BC4"/>
    <w:rsid w:val="00246BFD"/>
    <w:rsid w:val="00246C3B"/>
    <w:rsid w:val="00246C4A"/>
    <w:rsid w:val="00246EA6"/>
    <w:rsid w:val="00246EB6"/>
    <w:rsid w:val="00246F0D"/>
    <w:rsid w:val="00246F54"/>
    <w:rsid w:val="00246FB4"/>
    <w:rsid w:val="00246FFA"/>
    <w:rsid w:val="0024706A"/>
    <w:rsid w:val="0024707C"/>
    <w:rsid w:val="002470E5"/>
    <w:rsid w:val="002472B4"/>
    <w:rsid w:val="002472F1"/>
    <w:rsid w:val="0024741E"/>
    <w:rsid w:val="00247434"/>
    <w:rsid w:val="002475D2"/>
    <w:rsid w:val="00247615"/>
    <w:rsid w:val="00247627"/>
    <w:rsid w:val="00247629"/>
    <w:rsid w:val="00247673"/>
    <w:rsid w:val="002476E4"/>
    <w:rsid w:val="00247768"/>
    <w:rsid w:val="002477FE"/>
    <w:rsid w:val="00247844"/>
    <w:rsid w:val="002478A4"/>
    <w:rsid w:val="002478AB"/>
    <w:rsid w:val="002478B1"/>
    <w:rsid w:val="00247A1F"/>
    <w:rsid w:val="00247A7E"/>
    <w:rsid w:val="00247B30"/>
    <w:rsid w:val="00247B40"/>
    <w:rsid w:val="00247B75"/>
    <w:rsid w:val="00247BED"/>
    <w:rsid w:val="00247CCF"/>
    <w:rsid w:val="00247CDB"/>
    <w:rsid w:val="00247D1F"/>
    <w:rsid w:val="00247D59"/>
    <w:rsid w:val="00247D6D"/>
    <w:rsid w:val="00247E69"/>
    <w:rsid w:val="00247F3C"/>
    <w:rsid w:val="00250076"/>
    <w:rsid w:val="002502A6"/>
    <w:rsid w:val="002503EB"/>
    <w:rsid w:val="002503EC"/>
    <w:rsid w:val="00250474"/>
    <w:rsid w:val="00250486"/>
    <w:rsid w:val="0025052F"/>
    <w:rsid w:val="002506CD"/>
    <w:rsid w:val="00250775"/>
    <w:rsid w:val="0025084B"/>
    <w:rsid w:val="00250958"/>
    <w:rsid w:val="00250B71"/>
    <w:rsid w:val="00250C6C"/>
    <w:rsid w:val="00250C7B"/>
    <w:rsid w:val="00250C7C"/>
    <w:rsid w:val="00250CA7"/>
    <w:rsid w:val="00250D2B"/>
    <w:rsid w:val="00250D6B"/>
    <w:rsid w:val="00250D8E"/>
    <w:rsid w:val="00250DB5"/>
    <w:rsid w:val="00250F10"/>
    <w:rsid w:val="00250F16"/>
    <w:rsid w:val="00250FAD"/>
    <w:rsid w:val="00250FD0"/>
    <w:rsid w:val="0025104E"/>
    <w:rsid w:val="002510AE"/>
    <w:rsid w:val="002511DA"/>
    <w:rsid w:val="00251250"/>
    <w:rsid w:val="0025125A"/>
    <w:rsid w:val="002512BA"/>
    <w:rsid w:val="00251458"/>
    <w:rsid w:val="002514CD"/>
    <w:rsid w:val="00251538"/>
    <w:rsid w:val="00251557"/>
    <w:rsid w:val="002515C0"/>
    <w:rsid w:val="00251695"/>
    <w:rsid w:val="00251729"/>
    <w:rsid w:val="002517D1"/>
    <w:rsid w:val="002517E8"/>
    <w:rsid w:val="0025183D"/>
    <w:rsid w:val="00251927"/>
    <w:rsid w:val="00251A01"/>
    <w:rsid w:val="00251A46"/>
    <w:rsid w:val="00251A7A"/>
    <w:rsid w:val="00251AC4"/>
    <w:rsid w:val="00251ADD"/>
    <w:rsid w:val="00251B01"/>
    <w:rsid w:val="00251CE1"/>
    <w:rsid w:val="00251D1D"/>
    <w:rsid w:val="00251E97"/>
    <w:rsid w:val="00251E98"/>
    <w:rsid w:val="00251FB1"/>
    <w:rsid w:val="002520DA"/>
    <w:rsid w:val="00252139"/>
    <w:rsid w:val="00252270"/>
    <w:rsid w:val="00252280"/>
    <w:rsid w:val="002522F6"/>
    <w:rsid w:val="00252335"/>
    <w:rsid w:val="00252397"/>
    <w:rsid w:val="002523B5"/>
    <w:rsid w:val="00252410"/>
    <w:rsid w:val="00252431"/>
    <w:rsid w:val="0025248F"/>
    <w:rsid w:val="002525BA"/>
    <w:rsid w:val="002525E5"/>
    <w:rsid w:val="002525EC"/>
    <w:rsid w:val="00252615"/>
    <w:rsid w:val="0025269E"/>
    <w:rsid w:val="002526BD"/>
    <w:rsid w:val="002527EE"/>
    <w:rsid w:val="0025281D"/>
    <w:rsid w:val="00252913"/>
    <w:rsid w:val="00252916"/>
    <w:rsid w:val="00252A37"/>
    <w:rsid w:val="00252A3E"/>
    <w:rsid w:val="00252AA2"/>
    <w:rsid w:val="00252AC1"/>
    <w:rsid w:val="00252B38"/>
    <w:rsid w:val="00252B97"/>
    <w:rsid w:val="00252C06"/>
    <w:rsid w:val="00252C24"/>
    <w:rsid w:val="00252CB4"/>
    <w:rsid w:val="00252CE8"/>
    <w:rsid w:val="00252E0F"/>
    <w:rsid w:val="00252E4E"/>
    <w:rsid w:val="00252E75"/>
    <w:rsid w:val="00252E96"/>
    <w:rsid w:val="00252EE9"/>
    <w:rsid w:val="00252F5A"/>
    <w:rsid w:val="00252FA0"/>
    <w:rsid w:val="00252FFD"/>
    <w:rsid w:val="002530F2"/>
    <w:rsid w:val="00253177"/>
    <w:rsid w:val="002531B5"/>
    <w:rsid w:val="002531DB"/>
    <w:rsid w:val="0025320D"/>
    <w:rsid w:val="00253214"/>
    <w:rsid w:val="002532F0"/>
    <w:rsid w:val="0025345A"/>
    <w:rsid w:val="002535B8"/>
    <w:rsid w:val="0025366C"/>
    <w:rsid w:val="00253707"/>
    <w:rsid w:val="00253950"/>
    <w:rsid w:val="002539B3"/>
    <w:rsid w:val="00253A09"/>
    <w:rsid w:val="00253A1C"/>
    <w:rsid w:val="00253AEA"/>
    <w:rsid w:val="00253AEB"/>
    <w:rsid w:val="00253AED"/>
    <w:rsid w:val="00253BD5"/>
    <w:rsid w:val="00253C0F"/>
    <w:rsid w:val="00253CA4"/>
    <w:rsid w:val="00253CAB"/>
    <w:rsid w:val="00253E78"/>
    <w:rsid w:val="00253E7A"/>
    <w:rsid w:val="00253E83"/>
    <w:rsid w:val="00253F90"/>
    <w:rsid w:val="00254070"/>
    <w:rsid w:val="00254122"/>
    <w:rsid w:val="0025415B"/>
    <w:rsid w:val="00254169"/>
    <w:rsid w:val="00254232"/>
    <w:rsid w:val="002542FD"/>
    <w:rsid w:val="002543AF"/>
    <w:rsid w:val="00254400"/>
    <w:rsid w:val="00254411"/>
    <w:rsid w:val="002544A7"/>
    <w:rsid w:val="002544B7"/>
    <w:rsid w:val="002544BE"/>
    <w:rsid w:val="002544C3"/>
    <w:rsid w:val="002545EE"/>
    <w:rsid w:val="00254651"/>
    <w:rsid w:val="0025468D"/>
    <w:rsid w:val="00254763"/>
    <w:rsid w:val="002547A6"/>
    <w:rsid w:val="0025489F"/>
    <w:rsid w:val="002548BF"/>
    <w:rsid w:val="00254945"/>
    <w:rsid w:val="00254970"/>
    <w:rsid w:val="00254A1D"/>
    <w:rsid w:val="00254AA8"/>
    <w:rsid w:val="00254AB8"/>
    <w:rsid w:val="00254AE6"/>
    <w:rsid w:val="00254B12"/>
    <w:rsid w:val="00254B2C"/>
    <w:rsid w:val="00254BC9"/>
    <w:rsid w:val="00254CE2"/>
    <w:rsid w:val="00254CF8"/>
    <w:rsid w:val="00254D0C"/>
    <w:rsid w:val="00254F10"/>
    <w:rsid w:val="00254F59"/>
    <w:rsid w:val="00254F81"/>
    <w:rsid w:val="00254FBC"/>
    <w:rsid w:val="00254FE5"/>
    <w:rsid w:val="002550D5"/>
    <w:rsid w:val="00255136"/>
    <w:rsid w:val="00255238"/>
    <w:rsid w:val="002552A4"/>
    <w:rsid w:val="0025544B"/>
    <w:rsid w:val="00255451"/>
    <w:rsid w:val="0025547D"/>
    <w:rsid w:val="00255482"/>
    <w:rsid w:val="002555B4"/>
    <w:rsid w:val="002555D1"/>
    <w:rsid w:val="0025575E"/>
    <w:rsid w:val="0025575F"/>
    <w:rsid w:val="00255A80"/>
    <w:rsid w:val="00255B0A"/>
    <w:rsid w:val="00255B0C"/>
    <w:rsid w:val="00255B37"/>
    <w:rsid w:val="00255BE0"/>
    <w:rsid w:val="00255C3D"/>
    <w:rsid w:val="00255D8F"/>
    <w:rsid w:val="00255EBE"/>
    <w:rsid w:val="00255FC9"/>
    <w:rsid w:val="00256029"/>
    <w:rsid w:val="002560E5"/>
    <w:rsid w:val="002560E9"/>
    <w:rsid w:val="0025615A"/>
    <w:rsid w:val="00256165"/>
    <w:rsid w:val="0025626B"/>
    <w:rsid w:val="002562AA"/>
    <w:rsid w:val="002562EC"/>
    <w:rsid w:val="00256402"/>
    <w:rsid w:val="0025645F"/>
    <w:rsid w:val="00256476"/>
    <w:rsid w:val="00256501"/>
    <w:rsid w:val="0025655C"/>
    <w:rsid w:val="00256650"/>
    <w:rsid w:val="0025666F"/>
    <w:rsid w:val="00256682"/>
    <w:rsid w:val="0025670E"/>
    <w:rsid w:val="00256818"/>
    <w:rsid w:val="00256876"/>
    <w:rsid w:val="002568E2"/>
    <w:rsid w:val="00256956"/>
    <w:rsid w:val="002569D7"/>
    <w:rsid w:val="00256A6C"/>
    <w:rsid w:val="00256AD6"/>
    <w:rsid w:val="00256B14"/>
    <w:rsid w:val="00256B8A"/>
    <w:rsid w:val="00256BF2"/>
    <w:rsid w:val="00256C21"/>
    <w:rsid w:val="00256C27"/>
    <w:rsid w:val="00256C34"/>
    <w:rsid w:val="00256D4D"/>
    <w:rsid w:val="00256D70"/>
    <w:rsid w:val="00256E54"/>
    <w:rsid w:val="00256E7F"/>
    <w:rsid w:val="0025707D"/>
    <w:rsid w:val="0025714F"/>
    <w:rsid w:val="00257308"/>
    <w:rsid w:val="00257474"/>
    <w:rsid w:val="002574F3"/>
    <w:rsid w:val="00257521"/>
    <w:rsid w:val="00257543"/>
    <w:rsid w:val="002576E4"/>
    <w:rsid w:val="00257747"/>
    <w:rsid w:val="00257810"/>
    <w:rsid w:val="002579BF"/>
    <w:rsid w:val="00257B34"/>
    <w:rsid w:val="00257CBE"/>
    <w:rsid w:val="00257CC7"/>
    <w:rsid w:val="00257CFE"/>
    <w:rsid w:val="00257D4A"/>
    <w:rsid w:val="00257E56"/>
    <w:rsid w:val="00257E63"/>
    <w:rsid w:val="00257EAF"/>
    <w:rsid w:val="00257EC6"/>
    <w:rsid w:val="00257EE5"/>
    <w:rsid w:val="00257EE6"/>
    <w:rsid w:val="00257F4A"/>
    <w:rsid w:val="0026001F"/>
    <w:rsid w:val="00260022"/>
    <w:rsid w:val="00260066"/>
    <w:rsid w:val="002600BD"/>
    <w:rsid w:val="002600E0"/>
    <w:rsid w:val="002600FE"/>
    <w:rsid w:val="00260109"/>
    <w:rsid w:val="00260168"/>
    <w:rsid w:val="00260359"/>
    <w:rsid w:val="002603C7"/>
    <w:rsid w:val="00260468"/>
    <w:rsid w:val="00260590"/>
    <w:rsid w:val="0026059B"/>
    <w:rsid w:val="00260645"/>
    <w:rsid w:val="002606B6"/>
    <w:rsid w:val="002606EF"/>
    <w:rsid w:val="002607A8"/>
    <w:rsid w:val="00260859"/>
    <w:rsid w:val="002608B6"/>
    <w:rsid w:val="00260970"/>
    <w:rsid w:val="00260A42"/>
    <w:rsid w:val="00260A69"/>
    <w:rsid w:val="00260A7F"/>
    <w:rsid w:val="00260B00"/>
    <w:rsid w:val="00260B95"/>
    <w:rsid w:val="00260BB8"/>
    <w:rsid w:val="00260BFF"/>
    <w:rsid w:val="00260CFD"/>
    <w:rsid w:val="00260DFE"/>
    <w:rsid w:val="00260E68"/>
    <w:rsid w:val="00260F97"/>
    <w:rsid w:val="00261023"/>
    <w:rsid w:val="00261084"/>
    <w:rsid w:val="002610F8"/>
    <w:rsid w:val="00261114"/>
    <w:rsid w:val="0026113C"/>
    <w:rsid w:val="00261187"/>
    <w:rsid w:val="00261271"/>
    <w:rsid w:val="002612C2"/>
    <w:rsid w:val="00261351"/>
    <w:rsid w:val="0026136B"/>
    <w:rsid w:val="00261473"/>
    <w:rsid w:val="002614B7"/>
    <w:rsid w:val="002614D0"/>
    <w:rsid w:val="00261726"/>
    <w:rsid w:val="002617EC"/>
    <w:rsid w:val="0026189E"/>
    <w:rsid w:val="00261945"/>
    <w:rsid w:val="00261990"/>
    <w:rsid w:val="00261993"/>
    <w:rsid w:val="00261AFC"/>
    <w:rsid w:val="00261BCE"/>
    <w:rsid w:val="00261C98"/>
    <w:rsid w:val="00261CC1"/>
    <w:rsid w:val="00261D4F"/>
    <w:rsid w:val="00261F15"/>
    <w:rsid w:val="00261FDB"/>
    <w:rsid w:val="00262023"/>
    <w:rsid w:val="00262037"/>
    <w:rsid w:val="002621DF"/>
    <w:rsid w:val="002622E2"/>
    <w:rsid w:val="00262341"/>
    <w:rsid w:val="0026246F"/>
    <w:rsid w:val="002624B1"/>
    <w:rsid w:val="002624B3"/>
    <w:rsid w:val="002624CC"/>
    <w:rsid w:val="002624D6"/>
    <w:rsid w:val="0026256D"/>
    <w:rsid w:val="002625CB"/>
    <w:rsid w:val="00262626"/>
    <w:rsid w:val="0026262E"/>
    <w:rsid w:val="00262689"/>
    <w:rsid w:val="0026269A"/>
    <w:rsid w:val="00262777"/>
    <w:rsid w:val="0026289A"/>
    <w:rsid w:val="0026295D"/>
    <w:rsid w:val="002629FC"/>
    <w:rsid w:val="00262AB6"/>
    <w:rsid w:val="00262B54"/>
    <w:rsid w:val="00262B68"/>
    <w:rsid w:val="00262BC5"/>
    <w:rsid w:val="00262BD5"/>
    <w:rsid w:val="00262C8B"/>
    <w:rsid w:val="00262D7E"/>
    <w:rsid w:val="00262DA7"/>
    <w:rsid w:val="00262F1C"/>
    <w:rsid w:val="00262FCB"/>
    <w:rsid w:val="00263045"/>
    <w:rsid w:val="002631B0"/>
    <w:rsid w:val="00263234"/>
    <w:rsid w:val="0026324B"/>
    <w:rsid w:val="0026327C"/>
    <w:rsid w:val="002632E6"/>
    <w:rsid w:val="00263329"/>
    <w:rsid w:val="00263470"/>
    <w:rsid w:val="002634CA"/>
    <w:rsid w:val="00263527"/>
    <w:rsid w:val="0026364A"/>
    <w:rsid w:val="00263674"/>
    <w:rsid w:val="00263692"/>
    <w:rsid w:val="002637E6"/>
    <w:rsid w:val="002638E3"/>
    <w:rsid w:val="002638F3"/>
    <w:rsid w:val="00263A96"/>
    <w:rsid w:val="00263AD1"/>
    <w:rsid w:val="00263B8D"/>
    <w:rsid w:val="00263B9F"/>
    <w:rsid w:val="00263C58"/>
    <w:rsid w:val="00263C5A"/>
    <w:rsid w:val="00263CCD"/>
    <w:rsid w:val="00263D2A"/>
    <w:rsid w:val="002640B9"/>
    <w:rsid w:val="00264105"/>
    <w:rsid w:val="0026411A"/>
    <w:rsid w:val="0026414D"/>
    <w:rsid w:val="002641F1"/>
    <w:rsid w:val="002642D3"/>
    <w:rsid w:val="00264318"/>
    <w:rsid w:val="00264551"/>
    <w:rsid w:val="00264572"/>
    <w:rsid w:val="0026463D"/>
    <w:rsid w:val="002647BF"/>
    <w:rsid w:val="00264854"/>
    <w:rsid w:val="002648FB"/>
    <w:rsid w:val="0026490C"/>
    <w:rsid w:val="002649C3"/>
    <w:rsid w:val="00264A0D"/>
    <w:rsid w:val="00264A97"/>
    <w:rsid w:val="00264ADF"/>
    <w:rsid w:val="00264B05"/>
    <w:rsid w:val="00264C52"/>
    <w:rsid w:val="00264C79"/>
    <w:rsid w:val="00264CA9"/>
    <w:rsid w:val="00264CCF"/>
    <w:rsid w:val="00264DE8"/>
    <w:rsid w:val="00264E6D"/>
    <w:rsid w:val="00264ECE"/>
    <w:rsid w:val="00264EFE"/>
    <w:rsid w:val="00264F36"/>
    <w:rsid w:val="00264F76"/>
    <w:rsid w:val="00264FA6"/>
    <w:rsid w:val="00264FC7"/>
    <w:rsid w:val="00264FE0"/>
    <w:rsid w:val="00265003"/>
    <w:rsid w:val="0026512F"/>
    <w:rsid w:val="00265152"/>
    <w:rsid w:val="0026518F"/>
    <w:rsid w:val="00265217"/>
    <w:rsid w:val="002652A7"/>
    <w:rsid w:val="0026531A"/>
    <w:rsid w:val="002653D1"/>
    <w:rsid w:val="00265446"/>
    <w:rsid w:val="00265457"/>
    <w:rsid w:val="0026558C"/>
    <w:rsid w:val="002655A6"/>
    <w:rsid w:val="002656C2"/>
    <w:rsid w:val="002656C3"/>
    <w:rsid w:val="002656E2"/>
    <w:rsid w:val="002657AB"/>
    <w:rsid w:val="0026590A"/>
    <w:rsid w:val="00265957"/>
    <w:rsid w:val="00265A65"/>
    <w:rsid w:val="00265AA9"/>
    <w:rsid w:val="00265AC3"/>
    <w:rsid w:val="00265B56"/>
    <w:rsid w:val="00265C51"/>
    <w:rsid w:val="00265CA3"/>
    <w:rsid w:val="00265D42"/>
    <w:rsid w:val="00265D46"/>
    <w:rsid w:val="00265D55"/>
    <w:rsid w:val="00265D81"/>
    <w:rsid w:val="00265DC6"/>
    <w:rsid w:val="00265E07"/>
    <w:rsid w:val="00265E10"/>
    <w:rsid w:val="00265EB3"/>
    <w:rsid w:val="00265F99"/>
    <w:rsid w:val="00265FC0"/>
    <w:rsid w:val="00266025"/>
    <w:rsid w:val="0026606E"/>
    <w:rsid w:val="0026629D"/>
    <w:rsid w:val="002662A4"/>
    <w:rsid w:val="002662CE"/>
    <w:rsid w:val="002662E5"/>
    <w:rsid w:val="002662F9"/>
    <w:rsid w:val="00266369"/>
    <w:rsid w:val="002663CD"/>
    <w:rsid w:val="00266422"/>
    <w:rsid w:val="002664D1"/>
    <w:rsid w:val="00266504"/>
    <w:rsid w:val="00266527"/>
    <w:rsid w:val="002665A9"/>
    <w:rsid w:val="002665DC"/>
    <w:rsid w:val="0026678A"/>
    <w:rsid w:val="00266866"/>
    <w:rsid w:val="0026688D"/>
    <w:rsid w:val="002668F0"/>
    <w:rsid w:val="00266902"/>
    <w:rsid w:val="00266A5D"/>
    <w:rsid w:val="00266B22"/>
    <w:rsid w:val="00266F1D"/>
    <w:rsid w:val="00266F45"/>
    <w:rsid w:val="00266FC3"/>
    <w:rsid w:val="00266FE6"/>
    <w:rsid w:val="00267083"/>
    <w:rsid w:val="002671AA"/>
    <w:rsid w:val="002671CD"/>
    <w:rsid w:val="00267240"/>
    <w:rsid w:val="002672A3"/>
    <w:rsid w:val="002673FB"/>
    <w:rsid w:val="00267449"/>
    <w:rsid w:val="00267480"/>
    <w:rsid w:val="002674F6"/>
    <w:rsid w:val="00267690"/>
    <w:rsid w:val="0026786E"/>
    <w:rsid w:val="002678E5"/>
    <w:rsid w:val="00267A13"/>
    <w:rsid w:val="00267A70"/>
    <w:rsid w:val="00267A78"/>
    <w:rsid w:val="00267B31"/>
    <w:rsid w:val="00267B64"/>
    <w:rsid w:val="00267D6A"/>
    <w:rsid w:val="00267EA7"/>
    <w:rsid w:val="00267F02"/>
    <w:rsid w:val="00267F5F"/>
    <w:rsid w:val="002700D4"/>
    <w:rsid w:val="002702D6"/>
    <w:rsid w:val="0027032B"/>
    <w:rsid w:val="0027035B"/>
    <w:rsid w:val="002703CA"/>
    <w:rsid w:val="002703E3"/>
    <w:rsid w:val="002703E9"/>
    <w:rsid w:val="00270447"/>
    <w:rsid w:val="002704CF"/>
    <w:rsid w:val="00270500"/>
    <w:rsid w:val="0027052F"/>
    <w:rsid w:val="002705AB"/>
    <w:rsid w:val="00270627"/>
    <w:rsid w:val="00270659"/>
    <w:rsid w:val="0027068B"/>
    <w:rsid w:val="00270709"/>
    <w:rsid w:val="00270711"/>
    <w:rsid w:val="00270775"/>
    <w:rsid w:val="00270776"/>
    <w:rsid w:val="00270805"/>
    <w:rsid w:val="0027081E"/>
    <w:rsid w:val="0027082E"/>
    <w:rsid w:val="002708EA"/>
    <w:rsid w:val="0027096B"/>
    <w:rsid w:val="002709AD"/>
    <w:rsid w:val="002709EF"/>
    <w:rsid w:val="00270B2B"/>
    <w:rsid w:val="00270BB0"/>
    <w:rsid w:val="00270C16"/>
    <w:rsid w:val="00270CD6"/>
    <w:rsid w:val="00270CE4"/>
    <w:rsid w:val="00270D07"/>
    <w:rsid w:val="00270D3B"/>
    <w:rsid w:val="00270E15"/>
    <w:rsid w:val="00270E68"/>
    <w:rsid w:val="002711C6"/>
    <w:rsid w:val="0027132F"/>
    <w:rsid w:val="0027134C"/>
    <w:rsid w:val="0027141F"/>
    <w:rsid w:val="002714D8"/>
    <w:rsid w:val="0027153D"/>
    <w:rsid w:val="00271551"/>
    <w:rsid w:val="002715CB"/>
    <w:rsid w:val="00271609"/>
    <w:rsid w:val="00271673"/>
    <w:rsid w:val="002716AB"/>
    <w:rsid w:val="002717B9"/>
    <w:rsid w:val="0027193E"/>
    <w:rsid w:val="002719D3"/>
    <w:rsid w:val="002719D9"/>
    <w:rsid w:val="002719F2"/>
    <w:rsid w:val="00271AC2"/>
    <w:rsid w:val="00271AE1"/>
    <w:rsid w:val="00271C57"/>
    <w:rsid w:val="00271CF5"/>
    <w:rsid w:val="00271DE0"/>
    <w:rsid w:val="00271E39"/>
    <w:rsid w:val="00271E43"/>
    <w:rsid w:val="00271FF4"/>
    <w:rsid w:val="00271FF8"/>
    <w:rsid w:val="0027202B"/>
    <w:rsid w:val="00272042"/>
    <w:rsid w:val="0027207C"/>
    <w:rsid w:val="0027210F"/>
    <w:rsid w:val="00272233"/>
    <w:rsid w:val="0027223F"/>
    <w:rsid w:val="00272256"/>
    <w:rsid w:val="002722E8"/>
    <w:rsid w:val="00272313"/>
    <w:rsid w:val="00272613"/>
    <w:rsid w:val="00272615"/>
    <w:rsid w:val="002726F9"/>
    <w:rsid w:val="00272701"/>
    <w:rsid w:val="0027274D"/>
    <w:rsid w:val="002729B3"/>
    <w:rsid w:val="00272A12"/>
    <w:rsid w:val="00272A51"/>
    <w:rsid w:val="00272AC5"/>
    <w:rsid w:val="00272B16"/>
    <w:rsid w:val="00272EAF"/>
    <w:rsid w:val="00272EC9"/>
    <w:rsid w:val="00272ECB"/>
    <w:rsid w:val="00272EE4"/>
    <w:rsid w:val="00272F78"/>
    <w:rsid w:val="00273016"/>
    <w:rsid w:val="002730CC"/>
    <w:rsid w:val="002730E0"/>
    <w:rsid w:val="002730F9"/>
    <w:rsid w:val="00273138"/>
    <w:rsid w:val="00273270"/>
    <w:rsid w:val="00273275"/>
    <w:rsid w:val="002732F2"/>
    <w:rsid w:val="00273393"/>
    <w:rsid w:val="00273447"/>
    <w:rsid w:val="00273542"/>
    <w:rsid w:val="00273544"/>
    <w:rsid w:val="002735AF"/>
    <w:rsid w:val="002736E9"/>
    <w:rsid w:val="002738FE"/>
    <w:rsid w:val="0027390D"/>
    <w:rsid w:val="0027392B"/>
    <w:rsid w:val="0027399F"/>
    <w:rsid w:val="00273B2A"/>
    <w:rsid w:val="00273BAB"/>
    <w:rsid w:val="00273BB1"/>
    <w:rsid w:val="00273BBF"/>
    <w:rsid w:val="00273C4F"/>
    <w:rsid w:val="00273C64"/>
    <w:rsid w:val="00273C7C"/>
    <w:rsid w:val="00273CC8"/>
    <w:rsid w:val="00273D61"/>
    <w:rsid w:val="00273DE8"/>
    <w:rsid w:val="00273E78"/>
    <w:rsid w:val="00273F01"/>
    <w:rsid w:val="00273F1B"/>
    <w:rsid w:val="00273F3E"/>
    <w:rsid w:val="00273F5A"/>
    <w:rsid w:val="00273FAE"/>
    <w:rsid w:val="00273FF6"/>
    <w:rsid w:val="002740A7"/>
    <w:rsid w:val="002740C4"/>
    <w:rsid w:val="0027413E"/>
    <w:rsid w:val="002741AA"/>
    <w:rsid w:val="002741EC"/>
    <w:rsid w:val="00274231"/>
    <w:rsid w:val="00274324"/>
    <w:rsid w:val="0027441F"/>
    <w:rsid w:val="0027445B"/>
    <w:rsid w:val="002745A2"/>
    <w:rsid w:val="002747D0"/>
    <w:rsid w:val="002747D9"/>
    <w:rsid w:val="0027490C"/>
    <w:rsid w:val="00274991"/>
    <w:rsid w:val="002749B2"/>
    <w:rsid w:val="002749DD"/>
    <w:rsid w:val="00274A1C"/>
    <w:rsid w:val="00274A27"/>
    <w:rsid w:val="00274A65"/>
    <w:rsid w:val="00274C1D"/>
    <w:rsid w:val="00274D8E"/>
    <w:rsid w:val="00274EE8"/>
    <w:rsid w:val="00274F1B"/>
    <w:rsid w:val="00274F61"/>
    <w:rsid w:val="00274FF0"/>
    <w:rsid w:val="00275060"/>
    <w:rsid w:val="0027509B"/>
    <w:rsid w:val="0027515F"/>
    <w:rsid w:val="00275270"/>
    <w:rsid w:val="00275398"/>
    <w:rsid w:val="002753A0"/>
    <w:rsid w:val="0027550E"/>
    <w:rsid w:val="00275527"/>
    <w:rsid w:val="002756CF"/>
    <w:rsid w:val="002756F6"/>
    <w:rsid w:val="00275761"/>
    <w:rsid w:val="002757F7"/>
    <w:rsid w:val="002759D8"/>
    <w:rsid w:val="00275AEC"/>
    <w:rsid w:val="00275B91"/>
    <w:rsid w:val="00275B99"/>
    <w:rsid w:val="00275D34"/>
    <w:rsid w:val="00275E1A"/>
    <w:rsid w:val="00275EA7"/>
    <w:rsid w:val="00275ECB"/>
    <w:rsid w:val="00275F4A"/>
    <w:rsid w:val="00275FB0"/>
    <w:rsid w:val="0027604B"/>
    <w:rsid w:val="002760BF"/>
    <w:rsid w:val="00276109"/>
    <w:rsid w:val="00276163"/>
    <w:rsid w:val="002761A4"/>
    <w:rsid w:val="002761DF"/>
    <w:rsid w:val="0027622C"/>
    <w:rsid w:val="00276306"/>
    <w:rsid w:val="002763E6"/>
    <w:rsid w:val="00276565"/>
    <w:rsid w:val="0027659B"/>
    <w:rsid w:val="00276628"/>
    <w:rsid w:val="002766AB"/>
    <w:rsid w:val="002766FA"/>
    <w:rsid w:val="00276751"/>
    <w:rsid w:val="002767E9"/>
    <w:rsid w:val="00276860"/>
    <w:rsid w:val="0027688C"/>
    <w:rsid w:val="002769B6"/>
    <w:rsid w:val="00276BB1"/>
    <w:rsid w:val="00276BBF"/>
    <w:rsid w:val="00276C2E"/>
    <w:rsid w:val="00276D1C"/>
    <w:rsid w:val="00276D20"/>
    <w:rsid w:val="00276EF5"/>
    <w:rsid w:val="00276F12"/>
    <w:rsid w:val="00277029"/>
    <w:rsid w:val="00277091"/>
    <w:rsid w:val="002770B8"/>
    <w:rsid w:val="002770F5"/>
    <w:rsid w:val="0027736A"/>
    <w:rsid w:val="002773EE"/>
    <w:rsid w:val="0027748A"/>
    <w:rsid w:val="002775AB"/>
    <w:rsid w:val="002775FE"/>
    <w:rsid w:val="00277688"/>
    <w:rsid w:val="002776F0"/>
    <w:rsid w:val="002777FB"/>
    <w:rsid w:val="0027781E"/>
    <w:rsid w:val="0027784C"/>
    <w:rsid w:val="00277850"/>
    <w:rsid w:val="0027787D"/>
    <w:rsid w:val="00277946"/>
    <w:rsid w:val="00277961"/>
    <w:rsid w:val="00277987"/>
    <w:rsid w:val="00277994"/>
    <w:rsid w:val="002779C9"/>
    <w:rsid w:val="00277AAA"/>
    <w:rsid w:val="00277B41"/>
    <w:rsid w:val="00277C65"/>
    <w:rsid w:val="00277D1F"/>
    <w:rsid w:val="00277D2A"/>
    <w:rsid w:val="00277D37"/>
    <w:rsid w:val="00277DFB"/>
    <w:rsid w:val="00277E61"/>
    <w:rsid w:val="00277E67"/>
    <w:rsid w:val="00277F2E"/>
    <w:rsid w:val="00277F56"/>
    <w:rsid w:val="00277FA9"/>
    <w:rsid w:val="00277FC2"/>
    <w:rsid w:val="002800B0"/>
    <w:rsid w:val="002801EA"/>
    <w:rsid w:val="002801F0"/>
    <w:rsid w:val="0028022B"/>
    <w:rsid w:val="00280267"/>
    <w:rsid w:val="002802A2"/>
    <w:rsid w:val="0028038F"/>
    <w:rsid w:val="00280436"/>
    <w:rsid w:val="00280474"/>
    <w:rsid w:val="002804B7"/>
    <w:rsid w:val="002805B0"/>
    <w:rsid w:val="002805F3"/>
    <w:rsid w:val="00280638"/>
    <w:rsid w:val="00280676"/>
    <w:rsid w:val="00280721"/>
    <w:rsid w:val="002807A1"/>
    <w:rsid w:val="0028080A"/>
    <w:rsid w:val="002808E2"/>
    <w:rsid w:val="00280978"/>
    <w:rsid w:val="00280981"/>
    <w:rsid w:val="002809D2"/>
    <w:rsid w:val="00280A12"/>
    <w:rsid w:val="00280AAD"/>
    <w:rsid w:val="00280BE4"/>
    <w:rsid w:val="00280D31"/>
    <w:rsid w:val="00280E80"/>
    <w:rsid w:val="00280F03"/>
    <w:rsid w:val="00280F26"/>
    <w:rsid w:val="00280F4A"/>
    <w:rsid w:val="0028103E"/>
    <w:rsid w:val="0028105B"/>
    <w:rsid w:val="00281092"/>
    <w:rsid w:val="0028109C"/>
    <w:rsid w:val="00281137"/>
    <w:rsid w:val="00281142"/>
    <w:rsid w:val="002811B7"/>
    <w:rsid w:val="002811EE"/>
    <w:rsid w:val="0028128B"/>
    <w:rsid w:val="002812C3"/>
    <w:rsid w:val="002812D0"/>
    <w:rsid w:val="00281308"/>
    <w:rsid w:val="00281369"/>
    <w:rsid w:val="00281378"/>
    <w:rsid w:val="002813AD"/>
    <w:rsid w:val="002813C6"/>
    <w:rsid w:val="002813E2"/>
    <w:rsid w:val="00281521"/>
    <w:rsid w:val="00281522"/>
    <w:rsid w:val="00281550"/>
    <w:rsid w:val="002815CF"/>
    <w:rsid w:val="00281692"/>
    <w:rsid w:val="00281788"/>
    <w:rsid w:val="002817B3"/>
    <w:rsid w:val="0028189B"/>
    <w:rsid w:val="0028198D"/>
    <w:rsid w:val="002819AB"/>
    <w:rsid w:val="00281A36"/>
    <w:rsid w:val="00281A56"/>
    <w:rsid w:val="00281A83"/>
    <w:rsid w:val="00281B42"/>
    <w:rsid w:val="00281B5B"/>
    <w:rsid w:val="00281BAD"/>
    <w:rsid w:val="00281BE8"/>
    <w:rsid w:val="00281BEF"/>
    <w:rsid w:val="00281C78"/>
    <w:rsid w:val="00281D3C"/>
    <w:rsid w:val="00281D6B"/>
    <w:rsid w:val="00281D70"/>
    <w:rsid w:val="00281D95"/>
    <w:rsid w:val="00281E75"/>
    <w:rsid w:val="0028207C"/>
    <w:rsid w:val="002820BC"/>
    <w:rsid w:val="00282153"/>
    <w:rsid w:val="002821D0"/>
    <w:rsid w:val="002821EA"/>
    <w:rsid w:val="0028223C"/>
    <w:rsid w:val="0028226B"/>
    <w:rsid w:val="002822F8"/>
    <w:rsid w:val="00282316"/>
    <w:rsid w:val="0028234E"/>
    <w:rsid w:val="00282511"/>
    <w:rsid w:val="002825C8"/>
    <w:rsid w:val="00282676"/>
    <w:rsid w:val="0028280E"/>
    <w:rsid w:val="0028288F"/>
    <w:rsid w:val="002828DA"/>
    <w:rsid w:val="00282953"/>
    <w:rsid w:val="0028295A"/>
    <w:rsid w:val="002829A0"/>
    <w:rsid w:val="002829A1"/>
    <w:rsid w:val="00282A91"/>
    <w:rsid w:val="00282AB0"/>
    <w:rsid w:val="00282B24"/>
    <w:rsid w:val="00282BAE"/>
    <w:rsid w:val="00282BB7"/>
    <w:rsid w:val="00282C98"/>
    <w:rsid w:val="00282E12"/>
    <w:rsid w:val="00282EB5"/>
    <w:rsid w:val="00282EDF"/>
    <w:rsid w:val="00282F93"/>
    <w:rsid w:val="00283044"/>
    <w:rsid w:val="002831BA"/>
    <w:rsid w:val="0028321C"/>
    <w:rsid w:val="0028326D"/>
    <w:rsid w:val="002832C0"/>
    <w:rsid w:val="00283442"/>
    <w:rsid w:val="0028351B"/>
    <w:rsid w:val="0028369E"/>
    <w:rsid w:val="00283735"/>
    <w:rsid w:val="0028380E"/>
    <w:rsid w:val="00283844"/>
    <w:rsid w:val="00283856"/>
    <w:rsid w:val="002838B8"/>
    <w:rsid w:val="002839D1"/>
    <w:rsid w:val="00283BE6"/>
    <w:rsid w:val="00283C07"/>
    <w:rsid w:val="00283D10"/>
    <w:rsid w:val="00283D74"/>
    <w:rsid w:val="00283DBD"/>
    <w:rsid w:val="00284099"/>
    <w:rsid w:val="002840FD"/>
    <w:rsid w:val="00284105"/>
    <w:rsid w:val="0028412F"/>
    <w:rsid w:val="00284289"/>
    <w:rsid w:val="0028436A"/>
    <w:rsid w:val="002843A9"/>
    <w:rsid w:val="002843F1"/>
    <w:rsid w:val="0028452A"/>
    <w:rsid w:val="002845FE"/>
    <w:rsid w:val="00284648"/>
    <w:rsid w:val="0028464C"/>
    <w:rsid w:val="0028474C"/>
    <w:rsid w:val="00284B03"/>
    <w:rsid w:val="00284BAA"/>
    <w:rsid w:val="00284C22"/>
    <w:rsid w:val="00284CE9"/>
    <w:rsid w:val="00284DC6"/>
    <w:rsid w:val="00284EBE"/>
    <w:rsid w:val="00285185"/>
    <w:rsid w:val="00285188"/>
    <w:rsid w:val="002851F9"/>
    <w:rsid w:val="0028524D"/>
    <w:rsid w:val="002853D0"/>
    <w:rsid w:val="002853F2"/>
    <w:rsid w:val="00285414"/>
    <w:rsid w:val="0028544C"/>
    <w:rsid w:val="00285581"/>
    <w:rsid w:val="0028585B"/>
    <w:rsid w:val="00285930"/>
    <w:rsid w:val="002859AD"/>
    <w:rsid w:val="00285A3A"/>
    <w:rsid w:val="00285ACF"/>
    <w:rsid w:val="00285B6B"/>
    <w:rsid w:val="00285BD0"/>
    <w:rsid w:val="00285BFF"/>
    <w:rsid w:val="00285C27"/>
    <w:rsid w:val="00285C28"/>
    <w:rsid w:val="00285DAD"/>
    <w:rsid w:val="00285DED"/>
    <w:rsid w:val="00285E30"/>
    <w:rsid w:val="00285F0C"/>
    <w:rsid w:val="00285F1B"/>
    <w:rsid w:val="00285F8D"/>
    <w:rsid w:val="00286063"/>
    <w:rsid w:val="002860DF"/>
    <w:rsid w:val="002861AA"/>
    <w:rsid w:val="002861DC"/>
    <w:rsid w:val="002862DE"/>
    <w:rsid w:val="0028637C"/>
    <w:rsid w:val="00286521"/>
    <w:rsid w:val="002865B5"/>
    <w:rsid w:val="00286621"/>
    <w:rsid w:val="00286656"/>
    <w:rsid w:val="00286715"/>
    <w:rsid w:val="002867D0"/>
    <w:rsid w:val="002867FE"/>
    <w:rsid w:val="00286808"/>
    <w:rsid w:val="00286830"/>
    <w:rsid w:val="002868EB"/>
    <w:rsid w:val="002869FE"/>
    <w:rsid w:val="00286A05"/>
    <w:rsid w:val="00286B30"/>
    <w:rsid w:val="00286B9F"/>
    <w:rsid w:val="00286BB8"/>
    <w:rsid w:val="00286DD5"/>
    <w:rsid w:val="00286E61"/>
    <w:rsid w:val="00286FA4"/>
    <w:rsid w:val="00286FDF"/>
    <w:rsid w:val="00286FFC"/>
    <w:rsid w:val="002870BF"/>
    <w:rsid w:val="0028719E"/>
    <w:rsid w:val="002871DF"/>
    <w:rsid w:val="0028734B"/>
    <w:rsid w:val="0028738B"/>
    <w:rsid w:val="00287441"/>
    <w:rsid w:val="002874C1"/>
    <w:rsid w:val="002874C9"/>
    <w:rsid w:val="00287629"/>
    <w:rsid w:val="002878A7"/>
    <w:rsid w:val="00287955"/>
    <w:rsid w:val="0028795B"/>
    <w:rsid w:val="002879C7"/>
    <w:rsid w:val="002879EE"/>
    <w:rsid w:val="00287A7D"/>
    <w:rsid w:val="00287B1A"/>
    <w:rsid w:val="00287B76"/>
    <w:rsid w:val="00287BE4"/>
    <w:rsid w:val="00287C79"/>
    <w:rsid w:val="00287D1A"/>
    <w:rsid w:val="00287DE5"/>
    <w:rsid w:val="00287E8F"/>
    <w:rsid w:val="00287E9E"/>
    <w:rsid w:val="00287EBE"/>
    <w:rsid w:val="00287EF0"/>
    <w:rsid w:val="00287F42"/>
    <w:rsid w:val="00287F8D"/>
    <w:rsid w:val="00290042"/>
    <w:rsid w:val="00290079"/>
    <w:rsid w:val="0029019A"/>
    <w:rsid w:val="0029027A"/>
    <w:rsid w:val="002902FA"/>
    <w:rsid w:val="00290329"/>
    <w:rsid w:val="00290333"/>
    <w:rsid w:val="00290351"/>
    <w:rsid w:val="00290362"/>
    <w:rsid w:val="00290489"/>
    <w:rsid w:val="0029048B"/>
    <w:rsid w:val="002904A7"/>
    <w:rsid w:val="002904C8"/>
    <w:rsid w:val="002904EA"/>
    <w:rsid w:val="00290660"/>
    <w:rsid w:val="00290763"/>
    <w:rsid w:val="002907ED"/>
    <w:rsid w:val="00290898"/>
    <w:rsid w:val="0029089C"/>
    <w:rsid w:val="002908F3"/>
    <w:rsid w:val="002908FC"/>
    <w:rsid w:val="00290973"/>
    <w:rsid w:val="00290A5C"/>
    <w:rsid w:val="00290AAD"/>
    <w:rsid w:val="00290AB5"/>
    <w:rsid w:val="00290BB4"/>
    <w:rsid w:val="00290C44"/>
    <w:rsid w:val="00290CA7"/>
    <w:rsid w:val="00290D6A"/>
    <w:rsid w:val="00290D95"/>
    <w:rsid w:val="00290E3C"/>
    <w:rsid w:val="00290EAF"/>
    <w:rsid w:val="00290EC4"/>
    <w:rsid w:val="00290EF7"/>
    <w:rsid w:val="00290F27"/>
    <w:rsid w:val="00290FCD"/>
    <w:rsid w:val="00290FD7"/>
    <w:rsid w:val="002910F9"/>
    <w:rsid w:val="00291120"/>
    <w:rsid w:val="00291167"/>
    <w:rsid w:val="0029119A"/>
    <w:rsid w:val="0029130B"/>
    <w:rsid w:val="0029130C"/>
    <w:rsid w:val="00291527"/>
    <w:rsid w:val="002915CA"/>
    <w:rsid w:val="00291655"/>
    <w:rsid w:val="0029167B"/>
    <w:rsid w:val="002916E0"/>
    <w:rsid w:val="002917E1"/>
    <w:rsid w:val="002919F5"/>
    <w:rsid w:val="00291A2E"/>
    <w:rsid w:val="00291A95"/>
    <w:rsid w:val="00291C45"/>
    <w:rsid w:val="00291CE6"/>
    <w:rsid w:val="00291DF1"/>
    <w:rsid w:val="00291EAB"/>
    <w:rsid w:val="00291F4A"/>
    <w:rsid w:val="00291F5B"/>
    <w:rsid w:val="00291FAD"/>
    <w:rsid w:val="00292044"/>
    <w:rsid w:val="00292151"/>
    <w:rsid w:val="002921C5"/>
    <w:rsid w:val="00292223"/>
    <w:rsid w:val="00292259"/>
    <w:rsid w:val="002922FE"/>
    <w:rsid w:val="002923DB"/>
    <w:rsid w:val="002923F9"/>
    <w:rsid w:val="00292402"/>
    <w:rsid w:val="0029243F"/>
    <w:rsid w:val="0029245F"/>
    <w:rsid w:val="00292635"/>
    <w:rsid w:val="00292646"/>
    <w:rsid w:val="0029267B"/>
    <w:rsid w:val="00292696"/>
    <w:rsid w:val="002926E9"/>
    <w:rsid w:val="0029288E"/>
    <w:rsid w:val="002928E2"/>
    <w:rsid w:val="00292A8A"/>
    <w:rsid w:val="00292B59"/>
    <w:rsid w:val="00292C11"/>
    <w:rsid w:val="00292CD5"/>
    <w:rsid w:val="00292DC9"/>
    <w:rsid w:val="00292E90"/>
    <w:rsid w:val="00292EAE"/>
    <w:rsid w:val="00292EB3"/>
    <w:rsid w:val="00292EDB"/>
    <w:rsid w:val="00292EE9"/>
    <w:rsid w:val="00293099"/>
    <w:rsid w:val="002932BF"/>
    <w:rsid w:val="0029342C"/>
    <w:rsid w:val="0029355C"/>
    <w:rsid w:val="00293601"/>
    <w:rsid w:val="0029371C"/>
    <w:rsid w:val="00293871"/>
    <w:rsid w:val="0029392E"/>
    <w:rsid w:val="00293938"/>
    <w:rsid w:val="002939D2"/>
    <w:rsid w:val="002939DD"/>
    <w:rsid w:val="002939ED"/>
    <w:rsid w:val="00293A9D"/>
    <w:rsid w:val="00293AAC"/>
    <w:rsid w:val="00293B37"/>
    <w:rsid w:val="00293C1C"/>
    <w:rsid w:val="00293C58"/>
    <w:rsid w:val="00293D4A"/>
    <w:rsid w:val="00293DA6"/>
    <w:rsid w:val="00293E45"/>
    <w:rsid w:val="00293F1B"/>
    <w:rsid w:val="00293F35"/>
    <w:rsid w:val="00294015"/>
    <w:rsid w:val="00294081"/>
    <w:rsid w:val="00294142"/>
    <w:rsid w:val="002942B0"/>
    <w:rsid w:val="0029433D"/>
    <w:rsid w:val="002944B9"/>
    <w:rsid w:val="00294575"/>
    <w:rsid w:val="002945BB"/>
    <w:rsid w:val="00294857"/>
    <w:rsid w:val="0029485A"/>
    <w:rsid w:val="002948BE"/>
    <w:rsid w:val="00294A1D"/>
    <w:rsid w:val="00294ADF"/>
    <w:rsid w:val="00294B3D"/>
    <w:rsid w:val="00294B84"/>
    <w:rsid w:val="00294BBA"/>
    <w:rsid w:val="00294CCF"/>
    <w:rsid w:val="00294D79"/>
    <w:rsid w:val="00294F51"/>
    <w:rsid w:val="0029503D"/>
    <w:rsid w:val="00295127"/>
    <w:rsid w:val="0029519D"/>
    <w:rsid w:val="002951C1"/>
    <w:rsid w:val="00295208"/>
    <w:rsid w:val="0029521B"/>
    <w:rsid w:val="0029530D"/>
    <w:rsid w:val="0029536D"/>
    <w:rsid w:val="00295441"/>
    <w:rsid w:val="0029544E"/>
    <w:rsid w:val="00295512"/>
    <w:rsid w:val="00295688"/>
    <w:rsid w:val="00295810"/>
    <w:rsid w:val="00295842"/>
    <w:rsid w:val="00295A3A"/>
    <w:rsid w:val="00295A4F"/>
    <w:rsid w:val="00295AF1"/>
    <w:rsid w:val="00295B5B"/>
    <w:rsid w:val="00295C83"/>
    <w:rsid w:val="00295CB1"/>
    <w:rsid w:val="00295D9B"/>
    <w:rsid w:val="00295DE3"/>
    <w:rsid w:val="00295E0B"/>
    <w:rsid w:val="00295EB6"/>
    <w:rsid w:val="00295F53"/>
    <w:rsid w:val="00295F63"/>
    <w:rsid w:val="0029606F"/>
    <w:rsid w:val="0029617B"/>
    <w:rsid w:val="002962AC"/>
    <w:rsid w:val="002963A2"/>
    <w:rsid w:val="002964AE"/>
    <w:rsid w:val="00296785"/>
    <w:rsid w:val="00296804"/>
    <w:rsid w:val="0029680F"/>
    <w:rsid w:val="002968A3"/>
    <w:rsid w:val="002968F6"/>
    <w:rsid w:val="0029691A"/>
    <w:rsid w:val="00296BB0"/>
    <w:rsid w:val="00296C2C"/>
    <w:rsid w:val="00296CDE"/>
    <w:rsid w:val="00296D1D"/>
    <w:rsid w:val="00296D38"/>
    <w:rsid w:val="00296D68"/>
    <w:rsid w:val="00296F05"/>
    <w:rsid w:val="00296F25"/>
    <w:rsid w:val="0029700A"/>
    <w:rsid w:val="00297052"/>
    <w:rsid w:val="002971A8"/>
    <w:rsid w:val="002971B2"/>
    <w:rsid w:val="002971D3"/>
    <w:rsid w:val="002971EC"/>
    <w:rsid w:val="002972EC"/>
    <w:rsid w:val="00297328"/>
    <w:rsid w:val="002973B3"/>
    <w:rsid w:val="002973BC"/>
    <w:rsid w:val="002975AB"/>
    <w:rsid w:val="0029762B"/>
    <w:rsid w:val="00297769"/>
    <w:rsid w:val="002977D5"/>
    <w:rsid w:val="0029780C"/>
    <w:rsid w:val="00297896"/>
    <w:rsid w:val="00297A09"/>
    <w:rsid w:val="00297B9B"/>
    <w:rsid w:val="00297E1F"/>
    <w:rsid w:val="00297F8D"/>
    <w:rsid w:val="00297F8F"/>
    <w:rsid w:val="002A0054"/>
    <w:rsid w:val="002A0074"/>
    <w:rsid w:val="002A0076"/>
    <w:rsid w:val="002A0083"/>
    <w:rsid w:val="002A00D1"/>
    <w:rsid w:val="002A013B"/>
    <w:rsid w:val="002A01D3"/>
    <w:rsid w:val="002A0342"/>
    <w:rsid w:val="002A037F"/>
    <w:rsid w:val="002A03D6"/>
    <w:rsid w:val="002A0415"/>
    <w:rsid w:val="002A055E"/>
    <w:rsid w:val="002A058C"/>
    <w:rsid w:val="002A05AD"/>
    <w:rsid w:val="002A05CF"/>
    <w:rsid w:val="002A0661"/>
    <w:rsid w:val="002A067B"/>
    <w:rsid w:val="002A0728"/>
    <w:rsid w:val="002A0819"/>
    <w:rsid w:val="002A0843"/>
    <w:rsid w:val="002A08B3"/>
    <w:rsid w:val="002A0AA9"/>
    <w:rsid w:val="002A0AFA"/>
    <w:rsid w:val="002A0BAF"/>
    <w:rsid w:val="002A0C49"/>
    <w:rsid w:val="002A0CAF"/>
    <w:rsid w:val="002A0D06"/>
    <w:rsid w:val="002A0D2F"/>
    <w:rsid w:val="002A0D33"/>
    <w:rsid w:val="002A0DB2"/>
    <w:rsid w:val="002A0E4D"/>
    <w:rsid w:val="002A0F94"/>
    <w:rsid w:val="002A0FEB"/>
    <w:rsid w:val="002A10BD"/>
    <w:rsid w:val="002A1170"/>
    <w:rsid w:val="002A128E"/>
    <w:rsid w:val="002A134F"/>
    <w:rsid w:val="002A147F"/>
    <w:rsid w:val="002A14B7"/>
    <w:rsid w:val="002A1560"/>
    <w:rsid w:val="002A1656"/>
    <w:rsid w:val="002A1735"/>
    <w:rsid w:val="002A177E"/>
    <w:rsid w:val="002A178B"/>
    <w:rsid w:val="002A1818"/>
    <w:rsid w:val="002A18D9"/>
    <w:rsid w:val="002A1AC4"/>
    <w:rsid w:val="002A1ADB"/>
    <w:rsid w:val="002A1B4B"/>
    <w:rsid w:val="002A1B90"/>
    <w:rsid w:val="002A1BA1"/>
    <w:rsid w:val="002A1BDE"/>
    <w:rsid w:val="002A1D18"/>
    <w:rsid w:val="002A1DC7"/>
    <w:rsid w:val="002A1DEE"/>
    <w:rsid w:val="002A1F59"/>
    <w:rsid w:val="002A204C"/>
    <w:rsid w:val="002A2102"/>
    <w:rsid w:val="002A217C"/>
    <w:rsid w:val="002A218C"/>
    <w:rsid w:val="002A228C"/>
    <w:rsid w:val="002A2334"/>
    <w:rsid w:val="002A2372"/>
    <w:rsid w:val="002A2393"/>
    <w:rsid w:val="002A2456"/>
    <w:rsid w:val="002A24A6"/>
    <w:rsid w:val="002A2542"/>
    <w:rsid w:val="002A263A"/>
    <w:rsid w:val="002A27D3"/>
    <w:rsid w:val="002A27D6"/>
    <w:rsid w:val="002A27FC"/>
    <w:rsid w:val="002A285F"/>
    <w:rsid w:val="002A2933"/>
    <w:rsid w:val="002A2947"/>
    <w:rsid w:val="002A299F"/>
    <w:rsid w:val="002A29AF"/>
    <w:rsid w:val="002A29D6"/>
    <w:rsid w:val="002A2A04"/>
    <w:rsid w:val="002A2A89"/>
    <w:rsid w:val="002A2A91"/>
    <w:rsid w:val="002A2B6E"/>
    <w:rsid w:val="002A2C26"/>
    <w:rsid w:val="002A2CCA"/>
    <w:rsid w:val="002A2E37"/>
    <w:rsid w:val="002A2E8A"/>
    <w:rsid w:val="002A2FE6"/>
    <w:rsid w:val="002A310C"/>
    <w:rsid w:val="002A3130"/>
    <w:rsid w:val="002A3137"/>
    <w:rsid w:val="002A31E6"/>
    <w:rsid w:val="002A3247"/>
    <w:rsid w:val="002A32E1"/>
    <w:rsid w:val="002A3409"/>
    <w:rsid w:val="002A36A9"/>
    <w:rsid w:val="002A383D"/>
    <w:rsid w:val="002A393D"/>
    <w:rsid w:val="002A3A1C"/>
    <w:rsid w:val="002A3DB2"/>
    <w:rsid w:val="002A3F41"/>
    <w:rsid w:val="002A3F71"/>
    <w:rsid w:val="002A3FA3"/>
    <w:rsid w:val="002A3FBF"/>
    <w:rsid w:val="002A4039"/>
    <w:rsid w:val="002A4063"/>
    <w:rsid w:val="002A41BE"/>
    <w:rsid w:val="002A447B"/>
    <w:rsid w:val="002A469C"/>
    <w:rsid w:val="002A471A"/>
    <w:rsid w:val="002A4800"/>
    <w:rsid w:val="002A4C42"/>
    <w:rsid w:val="002A4CCA"/>
    <w:rsid w:val="002A4D3F"/>
    <w:rsid w:val="002A4DE1"/>
    <w:rsid w:val="002A4EA9"/>
    <w:rsid w:val="002A4EC8"/>
    <w:rsid w:val="002A4F12"/>
    <w:rsid w:val="002A4FCF"/>
    <w:rsid w:val="002A50D8"/>
    <w:rsid w:val="002A5123"/>
    <w:rsid w:val="002A516E"/>
    <w:rsid w:val="002A5216"/>
    <w:rsid w:val="002A523A"/>
    <w:rsid w:val="002A5328"/>
    <w:rsid w:val="002A537C"/>
    <w:rsid w:val="002A5409"/>
    <w:rsid w:val="002A5434"/>
    <w:rsid w:val="002A54C3"/>
    <w:rsid w:val="002A553F"/>
    <w:rsid w:val="002A5557"/>
    <w:rsid w:val="002A55E4"/>
    <w:rsid w:val="002A5726"/>
    <w:rsid w:val="002A5770"/>
    <w:rsid w:val="002A57F2"/>
    <w:rsid w:val="002A5866"/>
    <w:rsid w:val="002A58DE"/>
    <w:rsid w:val="002A5AA8"/>
    <w:rsid w:val="002A5ABE"/>
    <w:rsid w:val="002A5AF7"/>
    <w:rsid w:val="002A5B68"/>
    <w:rsid w:val="002A5CD1"/>
    <w:rsid w:val="002A5D80"/>
    <w:rsid w:val="002A5E4D"/>
    <w:rsid w:val="002A5EAD"/>
    <w:rsid w:val="002A5EF6"/>
    <w:rsid w:val="002A5F32"/>
    <w:rsid w:val="002A5F5E"/>
    <w:rsid w:val="002A5F5F"/>
    <w:rsid w:val="002A5F94"/>
    <w:rsid w:val="002A60CF"/>
    <w:rsid w:val="002A611F"/>
    <w:rsid w:val="002A6150"/>
    <w:rsid w:val="002A62C4"/>
    <w:rsid w:val="002A633E"/>
    <w:rsid w:val="002A635C"/>
    <w:rsid w:val="002A636F"/>
    <w:rsid w:val="002A63D5"/>
    <w:rsid w:val="002A6407"/>
    <w:rsid w:val="002A6497"/>
    <w:rsid w:val="002A64C0"/>
    <w:rsid w:val="002A6556"/>
    <w:rsid w:val="002A6574"/>
    <w:rsid w:val="002A65D1"/>
    <w:rsid w:val="002A65E6"/>
    <w:rsid w:val="002A674D"/>
    <w:rsid w:val="002A69F2"/>
    <w:rsid w:val="002A6AE4"/>
    <w:rsid w:val="002A6B3C"/>
    <w:rsid w:val="002A6B50"/>
    <w:rsid w:val="002A6B5D"/>
    <w:rsid w:val="002A6BBF"/>
    <w:rsid w:val="002A6BD2"/>
    <w:rsid w:val="002A6BD6"/>
    <w:rsid w:val="002A6C17"/>
    <w:rsid w:val="002A6C7F"/>
    <w:rsid w:val="002A6F12"/>
    <w:rsid w:val="002A6F1C"/>
    <w:rsid w:val="002A6F61"/>
    <w:rsid w:val="002A6F90"/>
    <w:rsid w:val="002A6FC1"/>
    <w:rsid w:val="002A7014"/>
    <w:rsid w:val="002A7018"/>
    <w:rsid w:val="002A70D4"/>
    <w:rsid w:val="002A71CB"/>
    <w:rsid w:val="002A7276"/>
    <w:rsid w:val="002A72E8"/>
    <w:rsid w:val="002A734B"/>
    <w:rsid w:val="002A7351"/>
    <w:rsid w:val="002A7434"/>
    <w:rsid w:val="002A74DA"/>
    <w:rsid w:val="002A7604"/>
    <w:rsid w:val="002A7633"/>
    <w:rsid w:val="002A7680"/>
    <w:rsid w:val="002A7789"/>
    <w:rsid w:val="002A782F"/>
    <w:rsid w:val="002A785E"/>
    <w:rsid w:val="002A787A"/>
    <w:rsid w:val="002A78B8"/>
    <w:rsid w:val="002A78BA"/>
    <w:rsid w:val="002A790B"/>
    <w:rsid w:val="002A7B16"/>
    <w:rsid w:val="002A7B49"/>
    <w:rsid w:val="002A7CDF"/>
    <w:rsid w:val="002A7DE2"/>
    <w:rsid w:val="002A7E0D"/>
    <w:rsid w:val="002A7E16"/>
    <w:rsid w:val="002A7F6D"/>
    <w:rsid w:val="002A7F6F"/>
    <w:rsid w:val="002A7FCC"/>
    <w:rsid w:val="002B0285"/>
    <w:rsid w:val="002B0361"/>
    <w:rsid w:val="002B04F8"/>
    <w:rsid w:val="002B0593"/>
    <w:rsid w:val="002B05B7"/>
    <w:rsid w:val="002B05F9"/>
    <w:rsid w:val="002B0621"/>
    <w:rsid w:val="002B06AB"/>
    <w:rsid w:val="002B06BF"/>
    <w:rsid w:val="002B06C6"/>
    <w:rsid w:val="002B070A"/>
    <w:rsid w:val="002B0792"/>
    <w:rsid w:val="002B0A8F"/>
    <w:rsid w:val="002B0AA4"/>
    <w:rsid w:val="002B0AC1"/>
    <w:rsid w:val="002B0CF6"/>
    <w:rsid w:val="002B0D6D"/>
    <w:rsid w:val="002B0DEE"/>
    <w:rsid w:val="002B0E07"/>
    <w:rsid w:val="002B0E0E"/>
    <w:rsid w:val="002B0E3A"/>
    <w:rsid w:val="002B0E53"/>
    <w:rsid w:val="002B0E7A"/>
    <w:rsid w:val="002B0EC9"/>
    <w:rsid w:val="002B0F64"/>
    <w:rsid w:val="002B0FA1"/>
    <w:rsid w:val="002B0FC0"/>
    <w:rsid w:val="002B0FE4"/>
    <w:rsid w:val="002B10F4"/>
    <w:rsid w:val="002B1165"/>
    <w:rsid w:val="002B1199"/>
    <w:rsid w:val="002B11B4"/>
    <w:rsid w:val="002B11C2"/>
    <w:rsid w:val="002B126D"/>
    <w:rsid w:val="002B1273"/>
    <w:rsid w:val="002B12C1"/>
    <w:rsid w:val="002B1336"/>
    <w:rsid w:val="002B13DE"/>
    <w:rsid w:val="002B1428"/>
    <w:rsid w:val="002B1472"/>
    <w:rsid w:val="002B15CA"/>
    <w:rsid w:val="002B163A"/>
    <w:rsid w:val="002B1735"/>
    <w:rsid w:val="002B176E"/>
    <w:rsid w:val="002B17AC"/>
    <w:rsid w:val="002B17FE"/>
    <w:rsid w:val="002B1873"/>
    <w:rsid w:val="002B18EB"/>
    <w:rsid w:val="002B191B"/>
    <w:rsid w:val="002B19A7"/>
    <w:rsid w:val="002B1AB7"/>
    <w:rsid w:val="002B1B71"/>
    <w:rsid w:val="002B1BFD"/>
    <w:rsid w:val="002B1C87"/>
    <w:rsid w:val="002B1E2F"/>
    <w:rsid w:val="002B1EBD"/>
    <w:rsid w:val="002B1EF7"/>
    <w:rsid w:val="002B1FB6"/>
    <w:rsid w:val="002B2066"/>
    <w:rsid w:val="002B20C6"/>
    <w:rsid w:val="002B2138"/>
    <w:rsid w:val="002B21AF"/>
    <w:rsid w:val="002B22B2"/>
    <w:rsid w:val="002B2301"/>
    <w:rsid w:val="002B23C6"/>
    <w:rsid w:val="002B23E1"/>
    <w:rsid w:val="002B23F6"/>
    <w:rsid w:val="002B2458"/>
    <w:rsid w:val="002B24EE"/>
    <w:rsid w:val="002B2605"/>
    <w:rsid w:val="002B261E"/>
    <w:rsid w:val="002B262C"/>
    <w:rsid w:val="002B265A"/>
    <w:rsid w:val="002B26F2"/>
    <w:rsid w:val="002B274D"/>
    <w:rsid w:val="002B27C4"/>
    <w:rsid w:val="002B28F7"/>
    <w:rsid w:val="002B295E"/>
    <w:rsid w:val="002B2AD7"/>
    <w:rsid w:val="002B2B11"/>
    <w:rsid w:val="002B2B61"/>
    <w:rsid w:val="002B2C98"/>
    <w:rsid w:val="002B2D83"/>
    <w:rsid w:val="002B2E5C"/>
    <w:rsid w:val="002B2FB4"/>
    <w:rsid w:val="002B2FC7"/>
    <w:rsid w:val="002B2FDE"/>
    <w:rsid w:val="002B301C"/>
    <w:rsid w:val="002B3026"/>
    <w:rsid w:val="002B31EA"/>
    <w:rsid w:val="002B326B"/>
    <w:rsid w:val="002B332D"/>
    <w:rsid w:val="002B332E"/>
    <w:rsid w:val="002B34B7"/>
    <w:rsid w:val="002B34DF"/>
    <w:rsid w:val="002B3559"/>
    <w:rsid w:val="002B35C4"/>
    <w:rsid w:val="002B35C8"/>
    <w:rsid w:val="002B366C"/>
    <w:rsid w:val="002B37EA"/>
    <w:rsid w:val="002B3875"/>
    <w:rsid w:val="002B38E1"/>
    <w:rsid w:val="002B3914"/>
    <w:rsid w:val="002B3951"/>
    <w:rsid w:val="002B3998"/>
    <w:rsid w:val="002B39DB"/>
    <w:rsid w:val="002B3A03"/>
    <w:rsid w:val="002B3A79"/>
    <w:rsid w:val="002B3AAA"/>
    <w:rsid w:val="002B3ACB"/>
    <w:rsid w:val="002B3B07"/>
    <w:rsid w:val="002B3B08"/>
    <w:rsid w:val="002B3C0D"/>
    <w:rsid w:val="002B3C4E"/>
    <w:rsid w:val="002B3CA4"/>
    <w:rsid w:val="002B3E4A"/>
    <w:rsid w:val="002B3EDC"/>
    <w:rsid w:val="002B3EEB"/>
    <w:rsid w:val="002B3F33"/>
    <w:rsid w:val="002B4079"/>
    <w:rsid w:val="002B416F"/>
    <w:rsid w:val="002B42AE"/>
    <w:rsid w:val="002B42B0"/>
    <w:rsid w:val="002B42B6"/>
    <w:rsid w:val="002B42CA"/>
    <w:rsid w:val="002B441A"/>
    <w:rsid w:val="002B45DB"/>
    <w:rsid w:val="002B460E"/>
    <w:rsid w:val="002B467D"/>
    <w:rsid w:val="002B46D6"/>
    <w:rsid w:val="002B4721"/>
    <w:rsid w:val="002B4741"/>
    <w:rsid w:val="002B47F0"/>
    <w:rsid w:val="002B482A"/>
    <w:rsid w:val="002B4844"/>
    <w:rsid w:val="002B4973"/>
    <w:rsid w:val="002B49B9"/>
    <w:rsid w:val="002B49C4"/>
    <w:rsid w:val="002B4A19"/>
    <w:rsid w:val="002B4A69"/>
    <w:rsid w:val="002B4B6A"/>
    <w:rsid w:val="002B4B89"/>
    <w:rsid w:val="002B4BAB"/>
    <w:rsid w:val="002B4BEA"/>
    <w:rsid w:val="002B4DCF"/>
    <w:rsid w:val="002B4DF8"/>
    <w:rsid w:val="002B4EBB"/>
    <w:rsid w:val="002B4F0A"/>
    <w:rsid w:val="002B4F42"/>
    <w:rsid w:val="002B4FFC"/>
    <w:rsid w:val="002B5131"/>
    <w:rsid w:val="002B5139"/>
    <w:rsid w:val="002B51E9"/>
    <w:rsid w:val="002B522D"/>
    <w:rsid w:val="002B5244"/>
    <w:rsid w:val="002B52B8"/>
    <w:rsid w:val="002B5321"/>
    <w:rsid w:val="002B544A"/>
    <w:rsid w:val="002B5483"/>
    <w:rsid w:val="002B54B3"/>
    <w:rsid w:val="002B54C9"/>
    <w:rsid w:val="002B54D0"/>
    <w:rsid w:val="002B5557"/>
    <w:rsid w:val="002B55E3"/>
    <w:rsid w:val="002B5792"/>
    <w:rsid w:val="002B57B0"/>
    <w:rsid w:val="002B585C"/>
    <w:rsid w:val="002B586A"/>
    <w:rsid w:val="002B5988"/>
    <w:rsid w:val="002B59D0"/>
    <w:rsid w:val="002B5B0E"/>
    <w:rsid w:val="002B5BA2"/>
    <w:rsid w:val="002B5BDA"/>
    <w:rsid w:val="002B5D0B"/>
    <w:rsid w:val="002B5DC1"/>
    <w:rsid w:val="002B5DC2"/>
    <w:rsid w:val="002B5E04"/>
    <w:rsid w:val="002B5E72"/>
    <w:rsid w:val="002B5ED7"/>
    <w:rsid w:val="002B5F08"/>
    <w:rsid w:val="002B5FBC"/>
    <w:rsid w:val="002B5FEC"/>
    <w:rsid w:val="002B600A"/>
    <w:rsid w:val="002B600B"/>
    <w:rsid w:val="002B6031"/>
    <w:rsid w:val="002B6175"/>
    <w:rsid w:val="002B61E5"/>
    <w:rsid w:val="002B64E0"/>
    <w:rsid w:val="002B65AB"/>
    <w:rsid w:val="002B65E2"/>
    <w:rsid w:val="002B660B"/>
    <w:rsid w:val="002B671D"/>
    <w:rsid w:val="002B6A14"/>
    <w:rsid w:val="002B6A18"/>
    <w:rsid w:val="002B6A2E"/>
    <w:rsid w:val="002B6B35"/>
    <w:rsid w:val="002B6BEB"/>
    <w:rsid w:val="002B6C74"/>
    <w:rsid w:val="002B6CE6"/>
    <w:rsid w:val="002B6CF7"/>
    <w:rsid w:val="002B6D3F"/>
    <w:rsid w:val="002B6DC4"/>
    <w:rsid w:val="002B6ED2"/>
    <w:rsid w:val="002B6F93"/>
    <w:rsid w:val="002B7055"/>
    <w:rsid w:val="002B70C6"/>
    <w:rsid w:val="002B7160"/>
    <w:rsid w:val="002B717B"/>
    <w:rsid w:val="002B72A8"/>
    <w:rsid w:val="002B72B5"/>
    <w:rsid w:val="002B7345"/>
    <w:rsid w:val="002B7429"/>
    <w:rsid w:val="002B769A"/>
    <w:rsid w:val="002B77F0"/>
    <w:rsid w:val="002B77F6"/>
    <w:rsid w:val="002B7961"/>
    <w:rsid w:val="002B79BB"/>
    <w:rsid w:val="002B7A38"/>
    <w:rsid w:val="002B7B44"/>
    <w:rsid w:val="002B7BF1"/>
    <w:rsid w:val="002B7C33"/>
    <w:rsid w:val="002B7C5A"/>
    <w:rsid w:val="002B7C6A"/>
    <w:rsid w:val="002B7CE8"/>
    <w:rsid w:val="002B7D22"/>
    <w:rsid w:val="002B7E8D"/>
    <w:rsid w:val="002B7ED0"/>
    <w:rsid w:val="002B7FBF"/>
    <w:rsid w:val="002C0020"/>
    <w:rsid w:val="002C00FD"/>
    <w:rsid w:val="002C0122"/>
    <w:rsid w:val="002C0317"/>
    <w:rsid w:val="002C0348"/>
    <w:rsid w:val="002C034C"/>
    <w:rsid w:val="002C03AE"/>
    <w:rsid w:val="002C046E"/>
    <w:rsid w:val="002C04A2"/>
    <w:rsid w:val="002C04AB"/>
    <w:rsid w:val="002C0548"/>
    <w:rsid w:val="002C055B"/>
    <w:rsid w:val="002C067C"/>
    <w:rsid w:val="002C0742"/>
    <w:rsid w:val="002C0790"/>
    <w:rsid w:val="002C0877"/>
    <w:rsid w:val="002C0889"/>
    <w:rsid w:val="002C0897"/>
    <w:rsid w:val="002C08B7"/>
    <w:rsid w:val="002C0908"/>
    <w:rsid w:val="002C091A"/>
    <w:rsid w:val="002C0A36"/>
    <w:rsid w:val="002C0A4D"/>
    <w:rsid w:val="002C0B95"/>
    <w:rsid w:val="002C0D49"/>
    <w:rsid w:val="002C0ED5"/>
    <w:rsid w:val="002C0EF6"/>
    <w:rsid w:val="002C0F40"/>
    <w:rsid w:val="002C0F56"/>
    <w:rsid w:val="002C10B0"/>
    <w:rsid w:val="002C123F"/>
    <w:rsid w:val="002C12EA"/>
    <w:rsid w:val="002C12FC"/>
    <w:rsid w:val="002C1312"/>
    <w:rsid w:val="002C143D"/>
    <w:rsid w:val="002C143F"/>
    <w:rsid w:val="002C1476"/>
    <w:rsid w:val="002C147D"/>
    <w:rsid w:val="002C1659"/>
    <w:rsid w:val="002C1775"/>
    <w:rsid w:val="002C177D"/>
    <w:rsid w:val="002C187F"/>
    <w:rsid w:val="002C18B4"/>
    <w:rsid w:val="002C18E5"/>
    <w:rsid w:val="002C19F1"/>
    <w:rsid w:val="002C1A50"/>
    <w:rsid w:val="002C1AC3"/>
    <w:rsid w:val="002C1B98"/>
    <w:rsid w:val="002C1C56"/>
    <w:rsid w:val="002C1CD3"/>
    <w:rsid w:val="002C1CF8"/>
    <w:rsid w:val="002C1DE8"/>
    <w:rsid w:val="002C1EB2"/>
    <w:rsid w:val="002C1F13"/>
    <w:rsid w:val="002C1F51"/>
    <w:rsid w:val="002C1F77"/>
    <w:rsid w:val="002C1FF2"/>
    <w:rsid w:val="002C2042"/>
    <w:rsid w:val="002C2089"/>
    <w:rsid w:val="002C21A4"/>
    <w:rsid w:val="002C2264"/>
    <w:rsid w:val="002C229A"/>
    <w:rsid w:val="002C2307"/>
    <w:rsid w:val="002C23BF"/>
    <w:rsid w:val="002C23C0"/>
    <w:rsid w:val="002C242A"/>
    <w:rsid w:val="002C24B9"/>
    <w:rsid w:val="002C24E9"/>
    <w:rsid w:val="002C25BC"/>
    <w:rsid w:val="002C25F1"/>
    <w:rsid w:val="002C26DD"/>
    <w:rsid w:val="002C2745"/>
    <w:rsid w:val="002C2761"/>
    <w:rsid w:val="002C27C4"/>
    <w:rsid w:val="002C283C"/>
    <w:rsid w:val="002C284B"/>
    <w:rsid w:val="002C2888"/>
    <w:rsid w:val="002C2978"/>
    <w:rsid w:val="002C29E3"/>
    <w:rsid w:val="002C2A31"/>
    <w:rsid w:val="002C2A3D"/>
    <w:rsid w:val="002C2A96"/>
    <w:rsid w:val="002C2AB8"/>
    <w:rsid w:val="002C2C1F"/>
    <w:rsid w:val="002C2CC1"/>
    <w:rsid w:val="002C2D02"/>
    <w:rsid w:val="002C2D92"/>
    <w:rsid w:val="002C2DAB"/>
    <w:rsid w:val="002C2F0E"/>
    <w:rsid w:val="002C2FB8"/>
    <w:rsid w:val="002C30FE"/>
    <w:rsid w:val="002C329C"/>
    <w:rsid w:val="002C3353"/>
    <w:rsid w:val="002C35DD"/>
    <w:rsid w:val="002C36EE"/>
    <w:rsid w:val="002C37C3"/>
    <w:rsid w:val="002C38A0"/>
    <w:rsid w:val="002C38A1"/>
    <w:rsid w:val="002C397D"/>
    <w:rsid w:val="002C3B31"/>
    <w:rsid w:val="002C3C80"/>
    <w:rsid w:val="002C3C9D"/>
    <w:rsid w:val="002C3CF2"/>
    <w:rsid w:val="002C3D17"/>
    <w:rsid w:val="002C3D4A"/>
    <w:rsid w:val="002C3D55"/>
    <w:rsid w:val="002C3EC0"/>
    <w:rsid w:val="002C3F4D"/>
    <w:rsid w:val="002C3FED"/>
    <w:rsid w:val="002C402B"/>
    <w:rsid w:val="002C4087"/>
    <w:rsid w:val="002C4094"/>
    <w:rsid w:val="002C40FD"/>
    <w:rsid w:val="002C41E4"/>
    <w:rsid w:val="002C4282"/>
    <w:rsid w:val="002C42EE"/>
    <w:rsid w:val="002C439F"/>
    <w:rsid w:val="002C4404"/>
    <w:rsid w:val="002C4455"/>
    <w:rsid w:val="002C4612"/>
    <w:rsid w:val="002C4638"/>
    <w:rsid w:val="002C4671"/>
    <w:rsid w:val="002C4677"/>
    <w:rsid w:val="002C4699"/>
    <w:rsid w:val="002C46D2"/>
    <w:rsid w:val="002C4712"/>
    <w:rsid w:val="002C4797"/>
    <w:rsid w:val="002C4903"/>
    <w:rsid w:val="002C4994"/>
    <w:rsid w:val="002C4A9C"/>
    <w:rsid w:val="002C4ADC"/>
    <w:rsid w:val="002C4B14"/>
    <w:rsid w:val="002C4B7C"/>
    <w:rsid w:val="002C4C2C"/>
    <w:rsid w:val="002C4D7E"/>
    <w:rsid w:val="002C50BA"/>
    <w:rsid w:val="002C5197"/>
    <w:rsid w:val="002C51AB"/>
    <w:rsid w:val="002C51AE"/>
    <w:rsid w:val="002C51BB"/>
    <w:rsid w:val="002C529D"/>
    <w:rsid w:val="002C52D3"/>
    <w:rsid w:val="002C52E4"/>
    <w:rsid w:val="002C533F"/>
    <w:rsid w:val="002C53C4"/>
    <w:rsid w:val="002C53D2"/>
    <w:rsid w:val="002C5449"/>
    <w:rsid w:val="002C545B"/>
    <w:rsid w:val="002C54DA"/>
    <w:rsid w:val="002C5536"/>
    <w:rsid w:val="002C5650"/>
    <w:rsid w:val="002C57CA"/>
    <w:rsid w:val="002C57D8"/>
    <w:rsid w:val="002C59D1"/>
    <w:rsid w:val="002C5A26"/>
    <w:rsid w:val="002C5A43"/>
    <w:rsid w:val="002C5AA6"/>
    <w:rsid w:val="002C5B8E"/>
    <w:rsid w:val="002C5C0B"/>
    <w:rsid w:val="002C5C21"/>
    <w:rsid w:val="002C5C31"/>
    <w:rsid w:val="002C5CDB"/>
    <w:rsid w:val="002C5CEF"/>
    <w:rsid w:val="002C5D2B"/>
    <w:rsid w:val="002C5D2C"/>
    <w:rsid w:val="002C5D98"/>
    <w:rsid w:val="002C5DCB"/>
    <w:rsid w:val="002C5DD2"/>
    <w:rsid w:val="002C5DF5"/>
    <w:rsid w:val="002C5E4C"/>
    <w:rsid w:val="002C5E8A"/>
    <w:rsid w:val="002C5EB4"/>
    <w:rsid w:val="002C5ED7"/>
    <w:rsid w:val="002C5F11"/>
    <w:rsid w:val="002C5F24"/>
    <w:rsid w:val="002C603F"/>
    <w:rsid w:val="002C604B"/>
    <w:rsid w:val="002C604D"/>
    <w:rsid w:val="002C609D"/>
    <w:rsid w:val="002C60B8"/>
    <w:rsid w:val="002C60FE"/>
    <w:rsid w:val="002C6153"/>
    <w:rsid w:val="002C626C"/>
    <w:rsid w:val="002C62E2"/>
    <w:rsid w:val="002C62E4"/>
    <w:rsid w:val="002C62E8"/>
    <w:rsid w:val="002C63BF"/>
    <w:rsid w:val="002C63D5"/>
    <w:rsid w:val="002C63ED"/>
    <w:rsid w:val="002C6534"/>
    <w:rsid w:val="002C6788"/>
    <w:rsid w:val="002C67A5"/>
    <w:rsid w:val="002C6906"/>
    <w:rsid w:val="002C6924"/>
    <w:rsid w:val="002C6929"/>
    <w:rsid w:val="002C6952"/>
    <w:rsid w:val="002C697D"/>
    <w:rsid w:val="002C69FC"/>
    <w:rsid w:val="002C6A1C"/>
    <w:rsid w:val="002C6A5D"/>
    <w:rsid w:val="002C6A77"/>
    <w:rsid w:val="002C6BA6"/>
    <w:rsid w:val="002C6D26"/>
    <w:rsid w:val="002C6D87"/>
    <w:rsid w:val="002C6D95"/>
    <w:rsid w:val="002C6E25"/>
    <w:rsid w:val="002C6E5D"/>
    <w:rsid w:val="002C6E87"/>
    <w:rsid w:val="002C6F7D"/>
    <w:rsid w:val="002C6FB2"/>
    <w:rsid w:val="002C6FBA"/>
    <w:rsid w:val="002C7098"/>
    <w:rsid w:val="002C710A"/>
    <w:rsid w:val="002C718B"/>
    <w:rsid w:val="002C71E5"/>
    <w:rsid w:val="002C73BC"/>
    <w:rsid w:val="002C746B"/>
    <w:rsid w:val="002C74B2"/>
    <w:rsid w:val="002C74E2"/>
    <w:rsid w:val="002C75D7"/>
    <w:rsid w:val="002C7724"/>
    <w:rsid w:val="002C7841"/>
    <w:rsid w:val="002C7885"/>
    <w:rsid w:val="002C78CB"/>
    <w:rsid w:val="002C7A1C"/>
    <w:rsid w:val="002C7A25"/>
    <w:rsid w:val="002C7A59"/>
    <w:rsid w:val="002C7ABE"/>
    <w:rsid w:val="002C7B11"/>
    <w:rsid w:val="002C7B57"/>
    <w:rsid w:val="002C7C23"/>
    <w:rsid w:val="002C7C2D"/>
    <w:rsid w:val="002C7C4C"/>
    <w:rsid w:val="002C7CAB"/>
    <w:rsid w:val="002C7D8C"/>
    <w:rsid w:val="002C7E12"/>
    <w:rsid w:val="002C7E16"/>
    <w:rsid w:val="002C7E88"/>
    <w:rsid w:val="002C7E89"/>
    <w:rsid w:val="002C7F13"/>
    <w:rsid w:val="002C7FC6"/>
    <w:rsid w:val="002D000C"/>
    <w:rsid w:val="002D00BA"/>
    <w:rsid w:val="002D00D0"/>
    <w:rsid w:val="002D0100"/>
    <w:rsid w:val="002D02B9"/>
    <w:rsid w:val="002D02E6"/>
    <w:rsid w:val="002D02FF"/>
    <w:rsid w:val="002D033E"/>
    <w:rsid w:val="002D0381"/>
    <w:rsid w:val="002D03B6"/>
    <w:rsid w:val="002D0419"/>
    <w:rsid w:val="002D053C"/>
    <w:rsid w:val="002D05BB"/>
    <w:rsid w:val="002D05DF"/>
    <w:rsid w:val="002D060A"/>
    <w:rsid w:val="002D0616"/>
    <w:rsid w:val="002D061B"/>
    <w:rsid w:val="002D0759"/>
    <w:rsid w:val="002D07C4"/>
    <w:rsid w:val="002D0954"/>
    <w:rsid w:val="002D0C53"/>
    <w:rsid w:val="002D0D3D"/>
    <w:rsid w:val="002D0D5A"/>
    <w:rsid w:val="002D0F1B"/>
    <w:rsid w:val="002D1048"/>
    <w:rsid w:val="002D10C1"/>
    <w:rsid w:val="002D1122"/>
    <w:rsid w:val="002D119B"/>
    <w:rsid w:val="002D119C"/>
    <w:rsid w:val="002D131D"/>
    <w:rsid w:val="002D14F7"/>
    <w:rsid w:val="002D155E"/>
    <w:rsid w:val="002D15BE"/>
    <w:rsid w:val="002D15C6"/>
    <w:rsid w:val="002D160E"/>
    <w:rsid w:val="002D1714"/>
    <w:rsid w:val="002D180B"/>
    <w:rsid w:val="002D1911"/>
    <w:rsid w:val="002D195D"/>
    <w:rsid w:val="002D1989"/>
    <w:rsid w:val="002D19E7"/>
    <w:rsid w:val="002D1B3E"/>
    <w:rsid w:val="002D1C3D"/>
    <w:rsid w:val="002D1C42"/>
    <w:rsid w:val="002D1C96"/>
    <w:rsid w:val="002D1CED"/>
    <w:rsid w:val="002D1CFA"/>
    <w:rsid w:val="002D1D62"/>
    <w:rsid w:val="002D1DAA"/>
    <w:rsid w:val="002D1DFD"/>
    <w:rsid w:val="002D1E06"/>
    <w:rsid w:val="002D1E60"/>
    <w:rsid w:val="002D2114"/>
    <w:rsid w:val="002D2148"/>
    <w:rsid w:val="002D217B"/>
    <w:rsid w:val="002D21E3"/>
    <w:rsid w:val="002D2239"/>
    <w:rsid w:val="002D2296"/>
    <w:rsid w:val="002D2429"/>
    <w:rsid w:val="002D2526"/>
    <w:rsid w:val="002D2641"/>
    <w:rsid w:val="002D27A0"/>
    <w:rsid w:val="002D2821"/>
    <w:rsid w:val="002D28DB"/>
    <w:rsid w:val="002D297C"/>
    <w:rsid w:val="002D2A6A"/>
    <w:rsid w:val="002D2A90"/>
    <w:rsid w:val="002D2ABD"/>
    <w:rsid w:val="002D2ABE"/>
    <w:rsid w:val="002D2B26"/>
    <w:rsid w:val="002D2B6A"/>
    <w:rsid w:val="002D2BB5"/>
    <w:rsid w:val="002D2BF3"/>
    <w:rsid w:val="002D2C03"/>
    <w:rsid w:val="002D2C24"/>
    <w:rsid w:val="002D2C44"/>
    <w:rsid w:val="002D2CD7"/>
    <w:rsid w:val="002D2D08"/>
    <w:rsid w:val="002D2D92"/>
    <w:rsid w:val="002D2DAD"/>
    <w:rsid w:val="002D2E17"/>
    <w:rsid w:val="002D2E30"/>
    <w:rsid w:val="002D30F4"/>
    <w:rsid w:val="002D3116"/>
    <w:rsid w:val="002D318A"/>
    <w:rsid w:val="002D3322"/>
    <w:rsid w:val="002D338B"/>
    <w:rsid w:val="002D346B"/>
    <w:rsid w:val="002D34E0"/>
    <w:rsid w:val="002D350F"/>
    <w:rsid w:val="002D3574"/>
    <w:rsid w:val="002D357A"/>
    <w:rsid w:val="002D363E"/>
    <w:rsid w:val="002D366A"/>
    <w:rsid w:val="002D369A"/>
    <w:rsid w:val="002D36F5"/>
    <w:rsid w:val="002D3746"/>
    <w:rsid w:val="002D37E8"/>
    <w:rsid w:val="002D38F1"/>
    <w:rsid w:val="002D3939"/>
    <w:rsid w:val="002D3A6E"/>
    <w:rsid w:val="002D3ADA"/>
    <w:rsid w:val="002D3B21"/>
    <w:rsid w:val="002D3BF5"/>
    <w:rsid w:val="002D3C19"/>
    <w:rsid w:val="002D3C45"/>
    <w:rsid w:val="002D3D20"/>
    <w:rsid w:val="002D3E52"/>
    <w:rsid w:val="002D3F47"/>
    <w:rsid w:val="002D3FC3"/>
    <w:rsid w:val="002D3FD6"/>
    <w:rsid w:val="002D3FFD"/>
    <w:rsid w:val="002D4044"/>
    <w:rsid w:val="002D411C"/>
    <w:rsid w:val="002D4188"/>
    <w:rsid w:val="002D42C2"/>
    <w:rsid w:val="002D4334"/>
    <w:rsid w:val="002D446F"/>
    <w:rsid w:val="002D44E5"/>
    <w:rsid w:val="002D4535"/>
    <w:rsid w:val="002D4672"/>
    <w:rsid w:val="002D46B3"/>
    <w:rsid w:val="002D46D5"/>
    <w:rsid w:val="002D4716"/>
    <w:rsid w:val="002D474E"/>
    <w:rsid w:val="002D475B"/>
    <w:rsid w:val="002D4910"/>
    <w:rsid w:val="002D49A5"/>
    <w:rsid w:val="002D4A0B"/>
    <w:rsid w:val="002D4B02"/>
    <w:rsid w:val="002D4B28"/>
    <w:rsid w:val="002D4C26"/>
    <w:rsid w:val="002D4CCF"/>
    <w:rsid w:val="002D4D36"/>
    <w:rsid w:val="002D4E1B"/>
    <w:rsid w:val="002D4E55"/>
    <w:rsid w:val="002D4ED7"/>
    <w:rsid w:val="002D4FA3"/>
    <w:rsid w:val="002D4FE7"/>
    <w:rsid w:val="002D4FF1"/>
    <w:rsid w:val="002D515C"/>
    <w:rsid w:val="002D51BC"/>
    <w:rsid w:val="002D52A4"/>
    <w:rsid w:val="002D52DB"/>
    <w:rsid w:val="002D5347"/>
    <w:rsid w:val="002D53B1"/>
    <w:rsid w:val="002D53B9"/>
    <w:rsid w:val="002D540E"/>
    <w:rsid w:val="002D553B"/>
    <w:rsid w:val="002D5618"/>
    <w:rsid w:val="002D5679"/>
    <w:rsid w:val="002D56D8"/>
    <w:rsid w:val="002D5700"/>
    <w:rsid w:val="002D572D"/>
    <w:rsid w:val="002D57BB"/>
    <w:rsid w:val="002D5889"/>
    <w:rsid w:val="002D59E0"/>
    <w:rsid w:val="002D5A3A"/>
    <w:rsid w:val="002D5AD6"/>
    <w:rsid w:val="002D5BC3"/>
    <w:rsid w:val="002D5C0B"/>
    <w:rsid w:val="002D5CFE"/>
    <w:rsid w:val="002D5D4F"/>
    <w:rsid w:val="002D5E0D"/>
    <w:rsid w:val="002D5E43"/>
    <w:rsid w:val="002D5E46"/>
    <w:rsid w:val="002D5E60"/>
    <w:rsid w:val="002D5F4F"/>
    <w:rsid w:val="002D5F7A"/>
    <w:rsid w:val="002D60E8"/>
    <w:rsid w:val="002D60F0"/>
    <w:rsid w:val="002D615C"/>
    <w:rsid w:val="002D619F"/>
    <w:rsid w:val="002D62B1"/>
    <w:rsid w:val="002D6356"/>
    <w:rsid w:val="002D639D"/>
    <w:rsid w:val="002D6659"/>
    <w:rsid w:val="002D6801"/>
    <w:rsid w:val="002D6823"/>
    <w:rsid w:val="002D6825"/>
    <w:rsid w:val="002D6987"/>
    <w:rsid w:val="002D6AAF"/>
    <w:rsid w:val="002D6B6E"/>
    <w:rsid w:val="002D6B78"/>
    <w:rsid w:val="002D6C2E"/>
    <w:rsid w:val="002D6C64"/>
    <w:rsid w:val="002D6CBC"/>
    <w:rsid w:val="002D6D9A"/>
    <w:rsid w:val="002D6E27"/>
    <w:rsid w:val="002D6F4D"/>
    <w:rsid w:val="002D6F90"/>
    <w:rsid w:val="002D70DE"/>
    <w:rsid w:val="002D7127"/>
    <w:rsid w:val="002D7131"/>
    <w:rsid w:val="002D726D"/>
    <w:rsid w:val="002D72FB"/>
    <w:rsid w:val="002D74F0"/>
    <w:rsid w:val="002D75E9"/>
    <w:rsid w:val="002D766C"/>
    <w:rsid w:val="002D78F5"/>
    <w:rsid w:val="002D78FC"/>
    <w:rsid w:val="002D7935"/>
    <w:rsid w:val="002D7A6E"/>
    <w:rsid w:val="002D7ABD"/>
    <w:rsid w:val="002D7B06"/>
    <w:rsid w:val="002D7C5B"/>
    <w:rsid w:val="002D7CB3"/>
    <w:rsid w:val="002D7CD9"/>
    <w:rsid w:val="002D7CEC"/>
    <w:rsid w:val="002D7DFB"/>
    <w:rsid w:val="002D7E21"/>
    <w:rsid w:val="002D7E91"/>
    <w:rsid w:val="002D7F7B"/>
    <w:rsid w:val="002D7F9B"/>
    <w:rsid w:val="002D7FC4"/>
    <w:rsid w:val="002E0080"/>
    <w:rsid w:val="002E0363"/>
    <w:rsid w:val="002E040A"/>
    <w:rsid w:val="002E04B2"/>
    <w:rsid w:val="002E05FA"/>
    <w:rsid w:val="002E074B"/>
    <w:rsid w:val="002E078D"/>
    <w:rsid w:val="002E0836"/>
    <w:rsid w:val="002E086E"/>
    <w:rsid w:val="002E0899"/>
    <w:rsid w:val="002E08BB"/>
    <w:rsid w:val="002E0937"/>
    <w:rsid w:val="002E09F4"/>
    <w:rsid w:val="002E0AA3"/>
    <w:rsid w:val="002E0B37"/>
    <w:rsid w:val="002E0B99"/>
    <w:rsid w:val="002E0C60"/>
    <w:rsid w:val="002E0CBC"/>
    <w:rsid w:val="002E0DE7"/>
    <w:rsid w:val="002E0F21"/>
    <w:rsid w:val="002E0F7F"/>
    <w:rsid w:val="002E0FAE"/>
    <w:rsid w:val="002E0FF1"/>
    <w:rsid w:val="002E1023"/>
    <w:rsid w:val="002E1129"/>
    <w:rsid w:val="002E1145"/>
    <w:rsid w:val="002E1216"/>
    <w:rsid w:val="002E123F"/>
    <w:rsid w:val="002E1288"/>
    <w:rsid w:val="002E144F"/>
    <w:rsid w:val="002E152D"/>
    <w:rsid w:val="002E1539"/>
    <w:rsid w:val="002E1583"/>
    <w:rsid w:val="002E16F2"/>
    <w:rsid w:val="002E173F"/>
    <w:rsid w:val="002E1771"/>
    <w:rsid w:val="002E183A"/>
    <w:rsid w:val="002E183F"/>
    <w:rsid w:val="002E1849"/>
    <w:rsid w:val="002E18DA"/>
    <w:rsid w:val="002E195F"/>
    <w:rsid w:val="002E1A09"/>
    <w:rsid w:val="002E1AED"/>
    <w:rsid w:val="002E1B96"/>
    <w:rsid w:val="002E1C18"/>
    <w:rsid w:val="002E1C1E"/>
    <w:rsid w:val="002E1D3C"/>
    <w:rsid w:val="002E1D96"/>
    <w:rsid w:val="002E1DBF"/>
    <w:rsid w:val="002E1E64"/>
    <w:rsid w:val="002E1E67"/>
    <w:rsid w:val="002E1EE1"/>
    <w:rsid w:val="002E2095"/>
    <w:rsid w:val="002E20C9"/>
    <w:rsid w:val="002E20E4"/>
    <w:rsid w:val="002E2104"/>
    <w:rsid w:val="002E21AF"/>
    <w:rsid w:val="002E220A"/>
    <w:rsid w:val="002E2253"/>
    <w:rsid w:val="002E238B"/>
    <w:rsid w:val="002E2410"/>
    <w:rsid w:val="002E2420"/>
    <w:rsid w:val="002E249E"/>
    <w:rsid w:val="002E2503"/>
    <w:rsid w:val="002E2614"/>
    <w:rsid w:val="002E277B"/>
    <w:rsid w:val="002E2783"/>
    <w:rsid w:val="002E2878"/>
    <w:rsid w:val="002E289D"/>
    <w:rsid w:val="002E28B0"/>
    <w:rsid w:val="002E28D9"/>
    <w:rsid w:val="002E2980"/>
    <w:rsid w:val="002E29EF"/>
    <w:rsid w:val="002E2A1E"/>
    <w:rsid w:val="002E2AD3"/>
    <w:rsid w:val="002E2AD9"/>
    <w:rsid w:val="002E2CDC"/>
    <w:rsid w:val="002E2E2E"/>
    <w:rsid w:val="002E2E85"/>
    <w:rsid w:val="002E2EF9"/>
    <w:rsid w:val="002E307A"/>
    <w:rsid w:val="002E3114"/>
    <w:rsid w:val="002E313C"/>
    <w:rsid w:val="002E32A3"/>
    <w:rsid w:val="002E33E5"/>
    <w:rsid w:val="002E33E7"/>
    <w:rsid w:val="002E3440"/>
    <w:rsid w:val="002E348D"/>
    <w:rsid w:val="002E34BF"/>
    <w:rsid w:val="002E3606"/>
    <w:rsid w:val="002E36A9"/>
    <w:rsid w:val="002E3745"/>
    <w:rsid w:val="002E37AB"/>
    <w:rsid w:val="002E37CC"/>
    <w:rsid w:val="002E37EA"/>
    <w:rsid w:val="002E3872"/>
    <w:rsid w:val="002E38B8"/>
    <w:rsid w:val="002E38EA"/>
    <w:rsid w:val="002E3BDC"/>
    <w:rsid w:val="002E3DC0"/>
    <w:rsid w:val="002E3E44"/>
    <w:rsid w:val="002E3EBE"/>
    <w:rsid w:val="002E3ED1"/>
    <w:rsid w:val="002E3F49"/>
    <w:rsid w:val="002E3F94"/>
    <w:rsid w:val="002E3FF2"/>
    <w:rsid w:val="002E4000"/>
    <w:rsid w:val="002E4055"/>
    <w:rsid w:val="002E4081"/>
    <w:rsid w:val="002E40E4"/>
    <w:rsid w:val="002E4179"/>
    <w:rsid w:val="002E419F"/>
    <w:rsid w:val="002E41AE"/>
    <w:rsid w:val="002E41C1"/>
    <w:rsid w:val="002E41EA"/>
    <w:rsid w:val="002E421E"/>
    <w:rsid w:val="002E42F5"/>
    <w:rsid w:val="002E4329"/>
    <w:rsid w:val="002E449F"/>
    <w:rsid w:val="002E44BD"/>
    <w:rsid w:val="002E451C"/>
    <w:rsid w:val="002E454D"/>
    <w:rsid w:val="002E456B"/>
    <w:rsid w:val="002E45F6"/>
    <w:rsid w:val="002E4607"/>
    <w:rsid w:val="002E46AA"/>
    <w:rsid w:val="002E4724"/>
    <w:rsid w:val="002E473D"/>
    <w:rsid w:val="002E47D8"/>
    <w:rsid w:val="002E48BF"/>
    <w:rsid w:val="002E4973"/>
    <w:rsid w:val="002E4B53"/>
    <w:rsid w:val="002E4DBD"/>
    <w:rsid w:val="002E4E70"/>
    <w:rsid w:val="002E4FA5"/>
    <w:rsid w:val="002E4FFD"/>
    <w:rsid w:val="002E518F"/>
    <w:rsid w:val="002E519A"/>
    <w:rsid w:val="002E51D1"/>
    <w:rsid w:val="002E52C2"/>
    <w:rsid w:val="002E53F1"/>
    <w:rsid w:val="002E540B"/>
    <w:rsid w:val="002E5478"/>
    <w:rsid w:val="002E55EA"/>
    <w:rsid w:val="002E56E4"/>
    <w:rsid w:val="002E590C"/>
    <w:rsid w:val="002E595E"/>
    <w:rsid w:val="002E5A03"/>
    <w:rsid w:val="002E5A75"/>
    <w:rsid w:val="002E5A7C"/>
    <w:rsid w:val="002E5AAF"/>
    <w:rsid w:val="002E5C26"/>
    <w:rsid w:val="002E5C28"/>
    <w:rsid w:val="002E5CAC"/>
    <w:rsid w:val="002E5CC9"/>
    <w:rsid w:val="002E5D09"/>
    <w:rsid w:val="002E5D2E"/>
    <w:rsid w:val="002E5D3F"/>
    <w:rsid w:val="002E5DAA"/>
    <w:rsid w:val="002E5E41"/>
    <w:rsid w:val="002E5E84"/>
    <w:rsid w:val="002E5E94"/>
    <w:rsid w:val="002E5E99"/>
    <w:rsid w:val="002E5EEC"/>
    <w:rsid w:val="002E5EF5"/>
    <w:rsid w:val="002E5F6C"/>
    <w:rsid w:val="002E6019"/>
    <w:rsid w:val="002E60CC"/>
    <w:rsid w:val="002E60EC"/>
    <w:rsid w:val="002E61D8"/>
    <w:rsid w:val="002E61E3"/>
    <w:rsid w:val="002E62D0"/>
    <w:rsid w:val="002E63D6"/>
    <w:rsid w:val="002E6545"/>
    <w:rsid w:val="002E6578"/>
    <w:rsid w:val="002E676D"/>
    <w:rsid w:val="002E680C"/>
    <w:rsid w:val="002E6876"/>
    <w:rsid w:val="002E6911"/>
    <w:rsid w:val="002E6928"/>
    <w:rsid w:val="002E697A"/>
    <w:rsid w:val="002E6ABA"/>
    <w:rsid w:val="002E6AE1"/>
    <w:rsid w:val="002E6AF3"/>
    <w:rsid w:val="002E6CB8"/>
    <w:rsid w:val="002E6CC9"/>
    <w:rsid w:val="002E6DB2"/>
    <w:rsid w:val="002E6E1C"/>
    <w:rsid w:val="002E6E9F"/>
    <w:rsid w:val="002E7067"/>
    <w:rsid w:val="002E70B1"/>
    <w:rsid w:val="002E70BB"/>
    <w:rsid w:val="002E70E4"/>
    <w:rsid w:val="002E7212"/>
    <w:rsid w:val="002E72BE"/>
    <w:rsid w:val="002E7321"/>
    <w:rsid w:val="002E734A"/>
    <w:rsid w:val="002E738D"/>
    <w:rsid w:val="002E738E"/>
    <w:rsid w:val="002E7562"/>
    <w:rsid w:val="002E75AD"/>
    <w:rsid w:val="002E75FF"/>
    <w:rsid w:val="002E7605"/>
    <w:rsid w:val="002E7692"/>
    <w:rsid w:val="002E76C7"/>
    <w:rsid w:val="002E77BC"/>
    <w:rsid w:val="002E7846"/>
    <w:rsid w:val="002E7849"/>
    <w:rsid w:val="002E785B"/>
    <w:rsid w:val="002E7A63"/>
    <w:rsid w:val="002E7AAB"/>
    <w:rsid w:val="002E7AD8"/>
    <w:rsid w:val="002E7AFB"/>
    <w:rsid w:val="002E7B37"/>
    <w:rsid w:val="002E7B41"/>
    <w:rsid w:val="002E7B48"/>
    <w:rsid w:val="002E7BDA"/>
    <w:rsid w:val="002E7BE4"/>
    <w:rsid w:val="002E7BF6"/>
    <w:rsid w:val="002E7D25"/>
    <w:rsid w:val="002E7D2C"/>
    <w:rsid w:val="002E7D58"/>
    <w:rsid w:val="002E7E33"/>
    <w:rsid w:val="002E7E36"/>
    <w:rsid w:val="002E7F93"/>
    <w:rsid w:val="002E7FF8"/>
    <w:rsid w:val="002F0046"/>
    <w:rsid w:val="002F0076"/>
    <w:rsid w:val="002F009A"/>
    <w:rsid w:val="002F025E"/>
    <w:rsid w:val="002F0367"/>
    <w:rsid w:val="002F054E"/>
    <w:rsid w:val="002F05C9"/>
    <w:rsid w:val="002F05ED"/>
    <w:rsid w:val="002F0669"/>
    <w:rsid w:val="002F0805"/>
    <w:rsid w:val="002F084F"/>
    <w:rsid w:val="002F0885"/>
    <w:rsid w:val="002F08AF"/>
    <w:rsid w:val="002F08BB"/>
    <w:rsid w:val="002F08F4"/>
    <w:rsid w:val="002F0940"/>
    <w:rsid w:val="002F09A0"/>
    <w:rsid w:val="002F09A7"/>
    <w:rsid w:val="002F09D7"/>
    <w:rsid w:val="002F0A1E"/>
    <w:rsid w:val="002F0AD6"/>
    <w:rsid w:val="002F0DC2"/>
    <w:rsid w:val="002F0DD6"/>
    <w:rsid w:val="002F0E31"/>
    <w:rsid w:val="002F0EAC"/>
    <w:rsid w:val="002F0F11"/>
    <w:rsid w:val="002F0F36"/>
    <w:rsid w:val="002F1001"/>
    <w:rsid w:val="002F1003"/>
    <w:rsid w:val="002F1073"/>
    <w:rsid w:val="002F1077"/>
    <w:rsid w:val="002F11A2"/>
    <w:rsid w:val="002F123C"/>
    <w:rsid w:val="002F1294"/>
    <w:rsid w:val="002F14C3"/>
    <w:rsid w:val="002F16D1"/>
    <w:rsid w:val="002F16FB"/>
    <w:rsid w:val="002F172B"/>
    <w:rsid w:val="002F17B5"/>
    <w:rsid w:val="002F18FB"/>
    <w:rsid w:val="002F18FC"/>
    <w:rsid w:val="002F19DA"/>
    <w:rsid w:val="002F1A68"/>
    <w:rsid w:val="002F1BE5"/>
    <w:rsid w:val="002F1C68"/>
    <w:rsid w:val="002F1CDF"/>
    <w:rsid w:val="002F1D2A"/>
    <w:rsid w:val="002F1DDA"/>
    <w:rsid w:val="002F1EA9"/>
    <w:rsid w:val="002F1F73"/>
    <w:rsid w:val="002F1F7B"/>
    <w:rsid w:val="002F1FE3"/>
    <w:rsid w:val="002F201B"/>
    <w:rsid w:val="002F2065"/>
    <w:rsid w:val="002F2158"/>
    <w:rsid w:val="002F223E"/>
    <w:rsid w:val="002F228F"/>
    <w:rsid w:val="002F22B8"/>
    <w:rsid w:val="002F22FA"/>
    <w:rsid w:val="002F2337"/>
    <w:rsid w:val="002F2372"/>
    <w:rsid w:val="002F250A"/>
    <w:rsid w:val="002F2593"/>
    <w:rsid w:val="002F261B"/>
    <w:rsid w:val="002F262E"/>
    <w:rsid w:val="002F26E8"/>
    <w:rsid w:val="002F275C"/>
    <w:rsid w:val="002F27A7"/>
    <w:rsid w:val="002F2828"/>
    <w:rsid w:val="002F288A"/>
    <w:rsid w:val="002F2955"/>
    <w:rsid w:val="002F2A39"/>
    <w:rsid w:val="002F2BC4"/>
    <w:rsid w:val="002F2C87"/>
    <w:rsid w:val="002F2DE6"/>
    <w:rsid w:val="002F2F73"/>
    <w:rsid w:val="002F30B6"/>
    <w:rsid w:val="002F310E"/>
    <w:rsid w:val="002F3119"/>
    <w:rsid w:val="002F31E2"/>
    <w:rsid w:val="002F3391"/>
    <w:rsid w:val="002F33A8"/>
    <w:rsid w:val="002F33D6"/>
    <w:rsid w:val="002F33F5"/>
    <w:rsid w:val="002F3426"/>
    <w:rsid w:val="002F3658"/>
    <w:rsid w:val="002F3670"/>
    <w:rsid w:val="002F378D"/>
    <w:rsid w:val="002F3840"/>
    <w:rsid w:val="002F385A"/>
    <w:rsid w:val="002F3862"/>
    <w:rsid w:val="002F3947"/>
    <w:rsid w:val="002F399A"/>
    <w:rsid w:val="002F3A18"/>
    <w:rsid w:val="002F3CE4"/>
    <w:rsid w:val="002F3DAE"/>
    <w:rsid w:val="002F3DBD"/>
    <w:rsid w:val="002F3E43"/>
    <w:rsid w:val="002F3FEC"/>
    <w:rsid w:val="002F42BF"/>
    <w:rsid w:val="002F43AC"/>
    <w:rsid w:val="002F44EA"/>
    <w:rsid w:val="002F4527"/>
    <w:rsid w:val="002F4582"/>
    <w:rsid w:val="002F4586"/>
    <w:rsid w:val="002F4647"/>
    <w:rsid w:val="002F4703"/>
    <w:rsid w:val="002F4798"/>
    <w:rsid w:val="002F484C"/>
    <w:rsid w:val="002F4886"/>
    <w:rsid w:val="002F495D"/>
    <w:rsid w:val="002F49BD"/>
    <w:rsid w:val="002F49FF"/>
    <w:rsid w:val="002F4ACA"/>
    <w:rsid w:val="002F4B0B"/>
    <w:rsid w:val="002F4B52"/>
    <w:rsid w:val="002F4C00"/>
    <w:rsid w:val="002F4C04"/>
    <w:rsid w:val="002F4C3C"/>
    <w:rsid w:val="002F4D41"/>
    <w:rsid w:val="002F4D93"/>
    <w:rsid w:val="002F4DAD"/>
    <w:rsid w:val="002F4DEF"/>
    <w:rsid w:val="002F4E0E"/>
    <w:rsid w:val="002F4FD0"/>
    <w:rsid w:val="002F506E"/>
    <w:rsid w:val="002F50AC"/>
    <w:rsid w:val="002F5243"/>
    <w:rsid w:val="002F53A1"/>
    <w:rsid w:val="002F544C"/>
    <w:rsid w:val="002F54B5"/>
    <w:rsid w:val="002F5505"/>
    <w:rsid w:val="002F5593"/>
    <w:rsid w:val="002F55D1"/>
    <w:rsid w:val="002F5648"/>
    <w:rsid w:val="002F56E3"/>
    <w:rsid w:val="002F575B"/>
    <w:rsid w:val="002F5785"/>
    <w:rsid w:val="002F58B7"/>
    <w:rsid w:val="002F5904"/>
    <w:rsid w:val="002F5912"/>
    <w:rsid w:val="002F5AB4"/>
    <w:rsid w:val="002F5D00"/>
    <w:rsid w:val="002F5E5E"/>
    <w:rsid w:val="002F5E97"/>
    <w:rsid w:val="002F5F0B"/>
    <w:rsid w:val="002F5F15"/>
    <w:rsid w:val="002F5F4D"/>
    <w:rsid w:val="002F6108"/>
    <w:rsid w:val="002F6143"/>
    <w:rsid w:val="002F619C"/>
    <w:rsid w:val="002F61E3"/>
    <w:rsid w:val="002F61FA"/>
    <w:rsid w:val="002F6224"/>
    <w:rsid w:val="002F6254"/>
    <w:rsid w:val="002F6400"/>
    <w:rsid w:val="002F656B"/>
    <w:rsid w:val="002F65C3"/>
    <w:rsid w:val="002F665F"/>
    <w:rsid w:val="002F6848"/>
    <w:rsid w:val="002F6882"/>
    <w:rsid w:val="002F68C2"/>
    <w:rsid w:val="002F6921"/>
    <w:rsid w:val="002F6AD2"/>
    <w:rsid w:val="002F6C97"/>
    <w:rsid w:val="002F6CCB"/>
    <w:rsid w:val="002F6E6A"/>
    <w:rsid w:val="002F6EE1"/>
    <w:rsid w:val="002F6EFE"/>
    <w:rsid w:val="002F6FAD"/>
    <w:rsid w:val="002F7019"/>
    <w:rsid w:val="002F71A5"/>
    <w:rsid w:val="002F71C9"/>
    <w:rsid w:val="002F7289"/>
    <w:rsid w:val="002F7299"/>
    <w:rsid w:val="002F7561"/>
    <w:rsid w:val="002F7575"/>
    <w:rsid w:val="002F75E7"/>
    <w:rsid w:val="002F7639"/>
    <w:rsid w:val="002F768C"/>
    <w:rsid w:val="002F783A"/>
    <w:rsid w:val="002F795A"/>
    <w:rsid w:val="002F7968"/>
    <w:rsid w:val="002F79A8"/>
    <w:rsid w:val="002F79B4"/>
    <w:rsid w:val="002F7A6F"/>
    <w:rsid w:val="002F7AA1"/>
    <w:rsid w:val="002F7B99"/>
    <w:rsid w:val="002F7BB8"/>
    <w:rsid w:val="002F7D12"/>
    <w:rsid w:val="002F7D18"/>
    <w:rsid w:val="002F7D78"/>
    <w:rsid w:val="002F7E3E"/>
    <w:rsid w:val="002F7EA7"/>
    <w:rsid w:val="002F7EF2"/>
    <w:rsid w:val="002F7F31"/>
    <w:rsid w:val="002F7F5B"/>
    <w:rsid w:val="00300079"/>
    <w:rsid w:val="0030017B"/>
    <w:rsid w:val="003001A8"/>
    <w:rsid w:val="003001F4"/>
    <w:rsid w:val="0030031F"/>
    <w:rsid w:val="0030036E"/>
    <w:rsid w:val="0030038B"/>
    <w:rsid w:val="0030045E"/>
    <w:rsid w:val="00300460"/>
    <w:rsid w:val="00300476"/>
    <w:rsid w:val="00300524"/>
    <w:rsid w:val="00300533"/>
    <w:rsid w:val="00300653"/>
    <w:rsid w:val="003006C7"/>
    <w:rsid w:val="003006EB"/>
    <w:rsid w:val="00300747"/>
    <w:rsid w:val="0030074C"/>
    <w:rsid w:val="0030081B"/>
    <w:rsid w:val="00300882"/>
    <w:rsid w:val="0030088C"/>
    <w:rsid w:val="00300ACE"/>
    <w:rsid w:val="00300CAE"/>
    <w:rsid w:val="00300F95"/>
    <w:rsid w:val="00300FA4"/>
    <w:rsid w:val="0030103C"/>
    <w:rsid w:val="003010C7"/>
    <w:rsid w:val="00301156"/>
    <w:rsid w:val="003011D5"/>
    <w:rsid w:val="003011F6"/>
    <w:rsid w:val="003012F6"/>
    <w:rsid w:val="00301379"/>
    <w:rsid w:val="0030143C"/>
    <w:rsid w:val="0030148E"/>
    <w:rsid w:val="00301495"/>
    <w:rsid w:val="003014A8"/>
    <w:rsid w:val="003014B9"/>
    <w:rsid w:val="003014EA"/>
    <w:rsid w:val="00301560"/>
    <w:rsid w:val="00301571"/>
    <w:rsid w:val="003015FF"/>
    <w:rsid w:val="00301716"/>
    <w:rsid w:val="00301770"/>
    <w:rsid w:val="0030179B"/>
    <w:rsid w:val="00301856"/>
    <w:rsid w:val="003018C2"/>
    <w:rsid w:val="003018EA"/>
    <w:rsid w:val="003019D0"/>
    <w:rsid w:val="00301A51"/>
    <w:rsid w:val="00301ACA"/>
    <w:rsid w:val="00301B03"/>
    <w:rsid w:val="00301B1E"/>
    <w:rsid w:val="00301C39"/>
    <w:rsid w:val="00301DE8"/>
    <w:rsid w:val="00301EA4"/>
    <w:rsid w:val="00301F7E"/>
    <w:rsid w:val="00302050"/>
    <w:rsid w:val="003020D9"/>
    <w:rsid w:val="003020EF"/>
    <w:rsid w:val="003020F9"/>
    <w:rsid w:val="0030219A"/>
    <w:rsid w:val="003021B9"/>
    <w:rsid w:val="003022DE"/>
    <w:rsid w:val="003022FA"/>
    <w:rsid w:val="003025A9"/>
    <w:rsid w:val="00302613"/>
    <w:rsid w:val="00302817"/>
    <w:rsid w:val="0030282C"/>
    <w:rsid w:val="00302855"/>
    <w:rsid w:val="003029BF"/>
    <w:rsid w:val="003029DD"/>
    <w:rsid w:val="00302A6C"/>
    <w:rsid w:val="00302AD9"/>
    <w:rsid w:val="00302AF1"/>
    <w:rsid w:val="00302BBE"/>
    <w:rsid w:val="00302BC7"/>
    <w:rsid w:val="00302C49"/>
    <w:rsid w:val="00302CA8"/>
    <w:rsid w:val="00302FA5"/>
    <w:rsid w:val="003030BC"/>
    <w:rsid w:val="003030D4"/>
    <w:rsid w:val="003030DE"/>
    <w:rsid w:val="003031A5"/>
    <w:rsid w:val="003032F4"/>
    <w:rsid w:val="0030339D"/>
    <w:rsid w:val="00303415"/>
    <w:rsid w:val="003034A6"/>
    <w:rsid w:val="003034D8"/>
    <w:rsid w:val="003034F8"/>
    <w:rsid w:val="00303522"/>
    <w:rsid w:val="0030352C"/>
    <w:rsid w:val="00303535"/>
    <w:rsid w:val="00303547"/>
    <w:rsid w:val="003037C0"/>
    <w:rsid w:val="00303872"/>
    <w:rsid w:val="003038D6"/>
    <w:rsid w:val="00303912"/>
    <w:rsid w:val="0030391B"/>
    <w:rsid w:val="00303A15"/>
    <w:rsid w:val="00303A24"/>
    <w:rsid w:val="00303B3F"/>
    <w:rsid w:val="00303B4A"/>
    <w:rsid w:val="00303B56"/>
    <w:rsid w:val="00303B69"/>
    <w:rsid w:val="00303BD2"/>
    <w:rsid w:val="00303BF0"/>
    <w:rsid w:val="00303C7B"/>
    <w:rsid w:val="00303D35"/>
    <w:rsid w:val="00303D4D"/>
    <w:rsid w:val="00303D60"/>
    <w:rsid w:val="00303DFE"/>
    <w:rsid w:val="00303E65"/>
    <w:rsid w:val="00303E9D"/>
    <w:rsid w:val="00303ED6"/>
    <w:rsid w:val="00303FCD"/>
    <w:rsid w:val="00303FD6"/>
    <w:rsid w:val="0030404C"/>
    <w:rsid w:val="0030417E"/>
    <w:rsid w:val="00304273"/>
    <w:rsid w:val="003042A3"/>
    <w:rsid w:val="003042D4"/>
    <w:rsid w:val="003042DD"/>
    <w:rsid w:val="00304363"/>
    <w:rsid w:val="00304388"/>
    <w:rsid w:val="003043CB"/>
    <w:rsid w:val="00304475"/>
    <w:rsid w:val="00304481"/>
    <w:rsid w:val="003044E3"/>
    <w:rsid w:val="00304546"/>
    <w:rsid w:val="00304552"/>
    <w:rsid w:val="00304614"/>
    <w:rsid w:val="00304617"/>
    <w:rsid w:val="00304718"/>
    <w:rsid w:val="003047C2"/>
    <w:rsid w:val="00304965"/>
    <w:rsid w:val="003049E1"/>
    <w:rsid w:val="00304BC8"/>
    <w:rsid w:val="00304C23"/>
    <w:rsid w:val="00304CAC"/>
    <w:rsid w:val="00304E70"/>
    <w:rsid w:val="00304E97"/>
    <w:rsid w:val="00304EE5"/>
    <w:rsid w:val="00304FDB"/>
    <w:rsid w:val="00304FE2"/>
    <w:rsid w:val="00304FF2"/>
    <w:rsid w:val="0030521D"/>
    <w:rsid w:val="0030525E"/>
    <w:rsid w:val="00305271"/>
    <w:rsid w:val="0030528B"/>
    <w:rsid w:val="003052BF"/>
    <w:rsid w:val="00305301"/>
    <w:rsid w:val="003053AA"/>
    <w:rsid w:val="00305516"/>
    <w:rsid w:val="0030560B"/>
    <w:rsid w:val="00305670"/>
    <w:rsid w:val="00305792"/>
    <w:rsid w:val="00305914"/>
    <w:rsid w:val="003059EC"/>
    <w:rsid w:val="00305A53"/>
    <w:rsid w:val="00305A74"/>
    <w:rsid w:val="00305A86"/>
    <w:rsid w:val="00305B2A"/>
    <w:rsid w:val="00305B55"/>
    <w:rsid w:val="00305C8F"/>
    <w:rsid w:val="00305D04"/>
    <w:rsid w:val="00305D2A"/>
    <w:rsid w:val="00305D5A"/>
    <w:rsid w:val="00305E28"/>
    <w:rsid w:val="00305E40"/>
    <w:rsid w:val="00305F7A"/>
    <w:rsid w:val="00305FA7"/>
    <w:rsid w:val="00306064"/>
    <w:rsid w:val="003060FA"/>
    <w:rsid w:val="003061A7"/>
    <w:rsid w:val="00306375"/>
    <w:rsid w:val="003063B6"/>
    <w:rsid w:val="0030640F"/>
    <w:rsid w:val="00306449"/>
    <w:rsid w:val="003065EF"/>
    <w:rsid w:val="00306683"/>
    <w:rsid w:val="003066CE"/>
    <w:rsid w:val="00306788"/>
    <w:rsid w:val="00306813"/>
    <w:rsid w:val="003068D6"/>
    <w:rsid w:val="00306A17"/>
    <w:rsid w:val="00306A22"/>
    <w:rsid w:val="00306A84"/>
    <w:rsid w:val="00306A9A"/>
    <w:rsid w:val="00306CDD"/>
    <w:rsid w:val="00306DAA"/>
    <w:rsid w:val="00306DDE"/>
    <w:rsid w:val="00306EDC"/>
    <w:rsid w:val="00306F52"/>
    <w:rsid w:val="00306F7D"/>
    <w:rsid w:val="00306F9F"/>
    <w:rsid w:val="003070CC"/>
    <w:rsid w:val="00307110"/>
    <w:rsid w:val="0030717C"/>
    <w:rsid w:val="0030720E"/>
    <w:rsid w:val="00307299"/>
    <w:rsid w:val="003073E1"/>
    <w:rsid w:val="003073F0"/>
    <w:rsid w:val="00307402"/>
    <w:rsid w:val="0030743B"/>
    <w:rsid w:val="0030744F"/>
    <w:rsid w:val="0030746C"/>
    <w:rsid w:val="00307514"/>
    <w:rsid w:val="003075EE"/>
    <w:rsid w:val="00307603"/>
    <w:rsid w:val="0030765F"/>
    <w:rsid w:val="003076A9"/>
    <w:rsid w:val="003077B8"/>
    <w:rsid w:val="00307836"/>
    <w:rsid w:val="00307868"/>
    <w:rsid w:val="00307893"/>
    <w:rsid w:val="0030792A"/>
    <w:rsid w:val="00307A14"/>
    <w:rsid w:val="00307A3B"/>
    <w:rsid w:val="00307A7F"/>
    <w:rsid w:val="00307AC1"/>
    <w:rsid w:val="00307B26"/>
    <w:rsid w:val="00307B81"/>
    <w:rsid w:val="00307B9C"/>
    <w:rsid w:val="00307BE3"/>
    <w:rsid w:val="00307C97"/>
    <w:rsid w:val="00307CD6"/>
    <w:rsid w:val="00307CDD"/>
    <w:rsid w:val="00307D71"/>
    <w:rsid w:val="00307E25"/>
    <w:rsid w:val="00307E47"/>
    <w:rsid w:val="00307EF7"/>
    <w:rsid w:val="00307F10"/>
    <w:rsid w:val="00307F61"/>
    <w:rsid w:val="00307F69"/>
    <w:rsid w:val="00307F8D"/>
    <w:rsid w:val="00307F90"/>
    <w:rsid w:val="003100D6"/>
    <w:rsid w:val="003100FA"/>
    <w:rsid w:val="00310188"/>
    <w:rsid w:val="003101BE"/>
    <w:rsid w:val="003102CD"/>
    <w:rsid w:val="00310327"/>
    <w:rsid w:val="00310334"/>
    <w:rsid w:val="00310340"/>
    <w:rsid w:val="0031055F"/>
    <w:rsid w:val="00310596"/>
    <w:rsid w:val="003105B2"/>
    <w:rsid w:val="0031068E"/>
    <w:rsid w:val="00310752"/>
    <w:rsid w:val="0031091D"/>
    <w:rsid w:val="0031094D"/>
    <w:rsid w:val="00310991"/>
    <w:rsid w:val="00310993"/>
    <w:rsid w:val="00310ADE"/>
    <w:rsid w:val="00310AE2"/>
    <w:rsid w:val="00310C08"/>
    <w:rsid w:val="00310C57"/>
    <w:rsid w:val="00310DE0"/>
    <w:rsid w:val="00310F3E"/>
    <w:rsid w:val="00310F63"/>
    <w:rsid w:val="00310F68"/>
    <w:rsid w:val="0031105D"/>
    <w:rsid w:val="00311060"/>
    <w:rsid w:val="00311165"/>
    <w:rsid w:val="003111FE"/>
    <w:rsid w:val="00311223"/>
    <w:rsid w:val="0031125B"/>
    <w:rsid w:val="0031127D"/>
    <w:rsid w:val="00311385"/>
    <w:rsid w:val="00311389"/>
    <w:rsid w:val="0031141E"/>
    <w:rsid w:val="00311483"/>
    <w:rsid w:val="00311497"/>
    <w:rsid w:val="0031151B"/>
    <w:rsid w:val="00311522"/>
    <w:rsid w:val="0031156A"/>
    <w:rsid w:val="003115EF"/>
    <w:rsid w:val="00311636"/>
    <w:rsid w:val="0031164E"/>
    <w:rsid w:val="003116FA"/>
    <w:rsid w:val="00311700"/>
    <w:rsid w:val="0031173C"/>
    <w:rsid w:val="00311771"/>
    <w:rsid w:val="00311774"/>
    <w:rsid w:val="0031180F"/>
    <w:rsid w:val="00311946"/>
    <w:rsid w:val="00311960"/>
    <w:rsid w:val="003119D4"/>
    <w:rsid w:val="003119DA"/>
    <w:rsid w:val="00311AC7"/>
    <w:rsid w:val="00311B10"/>
    <w:rsid w:val="00311C2C"/>
    <w:rsid w:val="00311E30"/>
    <w:rsid w:val="00311E6E"/>
    <w:rsid w:val="00311EB1"/>
    <w:rsid w:val="0031202C"/>
    <w:rsid w:val="00312085"/>
    <w:rsid w:val="00312120"/>
    <w:rsid w:val="0031216E"/>
    <w:rsid w:val="003121A4"/>
    <w:rsid w:val="003121AB"/>
    <w:rsid w:val="00312275"/>
    <w:rsid w:val="00312308"/>
    <w:rsid w:val="00312410"/>
    <w:rsid w:val="0031249A"/>
    <w:rsid w:val="003124D9"/>
    <w:rsid w:val="0031260A"/>
    <w:rsid w:val="00312649"/>
    <w:rsid w:val="0031268E"/>
    <w:rsid w:val="0031276D"/>
    <w:rsid w:val="0031277A"/>
    <w:rsid w:val="00312817"/>
    <w:rsid w:val="0031281B"/>
    <w:rsid w:val="00312852"/>
    <w:rsid w:val="00312890"/>
    <w:rsid w:val="003128BD"/>
    <w:rsid w:val="0031294B"/>
    <w:rsid w:val="0031296B"/>
    <w:rsid w:val="0031297B"/>
    <w:rsid w:val="003129C7"/>
    <w:rsid w:val="00312B94"/>
    <w:rsid w:val="00312C0B"/>
    <w:rsid w:val="00312C32"/>
    <w:rsid w:val="00312CEC"/>
    <w:rsid w:val="00312D12"/>
    <w:rsid w:val="00312D2B"/>
    <w:rsid w:val="00312D91"/>
    <w:rsid w:val="00312E53"/>
    <w:rsid w:val="00312F1D"/>
    <w:rsid w:val="00313003"/>
    <w:rsid w:val="003130A8"/>
    <w:rsid w:val="0031316E"/>
    <w:rsid w:val="00313199"/>
    <w:rsid w:val="0031323A"/>
    <w:rsid w:val="0031325B"/>
    <w:rsid w:val="00313264"/>
    <w:rsid w:val="0031329F"/>
    <w:rsid w:val="003132C7"/>
    <w:rsid w:val="00313401"/>
    <w:rsid w:val="0031344A"/>
    <w:rsid w:val="00313549"/>
    <w:rsid w:val="00313593"/>
    <w:rsid w:val="003135BE"/>
    <w:rsid w:val="0031366A"/>
    <w:rsid w:val="00313687"/>
    <w:rsid w:val="0031374F"/>
    <w:rsid w:val="00313771"/>
    <w:rsid w:val="00313887"/>
    <w:rsid w:val="00313A40"/>
    <w:rsid w:val="00313AA9"/>
    <w:rsid w:val="00313AF2"/>
    <w:rsid w:val="00313B6E"/>
    <w:rsid w:val="00313E0F"/>
    <w:rsid w:val="00313E7E"/>
    <w:rsid w:val="00313FBD"/>
    <w:rsid w:val="0031401E"/>
    <w:rsid w:val="00314083"/>
    <w:rsid w:val="0031419A"/>
    <w:rsid w:val="00314268"/>
    <w:rsid w:val="003143AB"/>
    <w:rsid w:val="003143E4"/>
    <w:rsid w:val="00314466"/>
    <w:rsid w:val="0031449D"/>
    <w:rsid w:val="003145A4"/>
    <w:rsid w:val="00314612"/>
    <w:rsid w:val="00314669"/>
    <w:rsid w:val="0031477A"/>
    <w:rsid w:val="00314785"/>
    <w:rsid w:val="003147CD"/>
    <w:rsid w:val="003147F4"/>
    <w:rsid w:val="0031480C"/>
    <w:rsid w:val="0031486A"/>
    <w:rsid w:val="00314949"/>
    <w:rsid w:val="00314972"/>
    <w:rsid w:val="003149EE"/>
    <w:rsid w:val="00314A66"/>
    <w:rsid w:val="00314AE5"/>
    <w:rsid w:val="00314AF1"/>
    <w:rsid w:val="00314B38"/>
    <w:rsid w:val="00314C38"/>
    <w:rsid w:val="00314C3F"/>
    <w:rsid w:val="00314CEC"/>
    <w:rsid w:val="00314CFC"/>
    <w:rsid w:val="00314D03"/>
    <w:rsid w:val="00314DC6"/>
    <w:rsid w:val="00314E06"/>
    <w:rsid w:val="00314E4C"/>
    <w:rsid w:val="00314E61"/>
    <w:rsid w:val="00314F53"/>
    <w:rsid w:val="00315046"/>
    <w:rsid w:val="003151A5"/>
    <w:rsid w:val="003151B0"/>
    <w:rsid w:val="003151BB"/>
    <w:rsid w:val="00315227"/>
    <w:rsid w:val="0031526C"/>
    <w:rsid w:val="003152D8"/>
    <w:rsid w:val="003152F4"/>
    <w:rsid w:val="003153B6"/>
    <w:rsid w:val="00315475"/>
    <w:rsid w:val="003154A7"/>
    <w:rsid w:val="003154AE"/>
    <w:rsid w:val="0031551F"/>
    <w:rsid w:val="0031557B"/>
    <w:rsid w:val="0031567B"/>
    <w:rsid w:val="0031567F"/>
    <w:rsid w:val="0031574A"/>
    <w:rsid w:val="003157C1"/>
    <w:rsid w:val="003159BA"/>
    <w:rsid w:val="00315A2A"/>
    <w:rsid w:val="00315A73"/>
    <w:rsid w:val="00315A83"/>
    <w:rsid w:val="00315A8D"/>
    <w:rsid w:val="00315BAB"/>
    <w:rsid w:val="00315CC7"/>
    <w:rsid w:val="00315D40"/>
    <w:rsid w:val="00315D86"/>
    <w:rsid w:val="00315D98"/>
    <w:rsid w:val="00315E7E"/>
    <w:rsid w:val="00315EB4"/>
    <w:rsid w:val="00316033"/>
    <w:rsid w:val="00316079"/>
    <w:rsid w:val="00316115"/>
    <w:rsid w:val="00316120"/>
    <w:rsid w:val="003161D2"/>
    <w:rsid w:val="00316215"/>
    <w:rsid w:val="003162DE"/>
    <w:rsid w:val="0031631E"/>
    <w:rsid w:val="0031632E"/>
    <w:rsid w:val="003163CB"/>
    <w:rsid w:val="0031641B"/>
    <w:rsid w:val="0031645A"/>
    <w:rsid w:val="003166A2"/>
    <w:rsid w:val="003166F4"/>
    <w:rsid w:val="0031673A"/>
    <w:rsid w:val="00316793"/>
    <w:rsid w:val="003167B2"/>
    <w:rsid w:val="0031685D"/>
    <w:rsid w:val="003168BE"/>
    <w:rsid w:val="003169D6"/>
    <w:rsid w:val="003169EF"/>
    <w:rsid w:val="00316A83"/>
    <w:rsid w:val="00316ACA"/>
    <w:rsid w:val="00316C83"/>
    <w:rsid w:val="00316CA2"/>
    <w:rsid w:val="00316CD7"/>
    <w:rsid w:val="00316DB5"/>
    <w:rsid w:val="00316E7F"/>
    <w:rsid w:val="00316E94"/>
    <w:rsid w:val="00316ECE"/>
    <w:rsid w:val="00316F9A"/>
    <w:rsid w:val="00316FAD"/>
    <w:rsid w:val="0031705D"/>
    <w:rsid w:val="00317064"/>
    <w:rsid w:val="003170A7"/>
    <w:rsid w:val="00317142"/>
    <w:rsid w:val="00317215"/>
    <w:rsid w:val="0031737D"/>
    <w:rsid w:val="003173A5"/>
    <w:rsid w:val="0031742A"/>
    <w:rsid w:val="00317470"/>
    <w:rsid w:val="003174C4"/>
    <w:rsid w:val="00317591"/>
    <w:rsid w:val="003175AB"/>
    <w:rsid w:val="0031760C"/>
    <w:rsid w:val="0031762B"/>
    <w:rsid w:val="00317764"/>
    <w:rsid w:val="0031783B"/>
    <w:rsid w:val="00317933"/>
    <w:rsid w:val="00317A99"/>
    <w:rsid w:val="00317B23"/>
    <w:rsid w:val="00317B34"/>
    <w:rsid w:val="00317C4D"/>
    <w:rsid w:val="00317CA4"/>
    <w:rsid w:val="00317DB6"/>
    <w:rsid w:val="00317E65"/>
    <w:rsid w:val="00317F04"/>
    <w:rsid w:val="00320153"/>
    <w:rsid w:val="00320154"/>
    <w:rsid w:val="00320178"/>
    <w:rsid w:val="00320179"/>
    <w:rsid w:val="0032031A"/>
    <w:rsid w:val="00320325"/>
    <w:rsid w:val="003203DD"/>
    <w:rsid w:val="003204A7"/>
    <w:rsid w:val="0032050B"/>
    <w:rsid w:val="00320520"/>
    <w:rsid w:val="00320617"/>
    <w:rsid w:val="003207EE"/>
    <w:rsid w:val="00320857"/>
    <w:rsid w:val="003208DE"/>
    <w:rsid w:val="0032098A"/>
    <w:rsid w:val="003209E2"/>
    <w:rsid w:val="00320A3A"/>
    <w:rsid w:val="00320D06"/>
    <w:rsid w:val="00320D0F"/>
    <w:rsid w:val="00320D17"/>
    <w:rsid w:val="00320D1C"/>
    <w:rsid w:val="00320D9C"/>
    <w:rsid w:val="00320DD0"/>
    <w:rsid w:val="00320E0B"/>
    <w:rsid w:val="00320F11"/>
    <w:rsid w:val="00320F15"/>
    <w:rsid w:val="00320F9F"/>
    <w:rsid w:val="00320FF2"/>
    <w:rsid w:val="00321074"/>
    <w:rsid w:val="00321159"/>
    <w:rsid w:val="00321235"/>
    <w:rsid w:val="003212E2"/>
    <w:rsid w:val="003212EE"/>
    <w:rsid w:val="0032134B"/>
    <w:rsid w:val="00321401"/>
    <w:rsid w:val="0032147E"/>
    <w:rsid w:val="003214E0"/>
    <w:rsid w:val="003215B7"/>
    <w:rsid w:val="00321731"/>
    <w:rsid w:val="00321773"/>
    <w:rsid w:val="00321896"/>
    <w:rsid w:val="0032195C"/>
    <w:rsid w:val="00321BB9"/>
    <w:rsid w:val="00321C2F"/>
    <w:rsid w:val="00321D92"/>
    <w:rsid w:val="00321E18"/>
    <w:rsid w:val="00321E82"/>
    <w:rsid w:val="00321F30"/>
    <w:rsid w:val="0032220D"/>
    <w:rsid w:val="00322211"/>
    <w:rsid w:val="003223AF"/>
    <w:rsid w:val="003224E0"/>
    <w:rsid w:val="00322574"/>
    <w:rsid w:val="003225A2"/>
    <w:rsid w:val="003225BB"/>
    <w:rsid w:val="003225C2"/>
    <w:rsid w:val="00322696"/>
    <w:rsid w:val="003226FB"/>
    <w:rsid w:val="00322755"/>
    <w:rsid w:val="0032278A"/>
    <w:rsid w:val="003227EC"/>
    <w:rsid w:val="00322838"/>
    <w:rsid w:val="00322895"/>
    <w:rsid w:val="003229CC"/>
    <w:rsid w:val="003229F4"/>
    <w:rsid w:val="00322A2E"/>
    <w:rsid w:val="00322AE7"/>
    <w:rsid w:val="00322B5D"/>
    <w:rsid w:val="00322BF2"/>
    <w:rsid w:val="00322BF8"/>
    <w:rsid w:val="00322C1B"/>
    <w:rsid w:val="00322C59"/>
    <w:rsid w:val="00322D61"/>
    <w:rsid w:val="00322E1B"/>
    <w:rsid w:val="00322E94"/>
    <w:rsid w:val="00322EB2"/>
    <w:rsid w:val="00322ED4"/>
    <w:rsid w:val="00322F47"/>
    <w:rsid w:val="00322F60"/>
    <w:rsid w:val="00322FE8"/>
    <w:rsid w:val="00323256"/>
    <w:rsid w:val="00323260"/>
    <w:rsid w:val="00323301"/>
    <w:rsid w:val="00323320"/>
    <w:rsid w:val="003233D4"/>
    <w:rsid w:val="00323419"/>
    <w:rsid w:val="00323437"/>
    <w:rsid w:val="0032347B"/>
    <w:rsid w:val="00323504"/>
    <w:rsid w:val="00323519"/>
    <w:rsid w:val="00323549"/>
    <w:rsid w:val="00323556"/>
    <w:rsid w:val="003235A1"/>
    <w:rsid w:val="003235FB"/>
    <w:rsid w:val="00323605"/>
    <w:rsid w:val="003236A9"/>
    <w:rsid w:val="00323795"/>
    <w:rsid w:val="003237A1"/>
    <w:rsid w:val="003237F4"/>
    <w:rsid w:val="00323814"/>
    <w:rsid w:val="003238AD"/>
    <w:rsid w:val="003238DB"/>
    <w:rsid w:val="003238F5"/>
    <w:rsid w:val="00323961"/>
    <w:rsid w:val="003239F3"/>
    <w:rsid w:val="00323A51"/>
    <w:rsid w:val="00323C08"/>
    <w:rsid w:val="00323C18"/>
    <w:rsid w:val="00323CA5"/>
    <w:rsid w:val="00323CD7"/>
    <w:rsid w:val="00323CDD"/>
    <w:rsid w:val="00323D09"/>
    <w:rsid w:val="00323E61"/>
    <w:rsid w:val="00324043"/>
    <w:rsid w:val="00324166"/>
    <w:rsid w:val="003241DC"/>
    <w:rsid w:val="00324216"/>
    <w:rsid w:val="0032425B"/>
    <w:rsid w:val="003242E4"/>
    <w:rsid w:val="003243C3"/>
    <w:rsid w:val="00324419"/>
    <w:rsid w:val="003244A8"/>
    <w:rsid w:val="003245DF"/>
    <w:rsid w:val="0032467E"/>
    <w:rsid w:val="003246CF"/>
    <w:rsid w:val="003246F3"/>
    <w:rsid w:val="00324733"/>
    <w:rsid w:val="00324780"/>
    <w:rsid w:val="00324791"/>
    <w:rsid w:val="003247C8"/>
    <w:rsid w:val="003248DD"/>
    <w:rsid w:val="003248F1"/>
    <w:rsid w:val="00324935"/>
    <w:rsid w:val="00324936"/>
    <w:rsid w:val="00324952"/>
    <w:rsid w:val="003249FF"/>
    <w:rsid w:val="00324A63"/>
    <w:rsid w:val="00324A6B"/>
    <w:rsid w:val="00324AE2"/>
    <w:rsid w:val="00324B20"/>
    <w:rsid w:val="00324B77"/>
    <w:rsid w:val="00324BEA"/>
    <w:rsid w:val="00324BF0"/>
    <w:rsid w:val="00324CF9"/>
    <w:rsid w:val="00324DBA"/>
    <w:rsid w:val="00324DD5"/>
    <w:rsid w:val="00324EAB"/>
    <w:rsid w:val="00324EE5"/>
    <w:rsid w:val="00324F6C"/>
    <w:rsid w:val="00325163"/>
    <w:rsid w:val="0032519E"/>
    <w:rsid w:val="003251DC"/>
    <w:rsid w:val="0032525B"/>
    <w:rsid w:val="003252E7"/>
    <w:rsid w:val="00325311"/>
    <w:rsid w:val="0032553B"/>
    <w:rsid w:val="003255AA"/>
    <w:rsid w:val="003256BA"/>
    <w:rsid w:val="003256EF"/>
    <w:rsid w:val="003256FC"/>
    <w:rsid w:val="00325707"/>
    <w:rsid w:val="00325724"/>
    <w:rsid w:val="00325725"/>
    <w:rsid w:val="00325762"/>
    <w:rsid w:val="0032579D"/>
    <w:rsid w:val="003258FB"/>
    <w:rsid w:val="00325914"/>
    <w:rsid w:val="003259C6"/>
    <w:rsid w:val="00325ABB"/>
    <w:rsid w:val="00325BF3"/>
    <w:rsid w:val="00325C37"/>
    <w:rsid w:val="00325C9D"/>
    <w:rsid w:val="00325E9E"/>
    <w:rsid w:val="00325EB1"/>
    <w:rsid w:val="00325F05"/>
    <w:rsid w:val="00325F29"/>
    <w:rsid w:val="00326034"/>
    <w:rsid w:val="00326075"/>
    <w:rsid w:val="003261E8"/>
    <w:rsid w:val="00326224"/>
    <w:rsid w:val="003262A3"/>
    <w:rsid w:val="00326331"/>
    <w:rsid w:val="0032639C"/>
    <w:rsid w:val="003264D9"/>
    <w:rsid w:val="00326507"/>
    <w:rsid w:val="00326562"/>
    <w:rsid w:val="003265D4"/>
    <w:rsid w:val="003265D5"/>
    <w:rsid w:val="00326633"/>
    <w:rsid w:val="0032667D"/>
    <w:rsid w:val="003266F2"/>
    <w:rsid w:val="003267EC"/>
    <w:rsid w:val="00326993"/>
    <w:rsid w:val="003269B3"/>
    <w:rsid w:val="00326A5F"/>
    <w:rsid w:val="00326AE1"/>
    <w:rsid w:val="00326B73"/>
    <w:rsid w:val="00326C22"/>
    <w:rsid w:val="00326C67"/>
    <w:rsid w:val="00326D05"/>
    <w:rsid w:val="00326D8E"/>
    <w:rsid w:val="00326E46"/>
    <w:rsid w:val="00326F0C"/>
    <w:rsid w:val="00326F2C"/>
    <w:rsid w:val="00327084"/>
    <w:rsid w:val="003270D1"/>
    <w:rsid w:val="003271C8"/>
    <w:rsid w:val="003271E0"/>
    <w:rsid w:val="00327282"/>
    <w:rsid w:val="003272D0"/>
    <w:rsid w:val="003272FE"/>
    <w:rsid w:val="0032741C"/>
    <w:rsid w:val="003275ED"/>
    <w:rsid w:val="0032767D"/>
    <w:rsid w:val="003276F4"/>
    <w:rsid w:val="00327717"/>
    <w:rsid w:val="0032773F"/>
    <w:rsid w:val="00327823"/>
    <w:rsid w:val="0032784F"/>
    <w:rsid w:val="003278B9"/>
    <w:rsid w:val="0032797D"/>
    <w:rsid w:val="0032799B"/>
    <w:rsid w:val="003279C8"/>
    <w:rsid w:val="00327A08"/>
    <w:rsid w:val="00327A61"/>
    <w:rsid w:val="00327ABA"/>
    <w:rsid w:val="00327AF5"/>
    <w:rsid w:val="00327BE7"/>
    <w:rsid w:val="00327C98"/>
    <w:rsid w:val="00327CFF"/>
    <w:rsid w:val="00327E2B"/>
    <w:rsid w:val="00327EF6"/>
    <w:rsid w:val="003300AD"/>
    <w:rsid w:val="00330174"/>
    <w:rsid w:val="003303E8"/>
    <w:rsid w:val="00330432"/>
    <w:rsid w:val="003304D9"/>
    <w:rsid w:val="003304DD"/>
    <w:rsid w:val="003304F8"/>
    <w:rsid w:val="00330568"/>
    <w:rsid w:val="0033058A"/>
    <w:rsid w:val="003305BA"/>
    <w:rsid w:val="00330615"/>
    <w:rsid w:val="003306A2"/>
    <w:rsid w:val="003306A8"/>
    <w:rsid w:val="0033093E"/>
    <w:rsid w:val="00330A47"/>
    <w:rsid w:val="00330A72"/>
    <w:rsid w:val="00330B28"/>
    <w:rsid w:val="00330B39"/>
    <w:rsid w:val="00330B9A"/>
    <w:rsid w:val="00330BBD"/>
    <w:rsid w:val="00330C9E"/>
    <w:rsid w:val="00330CA1"/>
    <w:rsid w:val="00330CBF"/>
    <w:rsid w:val="00330D37"/>
    <w:rsid w:val="00330DC1"/>
    <w:rsid w:val="00330DF3"/>
    <w:rsid w:val="00330E15"/>
    <w:rsid w:val="00330E9E"/>
    <w:rsid w:val="00330F24"/>
    <w:rsid w:val="00330F96"/>
    <w:rsid w:val="00330FBE"/>
    <w:rsid w:val="003311AB"/>
    <w:rsid w:val="003311D2"/>
    <w:rsid w:val="0033134D"/>
    <w:rsid w:val="003313EE"/>
    <w:rsid w:val="003313FE"/>
    <w:rsid w:val="00331450"/>
    <w:rsid w:val="00331496"/>
    <w:rsid w:val="003316E6"/>
    <w:rsid w:val="003317DB"/>
    <w:rsid w:val="0033188C"/>
    <w:rsid w:val="003319CF"/>
    <w:rsid w:val="003319F4"/>
    <w:rsid w:val="00331BB5"/>
    <w:rsid w:val="00331C2C"/>
    <w:rsid w:val="00331CBE"/>
    <w:rsid w:val="00331D85"/>
    <w:rsid w:val="00331D8E"/>
    <w:rsid w:val="00331E03"/>
    <w:rsid w:val="00331E35"/>
    <w:rsid w:val="00331F94"/>
    <w:rsid w:val="00332088"/>
    <w:rsid w:val="00332091"/>
    <w:rsid w:val="003322D2"/>
    <w:rsid w:val="00332345"/>
    <w:rsid w:val="00332349"/>
    <w:rsid w:val="0033238C"/>
    <w:rsid w:val="00332446"/>
    <w:rsid w:val="003324AD"/>
    <w:rsid w:val="00332539"/>
    <w:rsid w:val="0033272D"/>
    <w:rsid w:val="00332782"/>
    <w:rsid w:val="003327DB"/>
    <w:rsid w:val="003328F5"/>
    <w:rsid w:val="0033295B"/>
    <w:rsid w:val="00332A96"/>
    <w:rsid w:val="00332C5C"/>
    <w:rsid w:val="00332CDA"/>
    <w:rsid w:val="00332E13"/>
    <w:rsid w:val="00332E44"/>
    <w:rsid w:val="00332EBB"/>
    <w:rsid w:val="00332EE1"/>
    <w:rsid w:val="00332EE7"/>
    <w:rsid w:val="00332F9C"/>
    <w:rsid w:val="0033305C"/>
    <w:rsid w:val="00333060"/>
    <w:rsid w:val="003330CB"/>
    <w:rsid w:val="003331A2"/>
    <w:rsid w:val="003331F4"/>
    <w:rsid w:val="003332E0"/>
    <w:rsid w:val="00333346"/>
    <w:rsid w:val="003333B6"/>
    <w:rsid w:val="003334C2"/>
    <w:rsid w:val="003335A8"/>
    <w:rsid w:val="003335FF"/>
    <w:rsid w:val="00333610"/>
    <w:rsid w:val="00333634"/>
    <w:rsid w:val="0033371E"/>
    <w:rsid w:val="003337D3"/>
    <w:rsid w:val="003339AF"/>
    <w:rsid w:val="00333A64"/>
    <w:rsid w:val="00333A85"/>
    <w:rsid w:val="00333AC1"/>
    <w:rsid w:val="00333B24"/>
    <w:rsid w:val="00333BD9"/>
    <w:rsid w:val="00333BFA"/>
    <w:rsid w:val="00333BFC"/>
    <w:rsid w:val="00333D8D"/>
    <w:rsid w:val="00333E5C"/>
    <w:rsid w:val="00333F3C"/>
    <w:rsid w:val="00333F6F"/>
    <w:rsid w:val="00333F80"/>
    <w:rsid w:val="00333F83"/>
    <w:rsid w:val="003340E8"/>
    <w:rsid w:val="00334127"/>
    <w:rsid w:val="00334144"/>
    <w:rsid w:val="0033415C"/>
    <w:rsid w:val="0033417D"/>
    <w:rsid w:val="003341AF"/>
    <w:rsid w:val="0033428C"/>
    <w:rsid w:val="003342BA"/>
    <w:rsid w:val="003343A1"/>
    <w:rsid w:val="0033442C"/>
    <w:rsid w:val="00334432"/>
    <w:rsid w:val="00334493"/>
    <w:rsid w:val="0033453D"/>
    <w:rsid w:val="003346CD"/>
    <w:rsid w:val="0033471C"/>
    <w:rsid w:val="00334796"/>
    <w:rsid w:val="0033488F"/>
    <w:rsid w:val="0033495E"/>
    <w:rsid w:val="00334966"/>
    <w:rsid w:val="00334BAE"/>
    <w:rsid w:val="00334BE4"/>
    <w:rsid w:val="00334C16"/>
    <w:rsid w:val="00334D38"/>
    <w:rsid w:val="00334D39"/>
    <w:rsid w:val="00334E28"/>
    <w:rsid w:val="00334EC1"/>
    <w:rsid w:val="00334F01"/>
    <w:rsid w:val="00334FFD"/>
    <w:rsid w:val="0033524A"/>
    <w:rsid w:val="00335296"/>
    <w:rsid w:val="003353D5"/>
    <w:rsid w:val="0033543B"/>
    <w:rsid w:val="00335465"/>
    <w:rsid w:val="003354FB"/>
    <w:rsid w:val="0033561B"/>
    <w:rsid w:val="0033565D"/>
    <w:rsid w:val="00335823"/>
    <w:rsid w:val="003358FA"/>
    <w:rsid w:val="00335A0C"/>
    <w:rsid w:val="00335B17"/>
    <w:rsid w:val="00335B41"/>
    <w:rsid w:val="00335BC1"/>
    <w:rsid w:val="00335C9B"/>
    <w:rsid w:val="00335E0A"/>
    <w:rsid w:val="00335E96"/>
    <w:rsid w:val="00335EBD"/>
    <w:rsid w:val="00335ECB"/>
    <w:rsid w:val="00335EEA"/>
    <w:rsid w:val="00335F32"/>
    <w:rsid w:val="00335F45"/>
    <w:rsid w:val="003360B0"/>
    <w:rsid w:val="0033617A"/>
    <w:rsid w:val="00336292"/>
    <w:rsid w:val="0033632E"/>
    <w:rsid w:val="00336342"/>
    <w:rsid w:val="00336396"/>
    <w:rsid w:val="003364C9"/>
    <w:rsid w:val="003366F8"/>
    <w:rsid w:val="00336724"/>
    <w:rsid w:val="00336798"/>
    <w:rsid w:val="003367AB"/>
    <w:rsid w:val="00336832"/>
    <w:rsid w:val="00336924"/>
    <w:rsid w:val="003369A6"/>
    <w:rsid w:val="00336A50"/>
    <w:rsid w:val="00336A5F"/>
    <w:rsid w:val="00336BB0"/>
    <w:rsid w:val="00336E50"/>
    <w:rsid w:val="00336E6A"/>
    <w:rsid w:val="00337054"/>
    <w:rsid w:val="00337120"/>
    <w:rsid w:val="0033717C"/>
    <w:rsid w:val="00337267"/>
    <w:rsid w:val="003372E8"/>
    <w:rsid w:val="00337349"/>
    <w:rsid w:val="00337399"/>
    <w:rsid w:val="0033743B"/>
    <w:rsid w:val="00337455"/>
    <w:rsid w:val="0033776F"/>
    <w:rsid w:val="00337774"/>
    <w:rsid w:val="00337792"/>
    <w:rsid w:val="00337819"/>
    <w:rsid w:val="003379B2"/>
    <w:rsid w:val="00337A57"/>
    <w:rsid w:val="00337C0C"/>
    <w:rsid w:val="00337CCD"/>
    <w:rsid w:val="00337D2E"/>
    <w:rsid w:val="00337D4F"/>
    <w:rsid w:val="00337D5F"/>
    <w:rsid w:val="00337D6A"/>
    <w:rsid w:val="00337DB6"/>
    <w:rsid w:val="00337EB7"/>
    <w:rsid w:val="00337F6C"/>
    <w:rsid w:val="003401F1"/>
    <w:rsid w:val="00340200"/>
    <w:rsid w:val="00340208"/>
    <w:rsid w:val="00340237"/>
    <w:rsid w:val="003402AD"/>
    <w:rsid w:val="00340374"/>
    <w:rsid w:val="003404B0"/>
    <w:rsid w:val="003405CD"/>
    <w:rsid w:val="00340669"/>
    <w:rsid w:val="00340824"/>
    <w:rsid w:val="003408AF"/>
    <w:rsid w:val="003408DD"/>
    <w:rsid w:val="0034092E"/>
    <w:rsid w:val="003409F5"/>
    <w:rsid w:val="00340A55"/>
    <w:rsid w:val="00340B47"/>
    <w:rsid w:val="00340B7C"/>
    <w:rsid w:val="00340B7E"/>
    <w:rsid w:val="00340C3E"/>
    <w:rsid w:val="00340E0F"/>
    <w:rsid w:val="00340E29"/>
    <w:rsid w:val="00340F27"/>
    <w:rsid w:val="00340F91"/>
    <w:rsid w:val="00340FFB"/>
    <w:rsid w:val="00341036"/>
    <w:rsid w:val="00341046"/>
    <w:rsid w:val="0034120C"/>
    <w:rsid w:val="0034121E"/>
    <w:rsid w:val="0034124F"/>
    <w:rsid w:val="00341269"/>
    <w:rsid w:val="0034126A"/>
    <w:rsid w:val="0034140F"/>
    <w:rsid w:val="0034145A"/>
    <w:rsid w:val="003414ED"/>
    <w:rsid w:val="00341549"/>
    <w:rsid w:val="00341593"/>
    <w:rsid w:val="00341608"/>
    <w:rsid w:val="0034160A"/>
    <w:rsid w:val="00341631"/>
    <w:rsid w:val="0034166C"/>
    <w:rsid w:val="003416A8"/>
    <w:rsid w:val="003416F9"/>
    <w:rsid w:val="0034177B"/>
    <w:rsid w:val="00341828"/>
    <w:rsid w:val="00341934"/>
    <w:rsid w:val="003419A4"/>
    <w:rsid w:val="00341A3B"/>
    <w:rsid w:val="00341A8D"/>
    <w:rsid w:val="00341B11"/>
    <w:rsid w:val="00341BBB"/>
    <w:rsid w:val="00341C69"/>
    <w:rsid w:val="00341D84"/>
    <w:rsid w:val="00341E4D"/>
    <w:rsid w:val="00341EAB"/>
    <w:rsid w:val="00341F6D"/>
    <w:rsid w:val="00341FBF"/>
    <w:rsid w:val="00342010"/>
    <w:rsid w:val="00342016"/>
    <w:rsid w:val="00342026"/>
    <w:rsid w:val="003420C6"/>
    <w:rsid w:val="00342159"/>
    <w:rsid w:val="00342229"/>
    <w:rsid w:val="00342244"/>
    <w:rsid w:val="00342380"/>
    <w:rsid w:val="0034248B"/>
    <w:rsid w:val="003424B0"/>
    <w:rsid w:val="003424D6"/>
    <w:rsid w:val="0034259D"/>
    <w:rsid w:val="003425ED"/>
    <w:rsid w:val="003426F7"/>
    <w:rsid w:val="003427B0"/>
    <w:rsid w:val="003427D6"/>
    <w:rsid w:val="003427D9"/>
    <w:rsid w:val="00342829"/>
    <w:rsid w:val="00342867"/>
    <w:rsid w:val="003428A8"/>
    <w:rsid w:val="0034296C"/>
    <w:rsid w:val="00342AB7"/>
    <w:rsid w:val="00342BC6"/>
    <w:rsid w:val="00342BE1"/>
    <w:rsid w:val="00342C85"/>
    <w:rsid w:val="00342DA4"/>
    <w:rsid w:val="00342EF4"/>
    <w:rsid w:val="00342F13"/>
    <w:rsid w:val="00342FAB"/>
    <w:rsid w:val="00343001"/>
    <w:rsid w:val="00343103"/>
    <w:rsid w:val="003432E9"/>
    <w:rsid w:val="00343362"/>
    <w:rsid w:val="0034360D"/>
    <w:rsid w:val="00343679"/>
    <w:rsid w:val="003436CA"/>
    <w:rsid w:val="003436CE"/>
    <w:rsid w:val="003437A2"/>
    <w:rsid w:val="00343812"/>
    <w:rsid w:val="003438BB"/>
    <w:rsid w:val="00343929"/>
    <w:rsid w:val="00343971"/>
    <w:rsid w:val="00343ADB"/>
    <w:rsid w:val="00343C57"/>
    <w:rsid w:val="00343CB2"/>
    <w:rsid w:val="00343D18"/>
    <w:rsid w:val="00343D58"/>
    <w:rsid w:val="00343D68"/>
    <w:rsid w:val="00343E6B"/>
    <w:rsid w:val="00343FEF"/>
    <w:rsid w:val="00344081"/>
    <w:rsid w:val="003441C5"/>
    <w:rsid w:val="003441D3"/>
    <w:rsid w:val="003443B7"/>
    <w:rsid w:val="003443D8"/>
    <w:rsid w:val="00344554"/>
    <w:rsid w:val="00344579"/>
    <w:rsid w:val="00344611"/>
    <w:rsid w:val="00344777"/>
    <w:rsid w:val="003447DF"/>
    <w:rsid w:val="00344948"/>
    <w:rsid w:val="003449A9"/>
    <w:rsid w:val="003449DA"/>
    <w:rsid w:val="003449E1"/>
    <w:rsid w:val="00344A77"/>
    <w:rsid w:val="00344B0F"/>
    <w:rsid w:val="00344C27"/>
    <w:rsid w:val="00344D84"/>
    <w:rsid w:val="00344D96"/>
    <w:rsid w:val="00344DE8"/>
    <w:rsid w:val="00344EBB"/>
    <w:rsid w:val="00344FC6"/>
    <w:rsid w:val="00344FE8"/>
    <w:rsid w:val="00345077"/>
    <w:rsid w:val="003450AE"/>
    <w:rsid w:val="0034512C"/>
    <w:rsid w:val="003452A3"/>
    <w:rsid w:val="0034536E"/>
    <w:rsid w:val="00345382"/>
    <w:rsid w:val="003453E0"/>
    <w:rsid w:val="00345427"/>
    <w:rsid w:val="0034546C"/>
    <w:rsid w:val="003454E7"/>
    <w:rsid w:val="003454F1"/>
    <w:rsid w:val="00345533"/>
    <w:rsid w:val="00345576"/>
    <w:rsid w:val="00345644"/>
    <w:rsid w:val="00345683"/>
    <w:rsid w:val="003458A8"/>
    <w:rsid w:val="003458AF"/>
    <w:rsid w:val="00345947"/>
    <w:rsid w:val="00345A36"/>
    <w:rsid w:val="00345A6A"/>
    <w:rsid w:val="00345A7C"/>
    <w:rsid w:val="00345B64"/>
    <w:rsid w:val="00345C6B"/>
    <w:rsid w:val="00345DDE"/>
    <w:rsid w:val="00345E1E"/>
    <w:rsid w:val="00345E5F"/>
    <w:rsid w:val="00345EE4"/>
    <w:rsid w:val="00345EE7"/>
    <w:rsid w:val="00345F15"/>
    <w:rsid w:val="00345F55"/>
    <w:rsid w:val="003460C1"/>
    <w:rsid w:val="003461D3"/>
    <w:rsid w:val="00346232"/>
    <w:rsid w:val="00346480"/>
    <w:rsid w:val="003464D3"/>
    <w:rsid w:val="00346514"/>
    <w:rsid w:val="0034655E"/>
    <w:rsid w:val="00346579"/>
    <w:rsid w:val="0034665E"/>
    <w:rsid w:val="00346676"/>
    <w:rsid w:val="00346732"/>
    <w:rsid w:val="00346743"/>
    <w:rsid w:val="0034675B"/>
    <w:rsid w:val="003467B7"/>
    <w:rsid w:val="0034680F"/>
    <w:rsid w:val="00346820"/>
    <w:rsid w:val="00346828"/>
    <w:rsid w:val="003468A9"/>
    <w:rsid w:val="003468C4"/>
    <w:rsid w:val="003468C6"/>
    <w:rsid w:val="003468DC"/>
    <w:rsid w:val="00346930"/>
    <w:rsid w:val="00346978"/>
    <w:rsid w:val="003469B4"/>
    <w:rsid w:val="00346AC9"/>
    <w:rsid w:val="00346C11"/>
    <w:rsid w:val="00346C1C"/>
    <w:rsid w:val="00346D3B"/>
    <w:rsid w:val="00346D99"/>
    <w:rsid w:val="00346E8D"/>
    <w:rsid w:val="00347001"/>
    <w:rsid w:val="00347145"/>
    <w:rsid w:val="003472EB"/>
    <w:rsid w:val="0034738C"/>
    <w:rsid w:val="00347494"/>
    <w:rsid w:val="00347531"/>
    <w:rsid w:val="00347574"/>
    <w:rsid w:val="00347639"/>
    <w:rsid w:val="003476C6"/>
    <w:rsid w:val="003476FC"/>
    <w:rsid w:val="00347706"/>
    <w:rsid w:val="00347718"/>
    <w:rsid w:val="00347788"/>
    <w:rsid w:val="00347803"/>
    <w:rsid w:val="0034783C"/>
    <w:rsid w:val="003478B1"/>
    <w:rsid w:val="00347BFE"/>
    <w:rsid w:val="00347C84"/>
    <w:rsid w:val="00347C90"/>
    <w:rsid w:val="00347E47"/>
    <w:rsid w:val="00347EA3"/>
    <w:rsid w:val="00347EF7"/>
    <w:rsid w:val="00350003"/>
    <w:rsid w:val="003500E3"/>
    <w:rsid w:val="003500EC"/>
    <w:rsid w:val="003500FC"/>
    <w:rsid w:val="00350301"/>
    <w:rsid w:val="00350430"/>
    <w:rsid w:val="00350479"/>
    <w:rsid w:val="003504E2"/>
    <w:rsid w:val="00350504"/>
    <w:rsid w:val="00350614"/>
    <w:rsid w:val="0035064D"/>
    <w:rsid w:val="0035077D"/>
    <w:rsid w:val="003507D2"/>
    <w:rsid w:val="003507ED"/>
    <w:rsid w:val="003507EE"/>
    <w:rsid w:val="0035084A"/>
    <w:rsid w:val="00350938"/>
    <w:rsid w:val="0035097B"/>
    <w:rsid w:val="003509AB"/>
    <w:rsid w:val="00350B43"/>
    <w:rsid w:val="00350B53"/>
    <w:rsid w:val="00350B77"/>
    <w:rsid w:val="00350BC5"/>
    <w:rsid w:val="00350BEF"/>
    <w:rsid w:val="00350D0E"/>
    <w:rsid w:val="00350D15"/>
    <w:rsid w:val="00350D41"/>
    <w:rsid w:val="00350F28"/>
    <w:rsid w:val="00350F45"/>
    <w:rsid w:val="0035105F"/>
    <w:rsid w:val="00351090"/>
    <w:rsid w:val="003510B5"/>
    <w:rsid w:val="00351185"/>
    <w:rsid w:val="0035118B"/>
    <w:rsid w:val="00351195"/>
    <w:rsid w:val="003511B2"/>
    <w:rsid w:val="003511DF"/>
    <w:rsid w:val="00351258"/>
    <w:rsid w:val="00351324"/>
    <w:rsid w:val="00351376"/>
    <w:rsid w:val="003513C0"/>
    <w:rsid w:val="00351443"/>
    <w:rsid w:val="0035145E"/>
    <w:rsid w:val="003514E7"/>
    <w:rsid w:val="00351585"/>
    <w:rsid w:val="003515A4"/>
    <w:rsid w:val="003515DE"/>
    <w:rsid w:val="003518CF"/>
    <w:rsid w:val="0035195E"/>
    <w:rsid w:val="0035197B"/>
    <w:rsid w:val="00351B46"/>
    <w:rsid w:val="00351BD4"/>
    <w:rsid w:val="00351C46"/>
    <w:rsid w:val="00351C51"/>
    <w:rsid w:val="00351DA6"/>
    <w:rsid w:val="00351E5A"/>
    <w:rsid w:val="00351FD4"/>
    <w:rsid w:val="0035204D"/>
    <w:rsid w:val="00352055"/>
    <w:rsid w:val="0035209E"/>
    <w:rsid w:val="0035218C"/>
    <w:rsid w:val="0035221F"/>
    <w:rsid w:val="00352299"/>
    <w:rsid w:val="003522D8"/>
    <w:rsid w:val="00352307"/>
    <w:rsid w:val="003523AB"/>
    <w:rsid w:val="00352469"/>
    <w:rsid w:val="00352490"/>
    <w:rsid w:val="003524E1"/>
    <w:rsid w:val="00352561"/>
    <w:rsid w:val="003525BF"/>
    <w:rsid w:val="00352617"/>
    <w:rsid w:val="00352646"/>
    <w:rsid w:val="00352659"/>
    <w:rsid w:val="0035271D"/>
    <w:rsid w:val="003527D6"/>
    <w:rsid w:val="003528EB"/>
    <w:rsid w:val="003528F2"/>
    <w:rsid w:val="003529FC"/>
    <w:rsid w:val="00352A07"/>
    <w:rsid w:val="00352A0C"/>
    <w:rsid w:val="00352AEC"/>
    <w:rsid w:val="00352B5D"/>
    <w:rsid w:val="00352BE3"/>
    <w:rsid w:val="00352C0C"/>
    <w:rsid w:val="00352D04"/>
    <w:rsid w:val="00352DC8"/>
    <w:rsid w:val="00352E5E"/>
    <w:rsid w:val="00352E6E"/>
    <w:rsid w:val="00352EA2"/>
    <w:rsid w:val="00352EC0"/>
    <w:rsid w:val="00352F12"/>
    <w:rsid w:val="00352FC2"/>
    <w:rsid w:val="00353000"/>
    <w:rsid w:val="00353126"/>
    <w:rsid w:val="00353175"/>
    <w:rsid w:val="00353215"/>
    <w:rsid w:val="00353365"/>
    <w:rsid w:val="00353516"/>
    <w:rsid w:val="00353588"/>
    <w:rsid w:val="0035361B"/>
    <w:rsid w:val="00353793"/>
    <w:rsid w:val="003537CD"/>
    <w:rsid w:val="003537E0"/>
    <w:rsid w:val="003537EB"/>
    <w:rsid w:val="00353827"/>
    <w:rsid w:val="0035382E"/>
    <w:rsid w:val="00353857"/>
    <w:rsid w:val="00353A02"/>
    <w:rsid w:val="00353A60"/>
    <w:rsid w:val="00353A87"/>
    <w:rsid w:val="00353AA7"/>
    <w:rsid w:val="00353B12"/>
    <w:rsid w:val="00353B28"/>
    <w:rsid w:val="00353BE7"/>
    <w:rsid w:val="00353CCE"/>
    <w:rsid w:val="00353D5D"/>
    <w:rsid w:val="00353E0F"/>
    <w:rsid w:val="00353F12"/>
    <w:rsid w:val="00353F18"/>
    <w:rsid w:val="00353FD5"/>
    <w:rsid w:val="003540E6"/>
    <w:rsid w:val="003540E7"/>
    <w:rsid w:val="00354177"/>
    <w:rsid w:val="00354214"/>
    <w:rsid w:val="003542A9"/>
    <w:rsid w:val="003542CC"/>
    <w:rsid w:val="00354307"/>
    <w:rsid w:val="00354379"/>
    <w:rsid w:val="003543DE"/>
    <w:rsid w:val="003543ED"/>
    <w:rsid w:val="00354608"/>
    <w:rsid w:val="00354711"/>
    <w:rsid w:val="003547EF"/>
    <w:rsid w:val="0035480C"/>
    <w:rsid w:val="00354995"/>
    <w:rsid w:val="003549FA"/>
    <w:rsid w:val="00354A0C"/>
    <w:rsid w:val="00354AD9"/>
    <w:rsid w:val="00354B30"/>
    <w:rsid w:val="00354B8E"/>
    <w:rsid w:val="00354B99"/>
    <w:rsid w:val="00354BA7"/>
    <w:rsid w:val="00354C43"/>
    <w:rsid w:val="00354C5E"/>
    <w:rsid w:val="00354C95"/>
    <w:rsid w:val="00354DDB"/>
    <w:rsid w:val="00355042"/>
    <w:rsid w:val="00355070"/>
    <w:rsid w:val="003550E9"/>
    <w:rsid w:val="0035517F"/>
    <w:rsid w:val="00355215"/>
    <w:rsid w:val="003552C7"/>
    <w:rsid w:val="003552CD"/>
    <w:rsid w:val="00355315"/>
    <w:rsid w:val="003553A3"/>
    <w:rsid w:val="00355457"/>
    <w:rsid w:val="0035558A"/>
    <w:rsid w:val="0035559C"/>
    <w:rsid w:val="003555D3"/>
    <w:rsid w:val="00355651"/>
    <w:rsid w:val="0035565C"/>
    <w:rsid w:val="0035575B"/>
    <w:rsid w:val="00355785"/>
    <w:rsid w:val="003557A9"/>
    <w:rsid w:val="00355808"/>
    <w:rsid w:val="0035582A"/>
    <w:rsid w:val="00355B0A"/>
    <w:rsid w:val="00355BEA"/>
    <w:rsid w:val="00355E07"/>
    <w:rsid w:val="00355ED3"/>
    <w:rsid w:val="00355EEC"/>
    <w:rsid w:val="00355F16"/>
    <w:rsid w:val="00355F70"/>
    <w:rsid w:val="00355F9E"/>
    <w:rsid w:val="003560F9"/>
    <w:rsid w:val="00356106"/>
    <w:rsid w:val="0035613C"/>
    <w:rsid w:val="00356148"/>
    <w:rsid w:val="00356160"/>
    <w:rsid w:val="003561BF"/>
    <w:rsid w:val="00356220"/>
    <w:rsid w:val="00356289"/>
    <w:rsid w:val="0035636D"/>
    <w:rsid w:val="00356435"/>
    <w:rsid w:val="0035652C"/>
    <w:rsid w:val="0035669F"/>
    <w:rsid w:val="003567A4"/>
    <w:rsid w:val="00356825"/>
    <w:rsid w:val="00356884"/>
    <w:rsid w:val="0035689B"/>
    <w:rsid w:val="00356916"/>
    <w:rsid w:val="0035691E"/>
    <w:rsid w:val="0035692C"/>
    <w:rsid w:val="0035699A"/>
    <w:rsid w:val="00356A6D"/>
    <w:rsid w:val="00356AC4"/>
    <w:rsid w:val="00356B78"/>
    <w:rsid w:val="00356C5A"/>
    <w:rsid w:val="00356C91"/>
    <w:rsid w:val="00356CEC"/>
    <w:rsid w:val="00356D12"/>
    <w:rsid w:val="00356D9E"/>
    <w:rsid w:val="00356DDC"/>
    <w:rsid w:val="00356EA1"/>
    <w:rsid w:val="00356EB0"/>
    <w:rsid w:val="00357039"/>
    <w:rsid w:val="00357048"/>
    <w:rsid w:val="0035704F"/>
    <w:rsid w:val="003570AB"/>
    <w:rsid w:val="003570B6"/>
    <w:rsid w:val="0035714C"/>
    <w:rsid w:val="003571E8"/>
    <w:rsid w:val="00357203"/>
    <w:rsid w:val="0035729E"/>
    <w:rsid w:val="003572A9"/>
    <w:rsid w:val="00357392"/>
    <w:rsid w:val="003574A1"/>
    <w:rsid w:val="00357590"/>
    <w:rsid w:val="0035777D"/>
    <w:rsid w:val="003577DB"/>
    <w:rsid w:val="003577F8"/>
    <w:rsid w:val="003577FC"/>
    <w:rsid w:val="00357886"/>
    <w:rsid w:val="00357947"/>
    <w:rsid w:val="00357A46"/>
    <w:rsid w:val="00357A4C"/>
    <w:rsid w:val="00357A74"/>
    <w:rsid w:val="00357B18"/>
    <w:rsid w:val="00357B40"/>
    <w:rsid w:val="00357C45"/>
    <w:rsid w:val="00357CB8"/>
    <w:rsid w:val="00357D17"/>
    <w:rsid w:val="00357DA2"/>
    <w:rsid w:val="00357E1B"/>
    <w:rsid w:val="00357E61"/>
    <w:rsid w:val="00357F00"/>
    <w:rsid w:val="00357F2C"/>
    <w:rsid w:val="00357F6F"/>
    <w:rsid w:val="00357F8D"/>
    <w:rsid w:val="00357FCA"/>
    <w:rsid w:val="00357FF9"/>
    <w:rsid w:val="00360062"/>
    <w:rsid w:val="00360111"/>
    <w:rsid w:val="003601B0"/>
    <w:rsid w:val="003601CE"/>
    <w:rsid w:val="00360413"/>
    <w:rsid w:val="0036044C"/>
    <w:rsid w:val="00360620"/>
    <w:rsid w:val="0036068C"/>
    <w:rsid w:val="00360694"/>
    <w:rsid w:val="00360723"/>
    <w:rsid w:val="00360766"/>
    <w:rsid w:val="003607A8"/>
    <w:rsid w:val="003608D2"/>
    <w:rsid w:val="003608FB"/>
    <w:rsid w:val="00360915"/>
    <w:rsid w:val="0036099F"/>
    <w:rsid w:val="003609A1"/>
    <w:rsid w:val="00360AAB"/>
    <w:rsid w:val="00360B34"/>
    <w:rsid w:val="00360B3A"/>
    <w:rsid w:val="00360C18"/>
    <w:rsid w:val="00360D2B"/>
    <w:rsid w:val="00360E89"/>
    <w:rsid w:val="00360EDC"/>
    <w:rsid w:val="00360F69"/>
    <w:rsid w:val="00360F75"/>
    <w:rsid w:val="00361036"/>
    <w:rsid w:val="00361061"/>
    <w:rsid w:val="00361149"/>
    <w:rsid w:val="003611C8"/>
    <w:rsid w:val="003611F7"/>
    <w:rsid w:val="003612AB"/>
    <w:rsid w:val="003612E9"/>
    <w:rsid w:val="003613BC"/>
    <w:rsid w:val="00361441"/>
    <w:rsid w:val="00361688"/>
    <w:rsid w:val="003616A6"/>
    <w:rsid w:val="0036170A"/>
    <w:rsid w:val="0036171D"/>
    <w:rsid w:val="003617B1"/>
    <w:rsid w:val="00361849"/>
    <w:rsid w:val="003618A6"/>
    <w:rsid w:val="003618AF"/>
    <w:rsid w:val="00361962"/>
    <w:rsid w:val="00361A14"/>
    <w:rsid w:val="00361AE7"/>
    <w:rsid w:val="00361B15"/>
    <w:rsid w:val="00361DE6"/>
    <w:rsid w:val="00361E48"/>
    <w:rsid w:val="00361E6D"/>
    <w:rsid w:val="00361EA1"/>
    <w:rsid w:val="00361EC3"/>
    <w:rsid w:val="0036212F"/>
    <w:rsid w:val="0036215D"/>
    <w:rsid w:val="003621AC"/>
    <w:rsid w:val="00362402"/>
    <w:rsid w:val="00362463"/>
    <w:rsid w:val="003624A3"/>
    <w:rsid w:val="0036255C"/>
    <w:rsid w:val="0036257D"/>
    <w:rsid w:val="00362582"/>
    <w:rsid w:val="003625F1"/>
    <w:rsid w:val="0036264B"/>
    <w:rsid w:val="00362673"/>
    <w:rsid w:val="003627B1"/>
    <w:rsid w:val="00362806"/>
    <w:rsid w:val="003629E6"/>
    <w:rsid w:val="00362A1E"/>
    <w:rsid w:val="00362A38"/>
    <w:rsid w:val="00362AF2"/>
    <w:rsid w:val="00362B49"/>
    <w:rsid w:val="00362BB3"/>
    <w:rsid w:val="00362E21"/>
    <w:rsid w:val="00362E23"/>
    <w:rsid w:val="00362E42"/>
    <w:rsid w:val="00362F66"/>
    <w:rsid w:val="00363055"/>
    <w:rsid w:val="00363084"/>
    <w:rsid w:val="003630F0"/>
    <w:rsid w:val="00363111"/>
    <w:rsid w:val="0036312A"/>
    <w:rsid w:val="00363242"/>
    <w:rsid w:val="0036329F"/>
    <w:rsid w:val="003633AF"/>
    <w:rsid w:val="003633EC"/>
    <w:rsid w:val="0036343E"/>
    <w:rsid w:val="00363447"/>
    <w:rsid w:val="0036355F"/>
    <w:rsid w:val="00363631"/>
    <w:rsid w:val="00363693"/>
    <w:rsid w:val="00363720"/>
    <w:rsid w:val="00363742"/>
    <w:rsid w:val="003637BF"/>
    <w:rsid w:val="003637CC"/>
    <w:rsid w:val="00363877"/>
    <w:rsid w:val="00363952"/>
    <w:rsid w:val="00363957"/>
    <w:rsid w:val="00363A0B"/>
    <w:rsid w:val="00363A73"/>
    <w:rsid w:val="00363B0E"/>
    <w:rsid w:val="00363B20"/>
    <w:rsid w:val="00363B58"/>
    <w:rsid w:val="00363B96"/>
    <w:rsid w:val="00363C45"/>
    <w:rsid w:val="00363C9B"/>
    <w:rsid w:val="00363D1C"/>
    <w:rsid w:val="00363DA1"/>
    <w:rsid w:val="00363DDB"/>
    <w:rsid w:val="00363E0E"/>
    <w:rsid w:val="00363EF2"/>
    <w:rsid w:val="00363F2B"/>
    <w:rsid w:val="00363F94"/>
    <w:rsid w:val="00363FFF"/>
    <w:rsid w:val="00364003"/>
    <w:rsid w:val="0036401D"/>
    <w:rsid w:val="00364079"/>
    <w:rsid w:val="00364150"/>
    <w:rsid w:val="003641EE"/>
    <w:rsid w:val="003642B6"/>
    <w:rsid w:val="003643AC"/>
    <w:rsid w:val="0036443E"/>
    <w:rsid w:val="00364484"/>
    <w:rsid w:val="0036457C"/>
    <w:rsid w:val="00364621"/>
    <w:rsid w:val="00364629"/>
    <w:rsid w:val="00364649"/>
    <w:rsid w:val="0036465F"/>
    <w:rsid w:val="00364698"/>
    <w:rsid w:val="00364715"/>
    <w:rsid w:val="00364787"/>
    <w:rsid w:val="003647D3"/>
    <w:rsid w:val="00364846"/>
    <w:rsid w:val="003649B3"/>
    <w:rsid w:val="00364A9B"/>
    <w:rsid w:val="00364B78"/>
    <w:rsid w:val="00364C0D"/>
    <w:rsid w:val="00364C39"/>
    <w:rsid w:val="00364C50"/>
    <w:rsid w:val="00364C53"/>
    <w:rsid w:val="00364CC6"/>
    <w:rsid w:val="00364CE7"/>
    <w:rsid w:val="00364D2F"/>
    <w:rsid w:val="00364D39"/>
    <w:rsid w:val="00364D40"/>
    <w:rsid w:val="00364DF4"/>
    <w:rsid w:val="00364EC8"/>
    <w:rsid w:val="00364F1B"/>
    <w:rsid w:val="00364F43"/>
    <w:rsid w:val="0036506C"/>
    <w:rsid w:val="003651C4"/>
    <w:rsid w:val="003651D3"/>
    <w:rsid w:val="003651FC"/>
    <w:rsid w:val="0036521B"/>
    <w:rsid w:val="0036522F"/>
    <w:rsid w:val="00365276"/>
    <w:rsid w:val="003652A4"/>
    <w:rsid w:val="00365371"/>
    <w:rsid w:val="00365424"/>
    <w:rsid w:val="003654EB"/>
    <w:rsid w:val="003655BF"/>
    <w:rsid w:val="003655F9"/>
    <w:rsid w:val="0036566E"/>
    <w:rsid w:val="0036582F"/>
    <w:rsid w:val="003658CF"/>
    <w:rsid w:val="00365918"/>
    <w:rsid w:val="003659B8"/>
    <w:rsid w:val="00365B0E"/>
    <w:rsid w:val="00365C97"/>
    <w:rsid w:val="00365D85"/>
    <w:rsid w:val="00365E3C"/>
    <w:rsid w:val="00365ED1"/>
    <w:rsid w:val="00365F45"/>
    <w:rsid w:val="00365F7D"/>
    <w:rsid w:val="00365F90"/>
    <w:rsid w:val="00365FA9"/>
    <w:rsid w:val="00365FEA"/>
    <w:rsid w:val="0036601F"/>
    <w:rsid w:val="00366053"/>
    <w:rsid w:val="003660A1"/>
    <w:rsid w:val="0036616C"/>
    <w:rsid w:val="00366229"/>
    <w:rsid w:val="0036627C"/>
    <w:rsid w:val="00366336"/>
    <w:rsid w:val="003663A4"/>
    <w:rsid w:val="003666C1"/>
    <w:rsid w:val="003666CB"/>
    <w:rsid w:val="00366A08"/>
    <w:rsid w:val="00366A2A"/>
    <w:rsid w:val="00366A7B"/>
    <w:rsid w:val="00366B68"/>
    <w:rsid w:val="00366BBA"/>
    <w:rsid w:val="00366C8B"/>
    <w:rsid w:val="00366D62"/>
    <w:rsid w:val="00366D71"/>
    <w:rsid w:val="00366D94"/>
    <w:rsid w:val="00366DB1"/>
    <w:rsid w:val="00366DD1"/>
    <w:rsid w:val="00366E2A"/>
    <w:rsid w:val="00366EF8"/>
    <w:rsid w:val="0036708B"/>
    <w:rsid w:val="00367146"/>
    <w:rsid w:val="00367163"/>
    <w:rsid w:val="00367209"/>
    <w:rsid w:val="0036728B"/>
    <w:rsid w:val="003672D7"/>
    <w:rsid w:val="003672E5"/>
    <w:rsid w:val="0036731C"/>
    <w:rsid w:val="00367375"/>
    <w:rsid w:val="00367488"/>
    <w:rsid w:val="00367529"/>
    <w:rsid w:val="00367579"/>
    <w:rsid w:val="003675CB"/>
    <w:rsid w:val="00367642"/>
    <w:rsid w:val="0036766B"/>
    <w:rsid w:val="003676A6"/>
    <w:rsid w:val="003676BC"/>
    <w:rsid w:val="0036784D"/>
    <w:rsid w:val="00367906"/>
    <w:rsid w:val="0036792A"/>
    <w:rsid w:val="0036792F"/>
    <w:rsid w:val="003679D2"/>
    <w:rsid w:val="00367A35"/>
    <w:rsid w:val="00367A8B"/>
    <w:rsid w:val="00367A93"/>
    <w:rsid w:val="00367AC4"/>
    <w:rsid w:val="00367B27"/>
    <w:rsid w:val="00367B8F"/>
    <w:rsid w:val="00367BAA"/>
    <w:rsid w:val="00367BB3"/>
    <w:rsid w:val="00367BCA"/>
    <w:rsid w:val="00367BF8"/>
    <w:rsid w:val="00367C33"/>
    <w:rsid w:val="00367E41"/>
    <w:rsid w:val="00367F82"/>
    <w:rsid w:val="00367F8D"/>
    <w:rsid w:val="00370070"/>
    <w:rsid w:val="0037009F"/>
    <w:rsid w:val="003701C5"/>
    <w:rsid w:val="0037023A"/>
    <w:rsid w:val="00370241"/>
    <w:rsid w:val="00370277"/>
    <w:rsid w:val="003702CB"/>
    <w:rsid w:val="003703F4"/>
    <w:rsid w:val="00370437"/>
    <w:rsid w:val="00370447"/>
    <w:rsid w:val="0037053C"/>
    <w:rsid w:val="003705E9"/>
    <w:rsid w:val="003705EA"/>
    <w:rsid w:val="00370655"/>
    <w:rsid w:val="003707B5"/>
    <w:rsid w:val="00370859"/>
    <w:rsid w:val="003708B3"/>
    <w:rsid w:val="0037094A"/>
    <w:rsid w:val="00370994"/>
    <w:rsid w:val="00370A12"/>
    <w:rsid w:val="00370A35"/>
    <w:rsid w:val="00370A7F"/>
    <w:rsid w:val="00370ABD"/>
    <w:rsid w:val="00370B86"/>
    <w:rsid w:val="00370CED"/>
    <w:rsid w:val="00370D3F"/>
    <w:rsid w:val="00370E0F"/>
    <w:rsid w:val="00370E66"/>
    <w:rsid w:val="00370EE6"/>
    <w:rsid w:val="00370F81"/>
    <w:rsid w:val="00370FC6"/>
    <w:rsid w:val="00371040"/>
    <w:rsid w:val="0037107C"/>
    <w:rsid w:val="00371094"/>
    <w:rsid w:val="003710D6"/>
    <w:rsid w:val="0037116E"/>
    <w:rsid w:val="00371213"/>
    <w:rsid w:val="0037130C"/>
    <w:rsid w:val="00371310"/>
    <w:rsid w:val="00371478"/>
    <w:rsid w:val="003714C1"/>
    <w:rsid w:val="003714C2"/>
    <w:rsid w:val="003714FC"/>
    <w:rsid w:val="0037189A"/>
    <w:rsid w:val="003718E9"/>
    <w:rsid w:val="00371905"/>
    <w:rsid w:val="00371976"/>
    <w:rsid w:val="00371A0E"/>
    <w:rsid w:val="00371A41"/>
    <w:rsid w:val="00371ABD"/>
    <w:rsid w:val="00371AD0"/>
    <w:rsid w:val="00371B2A"/>
    <w:rsid w:val="00371BC3"/>
    <w:rsid w:val="00371C1C"/>
    <w:rsid w:val="00371C24"/>
    <w:rsid w:val="00371C2A"/>
    <w:rsid w:val="00371EDD"/>
    <w:rsid w:val="00371F31"/>
    <w:rsid w:val="00371F99"/>
    <w:rsid w:val="00372002"/>
    <w:rsid w:val="0037214D"/>
    <w:rsid w:val="00372155"/>
    <w:rsid w:val="0037217A"/>
    <w:rsid w:val="0037223E"/>
    <w:rsid w:val="003723DC"/>
    <w:rsid w:val="0037252A"/>
    <w:rsid w:val="00372661"/>
    <w:rsid w:val="0037267B"/>
    <w:rsid w:val="00372681"/>
    <w:rsid w:val="003726C9"/>
    <w:rsid w:val="003727C1"/>
    <w:rsid w:val="003727ED"/>
    <w:rsid w:val="0037285D"/>
    <w:rsid w:val="003728A0"/>
    <w:rsid w:val="003728B3"/>
    <w:rsid w:val="003729D8"/>
    <w:rsid w:val="00372AD4"/>
    <w:rsid w:val="00372B27"/>
    <w:rsid w:val="00372B4D"/>
    <w:rsid w:val="00372BA4"/>
    <w:rsid w:val="00372C02"/>
    <w:rsid w:val="00372CAC"/>
    <w:rsid w:val="00372D3F"/>
    <w:rsid w:val="00372DA5"/>
    <w:rsid w:val="00372DB3"/>
    <w:rsid w:val="00372F11"/>
    <w:rsid w:val="0037303C"/>
    <w:rsid w:val="0037306E"/>
    <w:rsid w:val="003730E5"/>
    <w:rsid w:val="003731A8"/>
    <w:rsid w:val="003731D3"/>
    <w:rsid w:val="00373219"/>
    <w:rsid w:val="003732A0"/>
    <w:rsid w:val="00373321"/>
    <w:rsid w:val="00373367"/>
    <w:rsid w:val="0037346C"/>
    <w:rsid w:val="003734BB"/>
    <w:rsid w:val="003734BE"/>
    <w:rsid w:val="003735D6"/>
    <w:rsid w:val="003736A0"/>
    <w:rsid w:val="00373817"/>
    <w:rsid w:val="0037385A"/>
    <w:rsid w:val="00373860"/>
    <w:rsid w:val="00373894"/>
    <w:rsid w:val="003738EF"/>
    <w:rsid w:val="003738FA"/>
    <w:rsid w:val="00373969"/>
    <w:rsid w:val="003739BC"/>
    <w:rsid w:val="003739FE"/>
    <w:rsid w:val="00373C0D"/>
    <w:rsid w:val="00373C76"/>
    <w:rsid w:val="00373CED"/>
    <w:rsid w:val="00373D31"/>
    <w:rsid w:val="00373E64"/>
    <w:rsid w:val="00373EB4"/>
    <w:rsid w:val="00373EFC"/>
    <w:rsid w:val="00373F10"/>
    <w:rsid w:val="00373F1A"/>
    <w:rsid w:val="00374015"/>
    <w:rsid w:val="0037404F"/>
    <w:rsid w:val="003740A4"/>
    <w:rsid w:val="003740BD"/>
    <w:rsid w:val="00374305"/>
    <w:rsid w:val="00374391"/>
    <w:rsid w:val="003743A9"/>
    <w:rsid w:val="00374448"/>
    <w:rsid w:val="00374451"/>
    <w:rsid w:val="003744B2"/>
    <w:rsid w:val="00374560"/>
    <w:rsid w:val="003745C8"/>
    <w:rsid w:val="0037464B"/>
    <w:rsid w:val="00374766"/>
    <w:rsid w:val="0037486F"/>
    <w:rsid w:val="003749D4"/>
    <w:rsid w:val="003749D7"/>
    <w:rsid w:val="00374AC5"/>
    <w:rsid w:val="00374AD0"/>
    <w:rsid w:val="00374B08"/>
    <w:rsid w:val="00374B23"/>
    <w:rsid w:val="00374D1B"/>
    <w:rsid w:val="00374D88"/>
    <w:rsid w:val="00374E49"/>
    <w:rsid w:val="00374ED9"/>
    <w:rsid w:val="00374F22"/>
    <w:rsid w:val="00375015"/>
    <w:rsid w:val="003750CD"/>
    <w:rsid w:val="0037513E"/>
    <w:rsid w:val="003751B5"/>
    <w:rsid w:val="00375228"/>
    <w:rsid w:val="00375263"/>
    <w:rsid w:val="00375388"/>
    <w:rsid w:val="003753D1"/>
    <w:rsid w:val="00375467"/>
    <w:rsid w:val="00375662"/>
    <w:rsid w:val="003756EF"/>
    <w:rsid w:val="003756FC"/>
    <w:rsid w:val="00375794"/>
    <w:rsid w:val="003757F6"/>
    <w:rsid w:val="00375811"/>
    <w:rsid w:val="00375885"/>
    <w:rsid w:val="003758F7"/>
    <w:rsid w:val="0037590E"/>
    <w:rsid w:val="00375923"/>
    <w:rsid w:val="003759EF"/>
    <w:rsid w:val="00375A04"/>
    <w:rsid w:val="00375A40"/>
    <w:rsid w:val="00375BAF"/>
    <w:rsid w:val="00375C08"/>
    <w:rsid w:val="00375C3F"/>
    <w:rsid w:val="00375D0F"/>
    <w:rsid w:val="00375D98"/>
    <w:rsid w:val="00375E28"/>
    <w:rsid w:val="00375ECA"/>
    <w:rsid w:val="0037600C"/>
    <w:rsid w:val="0037607C"/>
    <w:rsid w:val="003760B2"/>
    <w:rsid w:val="00376414"/>
    <w:rsid w:val="003764A6"/>
    <w:rsid w:val="003765AA"/>
    <w:rsid w:val="003768E6"/>
    <w:rsid w:val="00376992"/>
    <w:rsid w:val="003769E5"/>
    <w:rsid w:val="00376AC2"/>
    <w:rsid w:val="00376C16"/>
    <w:rsid w:val="00376C82"/>
    <w:rsid w:val="00376DC7"/>
    <w:rsid w:val="00376ED3"/>
    <w:rsid w:val="00376F10"/>
    <w:rsid w:val="00377006"/>
    <w:rsid w:val="0037702F"/>
    <w:rsid w:val="0037704A"/>
    <w:rsid w:val="003770D4"/>
    <w:rsid w:val="003770E1"/>
    <w:rsid w:val="003770F6"/>
    <w:rsid w:val="00377148"/>
    <w:rsid w:val="00377180"/>
    <w:rsid w:val="003771A1"/>
    <w:rsid w:val="003771D8"/>
    <w:rsid w:val="00377275"/>
    <w:rsid w:val="003773A5"/>
    <w:rsid w:val="00377425"/>
    <w:rsid w:val="003774A2"/>
    <w:rsid w:val="00377510"/>
    <w:rsid w:val="0037751F"/>
    <w:rsid w:val="00377571"/>
    <w:rsid w:val="00377591"/>
    <w:rsid w:val="00377592"/>
    <w:rsid w:val="0037775E"/>
    <w:rsid w:val="0037779C"/>
    <w:rsid w:val="0037789F"/>
    <w:rsid w:val="003778B4"/>
    <w:rsid w:val="00377943"/>
    <w:rsid w:val="003779E5"/>
    <w:rsid w:val="00377A55"/>
    <w:rsid w:val="00377AD7"/>
    <w:rsid w:val="00377AE5"/>
    <w:rsid w:val="00377B85"/>
    <w:rsid w:val="00377C12"/>
    <w:rsid w:val="00377C55"/>
    <w:rsid w:val="00377D6D"/>
    <w:rsid w:val="00377DAA"/>
    <w:rsid w:val="00377E68"/>
    <w:rsid w:val="00377E6F"/>
    <w:rsid w:val="00377E80"/>
    <w:rsid w:val="00377FBE"/>
    <w:rsid w:val="003800E6"/>
    <w:rsid w:val="003800FD"/>
    <w:rsid w:val="0038012B"/>
    <w:rsid w:val="003801AD"/>
    <w:rsid w:val="003801BA"/>
    <w:rsid w:val="0038029C"/>
    <w:rsid w:val="003802AC"/>
    <w:rsid w:val="0038043C"/>
    <w:rsid w:val="00380496"/>
    <w:rsid w:val="003804CF"/>
    <w:rsid w:val="00380637"/>
    <w:rsid w:val="003806D9"/>
    <w:rsid w:val="003807D6"/>
    <w:rsid w:val="003807EB"/>
    <w:rsid w:val="00380A36"/>
    <w:rsid w:val="00380A3A"/>
    <w:rsid w:val="00380A8A"/>
    <w:rsid w:val="00380B42"/>
    <w:rsid w:val="00380C1D"/>
    <w:rsid w:val="00380C48"/>
    <w:rsid w:val="00380C4A"/>
    <w:rsid w:val="00380D0A"/>
    <w:rsid w:val="00380DF1"/>
    <w:rsid w:val="00380E17"/>
    <w:rsid w:val="00380EEC"/>
    <w:rsid w:val="00380EF8"/>
    <w:rsid w:val="00380F35"/>
    <w:rsid w:val="0038105B"/>
    <w:rsid w:val="003810B5"/>
    <w:rsid w:val="00381147"/>
    <w:rsid w:val="00381165"/>
    <w:rsid w:val="003811E3"/>
    <w:rsid w:val="0038124B"/>
    <w:rsid w:val="003812E0"/>
    <w:rsid w:val="0038131D"/>
    <w:rsid w:val="0038132B"/>
    <w:rsid w:val="00381349"/>
    <w:rsid w:val="0038136F"/>
    <w:rsid w:val="00381398"/>
    <w:rsid w:val="003813CD"/>
    <w:rsid w:val="003813D8"/>
    <w:rsid w:val="00381471"/>
    <w:rsid w:val="003814CA"/>
    <w:rsid w:val="0038153B"/>
    <w:rsid w:val="003815AB"/>
    <w:rsid w:val="003815BD"/>
    <w:rsid w:val="00381621"/>
    <w:rsid w:val="0038165E"/>
    <w:rsid w:val="0038170E"/>
    <w:rsid w:val="00381A08"/>
    <w:rsid w:val="00381A97"/>
    <w:rsid w:val="00381B62"/>
    <w:rsid w:val="00381BD5"/>
    <w:rsid w:val="00381BD6"/>
    <w:rsid w:val="00381C76"/>
    <w:rsid w:val="00381C96"/>
    <w:rsid w:val="00381CA8"/>
    <w:rsid w:val="00381CC8"/>
    <w:rsid w:val="00381D55"/>
    <w:rsid w:val="00381D62"/>
    <w:rsid w:val="00381F6C"/>
    <w:rsid w:val="00382099"/>
    <w:rsid w:val="003820EB"/>
    <w:rsid w:val="003820F8"/>
    <w:rsid w:val="00382188"/>
    <w:rsid w:val="00382201"/>
    <w:rsid w:val="00382241"/>
    <w:rsid w:val="00382385"/>
    <w:rsid w:val="0038238B"/>
    <w:rsid w:val="003823B1"/>
    <w:rsid w:val="003823FF"/>
    <w:rsid w:val="003824B1"/>
    <w:rsid w:val="003824CD"/>
    <w:rsid w:val="0038252E"/>
    <w:rsid w:val="003826AD"/>
    <w:rsid w:val="003826C6"/>
    <w:rsid w:val="0038274F"/>
    <w:rsid w:val="003827BE"/>
    <w:rsid w:val="0038281A"/>
    <w:rsid w:val="00382892"/>
    <w:rsid w:val="00382A11"/>
    <w:rsid w:val="00382A53"/>
    <w:rsid w:val="00382A77"/>
    <w:rsid w:val="00382AEF"/>
    <w:rsid w:val="00382B39"/>
    <w:rsid w:val="00382B45"/>
    <w:rsid w:val="00382B86"/>
    <w:rsid w:val="00382C34"/>
    <w:rsid w:val="00382CDB"/>
    <w:rsid w:val="00382FC3"/>
    <w:rsid w:val="00383090"/>
    <w:rsid w:val="003830DF"/>
    <w:rsid w:val="003831AD"/>
    <w:rsid w:val="00383213"/>
    <w:rsid w:val="0038322C"/>
    <w:rsid w:val="003832F9"/>
    <w:rsid w:val="00383313"/>
    <w:rsid w:val="00383382"/>
    <w:rsid w:val="0038355E"/>
    <w:rsid w:val="003835AE"/>
    <w:rsid w:val="003835DD"/>
    <w:rsid w:val="003836C2"/>
    <w:rsid w:val="00383750"/>
    <w:rsid w:val="00383795"/>
    <w:rsid w:val="003837CA"/>
    <w:rsid w:val="0038389F"/>
    <w:rsid w:val="00383C00"/>
    <w:rsid w:val="00383C4D"/>
    <w:rsid w:val="00383DD0"/>
    <w:rsid w:val="00383DEA"/>
    <w:rsid w:val="00383E33"/>
    <w:rsid w:val="00383E93"/>
    <w:rsid w:val="00383F22"/>
    <w:rsid w:val="00383F63"/>
    <w:rsid w:val="00384029"/>
    <w:rsid w:val="003840BC"/>
    <w:rsid w:val="00384149"/>
    <w:rsid w:val="00384169"/>
    <w:rsid w:val="00384207"/>
    <w:rsid w:val="0038420D"/>
    <w:rsid w:val="0038421E"/>
    <w:rsid w:val="0038427F"/>
    <w:rsid w:val="00384330"/>
    <w:rsid w:val="0038439F"/>
    <w:rsid w:val="003843CA"/>
    <w:rsid w:val="003843F1"/>
    <w:rsid w:val="0038444F"/>
    <w:rsid w:val="0038456C"/>
    <w:rsid w:val="0038457C"/>
    <w:rsid w:val="003845E8"/>
    <w:rsid w:val="003846E9"/>
    <w:rsid w:val="003846EC"/>
    <w:rsid w:val="00384767"/>
    <w:rsid w:val="00384827"/>
    <w:rsid w:val="0038484A"/>
    <w:rsid w:val="003848D4"/>
    <w:rsid w:val="003849D3"/>
    <w:rsid w:val="003849E7"/>
    <w:rsid w:val="00384A25"/>
    <w:rsid w:val="00384ACA"/>
    <w:rsid w:val="00384B77"/>
    <w:rsid w:val="00384C1F"/>
    <w:rsid w:val="00384C41"/>
    <w:rsid w:val="00384C94"/>
    <w:rsid w:val="00384D01"/>
    <w:rsid w:val="00384D0A"/>
    <w:rsid w:val="00384EB3"/>
    <w:rsid w:val="00384F29"/>
    <w:rsid w:val="00384FA0"/>
    <w:rsid w:val="00384FA4"/>
    <w:rsid w:val="00384FFF"/>
    <w:rsid w:val="00385067"/>
    <w:rsid w:val="00385168"/>
    <w:rsid w:val="003851C2"/>
    <w:rsid w:val="003853FD"/>
    <w:rsid w:val="0038545E"/>
    <w:rsid w:val="003856A2"/>
    <w:rsid w:val="0038572C"/>
    <w:rsid w:val="00385735"/>
    <w:rsid w:val="00385853"/>
    <w:rsid w:val="003858AD"/>
    <w:rsid w:val="00385900"/>
    <w:rsid w:val="00385952"/>
    <w:rsid w:val="00385A6F"/>
    <w:rsid w:val="00385A98"/>
    <w:rsid w:val="00385ADE"/>
    <w:rsid w:val="00385B1F"/>
    <w:rsid w:val="00385B2D"/>
    <w:rsid w:val="00385D59"/>
    <w:rsid w:val="00385D92"/>
    <w:rsid w:val="00386016"/>
    <w:rsid w:val="0038602D"/>
    <w:rsid w:val="00386037"/>
    <w:rsid w:val="003860ED"/>
    <w:rsid w:val="0038619B"/>
    <w:rsid w:val="00386247"/>
    <w:rsid w:val="0038624E"/>
    <w:rsid w:val="0038627F"/>
    <w:rsid w:val="00386282"/>
    <w:rsid w:val="00386290"/>
    <w:rsid w:val="003862CB"/>
    <w:rsid w:val="003862EF"/>
    <w:rsid w:val="0038663D"/>
    <w:rsid w:val="00386650"/>
    <w:rsid w:val="003866B5"/>
    <w:rsid w:val="003866C2"/>
    <w:rsid w:val="0038676A"/>
    <w:rsid w:val="00386795"/>
    <w:rsid w:val="003867BE"/>
    <w:rsid w:val="003867C4"/>
    <w:rsid w:val="0038683A"/>
    <w:rsid w:val="00386A24"/>
    <w:rsid w:val="00386AA6"/>
    <w:rsid w:val="00386AD8"/>
    <w:rsid w:val="00386B61"/>
    <w:rsid w:val="00386D42"/>
    <w:rsid w:val="00386DA3"/>
    <w:rsid w:val="00386F5E"/>
    <w:rsid w:val="00387115"/>
    <w:rsid w:val="0038722D"/>
    <w:rsid w:val="003872A0"/>
    <w:rsid w:val="003872C4"/>
    <w:rsid w:val="00387320"/>
    <w:rsid w:val="0038732D"/>
    <w:rsid w:val="00387417"/>
    <w:rsid w:val="00387494"/>
    <w:rsid w:val="003874A8"/>
    <w:rsid w:val="003874D0"/>
    <w:rsid w:val="00387575"/>
    <w:rsid w:val="0038770D"/>
    <w:rsid w:val="00387804"/>
    <w:rsid w:val="00387896"/>
    <w:rsid w:val="003878B8"/>
    <w:rsid w:val="00387932"/>
    <w:rsid w:val="00387933"/>
    <w:rsid w:val="0038797A"/>
    <w:rsid w:val="00387A2B"/>
    <w:rsid w:val="00387A6F"/>
    <w:rsid w:val="00387A7C"/>
    <w:rsid w:val="00387AA3"/>
    <w:rsid w:val="00387AD1"/>
    <w:rsid w:val="00387BFB"/>
    <w:rsid w:val="00387CED"/>
    <w:rsid w:val="00387E41"/>
    <w:rsid w:val="00387EA8"/>
    <w:rsid w:val="00387EF7"/>
    <w:rsid w:val="003900C8"/>
    <w:rsid w:val="003900CF"/>
    <w:rsid w:val="0039013C"/>
    <w:rsid w:val="00390265"/>
    <w:rsid w:val="003902BA"/>
    <w:rsid w:val="003902CD"/>
    <w:rsid w:val="0039030B"/>
    <w:rsid w:val="0039037A"/>
    <w:rsid w:val="00390463"/>
    <w:rsid w:val="00390507"/>
    <w:rsid w:val="003905FF"/>
    <w:rsid w:val="0039065C"/>
    <w:rsid w:val="003907F0"/>
    <w:rsid w:val="00390829"/>
    <w:rsid w:val="00390984"/>
    <w:rsid w:val="003909FB"/>
    <w:rsid w:val="00390CEF"/>
    <w:rsid w:val="00390D13"/>
    <w:rsid w:val="00390E0A"/>
    <w:rsid w:val="00390E30"/>
    <w:rsid w:val="00390EAD"/>
    <w:rsid w:val="00390F96"/>
    <w:rsid w:val="00391003"/>
    <w:rsid w:val="0039101A"/>
    <w:rsid w:val="00391026"/>
    <w:rsid w:val="00391054"/>
    <w:rsid w:val="00391231"/>
    <w:rsid w:val="0039123C"/>
    <w:rsid w:val="003912A1"/>
    <w:rsid w:val="00391317"/>
    <w:rsid w:val="00391361"/>
    <w:rsid w:val="00391404"/>
    <w:rsid w:val="00391486"/>
    <w:rsid w:val="0039149E"/>
    <w:rsid w:val="003916CB"/>
    <w:rsid w:val="00391771"/>
    <w:rsid w:val="0039177F"/>
    <w:rsid w:val="00391845"/>
    <w:rsid w:val="0039187A"/>
    <w:rsid w:val="00391918"/>
    <w:rsid w:val="00391C9A"/>
    <w:rsid w:val="00391CC6"/>
    <w:rsid w:val="00391D08"/>
    <w:rsid w:val="00391D35"/>
    <w:rsid w:val="00391D54"/>
    <w:rsid w:val="00391DD3"/>
    <w:rsid w:val="00391DDC"/>
    <w:rsid w:val="00391E5B"/>
    <w:rsid w:val="00391EC9"/>
    <w:rsid w:val="00391F1B"/>
    <w:rsid w:val="00391FE0"/>
    <w:rsid w:val="00392094"/>
    <w:rsid w:val="003920A9"/>
    <w:rsid w:val="00392183"/>
    <w:rsid w:val="003921AD"/>
    <w:rsid w:val="003921B8"/>
    <w:rsid w:val="003921F4"/>
    <w:rsid w:val="00392229"/>
    <w:rsid w:val="00392270"/>
    <w:rsid w:val="0039232B"/>
    <w:rsid w:val="003923A6"/>
    <w:rsid w:val="003924F4"/>
    <w:rsid w:val="00392502"/>
    <w:rsid w:val="00392548"/>
    <w:rsid w:val="003925C2"/>
    <w:rsid w:val="003925F9"/>
    <w:rsid w:val="00392668"/>
    <w:rsid w:val="00392689"/>
    <w:rsid w:val="003927FF"/>
    <w:rsid w:val="00392807"/>
    <w:rsid w:val="0039284A"/>
    <w:rsid w:val="0039286C"/>
    <w:rsid w:val="003928EC"/>
    <w:rsid w:val="003928EF"/>
    <w:rsid w:val="00392945"/>
    <w:rsid w:val="00392B3D"/>
    <w:rsid w:val="00392B86"/>
    <w:rsid w:val="00392BC3"/>
    <w:rsid w:val="00392C13"/>
    <w:rsid w:val="00392C22"/>
    <w:rsid w:val="00392F0D"/>
    <w:rsid w:val="00392F17"/>
    <w:rsid w:val="00392F31"/>
    <w:rsid w:val="00392F9E"/>
    <w:rsid w:val="00393004"/>
    <w:rsid w:val="003930CF"/>
    <w:rsid w:val="00393133"/>
    <w:rsid w:val="003931A3"/>
    <w:rsid w:val="003931A6"/>
    <w:rsid w:val="003931E8"/>
    <w:rsid w:val="0039321D"/>
    <w:rsid w:val="003934C6"/>
    <w:rsid w:val="00393628"/>
    <w:rsid w:val="0039371E"/>
    <w:rsid w:val="00393791"/>
    <w:rsid w:val="00393869"/>
    <w:rsid w:val="00393913"/>
    <w:rsid w:val="00393970"/>
    <w:rsid w:val="00393A20"/>
    <w:rsid w:val="00393AAF"/>
    <w:rsid w:val="00393B93"/>
    <w:rsid w:val="00393C16"/>
    <w:rsid w:val="00393C31"/>
    <w:rsid w:val="00393C69"/>
    <w:rsid w:val="00393F15"/>
    <w:rsid w:val="00393FAF"/>
    <w:rsid w:val="00393FBF"/>
    <w:rsid w:val="00393FD5"/>
    <w:rsid w:val="00394038"/>
    <w:rsid w:val="00394184"/>
    <w:rsid w:val="003941AB"/>
    <w:rsid w:val="00394260"/>
    <w:rsid w:val="0039428E"/>
    <w:rsid w:val="0039447E"/>
    <w:rsid w:val="003944F5"/>
    <w:rsid w:val="0039456A"/>
    <w:rsid w:val="00394582"/>
    <w:rsid w:val="0039463A"/>
    <w:rsid w:val="00394783"/>
    <w:rsid w:val="00394789"/>
    <w:rsid w:val="003947C3"/>
    <w:rsid w:val="00394940"/>
    <w:rsid w:val="00394B6F"/>
    <w:rsid w:val="00394C11"/>
    <w:rsid w:val="00394D20"/>
    <w:rsid w:val="00394D63"/>
    <w:rsid w:val="00394EC6"/>
    <w:rsid w:val="003950BC"/>
    <w:rsid w:val="003950CA"/>
    <w:rsid w:val="00395140"/>
    <w:rsid w:val="00395200"/>
    <w:rsid w:val="00395440"/>
    <w:rsid w:val="003955A4"/>
    <w:rsid w:val="003955B9"/>
    <w:rsid w:val="0039560E"/>
    <w:rsid w:val="0039564D"/>
    <w:rsid w:val="0039565E"/>
    <w:rsid w:val="00395671"/>
    <w:rsid w:val="00395AD6"/>
    <w:rsid w:val="00395B22"/>
    <w:rsid w:val="00395B44"/>
    <w:rsid w:val="00395B68"/>
    <w:rsid w:val="00395BDA"/>
    <w:rsid w:val="00395C81"/>
    <w:rsid w:val="00395D00"/>
    <w:rsid w:val="00395D81"/>
    <w:rsid w:val="00395D89"/>
    <w:rsid w:val="00395D8D"/>
    <w:rsid w:val="00395DEC"/>
    <w:rsid w:val="00395EDD"/>
    <w:rsid w:val="00395F06"/>
    <w:rsid w:val="00395FB7"/>
    <w:rsid w:val="003960FA"/>
    <w:rsid w:val="00396127"/>
    <w:rsid w:val="0039612E"/>
    <w:rsid w:val="003961A9"/>
    <w:rsid w:val="003961AE"/>
    <w:rsid w:val="00396281"/>
    <w:rsid w:val="00396313"/>
    <w:rsid w:val="00396324"/>
    <w:rsid w:val="00396377"/>
    <w:rsid w:val="003963B6"/>
    <w:rsid w:val="00396459"/>
    <w:rsid w:val="003964A2"/>
    <w:rsid w:val="00396617"/>
    <w:rsid w:val="00396629"/>
    <w:rsid w:val="003967A5"/>
    <w:rsid w:val="00396837"/>
    <w:rsid w:val="0039683F"/>
    <w:rsid w:val="0039699C"/>
    <w:rsid w:val="003969A1"/>
    <w:rsid w:val="003969F6"/>
    <w:rsid w:val="00396A39"/>
    <w:rsid w:val="00396AC9"/>
    <w:rsid w:val="00396B1D"/>
    <w:rsid w:val="00396C26"/>
    <w:rsid w:val="00396C53"/>
    <w:rsid w:val="00396E31"/>
    <w:rsid w:val="00396E65"/>
    <w:rsid w:val="00396FB5"/>
    <w:rsid w:val="0039706D"/>
    <w:rsid w:val="003970AA"/>
    <w:rsid w:val="0039711F"/>
    <w:rsid w:val="0039714B"/>
    <w:rsid w:val="00397282"/>
    <w:rsid w:val="00397353"/>
    <w:rsid w:val="003973FA"/>
    <w:rsid w:val="003974A8"/>
    <w:rsid w:val="003975D4"/>
    <w:rsid w:val="00397639"/>
    <w:rsid w:val="0039772E"/>
    <w:rsid w:val="00397804"/>
    <w:rsid w:val="003978C6"/>
    <w:rsid w:val="00397A7C"/>
    <w:rsid w:val="00397A9E"/>
    <w:rsid w:val="00397C81"/>
    <w:rsid w:val="00397C98"/>
    <w:rsid w:val="00397E15"/>
    <w:rsid w:val="00397E9B"/>
    <w:rsid w:val="00397F1B"/>
    <w:rsid w:val="00397F24"/>
    <w:rsid w:val="003A014A"/>
    <w:rsid w:val="003A0232"/>
    <w:rsid w:val="003A02C0"/>
    <w:rsid w:val="003A0351"/>
    <w:rsid w:val="003A03DC"/>
    <w:rsid w:val="003A0408"/>
    <w:rsid w:val="003A04D4"/>
    <w:rsid w:val="003A0614"/>
    <w:rsid w:val="003A063F"/>
    <w:rsid w:val="003A0768"/>
    <w:rsid w:val="003A0775"/>
    <w:rsid w:val="003A0808"/>
    <w:rsid w:val="003A0908"/>
    <w:rsid w:val="003A09BE"/>
    <w:rsid w:val="003A0A22"/>
    <w:rsid w:val="003A0A95"/>
    <w:rsid w:val="003A0B37"/>
    <w:rsid w:val="003A0B6E"/>
    <w:rsid w:val="003A0B7F"/>
    <w:rsid w:val="003A0BEE"/>
    <w:rsid w:val="003A0DB3"/>
    <w:rsid w:val="003A0DD1"/>
    <w:rsid w:val="003A0E12"/>
    <w:rsid w:val="003A0E94"/>
    <w:rsid w:val="003A0EC5"/>
    <w:rsid w:val="003A100F"/>
    <w:rsid w:val="003A1087"/>
    <w:rsid w:val="003A118C"/>
    <w:rsid w:val="003A11B2"/>
    <w:rsid w:val="003A11E0"/>
    <w:rsid w:val="003A122F"/>
    <w:rsid w:val="003A12BF"/>
    <w:rsid w:val="003A131B"/>
    <w:rsid w:val="003A14A4"/>
    <w:rsid w:val="003A1527"/>
    <w:rsid w:val="003A160F"/>
    <w:rsid w:val="003A16A3"/>
    <w:rsid w:val="003A17F0"/>
    <w:rsid w:val="003A1854"/>
    <w:rsid w:val="003A18A8"/>
    <w:rsid w:val="003A1A95"/>
    <w:rsid w:val="003A1B75"/>
    <w:rsid w:val="003A1BA8"/>
    <w:rsid w:val="003A1C26"/>
    <w:rsid w:val="003A1C5F"/>
    <w:rsid w:val="003A1CE9"/>
    <w:rsid w:val="003A1DA2"/>
    <w:rsid w:val="003A1DF9"/>
    <w:rsid w:val="003A20AB"/>
    <w:rsid w:val="003A2181"/>
    <w:rsid w:val="003A223F"/>
    <w:rsid w:val="003A22D0"/>
    <w:rsid w:val="003A23D9"/>
    <w:rsid w:val="003A23F3"/>
    <w:rsid w:val="003A2587"/>
    <w:rsid w:val="003A2701"/>
    <w:rsid w:val="003A2761"/>
    <w:rsid w:val="003A2844"/>
    <w:rsid w:val="003A28F4"/>
    <w:rsid w:val="003A29B6"/>
    <w:rsid w:val="003A2A3E"/>
    <w:rsid w:val="003A2A70"/>
    <w:rsid w:val="003A2BA2"/>
    <w:rsid w:val="003A2C09"/>
    <w:rsid w:val="003A2C64"/>
    <w:rsid w:val="003A2C93"/>
    <w:rsid w:val="003A2D17"/>
    <w:rsid w:val="003A2FB0"/>
    <w:rsid w:val="003A313D"/>
    <w:rsid w:val="003A3370"/>
    <w:rsid w:val="003A3382"/>
    <w:rsid w:val="003A3419"/>
    <w:rsid w:val="003A3574"/>
    <w:rsid w:val="003A35B5"/>
    <w:rsid w:val="003A363A"/>
    <w:rsid w:val="003A36C5"/>
    <w:rsid w:val="003A3709"/>
    <w:rsid w:val="003A3761"/>
    <w:rsid w:val="003A37BF"/>
    <w:rsid w:val="003A3860"/>
    <w:rsid w:val="003A38AA"/>
    <w:rsid w:val="003A395F"/>
    <w:rsid w:val="003A396D"/>
    <w:rsid w:val="003A397A"/>
    <w:rsid w:val="003A3A16"/>
    <w:rsid w:val="003A3A3F"/>
    <w:rsid w:val="003A3A49"/>
    <w:rsid w:val="003A3A91"/>
    <w:rsid w:val="003A3C21"/>
    <w:rsid w:val="003A3C30"/>
    <w:rsid w:val="003A3C52"/>
    <w:rsid w:val="003A3C53"/>
    <w:rsid w:val="003A3C84"/>
    <w:rsid w:val="003A3CEF"/>
    <w:rsid w:val="003A3D0C"/>
    <w:rsid w:val="003A3D5E"/>
    <w:rsid w:val="003A3D7B"/>
    <w:rsid w:val="003A3DAB"/>
    <w:rsid w:val="003A3EC7"/>
    <w:rsid w:val="003A3ECD"/>
    <w:rsid w:val="003A3F04"/>
    <w:rsid w:val="003A3F72"/>
    <w:rsid w:val="003A4053"/>
    <w:rsid w:val="003A4076"/>
    <w:rsid w:val="003A4096"/>
    <w:rsid w:val="003A4172"/>
    <w:rsid w:val="003A41E2"/>
    <w:rsid w:val="003A4220"/>
    <w:rsid w:val="003A4264"/>
    <w:rsid w:val="003A42B7"/>
    <w:rsid w:val="003A42F1"/>
    <w:rsid w:val="003A433E"/>
    <w:rsid w:val="003A43F8"/>
    <w:rsid w:val="003A45FA"/>
    <w:rsid w:val="003A4650"/>
    <w:rsid w:val="003A4731"/>
    <w:rsid w:val="003A48D6"/>
    <w:rsid w:val="003A4943"/>
    <w:rsid w:val="003A4A29"/>
    <w:rsid w:val="003A4B5C"/>
    <w:rsid w:val="003A4B87"/>
    <w:rsid w:val="003A4C87"/>
    <w:rsid w:val="003A4D4A"/>
    <w:rsid w:val="003A4E67"/>
    <w:rsid w:val="003A4EA4"/>
    <w:rsid w:val="003A4F1C"/>
    <w:rsid w:val="003A50D0"/>
    <w:rsid w:val="003A50DB"/>
    <w:rsid w:val="003A50F2"/>
    <w:rsid w:val="003A51B2"/>
    <w:rsid w:val="003A5291"/>
    <w:rsid w:val="003A53D5"/>
    <w:rsid w:val="003A541A"/>
    <w:rsid w:val="003A5428"/>
    <w:rsid w:val="003A54EF"/>
    <w:rsid w:val="003A5535"/>
    <w:rsid w:val="003A55A1"/>
    <w:rsid w:val="003A55AE"/>
    <w:rsid w:val="003A55DF"/>
    <w:rsid w:val="003A5615"/>
    <w:rsid w:val="003A5638"/>
    <w:rsid w:val="003A56B9"/>
    <w:rsid w:val="003A570B"/>
    <w:rsid w:val="003A5720"/>
    <w:rsid w:val="003A582B"/>
    <w:rsid w:val="003A5839"/>
    <w:rsid w:val="003A588A"/>
    <w:rsid w:val="003A58F1"/>
    <w:rsid w:val="003A590E"/>
    <w:rsid w:val="003A5987"/>
    <w:rsid w:val="003A5ADF"/>
    <w:rsid w:val="003A5AE2"/>
    <w:rsid w:val="003A5BCF"/>
    <w:rsid w:val="003A5C38"/>
    <w:rsid w:val="003A5C72"/>
    <w:rsid w:val="003A5D85"/>
    <w:rsid w:val="003A5DB4"/>
    <w:rsid w:val="003A5E32"/>
    <w:rsid w:val="003A5E49"/>
    <w:rsid w:val="003A5EE9"/>
    <w:rsid w:val="003A5F2A"/>
    <w:rsid w:val="003A5F69"/>
    <w:rsid w:val="003A5FC7"/>
    <w:rsid w:val="003A5FD9"/>
    <w:rsid w:val="003A6058"/>
    <w:rsid w:val="003A614D"/>
    <w:rsid w:val="003A6218"/>
    <w:rsid w:val="003A639B"/>
    <w:rsid w:val="003A63A9"/>
    <w:rsid w:val="003A64F0"/>
    <w:rsid w:val="003A6584"/>
    <w:rsid w:val="003A65D4"/>
    <w:rsid w:val="003A670E"/>
    <w:rsid w:val="003A6742"/>
    <w:rsid w:val="003A67FB"/>
    <w:rsid w:val="003A687C"/>
    <w:rsid w:val="003A693A"/>
    <w:rsid w:val="003A6999"/>
    <w:rsid w:val="003A69CC"/>
    <w:rsid w:val="003A69D3"/>
    <w:rsid w:val="003A6A32"/>
    <w:rsid w:val="003A6A43"/>
    <w:rsid w:val="003A6A79"/>
    <w:rsid w:val="003A6B13"/>
    <w:rsid w:val="003A6BF9"/>
    <w:rsid w:val="003A6C72"/>
    <w:rsid w:val="003A6CB3"/>
    <w:rsid w:val="003A6CC1"/>
    <w:rsid w:val="003A6E4D"/>
    <w:rsid w:val="003A6EDA"/>
    <w:rsid w:val="003A6F8C"/>
    <w:rsid w:val="003A7092"/>
    <w:rsid w:val="003A7104"/>
    <w:rsid w:val="003A71F9"/>
    <w:rsid w:val="003A7474"/>
    <w:rsid w:val="003A7515"/>
    <w:rsid w:val="003A7564"/>
    <w:rsid w:val="003A75E1"/>
    <w:rsid w:val="003A7662"/>
    <w:rsid w:val="003A767A"/>
    <w:rsid w:val="003A767D"/>
    <w:rsid w:val="003A769D"/>
    <w:rsid w:val="003A7786"/>
    <w:rsid w:val="003A7793"/>
    <w:rsid w:val="003A7897"/>
    <w:rsid w:val="003A789C"/>
    <w:rsid w:val="003A78B2"/>
    <w:rsid w:val="003A78DB"/>
    <w:rsid w:val="003A79A4"/>
    <w:rsid w:val="003A7A89"/>
    <w:rsid w:val="003A7BAE"/>
    <w:rsid w:val="003A7BE1"/>
    <w:rsid w:val="003A7C94"/>
    <w:rsid w:val="003A7D37"/>
    <w:rsid w:val="003A7E52"/>
    <w:rsid w:val="003A7EA1"/>
    <w:rsid w:val="003B0099"/>
    <w:rsid w:val="003B00A8"/>
    <w:rsid w:val="003B0133"/>
    <w:rsid w:val="003B0134"/>
    <w:rsid w:val="003B02D8"/>
    <w:rsid w:val="003B02EB"/>
    <w:rsid w:val="003B0364"/>
    <w:rsid w:val="003B03FE"/>
    <w:rsid w:val="003B0442"/>
    <w:rsid w:val="003B044B"/>
    <w:rsid w:val="003B04DF"/>
    <w:rsid w:val="003B0558"/>
    <w:rsid w:val="003B057C"/>
    <w:rsid w:val="003B0580"/>
    <w:rsid w:val="003B06CF"/>
    <w:rsid w:val="003B080C"/>
    <w:rsid w:val="003B081B"/>
    <w:rsid w:val="003B0833"/>
    <w:rsid w:val="003B0897"/>
    <w:rsid w:val="003B08BC"/>
    <w:rsid w:val="003B0934"/>
    <w:rsid w:val="003B095A"/>
    <w:rsid w:val="003B0960"/>
    <w:rsid w:val="003B098E"/>
    <w:rsid w:val="003B0AB9"/>
    <w:rsid w:val="003B0B6F"/>
    <w:rsid w:val="003B0C0F"/>
    <w:rsid w:val="003B0CDF"/>
    <w:rsid w:val="003B0D30"/>
    <w:rsid w:val="003B0E9D"/>
    <w:rsid w:val="003B0EB5"/>
    <w:rsid w:val="003B0EED"/>
    <w:rsid w:val="003B0F6E"/>
    <w:rsid w:val="003B0FC1"/>
    <w:rsid w:val="003B0FF1"/>
    <w:rsid w:val="003B0FF4"/>
    <w:rsid w:val="003B106F"/>
    <w:rsid w:val="003B108C"/>
    <w:rsid w:val="003B108D"/>
    <w:rsid w:val="003B10C1"/>
    <w:rsid w:val="003B112A"/>
    <w:rsid w:val="003B117D"/>
    <w:rsid w:val="003B1180"/>
    <w:rsid w:val="003B1181"/>
    <w:rsid w:val="003B1214"/>
    <w:rsid w:val="003B1226"/>
    <w:rsid w:val="003B1279"/>
    <w:rsid w:val="003B1288"/>
    <w:rsid w:val="003B12A1"/>
    <w:rsid w:val="003B141F"/>
    <w:rsid w:val="003B14C4"/>
    <w:rsid w:val="003B14D7"/>
    <w:rsid w:val="003B151F"/>
    <w:rsid w:val="003B1582"/>
    <w:rsid w:val="003B15CE"/>
    <w:rsid w:val="003B1677"/>
    <w:rsid w:val="003B1693"/>
    <w:rsid w:val="003B16A7"/>
    <w:rsid w:val="003B175D"/>
    <w:rsid w:val="003B177B"/>
    <w:rsid w:val="003B1788"/>
    <w:rsid w:val="003B17E4"/>
    <w:rsid w:val="003B1813"/>
    <w:rsid w:val="003B182C"/>
    <w:rsid w:val="003B1865"/>
    <w:rsid w:val="003B193F"/>
    <w:rsid w:val="003B196B"/>
    <w:rsid w:val="003B19D3"/>
    <w:rsid w:val="003B19DE"/>
    <w:rsid w:val="003B1A08"/>
    <w:rsid w:val="003B1A0D"/>
    <w:rsid w:val="003B1A3A"/>
    <w:rsid w:val="003B1A4F"/>
    <w:rsid w:val="003B1A5F"/>
    <w:rsid w:val="003B1A65"/>
    <w:rsid w:val="003B1B33"/>
    <w:rsid w:val="003B1B4B"/>
    <w:rsid w:val="003B1B6D"/>
    <w:rsid w:val="003B1CF2"/>
    <w:rsid w:val="003B1E0C"/>
    <w:rsid w:val="003B1E1E"/>
    <w:rsid w:val="003B1E45"/>
    <w:rsid w:val="003B1F52"/>
    <w:rsid w:val="003B1F65"/>
    <w:rsid w:val="003B1F71"/>
    <w:rsid w:val="003B1F86"/>
    <w:rsid w:val="003B2075"/>
    <w:rsid w:val="003B2076"/>
    <w:rsid w:val="003B20F2"/>
    <w:rsid w:val="003B2108"/>
    <w:rsid w:val="003B2109"/>
    <w:rsid w:val="003B21B4"/>
    <w:rsid w:val="003B221C"/>
    <w:rsid w:val="003B2231"/>
    <w:rsid w:val="003B22C7"/>
    <w:rsid w:val="003B242D"/>
    <w:rsid w:val="003B246D"/>
    <w:rsid w:val="003B2516"/>
    <w:rsid w:val="003B2664"/>
    <w:rsid w:val="003B2670"/>
    <w:rsid w:val="003B2712"/>
    <w:rsid w:val="003B27D2"/>
    <w:rsid w:val="003B2895"/>
    <w:rsid w:val="003B28B0"/>
    <w:rsid w:val="003B2983"/>
    <w:rsid w:val="003B29D3"/>
    <w:rsid w:val="003B2D25"/>
    <w:rsid w:val="003B2D30"/>
    <w:rsid w:val="003B2DE3"/>
    <w:rsid w:val="003B2DEA"/>
    <w:rsid w:val="003B2E53"/>
    <w:rsid w:val="003B2EB3"/>
    <w:rsid w:val="003B3016"/>
    <w:rsid w:val="003B3122"/>
    <w:rsid w:val="003B334C"/>
    <w:rsid w:val="003B33D3"/>
    <w:rsid w:val="003B3486"/>
    <w:rsid w:val="003B350B"/>
    <w:rsid w:val="003B350C"/>
    <w:rsid w:val="003B3515"/>
    <w:rsid w:val="003B357E"/>
    <w:rsid w:val="003B359F"/>
    <w:rsid w:val="003B3643"/>
    <w:rsid w:val="003B3687"/>
    <w:rsid w:val="003B36AB"/>
    <w:rsid w:val="003B3766"/>
    <w:rsid w:val="003B3810"/>
    <w:rsid w:val="003B382D"/>
    <w:rsid w:val="003B389F"/>
    <w:rsid w:val="003B394A"/>
    <w:rsid w:val="003B398C"/>
    <w:rsid w:val="003B3A35"/>
    <w:rsid w:val="003B3A9E"/>
    <w:rsid w:val="003B3AE5"/>
    <w:rsid w:val="003B3B2C"/>
    <w:rsid w:val="003B3B9B"/>
    <w:rsid w:val="003B3C43"/>
    <w:rsid w:val="003B3CF0"/>
    <w:rsid w:val="003B3DD9"/>
    <w:rsid w:val="003B3E1A"/>
    <w:rsid w:val="003B3E46"/>
    <w:rsid w:val="003B3E5F"/>
    <w:rsid w:val="003B3EE3"/>
    <w:rsid w:val="003B3FA6"/>
    <w:rsid w:val="003B40A7"/>
    <w:rsid w:val="003B41D7"/>
    <w:rsid w:val="003B41E8"/>
    <w:rsid w:val="003B4256"/>
    <w:rsid w:val="003B4276"/>
    <w:rsid w:val="003B4287"/>
    <w:rsid w:val="003B42FF"/>
    <w:rsid w:val="003B4312"/>
    <w:rsid w:val="003B431B"/>
    <w:rsid w:val="003B4328"/>
    <w:rsid w:val="003B4335"/>
    <w:rsid w:val="003B4359"/>
    <w:rsid w:val="003B4388"/>
    <w:rsid w:val="003B4392"/>
    <w:rsid w:val="003B43B1"/>
    <w:rsid w:val="003B43E5"/>
    <w:rsid w:val="003B4405"/>
    <w:rsid w:val="003B4417"/>
    <w:rsid w:val="003B4443"/>
    <w:rsid w:val="003B4519"/>
    <w:rsid w:val="003B4557"/>
    <w:rsid w:val="003B468A"/>
    <w:rsid w:val="003B47A3"/>
    <w:rsid w:val="003B489E"/>
    <w:rsid w:val="003B4900"/>
    <w:rsid w:val="003B4929"/>
    <w:rsid w:val="003B492F"/>
    <w:rsid w:val="003B4980"/>
    <w:rsid w:val="003B49BA"/>
    <w:rsid w:val="003B4A06"/>
    <w:rsid w:val="003B4A68"/>
    <w:rsid w:val="003B4AF1"/>
    <w:rsid w:val="003B4B40"/>
    <w:rsid w:val="003B4B61"/>
    <w:rsid w:val="003B4B7E"/>
    <w:rsid w:val="003B4B7F"/>
    <w:rsid w:val="003B4D5D"/>
    <w:rsid w:val="003B4DA9"/>
    <w:rsid w:val="003B4E1E"/>
    <w:rsid w:val="003B4E7D"/>
    <w:rsid w:val="003B4EE3"/>
    <w:rsid w:val="003B4F13"/>
    <w:rsid w:val="003B4FD3"/>
    <w:rsid w:val="003B50AF"/>
    <w:rsid w:val="003B510D"/>
    <w:rsid w:val="003B51E6"/>
    <w:rsid w:val="003B51EF"/>
    <w:rsid w:val="003B5201"/>
    <w:rsid w:val="003B5352"/>
    <w:rsid w:val="003B56A7"/>
    <w:rsid w:val="003B56FA"/>
    <w:rsid w:val="003B572D"/>
    <w:rsid w:val="003B57BC"/>
    <w:rsid w:val="003B58A3"/>
    <w:rsid w:val="003B58EB"/>
    <w:rsid w:val="003B5958"/>
    <w:rsid w:val="003B5970"/>
    <w:rsid w:val="003B59D4"/>
    <w:rsid w:val="003B5A4B"/>
    <w:rsid w:val="003B5B4C"/>
    <w:rsid w:val="003B5C49"/>
    <w:rsid w:val="003B5D1F"/>
    <w:rsid w:val="003B5D52"/>
    <w:rsid w:val="003B5E89"/>
    <w:rsid w:val="003B5EA6"/>
    <w:rsid w:val="003B5EB4"/>
    <w:rsid w:val="003B5ED3"/>
    <w:rsid w:val="003B5F67"/>
    <w:rsid w:val="003B5FB7"/>
    <w:rsid w:val="003B6014"/>
    <w:rsid w:val="003B606B"/>
    <w:rsid w:val="003B60B3"/>
    <w:rsid w:val="003B60D6"/>
    <w:rsid w:val="003B6112"/>
    <w:rsid w:val="003B6209"/>
    <w:rsid w:val="003B633E"/>
    <w:rsid w:val="003B63DE"/>
    <w:rsid w:val="003B6420"/>
    <w:rsid w:val="003B643E"/>
    <w:rsid w:val="003B6466"/>
    <w:rsid w:val="003B64A0"/>
    <w:rsid w:val="003B662A"/>
    <w:rsid w:val="003B66A2"/>
    <w:rsid w:val="003B66E5"/>
    <w:rsid w:val="003B6721"/>
    <w:rsid w:val="003B6764"/>
    <w:rsid w:val="003B67B9"/>
    <w:rsid w:val="003B67D2"/>
    <w:rsid w:val="003B6807"/>
    <w:rsid w:val="003B6A38"/>
    <w:rsid w:val="003B6A78"/>
    <w:rsid w:val="003B6A8D"/>
    <w:rsid w:val="003B6B35"/>
    <w:rsid w:val="003B6BAD"/>
    <w:rsid w:val="003B6BF8"/>
    <w:rsid w:val="003B6E43"/>
    <w:rsid w:val="003B6E5F"/>
    <w:rsid w:val="003B6E6F"/>
    <w:rsid w:val="003B6F12"/>
    <w:rsid w:val="003B6F73"/>
    <w:rsid w:val="003B70A6"/>
    <w:rsid w:val="003B7120"/>
    <w:rsid w:val="003B717F"/>
    <w:rsid w:val="003B71FB"/>
    <w:rsid w:val="003B7236"/>
    <w:rsid w:val="003B730D"/>
    <w:rsid w:val="003B732C"/>
    <w:rsid w:val="003B7416"/>
    <w:rsid w:val="003B747F"/>
    <w:rsid w:val="003B74FA"/>
    <w:rsid w:val="003B7505"/>
    <w:rsid w:val="003B752E"/>
    <w:rsid w:val="003B753C"/>
    <w:rsid w:val="003B7590"/>
    <w:rsid w:val="003B75F1"/>
    <w:rsid w:val="003B7642"/>
    <w:rsid w:val="003B7686"/>
    <w:rsid w:val="003B76B5"/>
    <w:rsid w:val="003B7713"/>
    <w:rsid w:val="003B78EE"/>
    <w:rsid w:val="003B796F"/>
    <w:rsid w:val="003B7974"/>
    <w:rsid w:val="003B7A95"/>
    <w:rsid w:val="003B7B75"/>
    <w:rsid w:val="003B7BBB"/>
    <w:rsid w:val="003B7BED"/>
    <w:rsid w:val="003B7DAE"/>
    <w:rsid w:val="003C022E"/>
    <w:rsid w:val="003C02EA"/>
    <w:rsid w:val="003C040B"/>
    <w:rsid w:val="003C042E"/>
    <w:rsid w:val="003C0478"/>
    <w:rsid w:val="003C05DF"/>
    <w:rsid w:val="003C06BE"/>
    <w:rsid w:val="003C071E"/>
    <w:rsid w:val="003C0756"/>
    <w:rsid w:val="003C0865"/>
    <w:rsid w:val="003C08F0"/>
    <w:rsid w:val="003C08FD"/>
    <w:rsid w:val="003C090B"/>
    <w:rsid w:val="003C098D"/>
    <w:rsid w:val="003C09EC"/>
    <w:rsid w:val="003C0A2F"/>
    <w:rsid w:val="003C0B1F"/>
    <w:rsid w:val="003C0B46"/>
    <w:rsid w:val="003C0BEA"/>
    <w:rsid w:val="003C0BEF"/>
    <w:rsid w:val="003C0C30"/>
    <w:rsid w:val="003C0C3F"/>
    <w:rsid w:val="003C0E3F"/>
    <w:rsid w:val="003C0E98"/>
    <w:rsid w:val="003C0ECF"/>
    <w:rsid w:val="003C112C"/>
    <w:rsid w:val="003C11A5"/>
    <w:rsid w:val="003C1232"/>
    <w:rsid w:val="003C1297"/>
    <w:rsid w:val="003C12B3"/>
    <w:rsid w:val="003C1364"/>
    <w:rsid w:val="003C1421"/>
    <w:rsid w:val="003C148B"/>
    <w:rsid w:val="003C14E1"/>
    <w:rsid w:val="003C1612"/>
    <w:rsid w:val="003C179A"/>
    <w:rsid w:val="003C1805"/>
    <w:rsid w:val="003C1898"/>
    <w:rsid w:val="003C189D"/>
    <w:rsid w:val="003C18AF"/>
    <w:rsid w:val="003C18DF"/>
    <w:rsid w:val="003C1905"/>
    <w:rsid w:val="003C1951"/>
    <w:rsid w:val="003C1A11"/>
    <w:rsid w:val="003C1B29"/>
    <w:rsid w:val="003C1B60"/>
    <w:rsid w:val="003C1C14"/>
    <w:rsid w:val="003C1C68"/>
    <w:rsid w:val="003C1CE2"/>
    <w:rsid w:val="003C1D48"/>
    <w:rsid w:val="003C1DAF"/>
    <w:rsid w:val="003C1EB2"/>
    <w:rsid w:val="003C1F23"/>
    <w:rsid w:val="003C1F9E"/>
    <w:rsid w:val="003C1FE6"/>
    <w:rsid w:val="003C2028"/>
    <w:rsid w:val="003C22F3"/>
    <w:rsid w:val="003C2411"/>
    <w:rsid w:val="003C2417"/>
    <w:rsid w:val="003C2487"/>
    <w:rsid w:val="003C2584"/>
    <w:rsid w:val="003C25E0"/>
    <w:rsid w:val="003C2635"/>
    <w:rsid w:val="003C2811"/>
    <w:rsid w:val="003C2820"/>
    <w:rsid w:val="003C28DB"/>
    <w:rsid w:val="003C295A"/>
    <w:rsid w:val="003C2990"/>
    <w:rsid w:val="003C2B06"/>
    <w:rsid w:val="003C2BC5"/>
    <w:rsid w:val="003C2BFB"/>
    <w:rsid w:val="003C2CCF"/>
    <w:rsid w:val="003C2E2B"/>
    <w:rsid w:val="003C2EFA"/>
    <w:rsid w:val="003C2F72"/>
    <w:rsid w:val="003C2FB4"/>
    <w:rsid w:val="003C301A"/>
    <w:rsid w:val="003C334A"/>
    <w:rsid w:val="003C33D6"/>
    <w:rsid w:val="003C340B"/>
    <w:rsid w:val="003C3546"/>
    <w:rsid w:val="003C355C"/>
    <w:rsid w:val="003C365A"/>
    <w:rsid w:val="003C3672"/>
    <w:rsid w:val="003C3794"/>
    <w:rsid w:val="003C38DA"/>
    <w:rsid w:val="003C3913"/>
    <w:rsid w:val="003C3923"/>
    <w:rsid w:val="003C3928"/>
    <w:rsid w:val="003C3A12"/>
    <w:rsid w:val="003C3B29"/>
    <w:rsid w:val="003C3B5C"/>
    <w:rsid w:val="003C3BE2"/>
    <w:rsid w:val="003C3D10"/>
    <w:rsid w:val="003C3F47"/>
    <w:rsid w:val="003C3FAB"/>
    <w:rsid w:val="003C4047"/>
    <w:rsid w:val="003C4049"/>
    <w:rsid w:val="003C404F"/>
    <w:rsid w:val="003C40CD"/>
    <w:rsid w:val="003C4246"/>
    <w:rsid w:val="003C425F"/>
    <w:rsid w:val="003C4288"/>
    <w:rsid w:val="003C43DE"/>
    <w:rsid w:val="003C4403"/>
    <w:rsid w:val="003C4443"/>
    <w:rsid w:val="003C445E"/>
    <w:rsid w:val="003C4552"/>
    <w:rsid w:val="003C4566"/>
    <w:rsid w:val="003C46E6"/>
    <w:rsid w:val="003C472B"/>
    <w:rsid w:val="003C4878"/>
    <w:rsid w:val="003C48D0"/>
    <w:rsid w:val="003C48F7"/>
    <w:rsid w:val="003C494A"/>
    <w:rsid w:val="003C4A6B"/>
    <w:rsid w:val="003C4ABF"/>
    <w:rsid w:val="003C4AC9"/>
    <w:rsid w:val="003C4AEA"/>
    <w:rsid w:val="003C4D24"/>
    <w:rsid w:val="003C4D2A"/>
    <w:rsid w:val="003C4DE1"/>
    <w:rsid w:val="003C4E31"/>
    <w:rsid w:val="003C4E7E"/>
    <w:rsid w:val="003C4EE1"/>
    <w:rsid w:val="003C5130"/>
    <w:rsid w:val="003C5197"/>
    <w:rsid w:val="003C51DA"/>
    <w:rsid w:val="003C51FD"/>
    <w:rsid w:val="003C524F"/>
    <w:rsid w:val="003C5320"/>
    <w:rsid w:val="003C541C"/>
    <w:rsid w:val="003C54AD"/>
    <w:rsid w:val="003C5546"/>
    <w:rsid w:val="003C5567"/>
    <w:rsid w:val="003C56A4"/>
    <w:rsid w:val="003C56D9"/>
    <w:rsid w:val="003C5722"/>
    <w:rsid w:val="003C5885"/>
    <w:rsid w:val="003C58B6"/>
    <w:rsid w:val="003C598F"/>
    <w:rsid w:val="003C5998"/>
    <w:rsid w:val="003C59AA"/>
    <w:rsid w:val="003C5A02"/>
    <w:rsid w:val="003C5A0A"/>
    <w:rsid w:val="003C5AC5"/>
    <w:rsid w:val="003C5C0E"/>
    <w:rsid w:val="003C5C1A"/>
    <w:rsid w:val="003C5D47"/>
    <w:rsid w:val="003C5D7D"/>
    <w:rsid w:val="003C5DE9"/>
    <w:rsid w:val="003C5E18"/>
    <w:rsid w:val="003C6037"/>
    <w:rsid w:val="003C620E"/>
    <w:rsid w:val="003C62F0"/>
    <w:rsid w:val="003C6305"/>
    <w:rsid w:val="003C640C"/>
    <w:rsid w:val="003C656D"/>
    <w:rsid w:val="003C65EA"/>
    <w:rsid w:val="003C6614"/>
    <w:rsid w:val="003C6660"/>
    <w:rsid w:val="003C6688"/>
    <w:rsid w:val="003C68A8"/>
    <w:rsid w:val="003C6978"/>
    <w:rsid w:val="003C6AFF"/>
    <w:rsid w:val="003C6B45"/>
    <w:rsid w:val="003C6D7F"/>
    <w:rsid w:val="003C6E6C"/>
    <w:rsid w:val="003C6F1E"/>
    <w:rsid w:val="003C6F2B"/>
    <w:rsid w:val="003C6F95"/>
    <w:rsid w:val="003C6FB1"/>
    <w:rsid w:val="003C703D"/>
    <w:rsid w:val="003C716F"/>
    <w:rsid w:val="003C71EC"/>
    <w:rsid w:val="003C722C"/>
    <w:rsid w:val="003C724B"/>
    <w:rsid w:val="003C7256"/>
    <w:rsid w:val="003C7260"/>
    <w:rsid w:val="003C7268"/>
    <w:rsid w:val="003C7282"/>
    <w:rsid w:val="003C72D9"/>
    <w:rsid w:val="003C7361"/>
    <w:rsid w:val="003C7420"/>
    <w:rsid w:val="003C7423"/>
    <w:rsid w:val="003C7467"/>
    <w:rsid w:val="003C75EF"/>
    <w:rsid w:val="003C7747"/>
    <w:rsid w:val="003C7755"/>
    <w:rsid w:val="003C77AC"/>
    <w:rsid w:val="003C77BA"/>
    <w:rsid w:val="003C7839"/>
    <w:rsid w:val="003C78C3"/>
    <w:rsid w:val="003C7B62"/>
    <w:rsid w:val="003C7C2B"/>
    <w:rsid w:val="003C7C63"/>
    <w:rsid w:val="003C7C9A"/>
    <w:rsid w:val="003C7D6B"/>
    <w:rsid w:val="003C7E34"/>
    <w:rsid w:val="003C7E60"/>
    <w:rsid w:val="003C7EF4"/>
    <w:rsid w:val="003D0128"/>
    <w:rsid w:val="003D01DA"/>
    <w:rsid w:val="003D0219"/>
    <w:rsid w:val="003D0279"/>
    <w:rsid w:val="003D02D4"/>
    <w:rsid w:val="003D0381"/>
    <w:rsid w:val="003D0399"/>
    <w:rsid w:val="003D0450"/>
    <w:rsid w:val="003D04F1"/>
    <w:rsid w:val="003D0526"/>
    <w:rsid w:val="003D0547"/>
    <w:rsid w:val="003D06EF"/>
    <w:rsid w:val="003D072B"/>
    <w:rsid w:val="003D075A"/>
    <w:rsid w:val="003D07CE"/>
    <w:rsid w:val="003D082F"/>
    <w:rsid w:val="003D0951"/>
    <w:rsid w:val="003D0978"/>
    <w:rsid w:val="003D09A6"/>
    <w:rsid w:val="003D0A2A"/>
    <w:rsid w:val="003D0A31"/>
    <w:rsid w:val="003D0AD6"/>
    <w:rsid w:val="003D0AF0"/>
    <w:rsid w:val="003D0B04"/>
    <w:rsid w:val="003D0B08"/>
    <w:rsid w:val="003D0B09"/>
    <w:rsid w:val="003D0B3C"/>
    <w:rsid w:val="003D0C2D"/>
    <w:rsid w:val="003D0D7F"/>
    <w:rsid w:val="003D0EF0"/>
    <w:rsid w:val="003D0F62"/>
    <w:rsid w:val="003D1111"/>
    <w:rsid w:val="003D11B7"/>
    <w:rsid w:val="003D1267"/>
    <w:rsid w:val="003D12BD"/>
    <w:rsid w:val="003D14A4"/>
    <w:rsid w:val="003D14FC"/>
    <w:rsid w:val="003D1518"/>
    <w:rsid w:val="003D15C2"/>
    <w:rsid w:val="003D161E"/>
    <w:rsid w:val="003D1635"/>
    <w:rsid w:val="003D1659"/>
    <w:rsid w:val="003D16AD"/>
    <w:rsid w:val="003D172B"/>
    <w:rsid w:val="003D192A"/>
    <w:rsid w:val="003D1A02"/>
    <w:rsid w:val="003D1A80"/>
    <w:rsid w:val="003D1A86"/>
    <w:rsid w:val="003D1BD8"/>
    <w:rsid w:val="003D1C58"/>
    <w:rsid w:val="003D1C9B"/>
    <w:rsid w:val="003D1CDF"/>
    <w:rsid w:val="003D1DEE"/>
    <w:rsid w:val="003D1E14"/>
    <w:rsid w:val="003D1EB6"/>
    <w:rsid w:val="003D1EE9"/>
    <w:rsid w:val="003D20D0"/>
    <w:rsid w:val="003D212C"/>
    <w:rsid w:val="003D2219"/>
    <w:rsid w:val="003D224B"/>
    <w:rsid w:val="003D2258"/>
    <w:rsid w:val="003D2429"/>
    <w:rsid w:val="003D244A"/>
    <w:rsid w:val="003D2482"/>
    <w:rsid w:val="003D24E4"/>
    <w:rsid w:val="003D24F1"/>
    <w:rsid w:val="003D261F"/>
    <w:rsid w:val="003D28E1"/>
    <w:rsid w:val="003D2946"/>
    <w:rsid w:val="003D2A3C"/>
    <w:rsid w:val="003D2A7C"/>
    <w:rsid w:val="003D2B6F"/>
    <w:rsid w:val="003D2B7B"/>
    <w:rsid w:val="003D2BA4"/>
    <w:rsid w:val="003D2D42"/>
    <w:rsid w:val="003D2E06"/>
    <w:rsid w:val="003D2E85"/>
    <w:rsid w:val="003D2EFB"/>
    <w:rsid w:val="003D2F69"/>
    <w:rsid w:val="003D2F76"/>
    <w:rsid w:val="003D3010"/>
    <w:rsid w:val="003D3013"/>
    <w:rsid w:val="003D320B"/>
    <w:rsid w:val="003D33E6"/>
    <w:rsid w:val="003D34BC"/>
    <w:rsid w:val="003D3552"/>
    <w:rsid w:val="003D35DB"/>
    <w:rsid w:val="003D3623"/>
    <w:rsid w:val="003D372E"/>
    <w:rsid w:val="003D3775"/>
    <w:rsid w:val="003D37CB"/>
    <w:rsid w:val="003D3872"/>
    <w:rsid w:val="003D3882"/>
    <w:rsid w:val="003D38AA"/>
    <w:rsid w:val="003D3A7F"/>
    <w:rsid w:val="003D3BE0"/>
    <w:rsid w:val="003D3C0F"/>
    <w:rsid w:val="003D3D87"/>
    <w:rsid w:val="003D3DB4"/>
    <w:rsid w:val="003D3DF6"/>
    <w:rsid w:val="003D3E93"/>
    <w:rsid w:val="003D404B"/>
    <w:rsid w:val="003D4096"/>
    <w:rsid w:val="003D40A5"/>
    <w:rsid w:val="003D4167"/>
    <w:rsid w:val="003D416D"/>
    <w:rsid w:val="003D41DE"/>
    <w:rsid w:val="003D41EE"/>
    <w:rsid w:val="003D4212"/>
    <w:rsid w:val="003D421A"/>
    <w:rsid w:val="003D424B"/>
    <w:rsid w:val="003D42F9"/>
    <w:rsid w:val="003D4398"/>
    <w:rsid w:val="003D4492"/>
    <w:rsid w:val="003D4497"/>
    <w:rsid w:val="003D4498"/>
    <w:rsid w:val="003D462B"/>
    <w:rsid w:val="003D476F"/>
    <w:rsid w:val="003D4855"/>
    <w:rsid w:val="003D489E"/>
    <w:rsid w:val="003D48A9"/>
    <w:rsid w:val="003D494C"/>
    <w:rsid w:val="003D49BB"/>
    <w:rsid w:val="003D49CF"/>
    <w:rsid w:val="003D4A1C"/>
    <w:rsid w:val="003D4AC8"/>
    <w:rsid w:val="003D4B7C"/>
    <w:rsid w:val="003D4C8A"/>
    <w:rsid w:val="003D4D46"/>
    <w:rsid w:val="003D4E40"/>
    <w:rsid w:val="003D4E92"/>
    <w:rsid w:val="003D4F31"/>
    <w:rsid w:val="003D4FE2"/>
    <w:rsid w:val="003D4FE7"/>
    <w:rsid w:val="003D5091"/>
    <w:rsid w:val="003D53A2"/>
    <w:rsid w:val="003D5496"/>
    <w:rsid w:val="003D54D9"/>
    <w:rsid w:val="003D552B"/>
    <w:rsid w:val="003D55CC"/>
    <w:rsid w:val="003D57B6"/>
    <w:rsid w:val="003D57B8"/>
    <w:rsid w:val="003D5A47"/>
    <w:rsid w:val="003D5A86"/>
    <w:rsid w:val="003D5A90"/>
    <w:rsid w:val="003D5AF0"/>
    <w:rsid w:val="003D5BE0"/>
    <w:rsid w:val="003D5C91"/>
    <w:rsid w:val="003D5D07"/>
    <w:rsid w:val="003D5DD9"/>
    <w:rsid w:val="003D5E42"/>
    <w:rsid w:val="003D5FDC"/>
    <w:rsid w:val="003D618C"/>
    <w:rsid w:val="003D62D5"/>
    <w:rsid w:val="003D63DA"/>
    <w:rsid w:val="003D63F3"/>
    <w:rsid w:val="003D64FF"/>
    <w:rsid w:val="003D66E4"/>
    <w:rsid w:val="003D679F"/>
    <w:rsid w:val="003D6973"/>
    <w:rsid w:val="003D6A52"/>
    <w:rsid w:val="003D6A67"/>
    <w:rsid w:val="003D6AED"/>
    <w:rsid w:val="003D6C77"/>
    <w:rsid w:val="003D6CE4"/>
    <w:rsid w:val="003D6D3F"/>
    <w:rsid w:val="003D6D41"/>
    <w:rsid w:val="003D6D60"/>
    <w:rsid w:val="003D6E66"/>
    <w:rsid w:val="003D6E7C"/>
    <w:rsid w:val="003D6EF4"/>
    <w:rsid w:val="003D71BB"/>
    <w:rsid w:val="003D738A"/>
    <w:rsid w:val="003D73F8"/>
    <w:rsid w:val="003D7525"/>
    <w:rsid w:val="003D7538"/>
    <w:rsid w:val="003D753C"/>
    <w:rsid w:val="003D75FF"/>
    <w:rsid w:val="003D76CC"/>
    <w:rsid w:val="003D76FC"/>
    <w:rsid w:val="003D7871"/>
    <w:rsid w:val="003D7883"/>
    <w:rsid w:val="003D799C"/>
    <w:rsid w:val="003D79A0"/>
    <w:rsid w:val="003D79D1"/>
    <w:rsid w:val="003D7A4E"/>
    <w:rsid w:val="003D7A7A"/>
    <w:rsid w:val="003D7A95"/>
    <w:rsid w:val="003D7AE1"/>
    <w:rsid w:val="003D7B05"/>
    <w:rsid w:val="003D7B20"/>
    <w:rsid w:val="003D7BC2"/>
    <w:rsid w:val="003D7D88"/>
    <w:rsid w:val="003D7DDD"/>
    <w:rsid w:val="003D7F28"/>
    <w:rsid w:val="003E002D"/>
    <w:rsid w:val="003E003E"/>
    <w:rsid w:val="003E0087"/>
    <w:rsid w:val="003E0109"/>
    <w:rsid w:val="003E0130"/>
    <w:rsid w:val="003E023A"/>
    <w:rsid w:val="003E0384"/>
    <w:rsid w:val="003E0388"/>
    <w:rsid w:val="003E047C"/>
    <w:rsid w:val="003E04A4"/>
    <w:rsid w:val="003E050E"/>
    <w:rsid w:val="003E062F"/>
    <w:rsid w:val="003E064C"/>
    <w:rsid w:val="003E0677"/>
    <w:rsid w:val="003E0727"/>
    <w:rsid w:val="003E07F8"/>
    <w:rsid w:val="003E0954"/>
    <w:rsid w:val="003E0985"/>
    <w:rsid w:val="003E0A26"/>
    <w:rsid w:val="003E0AF6"/>
    <w:rsid w:val="003E0B08"/>
    <w:rsid w:val="003E0C24"/>
    <w:rsid w:val="003E0C70"/>
    <w:rsid w:val="003E0C8B"/>
    <w:rsid w:val="003E0CA3"/>
    <w:rsid w:val="003E0D32"/>
    <w:rsid w:val="003E0D41"/>
    <w:rsid w:val="003E0D81"/>
    <w:rsid w:val="003E0D8A"/>
    <w:rsid w:val="003E0E4B"/>
    <w:rsid w:val="003E0FCF"/>
    <w:rsid w:val="003E108B"/>
    <w:rsid w:val="003E10C8"/>
    <w:rsid w:val="003E1114"/>
    <w:rsid w:val="003E1247"/>
    <w:rsid w:val="003E1272"/>
    <w:rsid w:val="003E133A"/>
    <w:rsid w:val="003E1377"/>
    <w:rsid w:val="003E1417"/>
    <w:rsid w:val="003E1499"/>
    <w:rsid w:val="003E1519"/>
    <w:rsid w:val="003E1578"/>
    <w:rsid w:val="003E15C9"/>
    <w:rsid w:val="003E1627"/>
    <w:rsid w:val="003E1670"/>
    <w:rsid w:val="003E1749"/>
    <w:rsid w:val="003E187D"/>
    <w:rsid w:val="003E1A16"/>
    <w:rsid w:val="003E1B00"/>
    <w:rsid w:val="003E1C19"/>
    <w:rsid w:val="003E1CB8"/>
    <w:rsid w:val="003E1CCD"/>
    <w:rsid w:val="003E1D5D"/>
    <w:rsid w:val="003E1DE0"/>
    <w:rsid w:val="003E1E50"/>
    <w:rsid w:val="003E1EFC"/>
    <w:rsid w:val="003E1F51"/>
    <w:rsid w:val="003E2096"/>
    <w:rsid w:val="003E20CD"/>
    <w:rsid w:val="003E213E"/>
    <w:rsid w:val="003E218E"/>
    <w:rsid w:val="003E2199"/>
    <w:rsid w:val="003E21BC"/>
    <w:rsid w:val="003E21D0"/>
    <w:rsid w:val="003E22AD"/>
    <w:rsid w:val="003E2336"/>
    <w:rsid w:val="003E24BE"/>
    <w:rsid w:val="003E256C"/>
    <w:rsid w:val="003E25AB"/>
    <w:rsid w:val="003E2609"/>
    <w:rsid w:val="003E263B"/>
    <w:rsid w:val="003E263D"/>
    <w:rsid w:val="003E2687"/>
    <w:rsid w:val="003E26E0"/>
    <w:rsid w:val="003E27AF"/>
    <w:rsid w:val="003E2969"/>
    <w:rsid w:val="003E29CB"/>
    <w:rsid w:val="003E2A25"/>
    <w:rsid w:val="003E2A2E"/>
    <w:rsid w:val="003E2A9D"/>
    <w:rsid w:val="003E2AC6"/>
    <w:rsid w:val="003E2BAA"/>
    <w:rsid w:val="003E2C1F"/>
    <w:rsid w:val="003E2C70"/>
    <w:rsid w:val="003E2D53"/>
    <w:rsid w:val="003E2E30"/>
    <w:rsid w:val="003E2E86"/>
    <w:rsid w:val="003E2F41"/>
    <w:rsid w:val="003E2FA5"/>
    <w:rsid w:val="003E3074"/>
    <w:rsid w:val="003E307C"/>
    <w:rsid w:val="003E30DA"/>
    <w:rsid w:val="003E30DB"/>
    <w:rsid w:val="003E3105"/>
    <w:rsid w:val="003E311C"/>
    <w:rsid w:val="003E31E5"/>
    <w:rsid w:val="003E3282"/>
    <w:rsid w:val="003E32A4"/>
    <w:rsid w:val="003E32FB"/>
    <w:rsid w:val="003E33D3"/>
    <w:rsid w:val="003E3414"/>
    <w:rsid w:val="003E3417"/>
    <w:rsid w:val="003E3577"/>
    <w:rsid w:val="003E35EB"/>
    <w:rsid w:val="003E35FB"/>
    <w:rsid w:val="003E3655"/>
    <w:rsid w:val="003E36C3"/>
    <w:rsid w:val="003E36D6"/>
    <w:rsid w:val="003E38DA"/>
    <w:rsid w:val="003E39CB"/>
    <w:rsid w:val="003E39E8"/>
    <w:rsid w:val="003E3A27"/>
    <w:rsid w:val="003E3ABF"/>
    <w:rsid w:val="003E3AE0"/>
    <w:rsid w:val="003E3AE7"/>
    <w:rsid w:val="003E3B0D"/>
    <w:rsid w:val="003E3B51"/>
    <w:rsid w:val="003E3C89"/>
    <w:rsid w:val="003E3CB3"/>
    <w:rsid w:val="003E3DCF"/>
    <w:rsid w:val="003E3DE5"/>
    <w:rsid w:val="003E3E10"/>
    <w:rsid w:val="003E40CC"/>
    <w:rsid w:val="003E40E2"/>
    <w:rsid w:val="003E41C1"/>
    <w:rsid w:val="003E4253"/>
    <w:rsid w:val="003E443B"/>
    <w:rsid w:val="003E4559"/>
    <w:rsid w:val="003E4592"/>
    <w:rsid w:val="003E4595"/>
    <w:rsid w:val="003E45A0"/>
    <w:rsid w:val="003E45C2"/>
    <w:rsid w:val="003E45C5"/>
    <w:rsid w:val="003E45E2"/>
    <w:rsid w:val="003E4692"/>
    <w:rsid w:val="003E46F2"/>
    <w:rsid w:val="003E4767"/>
    <w:rsid w:val="003E478F"/>
    <w:rsid w:val="003E47A4"/>
    <w:rsid w:val="003E485A"/>
    <w:rsid w:val="003E48BC"/>
    <w:rsid w:val="003E49A5"/>
    <w:rsid w:val="003E4A94"/>
    <w:rsid w:val="003E4AA3"/>
    <w:rsid w:val="003E4B87"/>
    <w:rsid w:val="003E4CAA"/>
    <w:rsid w:val="003E4DD2"/>
    <w:rsid w:val="003E4DFD"/>
    <w:rsid w:val="003E4E07"/>
    <w:rsid w:val="003E4F01"/>
    <w:rsid w:val="003E4F78"/>
    <w:rsid w:val="003E4FCB"/>
    <w:rsid w:val="003E4FDD"/>
    <w:rsid w:val="003E5068"/>
    <w:rsid w:val="003E5098"/>
    <w:rsid w:val="003E5114"/>
    <w:rsid w:val="003E5131"/>
    <w:rsid w:val="003E5349"/>
    <w:rsid w:val="003E5398"/>
    <w:rsid w:val="003E53D9"/>
    <w:rsid w:val="003E5422"/>
    <w:rsid w:val="003E544D"/>
    <w:rsid w:val="003E551F"/>
    <w:rsid w:val="003E5536"/>
    <w:rsid w:val="003E5581"/>
    <w:rsid w:val="003E559F"/>
    <w:rsid w:val="003E571A"/>
    <w:rsid w:val="003E5723"/>
    <w:rsid w:val="003E577A"/>
    <w:rsid w:val="003E577F"/>
    <w:rsid w:val="003E5812"/>
    <w:rsid w:val="003E5861"/>
    <w:rsid w:val="003E586A"/>
    <w:rsid w:val="003E587F"/>
    <w:rsid w:val="003E58DD"/>
    <w:rsid w:val="003E58ED"/>
    <w:rsid w:val="003E5A40"/>
    <w:rsid w:val="003E5A92"/>
    <w:rsid w:val="003E5B81"/>
    <w:rsid w:val="003E5B88"/>
    <w:rsid w:val="003E5BA2"/>
    <w:rsid w:val="003E5CCA"/>
    <w:rsid w:val="003E5D6C"/>
    <w:rsid w:val="003E5D86"/>
    <w:rsid w:val="003E5E5A"/>
    <w:rsid w:val="003E5E6A"/>
    <w:rsid w:val="003E5E79"/>
    <w:rsid w:val="003E5EE9"/>
    <w:rsid w:val="003E5F20"/>
    <w:rsid w:val="003E5F33"/>
    <w:rsid w:val="003E5FA7"/>
    <w:rsid w:val="003E5FEE"/>
    <w:rsid w:val="003E60C0"/>
    <w:rsid w:val="003E61FE"/>
    <w:rsid w:val="003E621C"/>
    <w:rsid w:val="003E6230"/>
    <w:rsid w:val="003E6236"/>
    <w:rsid w:val="003E62A7"/>
    <w:rsid w:val="003E635F"/>
    <w:rsid w:val="003E654C"/>
    <w:rsid w:val="003E657F"/>
    <w:rsid w:val="003E65C6"/>
    <w:rsid w:val="003E65DE"/>
    <w:rsid w:val="003E6604"/>
    <w:rsid w:val="003E66DF"/>
    <w:rsid w:val="003E66ED"/>
    <w:rsid w:val="003E66F5"/>
    <w:rsid w:val="003E67A2"/>
    <w:rsid w:val="003E67B0"/>
    <w:rsid w:val="003E67DF"/>
    <w:rsid w:val="003E691D"/>
    <w:rsid w:val="003E6A00"/>
    <w:rsid w:val="003E6B2F"/>
    <w:rsid w:val="003E6C49"/>
    <w:rsid w:val="003E6CD5"/>
    <w:rsid w:val="003E6E70"/>
    <w:rsid w:val="003E6E9C"/>
    <w:rsid w:val="003E6ED0"/>
    <w:rsid w:val="003E6F7F"/>
    <w:rsid w:val="003E7070"/>
    <w:rsid w:val="003E71C6"/>
    <w:rsid w:val="003E71F5"/>
    <w:rsid w:val="003E723A"/>
    <w:rsid w:val="003E7258"/>
    <w:rsid w:val="003E726C"/>
    <w:rsid w:val="003E7340"/>
    <w:rsid w:val="003E75BB"/>
    <w:rsid w:val="003E7692"/>
    <w:rsid w:val="003E772F"/>
    <w:rsid w:val="003E775A"/>
    <w:rsid w:val="003E78A3"/>
    <w:rsid w:val="003E7A2C"/>
    <w:rsid w:val="003E7A2D"/>
    <w:rsid w:val="003E7A86"/>
    <w:rsid w:val="003E7ACC"/>
    <w:rsid w:val="003E7C09"/>
    <w:rsid w:val="003E7D02"/>
    <w:rsid w:val="003E7D05"/>
    <w:rsid w:val="003E7DD6"/>
    <w:rsid w:val="003E7F6F"/>
    <w:rsid w:val="003E7FC7"/>
    <w:rsid w:val="003F0102"/>
    <w:rsid w:val="003F025E"/>
    <w:rsid w:val="003F02BB"/>
    <w:rsid w:val="003F02D7"/>
    <w:rsid w:val="003F0436"/>
    <w:rsid w:val="003F0485"/>
    <w:rsid w:val="003F04F7"/>
    <w:rsid w:val="003F051F"/>
    <w:rsid w:val="003F05A8"/>
    <w:rsid w:val="003F0649"/>
    <w:rsid w:val="003F06BD"/>
    <w:rsid w:val="003F0727"/>
    <w:rsid w:val="003F0891"/>
    <w:rsid w:val="003F0952"/>
    <w:rsid w:val="003F095B"/>
    <w:rsid w:val="003F0990"/>
    <w:rsid w:val="003F0A1B"/>
    <w:rsid w:val="003F0B94"/>
    <w:rsid w:val="003F0C6E"/>
    <w:rsid w:val="003F0D30"/>
    <w:rsid w:val="003F0DA2"/>
    <w:rsid w:val="003F0DB9"/>
    <w:rsid w:val="003F0E92"/>
    <w:rsid w:val="003F0E99"/>
    <w:rsid w:val="003F0F29"/>
    <w:rsid w:val="003F0FE8"/>
    <w:rsid w:val="003F0FFD"/>
    <w:rsid w:val="003F1033"/>
    <w:rsid w:val="003F103F"/>
    <w:rsid w:val="003F107D"/>
    <w:rsid w:val="003F1096"/>
    <w:rsid w:val="003F1147"/>
    <w:rsid w:val="003F11EC"/>
    <w:rsid w:val="003F1204"/>
    <w:rsid w:val="003F1231"/>
    <w:rsid w:val="003F1246"/>
    <w:rsid w:val="003F1270"/>
    <w:rsid w:val="003F13E1"/>
    <w:rsid w:val="003F13E3"/>
    <w:rsid w:val="003F14D5"/>
    <w:rsid w:val="003F14D6"/>
    <w:rsid w:val="003F1684"/>
    <w:rsid w:val="003F1788"/>
    <w:rsid w:val="003F1840"/>
    <w:rsid w:val="003F18DA"/>
    <w:rsid w:val="003F1972"/>
    <w:rsid w:val="003F19C3"/>
    <w:rsid w:val="003F19E1"/>
    <w:rsid w:val="003F1B4F"/>
    <w:rsid w:val="003F1B96"/>
    <w:rsid w:val="003F1C06"/>
    <w:rsid w:val="003F1CB8"/>
    <w:rsid w:val="003F1D75"/>
    <w:rsid w:val="003F1DF4"/>
    <w:rsid w:val="003F1EFE"/>
    <w:rsid w:val="003F1EFF"/>
    <w:rsid w:val="003F1F1D"/>
    <w:rsid w:val="003F2110"/>
    <w:rsid w:val="003F21B6"/>
    <w:rsid w:val="003F21CD"/>
    <w:rsid w:val="003F225E"/>
    <w:rsid w:val="003F22A7"/>
    <w:rsid w:val="003F22BE"/>
    <w:rsid w:val="003F22F8"/>
    <w:rsid w:val="003F233F"/>
    <w:rsid w:val="003F2375"/>
    <w:rsid w:val="003F248E"/>
    <w:rsid w:val="003F26EF"/>
    <w:rsid w:val="003F27D5"/>
    <w:rsid w:val="003F2888"/>
    <w:rsid w:val="003F289D"/>
    <w:rsid w:val="003F28E3"/>
    <w:rsid w:val="003F2911"/>
    <w:rsid w:val="003F2938"/>
    <w:rsid w:val="003F299E"/>
    <w:rsid w:val="003F2A16"/>
    <w:rsid w:val="003F2B18"/>
    <w:rsid w:val="003F2C19"/>
    <w:rsid w:val="003F2C2A"/>
    <w:rsid w:val="003F2E9E"/>
    <w:rsid w:val="003F2ECB"/>
    <w:rsid w:val="003F2F08"/>
    <w:rsid w:val="003F2FD7"/>
    <w:rsid w:val="003F2FEF"/>
    <w:rsid w:val="003F3015"/>
    <w:rsid w:val="003F3153"/>
    <w:rsid w:val="003F3159"/>
    <w:rsid w:val="003F32FA"/>
    <w:rsid w:val="003F341C"/>
    <w:rsid w:val="003F349F"/>
    <w:rsid w:val="003F34B9"/>
    <w:rsid w:val="003F35B3"/>
    <w:rsid w:val="003F36C9"/>
    <w:rsid w:val="003F396F"/>
    <w:rsid w:val="003F3B88"/>
    <w:rsid w:val="003F3BAD"/>
    <w:rsid w:val="003F3BDE"/>
    <w:rsid w:val="003F3CFC"/>
    <w:rsid w:val="003F3D3A"/>
    <w:rsid w:val="003F3D8A"/>
    <w:rsid w:val="003F3DCB"/>
    <w:rsid w:val="003F3E3D"/>
    <w:rsid w:val="003F3F06"/>
    <w:rsid w:val="003F3F5F"/>
    <w:rsid w:val="003F3F6A"/>
    <w:rsid w:val="003F419D"/>
    <w:rsid w:val="003F41BB"/>
    <w:rsid w:val="003F41FA"/>
    <w:rsid w:val="003F427A"/>
    <w:rsid w:val="003F42EA"/>
    <w:rsid w:val="003F433D"/>
    <w:rsid w:val="003F435B"/>
    <w:rsid w:val="003F449B"/>
    <w:rsid w:val="003F450C"/>
    <w:rsid w:val="003F45D3"/>
    <w:rsid w:val="003F4636"/>
    <w:rsid w:val="003F47A1"/>
    <w:rsid w:val="003F47C4"/>
    <w:rsid w:val="003F482D"/>
    <w:rsid w:val="003F4A60"/>
    <w:rsid w:val="003F4ACF"/>
    <w:rsid w:val="003F4C24"/>
    <w:rsid w:val="003F4CE4"/>
    <w:rsid w:val="003F4DA0"/>
    <w:rsid w:val="003F4E6D"/>
    <w:rsid w:val="003F4F26"/>
    <w:rsid w:val="003F4FAF"/>
    <w:rsid w:val="003F4FC4"/>
    <w:rsid w:val="003F4FC9"/>
    <w:rsid w:val="003F4FD6"/>
    <w:rsid w:val="003F4FFB"/>
    <w:rsid w:val="003F514B"/>
    <w:rsid w:val="003F515B"/>
    <w:rsid w:val="003F51E0"/>
    <w:rsid w:val="003F5223"/>
    <w:rsid w:val="003F5399"/>
    <w:rsid w:val="003F53CD"/>
    <w:rsid w:val="003F548F"/>
    <w:rsid w:val="003F5499"/>
    <w:rsid w:val="003F55D4"/>
    <w:rsid w:val="003F5628"/>
    <w:rsid w:val="003F5657"/>
    <w:rsid w:val="003F585C"/>
    <w:rsid w:val="003F587A"/>
    <w:rsid w:val="003F5A53"/>
    <w:rsid w:val="003F5BD4"/>
    <w:rsid w:val="003F5C06"/>
    <w:rsid w:val="003F5CEC"/>
    <w:rsid w:val="003F5D4A"/>
    <w:rsid w:val="003F5DA5"/>
    <w:rsid w:val="003F5E14"/>
    <w:rsid w:val="003F5F19"/>
    <w:rsid w:val="003F5F1E"/>
    <w:rsid w:val="003F5F24"/>
    <w:rsid w:val="003F5F56"/>
    <w:rsid w:val="003F5F86"/>
    <w:rsid w:val="003F5FEF"/>
    <w:rsid w:val="003F605B"/>
    <w:rsid w:val="003F60A6"/>
    <w:rsid w:val="003F615B"/>
    <w:rsid w:val="003F617F"/>
    <w:rsid w:val="003F6190"/>
    <w:rsid w:val="003F619F"/>
    <w:rsid w:val="003F6351"/>
    <w:rsid w:val="003F63EB"/>
    <w:rsid w:val="003F645D"/>
    <w:rsid w:val="003F647C"/>
    <w:rsid w:val="003F64BC"/>
    <w:rsid w:val="003F6505"/>
    <w:rsid w:val="003F65F2"/>
    <w:rsid w:val="003F667D"/>
    <w:rsid w:val="003F68D4"/>
    <w:rsid w:val="003F68F2"/>
    <w:rsid w:val="003F6AC0"/>
    <w:rsid w:val="003F6AC4"/>
    <w:rsid w:val="003F6B7C"/>
    <w:rsid w:val="003F6C41"/>
    <w:rsid w:val="003F6C4F"/>
    <w:rsid w:val="003F6C6A"/>
    <w:rsid w:val="003F6D94"/>
    <w:rsid w:val="003F6DB4"/>
    <w:rsid w:val="003F6E1C"/>
    <w:rsid w:val="003F6ED8"/>
    <w:rsid w:val="003F6EF5"/>
    <w:rsid w:val="003F6F7D"/>
    <w:rsid w:val="003F7080"/>
    <w:rsid w:val="003F70A4"/>
    <w:rsid w:val="003F70C1"/>
    <w:rsid w:val="003F70E9"/>
    <w:rsid w:val="003F718E"/>
    <w:rsid w:val="003F7322"/>
    <w:rsid w:val="003F735D"/>
    <w:rsid w:val="003F73D1"/>
    <w:rsid w:val="003F7421"/>
    <w:rsid w:val="003F74B5"/>
    <w:rsid w:val="003F752A"/>
    <w:rsid w:val="003F7588"/>
    <w:rsid w:val="003F75A1"/>
    <w:rsid w:val="003F762A"/>
    <w:rsid w:val="003F7667"/>
    <w:rsid w:val="003F7688"/>
    <w:rsid w:val="003F76F0"/>
    <w:rsid w:val="003F7729"/>
    <w:rsid w:val="003F77B3"/>
    <w:rsid w:val="003F7844"/>
    <w:rsid w:val="003F786A"/>
    <w:rsid w:val="003F7917"/>
    <w:rsid w:val="003F7AB7"/>
    <w:rsid w:val="003F7ADE"/>
    <w:rsid w:val="003F7B58"/>
    <w:rsid w:val="003F7C4E"/>
    <w:rsid w:val="003F7C57"/>
    <w:rsid w:val="003F7CA6"/>
    <w:rsid w:val="003F7E74"/>
    <w:rsid w:val="004000E3"/>
    <w:rsid w:val="0040033F"/>
    <w:rsid w:val="0040037D"/>
    <w:rsid w:val="004003A1"/>
    <w:rsid w:val="00400480"/>
    <w:rsid w:val="00400485"/>
    <w:rsid w:val="00400499"/>
    <w:rsid w:val="00400502"/>
    <w:rsid w:val="00400562"/>
    <w:rsid w:val="00400668"/>
    <w:rsid w:val="004006E8"/>
    <w:rsid w:val="004006FA"/>
    <w:rsid w:val="00400842"/>
    <w:rsid w:val="0040089A"/>
    <w:rsid w:val="00400935"/>
    <w:rsid w:val="00400985"/>
    <w:rsid w:val="004009AC"/>
    <w:rsid w:val="00400C55"/>
    <w:rsid w:val="00400C7D"/>
    <w:rsid w:val="00400C80"/>
    <w:rsid w:val="00400D30"/>
    <w:rsid w:val="00400DCB"/>
    <w:rsid w:val="00400E77"/>
    <w:rsid w:val="00400EB4"/>
    <w:rsid w:val="00400EC3"/>
    <w:rsid w:val="00400EE4"/>
    <w:rsid w:val="00401056"/>
    <w:rsid w:val="00401254"/>
    <w:rsid w:val="0040125C"/>
    <w:rsid w:val="00401282"/>
    <w:rsid w:val="004012BC"/>
    <w:rsid w:val="004012CD"/>
    <w:rsid w:val="004012E5"/>
    <w:rsid w:val="004012F2"/>
    <w:rsid w:val="00401316"/>
    <w:rsid w:val="0040131B"/>
    <w:rsid w:val="0040137A"/>
    <w:rsid w:val="00401447"/>
    <w:rsid w:val="0040144C"/>
    <w:rsid w:val="00401512"/>
    <w:rsid w:val="00401540"/>
    <w:rsid w:val="00401546"/>
    <w:rsid w:val="00401569"/>
    <w:rsid w:val="00401574"/>
    <w:rsid w:val="00401821"/>
    <w:rsid w:val="00401829"/>
    <w:rsid w:val="0040184D"/>
    <w:rsid w:val="00401882"/>
    <w:rsid w:val="0040190F"/>
    <w:rsid w:val="00401918"/>
    <w:rsid w:val="004019C4"/>
    <w:rsid w:val="00401A06"/>
    <w:rsid w:val="00401C32"/>
    <w:rsid w:val="00401C41"/>
    <w:rsid w:val="00401C42"/>
    <w:rsid w:val="00401C45"/>
    <w:rsid w:val="00401C73"/>
    <w:rsid w:val="00401CB9"/>
    <w:rsid w:val="00401CFE"/>
    <w:rsid w:val="00401D64"/>
    <w:rsid w:val="00401DA9"/>
    <w:rsid w:val="00401EA9"/>
    <w:rsid w:val="00401EBE"/>
    <w:rsid w:val="00401FD7"/>
    <w:rsid w:val="00402056"/>
    <w:rsid w:val="00402144"/>
    <w:rsid w:val="00402161"/>
    <w:rsid w:val="004021A6"/>
    <w:rsid w:val="004021B7"/>
    <w:rsid w:val="0040239D"/>
    <w:rsid w:val="004023BA"/>
    <w:rsid w:val="004024FE"/>
    <w:rsid w:val="004025E4"/>
    <w:rsid w:val="0040263E"/>
    <w:rsid w:val="00402647"/>
    <w:rsid w:val="00402673"/>
    <w:rsid w:val="0040267C"/>
    <w:rsid w:val="0040271B"/>
    <w:rsid w:val="004029E9"/>
    <w:rsid w:val="00402B41"/>
    <w:rsid w:val="00402BC2"/>
    <w:rsid w:val="00402C19"/>
    <w:rsid w:val="00402C5C"/>
    <w:rsid w:val="00402C95"/>
    <w:rsid w:val="00402CD8"/>
    <w:rsid w:val="00402E5D"/>
    <w:rsid w:val="00402FA1"/>
    <w:rsid w:val="00403113"/>
    <w:rsid w:val="0040315F"/>
    <w:rsid w:val="004031BC"/>
    <w:rsid w:val="004032C9"/>
    <w:rsid w:val="00403393"/>
    <w:rsid w:val="004033E8"/>
    <w:rsid w:val="00403533"/>
    <w:rsid w:val="00403594"/>
    <w:rsid w:val="00403601"/>
    <w:rsid w:val="0040374F"/>
    <w:rsid w:val="00403821"/>
    <w:rsid w:val="00403830"/>
    <w:rsid w:val="0040393F"/>
    <w:rsid w:val="0040394C"/>
    <w:rsid w:val="0040397D"/>
    <w:rsid w:val="00403A2D"/>
    <w:rsid w:val="00403A55"/>
    <w:rsid w:val="00403CD2"/>
    <w:rsid w:val="00403CF0"/>
    <w:rsid w:val="00403CF9"/>
    <w:rsid w:val="00403E12"/>
    <w:rsid w:val="00403EC7"/>
    <w:rsid w:val="00403F66"/>
    <w:rsid w:val="00403F6B"/>
    <w:rsid w:val="0040407A"/>
    <w:rsid w:val="00404126"/>
    <w:rsid w:val="00404219"/>
    <w:rsid w:val="0040422A"/>
    <w:rsid w:val="0040426F"/>
    <w:rsid w:val="004042D3"/>
    <w:rsid w:val="004042EB"/>
    <w:rsid w:val="00404416"/>
    <w:rsid w:val="00404591"/>
    <w:rsid w:val="00404601"/>
    <w:rsid w:val="004046FA"/>
    <w:rsid w:val="00404780"/>
    <w:rsid w:val="004047B0"/>
    <w:rsid w:val="00404887"/>
    <w:rsid w:val="004048FA"/>
    <w:rsid w:val="00404909"/>
    <w:rsid w:val="00404989"/>
    <w:rsid w:val="004049C9"/>
    <w:rsid w:val="00404A35"/>
    <w:rsid w:val="00404E8A"/>
    <w:rsid w:val="00404EBC"/>
    <w:rsid w:val="00404F43"/>
    <w:rsid w:val="00404FA5"/>
    <w:rsid w:val="00404FE5"/>
    <w:rsid w:val="004050BC"/>
    <w:rsid w:val="00405160"/>
    <w:rsid w:val="0040528A"/>
    <w:rsid w:val="0040547D"/>
    <w:rsid w:val="00405491"/>
    <w:rsid w:val="0040549F"/>
    <w:rsid w:val="0040557E"/>
    <w:rsid w:val="00405592"/>
    <w:rsid w:val="004056F1"/>
    <w:rsid w:val="00405704"/>
    <w:rsid w:val="00405782"/>
    <w:rsid w:val="0040581A"/>
    <w:rsid w:val="00405856"/>
    <w:rsid w:val="00405875"/>
    <w:rsid w:val="0040589B"/>
    <w:rsid w:val="004058E0"/>
    <w:rsid w:val="00405920"/>
    <w:rsid w:val="0040593E"/>
    <w:rsid w:val="00405BA8"/>
    <w:rsid w:val="00405C86"/>
    <w:rsid w:val="00405CFE"/>
    <w:rsid w:val="00405D40"/>
    <w:rsid w:val="00405D65"/>
    <w:rsid w:val="00405DF4"/>
    <w:rsid w:val="00405EAB"/>
    <w:rsid w:val="00405EC0"/>
    <w:rsid w:val="00405F93"/>
    <w:rsid w:val="00406018"/>
    <w:rsid w:val="00406032"/>
    <w:rsid w:val="00406035"/>
    <w:rsid w:val="00406042"/>
    <w:rsid w:val="0040622C"/>
    <w:rsid w:val="0040643E"/>
    <w:rsid w:val="004067A7"/>
    <w:rsid w:val="004067FF"/>
    <w:rsid w:val="00406963"/>
    <w:rsid w:val="004069E0"/>
    <w:rsid w:val="00406A08"/>
    <w:rsid w:val="00406AEC"/>
    <w:rsid w:val="00406B06"/>
    <w:rsid w:val="00406B14"/>
    <w:rsid w:val="00406B44"/>
    <w:rsid w:val="00406C2D"/>
    <w:rsid w:val="00406C5F"/>
    <w:rsid w:val="00406D54"/>
    <w:rsid w:val="00406D74"/>
    <w:rsid w:val="00406F67"/>
    <w:rsid w:val="00407113"/>
    <w:rsid w:val="00407187"/>
    <w:rsid w:val="004071AB"/>
    <w:rsid w:val="00407223"/>
    <w:rsid w:val="00407260"/>
    <w:rsid w:val="00407268"/>
    <w:rsid w:val="004074AF"/>
    <w:rsid w:val="004074D6"/>
    <w:rsid w:val="0040759E"/>
    <w:rsid w:val="004075A3"/>
    <w:rsid w:val="00407625"/>
    <w:rsid w:val="00407717"/>
    <w:rsid w:val="00407741"/>
    <w:rsid w:val="0040777A"/>
    <w:rsid w:val="0040777F"/>
    <w:rsid w:val="004077CC"/>
    <w:rsid w:val="004077D9"/>
    <w:rsid w:val="00407969"/>
    <w:rsid w:val="004079C5"/>
    <w:rsid w:val="00407A10"/>
    <w:rsid w:val="00407B5D"/>
    <w:rsid w:val="00407BCB"/>
    <w:rsid w:val="00407BDD"/>
    <w:rsid w:val="00407C0A"/>
    <w:rsid w:val="00407CA0"/>
    <w:rsid w:val="00407D03"/>
    <w:rsid w:val="00407D81"/>
    <w:rsid w:val="00407F5B"/>
    <w:rsid w:val="0041029B"/>
    <w:rsid w:val="0041029C"/>
    <w:rsid w:val="004102E0"/>
    <w:rsid w:val="004103FF"/>
    <w:rsid w:val="004104BB"/>
    <w:rsid w:val="0041050C"/>
    <w:rsid w:val="00410516"/>
    <w:rsid w:val="0041052C"/>
    <w:rsid w:val="00410531"/>
    <w:rsid w:val="0041058A"/>
    <w:rsid w:val="00410658"/>
    <w:rsid w:val="00410776"/>
    <w:rsid w:val="00410797"/>
    <w:rsid w:val="004107B7"/>
    <w:rsid w:val="004108AC"/>
    <w:rsid w:val="00410915"/>
    <w:rsid w:val="004109BC"/>
    <w:rsid w:val="00410B4E"/>
    <w:rsid w:val="00410DD0"/>
    <w:rsid w:val="00410E10"/>
    <w:rsid w:val="0041102B"/>
    <w:rsid w:val="0041110B"/>
    <w:rsid w:val="00411147"/>
    <w:rsid w:val="004111E8"/>
    <w:rsid w:val="0041124A"/>
    <w:rsid w:val="0041124E"/>
    <w:rsid w:val="004112B4"/>
    <w:rsid w:val="0041130D"/>
    <w:rsid w:val="00411413"/>
    <w:rsid w:val="00411454"/>
    <w:rsid w:val="00411471"/>
    <w:rsid w:val="0041148A"/>
    <w:rsid w:val="00411603"/>
    <w:rsid w:val="004117EF"/>
    <w:rsid w:val="00411953"/>
    <w:rsid w:val="00411959"/>
    <w:rsid w:val="0041197B"/>
    <w:rsid w:val="004119BB"/>
    <w:rsid w:val="00411A5D"/>
    <w:rsid w:val="00411AA4"/>
    <w:rsid w:val="00411C20"/>
    <w:rsid w:val="00411CC0"/>
    <w:rsid w:val="00411CDE"/>
    <w:rsid w:val="00411D34"/>
    <w:rsid w:val="00411D63"/>
    <w:rsid w:val="0041204A"/>
    <w:rsid w:val="00412070"/>
    <w:rsid w:val="00412093"/>
    <w:rsid w:val="004120A8"/>
    <w:rsid w:val="004120E6"/>
    <w:rsid w:val="00412166"/>
    <w:rsid w:val="00412183"/>
    <w:rsid w:val="004123E9"/>
    <w:rsid w:val="00412509"/>
    <w:rsid w:val="00412532"/>
    <w:rsid w:val="0041255D"/>
    <w:rsid w:val="00412680"/>
    <w:rsid w:val="0041277E"/>
    <w:rsid w:val="004127A6"/>
    <w:rsid w:val="004127D6"/>
    <w:rsid w:val="00412A0F"/>
    <w:rsid w:val="00412A72"/>
    <w:rsid w:val="00412CAB"/>
    <w:rsid w:val="00412D13"/>
    <w:rsid w:val="00412DC7"/>
    <w:rsid w:val="00412E4D"/>
    <w:rsid w:val="00412E7F"/>
    <w:rsid w:val="00412EB0"/>
    <w:rsid w:val="00412F08"/>
    <w:rsid w:val="00412F0F"/>
    <w:rsid w:val="00412F2E"/>
    <w:rsid w:val="00412F33"/>
    <w:rsid w:val="00412FAB"/>
    <w:rsid w:val="004130CD"/>
    <w:rsid w:val="004131E5"/>
    <w:rsid w:val="0041321E"/>
    <w:rsid w:val="00413356"/>
    <w:rsid w:val="00413358"/>
    <w:rsid w:val="0041339B"/>
    <w:rsid w:val="004133D4"/>
    <w:rsid w:val="00413512"/>
    <w:rsid w:val="0041358B"/>
    <w:rsid w:val="0041363F"/>
    <w:rsid w:val="004136D9"/>
    <w:rsid w:val="004136EF"/>
    <w:rsid w:val="00413740"/>
    <w:rsid w:val="0041374E"/>
    <w:rsid w:val="004137D0"/>
    <w:rsid w:val="004137F8"/>
    <w:rsid w:val="0041380C"/>
    <w:rsid w:val="00413830"/>
    <w:rsid w:val="00413839"/>
    <w:rsid w:val="00413887"/>
    <w:rsid w:val="004138BE"/>
    <w:rsid w:val="004138C0"/>
    <w:rsid w:val="0041393F"/>
    <w:rsid w:val="0041395A"/>
    <w:rsid w:val="00413BA2"/>
    <w:rsid w:val="00413C0A"/>
    <w:rsid w:val="00413C3A"/>
    <w:rsid w:val="00413CE7"/>
    <w:rsid w:val="00413D40"/>
    <w:rsid w:val="00413DD1"/>
    <w:rsid w:val="00413E85"/>
    <w:rsid w:val="00413F35"/>
    <w:rsid w:val="00413F91"/>
    <w:rsid w:val="00413FFC"/>
    <w:rsid w:val="00414101"/>
    <w:rsid w:val="0041411B"/>
    <w:rsid w:val="0041411E"/>
    <w:rsid w:val="00414133"/>
    <w:rsid w:val="004141DB"/>
    <w:rsid w:val="0041420A"/>
    <w:rsid w:val="004143E2"/>
    <w:rsid w:val="0041444E"/>
    <w:rsid w:val="00414504"/>
    <w:rsid w:val="004145E0"/>
    <w:rsid w:val="00414614"/>
    <w:rsid w:val="004146AB"/>
    <w:rsid w:val="00414801"/>
    <w:rsid w:val="004148DE"/>
    <w:rsid w:val="00414952"/>
    <w:rsid w:val="00414959"/>
    <w:rsid w:val="00414994"/>
    <w:rsid w:val="0041499B"/>
    <w:rsid w:val="00414A33"/>
    <w:rsid w:val="00414A3B"/>
    <w:rsid w:val="00414A51"/>
    <w:rsid w:val="00414B07"/>
    <w:rsid w:val="00414CDE"/>
    <w:rsid w:val="00414D8E"/>
    <w:rsid w:val="00414F0F"/>
    <w:rsid w:val="00414F37"/>
    <w:rsid w:val="00414F99"/>
    <w:rsid w:val="00414FEA"/>
    <w:rsid w:val="00415093"/>
    <w:rsid w:val="00415140"/>
    <w:rsid w:val="004151B8"/>
    <w:rsid w:val="0041523D"/>
    <w:rsid w:val="0041526A"/>
    <w:rsid w:val="004152AF"/>
    <w:rsid w:val="00415484"/>
    <w:rsid w:val="00415563"/>
    <w:rsid w:val="00415677"/>
    <w:rsid w:val="004156A0"/>
    <w:rsid w:val="004156BA"/>
    <w:rsid w:val="0041570D"/>
    <w:rsid w:val="00415761"/>
    <w:rsid w:val="0041577C"/>
    <w:rsid w:val="004157E2"/>
    <w:rsid w:val="00415800"/>
    <w:rsid w:val="004159D9"/>
    <w:rsid w:val="00415A09"/>
    <w:rsid w:val="00415A84"/>
    <w:rsid w:val="00415B9D"/>
    <w:rsid w:val="00415BEE"/>
    <w:rsid w:val="00415C59"/>
    <w:rsid w:val="00415CCA"/>
    <w:rsid w:val="00415D9E"/>
    <w:rsid w:val="00415E7E"/>
    <w:rsid w:val="00416041"/>
    <w:rsid w:val="00416088"/>
    <w:rsid w:val="0041609C"/>
    <w:rsid w:val="00416282"/>
    <w:rsid w:val="004162C3"/>
    <w:rsid w:val="004162D1"/>
    <w:rsid w:val="004163B3"/>
    <w:rsid w:val="004163C1"/>
    <w:rsid w:val="004163E0"/>
    <w:rsid w:val="00416417"/>
    <w:rsid w:val="0041643E"/>
    <w:rsid w:val="004164A2"/>
    <w:rsid w:val="00416533"/>
    <w:rsid w:val="00416568"/>
    <w:rsid w:val="004165B5"/>
    <w:rsid w:val="00416601"/>
    <w:rsid w:val="0041660C"/>
    <w:rsid w:val="00416631"/>
    <w:rsid w:val="00416646"/>
    <w:rsid w:val="004166F3"/>
    <w:rsid w:val="00416724"/>
    <w:rsid w:val="0041674B"/>
    <w:rsid w:val="00416790"/>
    <w:rsid w:val="004167C1"/>
    <w:rsid w:val="004168A2"/>
    <w:rsid w:val="00416927"/>
    <w:rsid w:val="0041699B"/>
    <w:rsid w:val="004169C5"/>
    <w:rsid w:val="00416A76"/>
    <w:rsid w:val="00416B68"/>
    <w:rsid w:val="00416B9E"/>
    <w:rsid w:val="00416BD1"/>
    <w:rsid w:val="00416DD4"/>
    <w:rsid w:val="00416E17"/>
    <w:rsid w:val="00416E18"/>
    <w:rsid w:val="00416F8A"/>
    <w:rsid w:val="0041700E"/>
    <w:rsid w:val="004170AA"/>
    <w:rsid w:val="00417224"/>
    <w:rsid w:val="004172C8"/>
    <w:rsid w:val="004173E5"/>
    <w:rsid w:val="0041740C"/>
    <w:rsid w:val="00417448"/>
    <w:rsid w:val="00417580"/>
    <w:rsid w:val="0041760F"/>
    <w:rsid w:val="004176B4"/>
    <w:rsid w:val="004176BE"/>
    <w:rsid w:val="00417787"/>
    <w:rsid w:val="00417796"/>
    <w:rsid w:val="004177A5"/>
    <w:rsid w:val="0041782C"/>
    <w:rsid w:val="00417844"/>
    <w:rsid w:val="004178B0"/>
    <w:rsid w:val="004178D1"/>
    <w:rsid w:val="0041790E"/>
    <w:rsid w:val="0041794A"/>
    <w:rsid w:val="00417A0D"/>
    <w:rsid w:val="00417C3A"/>
    <w:rsid w:val="00417C77"/>
    <w:rsid w:val="00417D15"/>
    <w:rsid w:val="00417D41"/>
    <w:rsid w:val="00417E4A"/>
    <w:rsid w:val="00417F09"/>
    <w:rsid w:val="00417FD0"/>
    <w:rsid w:val="00420085"/>
    <w:rsid w:val="004200EC"/>
    <w:rsid w:val="00420103"/>
    <w:rsid w:val="00420127"/>
    <w:rsid w:val="004201B9"/>
    <w:rsid w:val="00420243"/>
    <w:rsid w:val="004202B8"/>
    <w:rsid w:val="004202F9"/>
    <w:rsid w:val="00420369"/>
    <w:rsid w:val="00420377"/>
    <w:rsid w:val="004203AB"/>
    <w:rsid w:val="004203C8"/>
    <w:rsid w:val="00420417"/>
    <w:rsid w:val="0042047D"/>
    <w:rsid w:val="004204B8"/>
    <w:rsid w:val="004206B3"/>
    <w:rsid w:val="0042088C"/>
    <w:rsid w:val="0042092A"/>
    <w:rsid w:val="00420971"/>
    <w:rsid w:val="004209C1"/>
    <w:rsid w:val="00420AE7"/>
    <w:rsid w:val="00420B3C"/>
    <w:rsid w:val="00420BE6"/>
    <w:rsid w:val="00420C2B"/>
    <w:rsid w:val="00420CA3"/>
    <w:rsid w:val="00420CCB"/>
    <w:rsid w:val="00420D14"/>
    <w:rsid w:val="00420DAF"/>
    <w:rsid w:val="00420DB1"/>
    <w:rsid w:val="00420E3B"/>
    <w:rsid w:val="00420ED9"/>
    <w:rsid w:val="00420EE4"/>
    <w:rsid w:val="00420F59"/>
    <w:rsid w:val="00420FB8"/>
    <w:rsid w:val="00421013"/>
    <w:rsid w:val="004210A8"/>
    <w:rsid w:val="004210D3"/>
    <w:rsid w:val="00421207"/>
    <w:rsid w:val="004212CE"/>
    <w:rsid w:val="00421372"/>
    <w:rsid w:val="004214B1"/>
    <w:rsid w:val="00421504"/>
    <w:rsid w:val="0042159B"/>
    <w:rsid w:val="0042162C"/>
    <w:rsid w:val="00421641"/>
    <w:rsid w:val="004216E2"/>
    <w:rsid w:val="0042174D"/>
    <w:rsid w:val="004217A8"/>
    <w:rsid w:val="00421896"/>
    <w:rsid w:val="004219AB"/>
    <w:rsid w:val="004219CC"/>
    <w:rsid w:val="00421D12"/>
    <w:rsid w:val="00421D58"/>
    <w:rsid w:val="00421E8D"/>
    <w:rsid w:val="00421ECC"/>
    <w:rsid w:val="00422021"/>
    <w:rsid w:val="00422086"/>
    <w:rsid w:val="00422188"/>
    <w:rsid w:val="004221AF"/>
    <w:rsid w:val="004221CA"/>
    <w:rsid w:val="004222AA"/>
    <w:rsid w:val="0042231B"/>
    <w:rsid w:val="00422373"/>
    <w:rsid w:val="004223FC"/>
    <w:rsid w:val="0042242C"/>
    <w:rsid w:val="004224F6"/>
    <w:rsid w:val="00422540"/>
    <w:rsid w:val="004225B0"/>
    <w:rsid w:val="00422678"/>
    <w:rsid w:val="004226ED"/>
    <w:rsid w:val="00422793"/>
    <w:rsid w:val="00422815"/>
    <w:rsid w:val="00422979"/>
    <w:rsid w:val="004229E3"/>
    <w:rsid w:val="00422A5C"/>
    <w:rsid w:val="00422A88"/>
    <w:rsid w:val="00422ABB"/>
    <w:rsid w:val="00422BDA"/>
    <w:rsid w:val="00422BEB"/>
    <w:rsid w:val="00422C3F"/>
    <w:rsid w:val="00422DB8"/>
    <w:rsid w:val="00422E11"/>
    <w:rsid w:val="00422E12"/>
    <w:rsid w:val="00422F0A"/>
    <w:rsid w:val="004230C1"/>
    <w:rsid w:val="00423109"/>
    <w:rsid w:val="0042317F"/>
    <w:rsid w:val="00423195"/>
    <w:rsid w:val="00423265"/>
    <w:rsid w:val="00423297"/>
    <w:rsid w:val="00423392"/>
    <w:rsid w:val="004234BC"/>
    <w:rsid w:val="004234E5"/>
    <w:rsid w:val="0042377C"/>
    <w:rsid w:val="00423782"/>
    <w:rsid w:val="00423897"/>
    <w:rsid w:val="004238BD"/>
    <w:rsid w:val="00423965"/>
    <w:rsid w:val="00423A71"/>
    <w:rsid w:val="00423B63"/>
    <w:rsid w:val="00423B6A"/>
    <w:rsid w:val="00423ED7"/>
    <w:rsid w:val="00423EFD"/>
    <w:rsid w:val="00423F4E"/>
    <w:rsid w:val="00423F56"/>
    <w:rsid w:val="00423F9E"/>
    <w:rsid w:val="00424149"/>
    <w:rsid w:val="00424196"/>
    <w:rsid w:val="004241F5"/>
    <w:rsid w:val="00424206"/>
    <w:rsid w:val="00424289"/>
    <w:rsid w:val="004242E2"/>
    <w:rsid w:val="00424326"/>
    <w:rsid w:val="004243A0"/>
    <w:rsid w:val="004243F2"/>
    <w:rsid w:val="0042443F"/>
    <w:rsid w:val="004244A9"/>
    <w:rsid w:val="004244DE"/>
    <w:rsid w:val="00424508"/>
    <w:rsid w:val="004245B0"/>
    <w:rsid w:val="00424610"/>
    <w:rsid w:val="00424645"/>
    <w:rsid w:val="00424669"/>
    <w:rsid w:val="00424766"/>
    <w:rsid w:val="004247BF"/>
    <w:rsid w:val="00424894"/>
    <w:rsid w:val="0042490B"/>
    <w:rsid w:val="00424A79"/>
    <w:rsid w:val="00424AA6"/>
    <w:rsid w:val="00424AF9"/>
    <w:rsid w:val="00424B16"/>
    <w:rsid w:val="00424BA2"/>
    <w:rsid w:val="00424D12"/>
    <w:rsid w:val="00424D48"/>
    <w:rsid w:val="00424DA0"/>
    <w:rsid w:val="00424F48"/>
    <w:rsid w:val="0042501A"/>
    <w:rsid w:val="00425059"/>
    <w:rsid w:val="004250A4"/>
    <w:rsid w:val="00425111"/>
    <w:rsid w:val="0042523F"/>
    <w:rsid w:val="00425291"/>
    <w:rsid w:val="0042536F"/>
    <w:rsid w:val="0042540C"/>
    <w:rsid w:val="00425463"/>
    <w:rsid w:val="0042548E"/>
    <w:rsid w:val="004255B1"/>
    <w:rsid w:val="00425751"/>
    <w:rsid w:val="00425895"/>
    <w:rsid w:val="00425897"/>
    <w:rsid w:val="00425914"/>
    <w:rsid w:val="0042594A"/>
    <w:rsid w:val="00425997"/>
    <w:rsid w:val="00425AC0"/>
    <w:rsid w:val="00425B45"/>
    <w:rsid w:val="00425B7D"/>
    <w:rsid w:val="00425CE1"/>
    <w:rsid w:val="00425CF7"/>
    <w:rsid w:val="00425E80"/>
    <w:rsid w:val="00425EE3"/>
    <w:rsid w:val="00425F18"/>
    <w:rsid w:val="00425FA8"/>
    <w:rsid w:val="00426044"/>
    <w:rsid w:val="00426051"/>
    <w:rsid w:val="0042605E"/>
    <w:rsid w:val="00426062"/>
    <w:rsid w:val="004260A6"/>
    <w:rsid w:val="004260CF"/>
    <w:rsid w:val="004260E1"/>
    <w:rsid w:val="00426122"/>
    <w:rsid w:val="00426145"/>
    <w:rsid w:val="00426152"/>
    <w:rsid w:val="004261F6"/>
    <w:rsid w:val="00426322"/>
    <w:rsid w:val="00426579"/>
    <w:rsid w:val="004265EB"/>
    <w:rsid w:val="004266D2"/>
    <w:rsid w:val="004266E9"/>
    <w:rsid w:val="00426729"/>
    <w:rsid w:val="0042672B"/>
    <w:rsid w:val="0042673F"/>
    <w:rsid w:val="0042689D"/>
    <w:rsid w:val="004268A7"/>
    <w:rsid w:val="00426906"/>
    <w:rsid w:val="00426912"/>
    <w:rsid w:val="004269C6"/>
    <w:rsid w:val="004269EC"/>
    <w:rsid w:val="004269FD"/>
    <w:rsid w:val="00426A1D"/>
    <w:rsid w:val="00426A60"/>
    <w:rsid w:val="00426A71"/>
    <w:rsid w:val="00426A84"/>
    <w:rsid w:val="00426B71"/>
    <w:rsid w:val="00426C70"/>
    <w:rsid w:val="00426C94"/>
    <w:rsid w:val="00426D0D"/>
    <w:rsid w:val="00426D42"/>
    <w:rsid w:val="00426DC8"/>
    <w:rsid w:val="00426E24"/>
    <w:rsid w:val="00426E78"/>
    <w:rsid w:val="00426EE1"/>
    <w:rsid w:val="00426F68"/>
    <w:rsid w:val="00426F71"/>
    <w:rsid w:val="0042703D"/>
    <w:rsid w:val="00427047"/>
    <w:rsid w:val="00427173"/>
    <w:rsid w:val="004272A3"/>
    <w:rsid w:val="00427473"/>
    <w:rsid w:val="0042749E"/>
    <w:rsid w:val="004274AE"/>
    <w:rsid w:val="00427600"/>
    <w:rsid w:val="00427628"/>
    <w:rsid w:val="00427633"/>
    <w:rsid w:val="004276CE"/>
    <w:rsid w:val="0042774B"/>
    <w:rsid w:val="004277AF"/>
    <w:rsid w:val="004277E0"/>
    <w:rsid w:val="004278BF"/>
    <w:rsid w:val="004278CA"/>
    <w:rsid w:val="004279B0"/>
    <w:rsid w:val="004279C7"/>
    <w:rsid w:val="00427B4D"/>
    <w:rsid w:val="00427B4E"/>
    <w:rsid w:val="00427C29"/>
    <w:rsid w:val="00427C51"/>
    <w:rsid w:val="00427D79"/>
    <w:rsid w:val="00427D97"/>
    <w:rsid w:val="00427DA6"/>
    <w:rsid w:val="00427E75"/>
    <w:rsid w:val="004300B1"/>
    <w:rsid w:val="0043016D"/>
    <w:rsid w:val="00430261"/>
    <w:rsid w:val="00430282"/>
    <w:rsid w:val="004302D1"/>
    <w:rsid w:val="004302F3"/>
    <w:rsid w:val="004303D4"/>
    <w:rsid w:val="004304BB"/>
    <w:rsid w:val="004304BF"/>
    <w:rsid w:val="004304E4"/>
    <w:rsid w:val="004304EA"/>
    <w:rsid w:val="004305C6"/>
    <w:rsid w:val="004305D5"/>
    <w:rsid w:val="0043063C"/>
    <w:rsid w:val="004306BF"/>
    <w:rsid w:val="00430734"/>
    <w:rsid w:val="00430767"/>
    <w:rsid w:val="004308A0"/>
    <w:rsid w:val="004308CD"/>
    <w:rsid w:val="00430A51"/>
    <w:rsid w:val="00430AD7"/>
    <w:rsid w:val="00430B85"/>
    <w:rsid w:val="00430D07"/>
    <w:rsid w:val="00430E49"/>
    <w:rsid w:val="00430E54"/>
    <w:rsid w:val="00430EA5"/>
    <w:rsid w:val="00430F67"/>
    <w:rsid w:val="00430F8D"/>
    <w:rsid w:val="00430FA3"/>
    <w:rsid w:val="00431052"/>
    <w:rsid w:val="00431066"/>
    <w:rsid w:val="00431179"/>
    <w:rsid w:val="0043117D"/>
    <w:rsid w:val="004311BC"/>
    <w:rsid w:val="004311E6"/>
    <w:rsid w:val="004312B0"/>
    <w:rsid w:val="004313CF"/>
    <w:rsid w:val="004313DB"/>
    <w:rsid w:val="00431588"/>
    <w:rsid w:val="004315D8"/>
    <w:rsid w:val="00431607"/>
    <w:rsid w:val="00431617"/>
    <w:rsid w:val="00431866"/>
    <w:rsid w:val="00431969"/>
    <w:rsid w:val="00431A16"/>
    <w:rsid w:val="00431A21"/>
    <w:rsid w:val="00431ABD"/>
    <w:rsid w:val="00431AE1"/>
    <w:rsid w:val="00431B0C"/>
    <w:rsid w:val="00431B17"/>
    <w:rsid w:val="00431B50"/>
    <w:rsid w:val="00431C75"/>
    <w:rsid w:val="00431CFF"/>
    <w:rsid w:val="00431E10"/>
    <w:rsid w:val="00431E38"/>
    <w:rsid w:val="00431E4A"/>
    <w:rsid w:val="00431E69"/>
    <w:rsid w:val="00431E7F"/>
    <w:rsid w:val="00431EFA"/>
    <w:rsid w:val="00431F7F"/>
    <w:rsid w:val="00431FA4"/>
    <w:rsid w:val="00432030"/>
    <w:rsid w:val="0043214A"/>
    <w:rsid w:val="0043231D"/>
    <w:rsid w:val="00432473"/>
    <w:rsid w:val="00432592"/>
    <w:rsid w:val="00432616"/>
    <w:rsid w:val="0043265A"/>
    <w:rsid w:val="0043276E"/>
    <w:rsid w:val="004328DB"/>
    <w:rsid w:val="0043296F"/>
    <w:rsid w:val="00432A06"/>
    <w:rsid w:val="00432A5F"/>
    <w:rsid w:val="00432A73"/>
    <w:rsid w:val="00432B18"/>
    <w:rsid w:val="00432B2D"/>
    <w:rsid w:val="00432B56"/>
    <w:rsid w:val="00432BA1"/>
    <w:rsid w:val="00432BCA"/>
    <w:rsid w:val="00432CF0"/>
    <w:rsid w:val="00432D1F"/>
    <w:rsid w:val="00432D8E"/>
    <w:rsid w:val="00432DB2"/>
    <w:rsid w:val="00432E02"/>
    <w:rsid w:val="00432E9B"/>
    <w:rsid w:val="004330E5"/>
    <w:rsid w:val="00433117"/>
    <w:rsid w:val="00433150"/>
    <w:rsid w:val="00433209"/>
    <w:rsid w:val="004332F2"/>
    <w:rsid w:val="004332F3"/>
    <w:rsid w:val="004333CA"/>
    <w:rsid w:val="004333D6"/>
    <w:rsid w:val="00433429"/>
    <w:rsid w:val="0043349B"/>
    <w:rsid w:val="00433533"/>
    <w:rsid w:val="00433541"/>
    <w:rsid w:val="00433548"/>
    <w:rsid w:val="00433556"/>
    <w:rsid w:val="004335F7"/>
    <w:rsid w:val="00433638"/>
    <w:rsid w:val="00433759"/>
    <w:rsid w:val="00433836"/>
    <w:rsid w:val="00433862"/>
    <w:rsid w:val="0043386C"/>
    <w:rsid w:val="0043389A"/>
    <w:rsid w:val="00433ABE"/>
    <w:rsid w:val="00433B7F"/>
    <w:rsid w:val="00433BB8"/>
    <w:rsid w:val="00433BDE"/>
    <w:rsid w:val="00433BFF"/>
    <w:rsid w:val="00433CE6"/>
    <w:rsid w:val="00433EA6"/>
    <w:rsid w:val="00433FA6"/>
    <w:rsid w:val="004340B1"/>
    <w:rsid w:val="004340E9"/>
    <w:rsid w:val="00434164"/>
    <w:rsid w:val="00434194"/>
    <w:rsid w:val="004341F2"/>
    <w:rsid w:val="004342E3"/>
    <w:rsid w:val="0043439E"/>
    <w:rsid w:val="0043459C"/>
    <w:rsid w:val="00434688"/>
    <w:rsid w:val="0043484C"/>
    <w:rsid w:val="00434928"/>
    <w:rsid w:val="004349BF"/>
    <w:rsid w:val="00434A18"/>
    <w:rsid w:val="00434B33"/>
    <w:rsid w:val="00434B3C"/>
    <w:rsid w:val="00434C71"/>
    <w:rsid w:val="00434D28"/>
    <w:rsid w:val="00434D8D"/>
    <w:rsid w:val="00434ED0"/>
    <w:rsid w:val="00434FF2"/>
    <w:rsid w:val="004350DE"/>
    <w:rsid w:val="004350E5"/>
    <w:rsid w:val="004351CA"/>
    <w:rsid w:val="0043526E"/>
    <w:rsid w:val="00435409"/>
    <w:rsid w:val="00435468"/>
    <w:rsid w:val="00435586"/>
    <w:rsid w:val="00435628"/>
    <w:rsid w:val="00435632"/>
    <w:rsid w:val="00435673"/>
    <w:rsid w:val="0043570C"/>
    <w:rsid w:val="00435771"/>
    <w:rsid w:val="004357F8"/>
    <w:rsid w:val="0043589A"/>
    <w:rsid w:val="00435935"/>
    <w:rsid w:val="00435959"/>
    <w:rsid w:val="00435A76"/>
    <w:rsid w:val="00435A8B"/>
    <w:rsid w:val="00435B24"/>
    <w:rsid w:val="00435B6E"/>
    <w:rsid w:val="00435BC6"/>
    <w:rsid w:val="00435DD5"/>
    <w:rsid w:val="00435EC2"/>
    <w:rsid w:val="00435F7E"/>
    <w:rsid w:val="0043609D"/>
    <w:rsid w:val="004360DA"/>
    <w:rsid w:val="0043613B"/>
    <w:rsid w:val="0043614E"/>
    <w:rsid w:val="004361AF"/>
    <w:rsid w:val="004361B9"/>
    <w:rsid w:val="00436212"/>
    <w:rsid w:val="00436306"/>
    <w:rsid w:val="0043634B"/>
    <w:rsid w:val="0043639F"/>
    <w:rsid w:val="004364B9"/>
    <w:rsid w:val="004364DB"/>
    <w:rsid w:val="004364E9"/>
    <w:rsid w:val="004366C0"/>
    <w:rsid w:val="00436820"/>
    <w:rsid w:val="00436824"/>
    <w:rsid w:val="00436845"/>
    <w:rsid w:val="0043690F"/>
    <w:rsid w:val="0043699E"/>
    <w:rsid w:val="004369E3"/>
    <w:rsid w:val="004369F3"/>
    <w:rsid w:val="00436B9E"/>
    <w:rsid w:val="00436BCA"/>
    <w:rsid w:val="00436C1E"/>
    <w:rsid w:val="00436C6C"/>
    <w:rsid w:val="00436CEB"/>
    <w:rsid w:val="00436E49"/>
    <w:rsid w:val="00436E5E"/>
    <w:rsid w:val="00436ED0"/>
    <w:rsid w:val="00436F1F"/>
    <w:rsid w:val="00436F6D"/>
    <w:rsid w:val="00436FDA"/>
    <w:rsid w:val="004371B6"/>
    <w:rsid w:val="00437328"/>
    <w:rsid w:val="0043734B"/>
    <w:rsid w:val="0043739B"/>
    <w:rsid w:val="004373D1"/>
    <w:rsid w:val="004373E8"/>
    <w:rsid w:val="00437536"/>
    <w:rsid w:val="0043785C"/>
    <w:rsid w:val="004378B5"/>
    <w:rsid w:val="00437925"/>
    <w:rsid w:val="0043798D"/>
    <w:rsid w:val="004379FB"/>
    <w:rsid w:val="00437A2D"/>
    <w:rsid w:val="00437A4E"/>
    <w:rsid w:val="00437AA0"/>
    <w:rsid w:val="00437B08"/>
    <w:rsid w:val="00437B13"/>
    <w:rsid w:val="00437B9D"/>
    <w:rsid w:val="00437BB0"/>
    <w:rsid w:val="00437C0A"/>
    <w:rsid w:val="00437C33"/>
    <w:rsid w:val="00437C56"/>
    <w:rsid w:val="00437C8D"/>
    <w:rsid w:val="00437D87"/>
    <w:rsid w:val="00437E72"/>
    <w:rsid w:val="00437E81"/>
    <w:rsid w:val="00437EF2"/>
    <w:rsid w:val="00437F7C"/>
    <w:rsid w:val="004400F4"/>
    <w:rsid w:val="00440122"/>
    <w:rsid w:val="0044022C"/>
    <w:rsid w:val="0044027C"/>
    <w:rsid w:val="004402DA"/>
    <w:rsid w:val="00440300"/>
    <w:rsid w:val="0044030D"/>
    <w:rsid w:val="0044033D"/>
    <w:rsid w:val="00440379"/>
    <w:rsid w:val="004403E0"/>
    <w:rsid w:val="00440401"/>
    <w:rsid w:val="004404B8"/>
    <w:rsid w:val="0044050C"/>
    <w:rsid w:val="00440589"/>
    <w:rsid w:val="00440645"/>
    <w:rsid w:val="004406F1"/>
    <w:rsid w:val="00440742"/>
    <w:rsid w:val="004407FB"/>
    <w:rsid w:val="004408C1"/>
    <w:rsid w:val="00440903"/>
    <w:rsid w:val="00440A09"/>
    <w:rsid w:val="00440C38"/>
    <w:rsid w:val="00440CC6"/>
    <w:rsid w:val="00440D9C"/>
    <w:rsid w:val="00440DD2"/>
    <w:rsid w:val="00440DE6"/>
    <w:rsid w:val="00440F3A"/>
    <w:rsid w:val="00441025"/>
    <w:rsid w:val="00441128"/>
    <w:rsid w:val="00441154"/>
    <w:rsid w:val="00441197"/>
    <w:rsid w:val="004412BE"/>
    <w:rsid w:val="00441363"/>
    <w:rsid w:val="004413F5"/>
    <w:rsid w:val="0044144C"/>
    <w:rsid w:val="0044149C"/>
    <w:rsid w:val="00441599"/>
    <w:rsid w:val="0044159F"/>
    <w:rsid w:val="004416D9"/>
    <w:rsid w:val="00441768"/>
    <w:rsid w:val="0044177C"/>
    <w:rsid w:val="00441841"/>
    <w:rsid w:val="00441886"/>
    <w:rsid w:val="00441930"/>
    <w:rsid w:val="0044193F"/>
    <w:rsid w:val="004419D1"/>
    <w:rsid w:val="004419D7"/>
    <w:rsid w:val="00441A31"/>
    <w:rsid w:val="00441B15"/>
    <w:rsid w:val="00441B82"/>
    <w:rsid w:val="00441BAB"/>
    <w:rsid w:val="00441DE4"/>
    <w:rsid w:val="00441EDE"/>
    <w:rsid w:val="00441F04"/>
    <w:rsid w:val="00441F13"/>
    <w:rsid w:val="00442125"/>
    <w:rsid w:val="004421B9"/>
    <w:rsid w:val="004421DA"/>
    <w:rsid w:val="00442373"/>
    <w:rsid w:val="00442383"/>
    <w:rsid w:val="0044245E"/>
    <w:rsid w:val="0044254E"/>
    <w:rsid w:val="004425F8"/>
    <w:rsid w:val="0044268E"/>
    <w:rsid w:val="00442703"/>
    <w:rsid w:val="004427C6"/>
    <w:rsid w:val="004427CB"/>
    <w:rsid w:val="00442943"/>
    <w:rsid w:val="00442B0C"/>
    <w:rsid w:val="00442B78"/>
    <w:rsid w:val="00442C38"/>
    <w:rsid w:val="00442CAC"/>
    <w:rsid w:val="00442E64"/>
    <w:rsid w:val="00442EDB"/>
    <w:rsid w:val="00442F9E"/>
    <w:rsid w:val="00442FAF"/>
    <w:rsid w:val="0044305C"/>
    <w:rsid w:val="004430AE"/>
    <w:rsid w:val="00443101"/>
    <w:rsid w:val="0044327D"/>
    <w:rsid w:val="0044328D"/>
    <w:rsid w:val="00443336"/>
    <w:rsid w:val="004434BE"/>
    <w:rsid w:val="00443562"/>
    <w:rsid w:val="0044357B"/>
    <w:rsid w:val="004436AB"/>
    <w:rsid w:val="0044372B"/>
    <w:rsid w:val="00443750"/>
    <w:rsid w:val="004437DA"/>
    <w:rsid w:val="004438EF"/>
    <w:rsid w:val="00443950"/>
    <w:rsid w:val="0044398C"/>
    <w:rsid w:val="004439EE"/>
    <w:rsid w:val="00443A1D"/>
    <w:rsid w:val="00443A32"/>
    <w:rsid w:val="00443AC7"/>
    <w:rsid w:val="00443AFE"/>
    <w:rsid w:val="00443B8F"/>
    <w:rsid w:val="00443BA8"/>
    <w:rsid w:val="00443BE3"/>
    <w:rsid w:val="00443C42"/>
    <w:rsid w:val="00443C9D"/>
    <w:rsid w:val="00443CB0"/>
    <w:rsid w:val="00443DA2"/>
    <w:rsid w:val="00443E17"/>
    <w:rsid w:val="004442BB"/>
    <w:rsid w:val="0044457E"/>
    <w:rsid w:val="0044458D"/>
    <w:rsid w:val="004445C4"/>
    <w:rsid w:val="004446FC"/>
    <w:rsid w:val="0044477D"/>
    <w:rsid w:val="004447E3"/>
    <w:rsid w:val="00444A97"/>
    <w:rsid w:val="00444B7A"/>
    <w:rsid w:val="00444EF4"/>
    <w:rsid w:val="0044502C"/>
    <w:rsid w:val="004450DD"/>
    <w:rsid w:val="004451BC"/>
    <w:rsid w:val="004451E3"/>
    <w:rsid w:val="00445292"/>
    <w:rsid w:val="0044530A"/>
    <w:rsid w:val="00445368"/>
    <w:rsid w:val="00445456"/>
    <w:rsid w:val="0044545C"/>
    <w:rsid w:val="004454F2"/>
    <w:rsid w:val="00445517"/>
    <w:rsid w:val="00445559"/>
    <w:rsid w:val="00445596"/>
    <w:rsid w:val="0044559D"/>
    <w:rsid w:val="004455CE"/>
    <w:rsid w:val="00445672"/>
    <w:rsid w:val="0044570A"/>
    <w:rsid w:val="004457E4"/>
    <w:rsid w:val="004459DA"/>
    <w:rsid w:val="00445A04"/>
    <w:rsid w:val="00445A9E"/>
    <w:rsid w:val="00445AAF"/>
    <w:rsid w:val="00445AC1"/>
    <w:rsid w:val="00445AFF"/>
    <w:rsid w:val="00445B0E"/>
    <w:rsid w:val="00445BEC"/>
    <w:rsid w:val="00445E23"/>
    <w:rsid w:val="00445F68"/>
    <w:rsid w:val="00445F94"/>
    <w:rsid w:val="00446039"/>
    <w:rsid w:val="004461E4"/>
    <w:rsid w:val="0044622A"/>
    <w:rsid w:val="004462AD"/>
    <w:rsid w:val="004462D0"/>
    <w:rsid w:val="0044638C"/>
    <w:rsid w:val="004463FF"/>
    <w:rsid w:val="004465B1"/>
    <w:rsid w:val="0044678E"/>
    <w:rsid w:val="004468A0"/>
    <w:rsid w:val="00446921"/>
    <w:rsid w:val="004469B9"/>
    <w:rsid w:val="00446A28"/>
    <w:rsid w:val="00446AEA"/>
    <w:rsid w:val="00446B48"/>
    <w:rsid w:val="00446C7C"/>
    <w:rsid w:val="00446D77"/>
    <w:rsid w:val="00446E23"/>
    <w:rsid w:val="00446E9B"/>
    <w:rsid w:val="00446F27"/>
    <w:rsid w:val="00446F36"/>
    <w:rsid w:val="00446FAE"/>
    <w:rsid w:val="00446FB5"/>
    <w:rsid w:val="00446FFB"/>
    <w:rsid w:val="0044701A"/>
    <w:rsid w:val="0044701E"/>
    <w:rsid w:val="00447087"/>
    <w:rsid w:val="004470CB"/>
    <w:rsid w:val="0044711D"/>
    <w:rsid w:val="00447148"/>
    <w:rsid w:val="0044719B"/>
    <w:rsid w:val="0044727F"/>
    <w:rsid w:val="0044729D"/>
    <w:rsid w:val="004472A1"/>
    <w:rsid w:val="00447356"/>
    <w:rsid w:val="00447474"/>
    <w:rsid w:val="0044757B"/>
    <w:rsid w:val="0044773D"/>
    <w:rsid w:val="0044777A"/>
    <w:rsid w:val="00447840"/>
    <w:rsid w:val="0044790E"/>
    <w:rsid w:val="00447B50"/>
    <w:rsid w:val="00447BB4"/>
    <w:rsid w:val="00447BD1"/>
    <w:rsid w:val="00447C25"/>
    <w:rsid w:val="00447D17"/>
    <w:rsid w:val="00447D9A"/>
    <w:rsid w:val="00447E08"/>
    <w:rsid w:val="00447E8B"/>
    <w:rsid w:val="00447EBF"/>
    <w:rsid w:val="0045002C"/>
    <w:rsid w:val="0045006B"/>
    <w:rsid w:val="004501C9"/>
    <w:rsid w:val="004501E6"/>
    <w:rsid w:val="004504B4"/>
    <w:rsid w:val="004504DD"/>
    <w:rsid w:val="004504F6"/>
    <w:rsid w:val="0045050B"/>
    <w:rsid w:val="0045053E"/>
    <w:rsid w:val="004505A4"/>
    <w:rsid w:val="004505C7"/>
    <w:rsid w:val="004507D3"/>
    <w:rsid w:val="0045085F"/>
    <w:rsid w:val="004509EC"/>
    <w:rsid w:val="00450B57"/>
    <w:rsid w:val="00450B5B"/>
    <w:rsid w:val="00450BB7"/>
    <w:rsid w:val="00450C49"/>
    <w:rsid w:val="00450C88"/>
    <w:rsid w:val="00450D4A"/>
    <w:rsid w:val="00450D57"/>
    <w:rsid w:val="00450D9D"/>
    <w:rsid w:val="00450FAA"/>
    <w:rsid w:val="00451144"/>
    <w:rsid w:val="004511A6"/>
    <w:rsid w:val="00451222"/>
    <w:rsid w:val="004512D2"/>
    <w:rsid w:val="00451324"/>
    <w:rsid w:val="00451414"/>
    <w:rsid w:val="004514BB"/>
    <w:rsid w:val="004514D2"/>
    <w:rsid w:val="004514F7"/>
    <w:rsid w:val="00451578"/>
    <w:rsid w:val="004515D2"/>
    <w:rsid w:val="0045167F"/>
    <w:rsid w:val="004516B9"/>
    <w:rsid w:val="0045172E"/>
    <w:rsid w:val="0045173B"/>
    <w:rsid w:val="0045189F"/>
    <w:rsid w:val="004518B4"/>
    <w:rsid w:val="004518C7"/>
    <w:rsid w:val="00451908"/>
    <w:rsid w:val="00451956"/>
    <w:rsid w:val="004519E1"/>
    <w:rsid w:val="00451AD1"/>
    <w:rsid w:val="00451B42"/>
    <w:rsid w:val="00451B6A"/>
    <w:rsid w:val="00451B71"/>
    <w:rsid w:val="00451BDE"/>
    <w:rsid w:val="00451D14"/>
    <w:rsid w:val="00451D32"/>
    <w:rsid w:val="00451D33"/>
    <w:rsid w:val="00451FED"/>
    <w:rsid w:val="00452098"/>
    <w:rsid w:val="004520D5"/>
    <w:rsid w:val="0045216D"/>
    <w:rsid w:val="0045219A"/>
    <w:rsid w:val="004522FD"/>
    <w:rsid w:val="00452362"/>
    <w:rsid w:val="0045249B"/>
    <w:rsid w:val="004524BE"/>
    <w:rsid w:val="00452590"/>
    <w:rsid w:val="004525C4"/>
    <w:rsid w:val="004526B5"/>
    <w:rsid w:val="004526DC"/>
    <w:rsid w:val="0045275E"/>
    <w:rsid w:val="00452865"/>
    <w:rsid w:val="004528CC"/>
    <w:rsid w:val="004528F4"/>
    <w:rsid w:val="004529D6"/>
    <w:rsid w:val="004529E6"/>
    <w:rsid w:val="004529FC"/>
    <w:rsid w:val="00452A79"/>
    <w:rsid w:val="00452C91"/>
    <w:rsid w:val="00452CBC"/>
    <w:rsid w:val="00452CF9"/>
    <w:rsid w:val="00452D22"/>
    <w:rsid w:val="00452D3D"/>
    <w:rsid w:val="00452D76"/>
    <w:rsid w:val="00452E8D"/>
    <w:rsid w:val="00452EAC"/>
    <w:rsid w:val="00452F0F"/>
    <w:rsid w:val="00452F5D"/>
    <w:rsid w:val="00452F6E"/>
    <w:rsid w:val="00452FA2"/>
    <w:rsid w:val="00453006"/>
    <w:rsid w:val="0045302D"/>
    <w:rsid w:val="004530B9"/>
    <w:rsid w:val="004530D7"/>
    <w:rsid w:val="0045311E"/>
    <w:rsid w:val="00453153"/>
    <w:rsid w:val="004531D5"/>
    <w:rsid w:val="004531DB"/>
    <w:rsid w:val="0045345A"/>
    <w:rsid w:val="0045345D"/>
    <w:rsid w:val="004535DF"/>
    <w:rsid w:val="004535E8"/>
    <w:rsid w:val="0045363F"/>
    <w:rsid w:val="0045365B"/>
    <w:rsid w:val="00453713"/>
    <w:rsid w:val="00453741"/>
    <w:rsid w:val="004539CC"/>
    <w:rsid w:val="00453AF9"/>
    <w:rsid w:val="00453C9C"/>
    <w:rsid w:val="00453C9D"/>
    <w:rsid w:val="00453DF1"/>
    <w:rsid w:val="00453E66"/>
    <w:rsid w:val="00453F5F"/>
    <w:rsid w:val="00453F75"/>
    <w:rsid w:val="004540E2"/>
    <w:rsid w:val="004540EB"/>
    <w:rsid w:val="0045410B"/>
    <w:rsid w:val="0045411E"/>
    <w:rsid w:val="004541B0"/>
    <w:rsid w:val="004541FA"/>
    <w:rsid w:val="0045423F"/>
    <w:rsid w:val="00454248"/>
    <w:rsid w:val="00454274"/>
    <w:rsid w:val="0045431F"/>
    <w:rsid w:val="00454384"/>
    <w:rsid w:val="004543E8"/>
    <w:rsid w:val="0045447D"/>
    <w:rsid w:val="004544F9"/>
    <w:rsid w:val="0045453F"/>
    <w:rsid w:val="004545A3"/>
    <w:rsid w:val="004545DE"/>
    <w:rsid w:val="004545F0"/>
    <w:rsid w:val="004545F6"/>
    <w:rsid w:val="0045469F"/>
    <w:rsid w:val="004546A0"/>
    <w:rsid w:val="00454760"/>
    <w:rsid w:val="00454844"/>
    <w:rsid w:val="00454852"/>
    <w:rsid w:val="004548E2"/>
    <w:rsid w:val="004548F3"/>
    <w:rsid w:val="0045494F"/>
    <w:rsid w:val="004549A0"/>
    <w:rsid w:val="00454D00"/>
    <w:rsid w:val="00454D11"/>
    <w:rsid w:val="00454D2B"/>
    <w:rsid w:val="00454D3D"/>
    <w:rsid w:val="00454D91"/>
    <w:rsid w:val="00454EBB"/>
    <w:rsid w:val="00454EF3"/>
    <w:rsid w:val="00455140"/>
    <w:rsid w:val="0045516B"/>
    <w:rsid w:val="00455191"/>
    <w:rsid w:val="0045519B"/>
    <w:rsid w:val="00455278"/>
    <w:rsid w:val="004552B2"/>
    <w:rsid w:val="004553C8"/>
    <w:rsid w:val="00455427"/>
    <w:rsid w:val="0045549F"/>
    <w:rsid w:val="004554FA"/>
    <w:rsid w:val="00455533"/>
    <w:rsid w:val="00455569"/>
    <w:rsid w:val="00455571"/>
    <w:rsid w:val="0045563F"/>
    <w:rsid w:val="00455641"/>
    <w:rsid w:val="00455718"/>
    <w:rsid w:val="004559B1"/>
    <w:rsid w:val="00455A3B"/>
    <w:rsid w:val="00455B09"/>
    <w:rsid w:val="00455B76"/>
    <w:rsid w:val="00455BAD"/>
    <w:rsid w:val="00455BF0"/>
    <w:rsid w:val="00455CB5"/>
    <w:rsid w:val="00455CBE"/>
    <w:rsid w:val="00455D19"/>
    <w:rsid w:val="00455E8B"/>
    <w:rsid w:val="00455EB1"/>
    <w:rsid w:val="00455F6D"/>
    <w:rsid w:val="00455FD0"/>
    <w:rsid w:val="004560D8"/>
    <w:rsid w:val="004560E2"/>
    <w:rsid w:val="00456117"/>
    <w:rsid w:val="00456225"/>
    <w:rsid w:val="0045626C"/>
    <w:rsid w:val="0045631D"/>
    <w:rsid w:val="004563A8"/>
    <w:rsid w:val="0045659E"/>
    <w:rsid w:val="0045662F"/>
    <w:rsid w:val="00456679"/>
    <w:rsid w:val="00456683"/>
    <w:rsid w:val="00456764"/>
    <w:rsid w:val="0045683F"/>
    <w:rsid w:val="00456854"/>
    <w:rsid w:val="00456860"/>
    <w:rsid w:val="004568AA"/>
    <w:rsid w:val="004568DE"/>
    <w:rsid w:val="00456A15"/>
    <w:rsid w:val="00456A31"/>
    <w:rsid w:val="00456B46"/>
    <w:rsid w:val="00456BB3"/>
    <w:rsid w:val="00456C1D"/>
    <w:rsid w:val="00456CC1"/>
    <w:rsid w:val="00456D12"/>
    <w:rsid w:val="00456D2F"/>
    <w:rsid w:val="00456E3A"/>
    <w:rsid w:val="00456E7A"/>
    <w:rsid w:val="00456FFE"/>
    <w:rsid w:val="00457029"/>
    <w:rsid w:val="00457074"/>
    <w:rsid w:val="0045720B"/>
    <w:rsid w:val="0045732C"/>
    <w:rsid w:val="004573F0"/>
    <w:rsid w:val="00457466"/>
    <w:rsid w:val="00457630"/>
    <w:rsid w:val="0045767D"/>
    <w:rsid w:val="00457741"/>
    <w:rsid w:val="004577EB"/>
    <w:rsid w:val="00457804"/>
    <w:rsid w:val="00457843"/>
    <w:rsid w:val="00457860"/>
    <w:rsid w:val="00457950"/>
    <w:rsid w:val="00457979"/>
    <w:rsid w:val="00457988"/>
    <w:rsid w:val="00457A52"/>
    <w:rsid w:val="00457B96"/>
    <w:rsid w:val="00457D93"/>
    <w:rsid w:val="00457E04"/>
    <w:rsid w:val="00457F76"/>
    <w:rsid w:val="00457FA7"/>
    <w:rsid w:val="004600B8"/>
    <w:rsid w:val="0046022A"/>
    <w:rsid w:val="00460282"/>
    <w:rsid w:val="004602C8"/>
    <w:rsid w:val="00460331"/>
    <w:rsid w:val="00460472"/>
    <w:rsid w:val="004604BF"/>
    <w:rsid w:val="004604CC"/>
    <w:rsid w:val="0046055B"/>
    <w:rsid w:val="004605FF"/>
    <w:rsid w:val="00460775"/>
    <w:rsid w:val="004608AD"/>
    <w:rsid w:val="00460980"/>
    <w:rsid w:val="00460B12"/>
    <w:rsid w:val="00460C29"/>
    <w:rsid w:val="00460D01"/>
    <w:rsid w:val="00460D98"/>
    <w:rsid w:val="00460E0B"/>
    <w:rsid w:val="00460E3E"/>
    <w:rsid w:val="00460E72"/>
    <w:rsid w:val="00460F22"/>
    <w:rsid w:val="004610DE"/>
    <w:rsid w:val="00461109"/>
    <w:rsid w:val="00461123"/>
    <w:rsid w:val="00461170"/>
    <w:rsid w:val="004611E9"/>
    <w:rsid w:val="00461358"/>
    <w:rsid w:val="0046139C"/>
    <w:rsid w:val="004613A3"/>
    <w:rsid w:val="00461473"/>
    <w:rsid w:val="004615DD"/>
    <w:rsid w:val="00461699"/>
    <w:rsid w:val="004616D8"/>
    <w:rsid w:val="004616DE"/>
    <w:rsid w:val="00461736"/>
    <w:rsid w:val="00461A0E"/>
    <w:rsid w:val="00461A13"/>
    <w:rsid w:val="00461AAD"/>
    <w:rsid w:val="00461B72"/>
    <w:rsid w:val="00461C1B"/>
    <w:rsid w:val="00461DE7"/>
    <w:rsid w:val="00461E93"/>
    <w:rsid w:val="00461F05"/>
    <w:rsid w:val="00461F4D"/>
    <w:rsid w:val="00461F71"/>
    <w:rsid w:val="00462095"/>
    <w:rsid w:val="004620D7"/>
    <w:rsid w:val="00462149"/>
    <w:rsid w:val="004621B2"/>
    <w:rsid w:val="004621E0"/>
    <w:rsid w:val="00462334"/>
    <w:rsid w:val="0046236B"/>
    <w:rsid w:val="00462397"/>
    <w:rsid w:val="0046247F"/>
    <w:rsid w:val="0046258E"/>
    <w:rsid w:val="004625A3"/>
    <w:rsid w:val="004625D9"/>
    <w:rsid w:val="00462777"/>
    <w:rsid w:val="004627F6"/>
    <w:rsid w:val="004628E7"/>
    <w:rsid w:val="0046291F"/>
    <w:rsid w:val="00462A17"/>
    <w:rsid w:val="00462B3C"/>
    <w:rsid w:val="00462BE1"/>
    <w:rsid w:val="00462C04"/>
    <w:rsid w:val="00462F49"/>
    <w:rsid w:val="00462F85"/>
    <w:rsid w:val="0046300B"/>
    <w:rsid w:val="00463031"/>
    <w:rsid w:val="004630E6"/>
    <w:rsid w:val="0046315A"/>
    <w:rsid w:val="0046319A"/>
    <w:rsid w:val="00463300"/>
    <w:rsid w:val="00463363"/>
    <w:rsid w:val="00463391"/>
    <w:rsid w:val="004633FF"/>
    <w:rsid w:val="00463497"/>
    <w:rsid w:val="004634BC"/>
    <w:rsid w:val="00463606"/>
    <w:rsid w:val="00463615"/>
    <w:rsid w:val="0046388D"/>
    <w:rsid w:val="00463899"/>
    <w:rsid w:val="004638D5"/>
    <w:rsid w:val="004638E6"/>
    <w:rsid w:val="004639CE"/>
    <w:rsid w:val="004639D9"/>
    <w:rsid w:val="00463AF0"/>
    <w:rsid w:val="00463BC7"/>
    <w:rsid w:val="00463C8B"/>
    <w:rsid w:val="00463D05"/>
    <w:rsid w:val="00463D10"/>
    <w:rsid w:val="00463E7B"/>
    <w:rsid w:val="00463E98"/>
    <w:rsid w:val="00463EA9"/>
    <w:rsid w:val="00463EF2"/>
    <w:rsid w:val="00464005"/>
    <w:rsid w:val="0046412B"/>
    <w:rsid w:val="0046421E"/>
    <w:rsid w:val="004642D9"/>
    <w:rsid w:val="0046434B"/>
    <w:rsid w:val="004643D4"/>
    <w:rsid w:val="00464416"/>
    <w:rsid w:val="00464433"/>
    <w:rsid w:val="004646A2"/>
    <w:rsid w:val="004648FC"/>
    <w:rsid w:val="00464963"/>
    <w:rsid w:val="00464971"/>
    <w:rsid w:val="004649FF"/>
    <w:rsid w:val="00464AA2"/>
    <w:rsid w:val="00464ADB"/>
    <w:rsid w:val="00464C0F"/>
    <w:rsid w:val="00464C97"/>
    <w:rsid w:val="00464CA0"/>
    <w:rsid w:val="00464E3F"/>
    <w:rsid w:val="00464E71"/>
    <w:rsid w:val="00464EC8"/>
    <w:rsid w:val="00464EFD"/>
    <w:rsid w:val="00465032"/>
    <w:rsid w:val="00465065"/>
    <w:rsid w:val="00465143"/>
    <w:rsid w:val="004651CD"/>
    <w:rsid w:val="00465222"/>
    <w:rsid w:val="00465330"/>
    <w:rsid w:val="00465359"/>
    <w:rsid w:val="004653A6"/>
    <w:rsid w:val="0046545E"/>
    <w:rsid w:val="004654BB"/>
    <w:rsid w:val="00465501"/>
    <w:rsid w:val="004655EB"/>
    <w:rsid w:val="00465649"/>
    <w:rsid w:val="0046566D"/>
    <w:rsid w:val="004656D0"/>
    <w:rsid w:val="004656EF"/>
    <w:rsid w:val="00465730"/>
    <w:rsid w:val="004657EC"/>
    <w:rsid w:val="004657F5"/>
    <w:rsid w:val="0046581D"/>
    <w:rsid w:val="0046585B"/>
    <w:rsid w:val="00465A6C"/>
    <w:rsid w:val="00465AB0"/>
    <w:rsid w:val="00465B63"/>
    <w:rsid w:val="00465B65"/>
    <w:rsid w:val="00465B95"/>
    <w:rsid w:val="00465BE4"/>
    <w:rsid w:val="00465C18"/>
    <w:rsid w:val="00465CA8"/>
    <w:rsid w:val="00465CD7"/>
    <w:rsid w:val="00465D25"/>
    <w:rsid w:val="00465D86"/>
    <w:rsid w:val="00465DBB"/>
    <w:rsid w:val="00465F61"/>
    <w:rsid w:val="00465F9B"/>
    <w:rsid w:val="00465FB6"/>
    <w:rsid w:val="00465FBE"/>
    <w:rsid w:val="00465FE0"/>
    <w:rsid w:val="004660F4"/>
    <w:rsid w:val="00466136"/>
    <w:rsid w:val="00466193"/>
    <w:rsid w:val="004661C6"/>
    <w:rsid w:val="0046624A"/>
    <w:rsid w:val="0046635C"/>
    <w:rsid w:val="00466441"/>
    <w:rsid w:val="0046649D"/>
    <w:rsid w:val="00466534"/>
    <w:rsid w:val="0046657E"/>
    <w:rsid w:val="0046658D"/>
    <w:rsid w:val="00466593"/>
    <w:rsid w:val="00466595"/>
    <w:rsid w:val="00466623"/>
    <w:rsid w:val="0046662A"/>
    <w:rsid w:val="004668DF"/>
    <w:rsid w:val="00466932"/>
    <w:rsid w:val="004669DC"/>
    <w:rsid w:val="004669F6"/>
    <w:rsid w:val="00466A15"/>
    <w:rsid w:val="00466A35"/>
    <w:rsid w:val="00466A65"/>
    <w:rsid w:val="00466A6D"/>
    <w:rsid w:val="00466AFB"/>
    <w:rsid w:val="00466B96"/>
    <w:rsid w:val="00466BEB"/>
    <w:rsid w:val="00466C28"/>
    <w:rsid w:val="00466C57"/>
    <w:rsid w:val="00466CBD"/>
    <w:rsid w:val="00466DB4"/>
    <w:rsid w:val="00466DC6"/>
    <w:rsid w:val="00466E1B"/>
    <w:rsid w:val="00466E44"/>
    <w:rsid w:val="00466EAC"/>
    <w:rsid w:val="00466FE7"/>
    <w:rsid w:val="0046704C"/>
    <w:rsid w:val="00467119"/>
    <w:rsid w:val="0046716E"/>
    <w:rsid w:val="0046734F"/>
    <w:rsid w:val="0046746A"/>
    <w:rsid w:val="004674C2"/>
    <w:rsid w:val="00467500"/>
    <w:rsid w:val="00467550"/>
    <w:rsid w:val="00467583"/>
    <w:rsid w:val="004676A5"/>
    <w:rsid w:val="00467733"/>
    <w:rsid w:val="00467741"/>
    <w:rsid w:val="0046779A"/>
    <w:rsid w:val="004677D7"/>
    <w:rsid w:val="0046785B"/>
    <w:rsid w:val="004678F9"/>
    <w:rsid w:val="00467931"/>
    <w:rsid w:val="00467987"/>
    <w:rsid w:val="004679BC"/>
    <w:rsid w:val="00467B14"/>
    <w:rsid w:val="00467B53"/>
    <w:rsid w:val="00467CCD"/>
    <w:rsid w:val="00467DB9"/>
    <w:rsid w:val="00467E86"/>
    <w:rsid w:val="00467EAC"/>
    <w:rsid w:val="00467F3A"/>
    <w:rsid w:val="00467F94"/>
    <w:rsid w:val="00467F96"/>
    <w:rsid w:val="00467FFB"/>
    <w:rsid w:val="004700CD"/>
    <w:rsid w:val="00470177"/>
    <w:rsid w:val="004701FC"/>
    <w:rsid w:val="0047021A"/>
    <w:rsid w:val="004702E6"/>
    <w:rsid w:val="00470357"/>
    <w:rsid w:val="004703D6"/>
    <w:rsid w:val="00470572"/>
    <w:rsid w:val="00470596"/>
    <w:rsid w:val="004705B6"/>
    <w:rsid w:val="0047065F"/>
    <w:rsid w:val="00470701"/>
    <w:rsid w:val="004707D2"/>
    <w:rsid w:val="00470829"/>
    <w:rsid w:val="00470846"/>
    <w:rsid w:val="00470866"/>
    <w:rsid w:val="0047091C"/>
    <w:rsid w:val="00470A69"/>
    <w:rsid w:val="00470C2D"/>
    <w:rsid w:val="00470D79"/>
    <w:rsid w:val="00470FBE"/>
    <w:rsid w:val="00470FF5"/>
    <w:rsid w:val="00471021"/>
    <w:rsid w:val="0047106C"/>
    <w:rsid w:val="0047115E"/>
    <w:rsid w:val="0047116E"/>
    <w:rsid w:val="0047126A"/>
    <w:rsid w:val="00471294"/>
    <w:rsid w:val="0047132C"/>
    <w:rsid w:val="00471360"/>
    <w:rsid w:val="004714C3"/>
    <w:rsid w:val="00471523"/>
    <w:rsid w:val="00471529"/>
    <w:rsid w:val="0047155C"/>
    <w:rsid w:val="0047162D"/>
    <w:rsid w:val="00471726"/>
    <w:rsid w:val="004717BC"/>
    <w:rsid w:val="004717CE"/>
    <w:rsid w:val="0047187B"/>
    <w:rsid w:val="004719D6"/>
    <w:rsid w:val="00471BB2"/>
    <w:rsid w:val="00471D40"/>
    <w:rsid w:val="00471E69"/>
    <w:rsid w:val="00471E83"/>
    <w:rsid w:val="00471EDB"/>
    <w:rsid w:val="00471FC9"/>
    <w:rsid w:val="00472070"/>
    <w:rsid w:val="00472072"/>
    <w:rsid w:val="004720B1"/>
    <w:rsid w:val="00472164"/>
    <w:rsid w:val="004721BB"/>
    <w:rsid w:val="004721DE"/>
    <w:rsid w:val="00472220"/>
    <w:rsid w:val="0047224E"/>
    <w:rsid w:val="00472295"/>
    <w:rsid w:val="004722EA"/>
    <w:rsid w:val="00472314"/>
    <w:rsid w:val="004723F5"/>
    <w:rsid w:val="00472416"/>
    <w:rsid w:val="00472440"/>
    <w:rsid w:val="0047261F"/>
    <w:rsid w:val="00472651"/>
    <w:rsid w:val="00472683"/>
    <w:rsid w:val="00472732"/>
    <w:rsid w:val="0047275B"/>
    <w:rsid w:val="0047283D"/>
    <w:rsid w:val="00472897"/>
    <w:rsid w:val="004728B2"/>
    <w:rsid w:val="00472A26"/>
    <w:rsid w:val="00472AC3"/>
    <w:rsid w:val="00472B07"/>
    <w:rsid w:val="00472B42"/>
    <w:rsid w:val="00472B86"/>
    <w:rsid w:val="00472B9C"/>
    <w:rsid w:val="00472BCD"/>
    <w:rsid w:val="00472C8B"/>
    <w:rsid w:val="00472E10"/>
    <w:rsid w:val="00472E46"/>
    <w:rsid w:val="00472F82"/>
    <w:rsid w:val="00473080"/>
    <w:rsid w:val="00473092"/>
    <w:rsid w:val="004730C4"/>
    <w:rsid w:val="00473215"/>
    <w:rsid w:val="0047321E"/>
    <w:rsid w:val="0047327B"/>
    <w:rsid w:val="00473298"/>
    <w:rsid w:val="004733AB"/>
    <w:rsid w:val="004733BC"/>
    <w:rsid w:val="004733CB"/>
    <w:rsid w:val="004733E4"/>
    <w:rsid w:val="00473400"/>
    <w:rsid w:val="00473468"/>
    <w:rsid w:val="004734D6"/>
    <w:rsid w:val="004734F4"/>
    <w:rsid w:val="00473595"/>
    <w:rsid w:val="004735BE"/>
    <w:rsid w:val="0047364F"/>
    <w:rsid w:val="00473650"/>
    <w:rsid w:val="00473665"/>
    <w:rsid w:val="0047376B"/>
    <w:rsid w:val="004737A9"/>
    <w:rsid w:val="004738B3"/>
    <w:rsid w:val="00473925"/>
    <w:rsid w:val="00473931"/>
    <w:rsid w:val="00473987"/>
    <w:rsid w:val="0047399E"/>
    <w:rsid w:val="00473A3F"/>
    <w:rsid w:val="00473A81"/>
    <w:rsid w:val="00473B50"/>
    <w:rsid w:val="00473BEE"/>
    <w:rsid w:val="00473C09"/>
    <w:rsid w:val="00473C72"/>
    <w:rsid w:val="00473C99"/>
    <w:rsid w:val="00473CF3"/>
    <w:rsid w:val="00473DC0"/>
    <w:rsid w:val="00473DD7"/>
    <w:rsid w:val="00473DF3"/>
    <w:rsid w:val="00473E68"/>
    <w:rsid w:val="00473E94"/>
    <w:rsid w:val="00473F05"/>
    <w:rsid w:val="00473F4B"/>
    <w:rsid w:val="00474037"/>
    <w:rsid w:val="0047406A"/>
    <w:rsid w:val="004740F3"/>
    <w:rsid w:val="00474153"/>
    <w:rsid w:val="00474169"/>
    <w:rsid w:val="004741B0"/>
    <w:rsid w:val="004741F5"/>
    <w:rsid w:val="00474379"/>
    <w:rsid w:val="00474381"/>
    <w:rsid w:val="004743A6"/>
    <w:rsid w:val="004743C5"/>
    <w:rsid w:val="00474462"/>
    <w:rsid w:val="00474478"/>
    <w:rsid w:val="00474504"/>
    <w:rsid w:val="004745DB"/>
    <w:rsid w:val="00474608"/>
    <w:rsid w:val="0047469A"/>
    <w:rsid w:val="004746A3"/>
    <w:rsid w:val="004746FE"/>
    <w:rsid w:val="0047470C"/>
    <w:rsid w:val="00474711"/>
    <w:rsid w:val="004747A8"/>
    <w:rsid w:val="00474806"/>
    <w:rsid w:val="00474885"/>
    <w:rsid w:val="00474893"/>
    <w:rsid w:val="004748B0"/>
    <w:rsid w:val="00474902"/>
    <w:rsid w:val="00474992"/>
    <w:rsid w:val="00474B74"/>
    <w:rsid w:val="00474BBC"/>
    <w:rsid w:val="00474BD3"/>
    <w:rsid w:val="00474C15"/>
    <w:rsid w:val="00474C57"/>
    <w:rsid w:val="00474C84"/>
    <w:rsid w:val="00474C91"/>
    <w:rsid w:val="00474CA0"/>
    <w:rsid w:val="00474CBD"/>
    <w:rsid w:val="00474CD6"/>
    <w:rsid w:val="00474DE5"/>
    <w:rsid w:val="00474E87"/>
    <w:rsid w:val="00474EDF"/>
    <w:rsid w:val="00474FD9"/>
    <w:rsid w:val="00474FE5"/>
    <w:rsid w:val="00475145"/>
    <w:rsid w:val="00475342"/>
    <w:rsid w:val="0047534C"/>
    <w:rsid w:val="00475461"/>
    <w:rsid w:val="0047549A"/>
    <w:rsid w:val="004754A8"/>
    <w:rsid w:val="004754CB"/>
    <w:rsid w:val="00475568"/>
    <w:rsid w:val="004755B9"/>
    <w:rsid w:val="0047563B"/>
    <w:rsid w:val="00475794"/>
    <w:rsid w:val="004757A3"/>
    <w:rsid w:val="004757FC"/>
    <w:rsid w:val="00475850"/>
    <w:rsid w:val="004758FC"/>
    <w:rsid w:val="004759C4"/>
    <w:rsid w:val="004759F4"/>
    <w:rsid w:val="00475A30"/>
    <w:rsid w:val="00475A9A"/>
    <w:rsid w:val="00475B87"/>
    <w:rsid w:val="00475B92"/>
    <w:rsid w:val="00475B96"/>
    <w:rsid w:val="00475C60"/>
    <w:rsid w:val="00475CA3"/>
    <w:rsid w:val="00475CE3"/>
    <w:rsid w:val="00475F38"/>
    <w:rsid w:val="00475FB3"/>
    <w:rsid w:val="004760F9"/>
    <w:rsid w:val="00476139"/>
    <w:rsid w:val="00476175"/>
    <w:rsid w:val="00476181"/>
    <w:rsid w:val="00476191"/>
    <w:rsid w:val="00476241"/>
    <w:rsid w:val="0047625A"/>
    <w:rsid w:val="00476293"/>
    <w:rsid w:val="0047634D"/>
    <w:rsid w:val="004763ED"/>
    <w:rsid w:val="00476482"/>
    <w:rsid w:val="00476621"/>
    <w:rsid w:val="004766A8"/>
    <w:rsid w:val="004766C7"/>
    <w:rsid w:val="0047673E"/>
    <w:rsid w:val="0047673F"/>
    <w:rsid w:val="004767A0"/>
    <w:rsid w:val="00476890"/>
    <w:rsid w:val="004769C7"/>
    <w:rsid w:val="004769DD"/>
    <w:rsid w:val="00476A48"/>
    <w:rsid w:val="00476B38"/>
    <w:rsid w:val="00476B65"/>
    <w:rsid w:val="00476C8D"/>
    <w:rsid w:val="00476CD5"/>
    <w:rsid w:val="00476D33"/>
    <w:rsid w:val="00476DEE"/>
    <w:rsid w:val="00476E96"/>
    <w:rsid w:val="00476F9B"/>
    <w:rsid w:val="00477103"/>
    <w:rsid w:val="00477189"/>
    <w:rsid w:val="0047736A"/>
    <w:rsid w:val="00477385"/>
    <w:rsid w:val="004774D2"/>
    <w:rsid w:val="00477547"/>
    <w:rsid w:val="00477570"/>
    <w:rsid w:val="0047759C"/>
    <w:rsid w:val="0047761B"/>
    <w:rsid w:val="004776D1"/>
    <w:rsid w:val="004777E5"/>
    <w:rsid w:val="00477A3F"/>
    <w:rsid w:val="00477A7D"/>
    <w:rsid w:val="00477B49"/>
    <w:rsid w:val="00477B4C"/>
    <w:rsid w:val="00477B79"/>
    <w:rsid w:val="00477C72"/>
    <w:rsid w:val="00477D46"/>
    <w:rsid w:val="00477D6C"/>
    <w:rsid w:val="00477D8D"/>
    <w:rsid w:val="00477FC8"/>
    <w:rsid w:val="00477FD6"/>
    <w:rsid w:val="00480013"/>
    <w:rsid w:val="00480084"/>
    <w:rsid w:val="0048022E"/>
    <w:rsid w:val="0048022F"/>
    <w:rsid w:val="0048023B"/>
    <w:rsid w:val="0048025B"/>
    <w:rsid w:val="004802FD"/>
    <w:rsid w:val="00480300"/>
    <w:rsid w:val="00480329"/>
    <w:rsid w:val="004804E3"/>
    <w:rsid w:val="004804E8"/>
    <w:rsid w:val="0048052D"/>
    <w:rsid w:val="0048056C"/>
    <w:rsid w:val="00480588"/>
    <w:rsid w:val="00480669"/>
    <w:rsid w:val="0048069D"/>
    <w:rsid w:val="004806DB"/>
    <w:rsid w:val="00480828"/>
    <w:rsid w:val="00480860"/>
    <w:rsid w:val="00480886"/>
    <w:rsid w:val="0048094D"/>
    <w:rsid w:val="004809AF"/>
    <w:rsid w:val="004809D9"/>
    <w:rsid w:val="00480A82"/>
    <w:rsid w:val="00480B0E"/>
    <w:rsid w:val="00480C98"/>
    <w:rsid w:val="00480D59"/>
    <w:rsid w:val="00480D8B"/>
    <w:rsid w:val="00480D9E"/>
    <w:rsid w:val="00480E5A"/>
    <w:rsid w:val="00480E6E"/>
    <w:rsid w:val="00480EFE"/>
    <w:rsid w:val="00480F4A"/>
    <w:rsid w:val="004810D5"/>
    <w:rsid w:val="0048113C"/>
    <w:rsid w:val="0048125C"/>
    <w:rsid w:val="00481332"/>
    <w:rsid w:val="0048134B"/>
    <w:rsid w:val="004813AC"/>
    <w:rsid w:val="00481412"/>
    <w:rsid w:val="00481459"/>
    <w:rsid w:val="004814CD"/>
    <w:rsid w:val="004814D5"/>
    <w:rsid w:val="004814F3"/>
    <w:rsid w:val="0048151E"/>
    <w:rsid w:val="00481548"/>
    <w:rsid w:val="004815DE"/>
    <w:rsid w:val="004815E5"/>
    <w:rsid w:val="004815F6"/>
    <w:rsid w:val="00481643"/>
    <w:rsid w:val="00481652"/>
    <w:rsid w:val="0048170A"/>
    <w:rsid w:val="00481725"/>
    <w:rsid w:val="00481813"/>
    <w:rsid w:val="0048181D"/>
    <w:rsid w:val="0048182C"/>
    <w:rsid w:val="004818B5"/>
    <w:rsid w:val="00481949"/>
    <w:rsid w:val="00481A00"/>
    <w:rsid w:val="00481A53"/>
    <w:rsid w:val="00481A8D"/>
    <w:rsid w:val="00481AA9"/>
    <w:rsid w:val="00481AFD"/>
    <w:rsid w:val="00481B55"/>
    <w:rsid w:val="00481C4B"/>
    <w:rsid w:val="00481CE0"/>
    <w:rsid w:val="00481CF6"/>
    <w:rsid w:val="00481E28"/>
    <w:rsid w:val="00481FDD"/>
    <w:rsid w:val="00482097"/>
    <w:rsid w:val="0048209C"/>
    <w:rsid w:val="0048214C"/>
    <w:rsid w:val="00482181"/>
    <w:rsid w:val="004821DC"/>
    <w:rsid w:val="0048247F"/>
    <w:rsid w:val="004825B1"/>
    <w:rsid w:val="0048266B"/>
    <w:rsid w:val="004826BF"/>
    <w:rsid w:val="00482748"/>
    <w:rsid w:val="004827F6"/>
    <w:rsid w:val="00482917"/>
    <w:rsid w:val="00482A4A"/>
    <w:rsid w:val="00482AFD"/>
    <w:rsid w:val="00482B0E"/>
    <w:rsid w:val="00482CF4"/>
    <w:rsid w:val="00482D26"/>
    <w:rsid w:val="00482D33"/>
    <w:rsid w:val="00482E28"/>
    <w:rsid w:val="00482E99"/>
    <w:rsid w:val="00482F84"/>
    <w:rsid w:val="004830C7"/>
    <w:rsid w:val="00483139"/>
    <w:rsid w:val="004833D8"/>
    <w:rsid w:val="004833E1"/>
    <w:rsid w:val="00483406"/>
    <w:rsid w:val="00483476"/>
    <w:rsid w:val="0048357A"/>
    <w:rsid w:val="004835DD"/>
    <w:rsid w:val="004835F8"/>
    <w:rsid w:val="00483629"/>
    <w:rsid w:val="00483739"/>
    <w:rsid w:val="0048382F"/>
    <w:rsid w:val="0048384D"/>
    <w:rsid w:val="00483897"/>
    <w:rsid w:val="00483AAE"/>
    <w:rsid w:val="00483B7E"/>
    <w:rsid w:val="00483C75"/>
    <w:rsid w:val="00483CE3"/>
    <w:rsid w:val="00483D62"/>
    <w:rsid w:val="00483E5F"/>
    <w:rsid w:val="00483ED8"/>
    <w:rsid w:val="00483F27"/>
    <w:rsid w:val="004840B3"/>
    <w:rsid w:val="004840FD"/>
    <w:rsid w:val="0048420B"/>
    <w:rsid w:val="0048424A"/>
    <w:rsid w:val="0048424E"/>
    <w:rsid w:val="004842E0"/>
    <w:rsid w:val="00484318"/>
    <w:rsid w:val="0048437B"/>
    <w:rsid w:val="004843A7"/>
    <w:rsid w:val="004843C0"/>
    <w:rsid w:val="00484593"/>
    <w:rsid w:val="004845A5"/>
    <w:rsid w:val="004845F2"/>
    <w:rsid w:val="0048469E"/>
    <w:rsid w:val="0048476B"/>
    <w:rsid w:val="0048479A"/>
    <w:rsid w:val="004848DA"/>
    <w:rsid w:val="00484909"/>
    <w:rsid w:val="00484980"/>
    <w:rsid w:val="0048499F"/>
    <w:rsid w:val="004849FE"/>
    <w:rsid w:val="00484A7F"/>
    <w:rsid w:val="00484AAE"/>
    <w:rsid w:val="00484BB5"/>
    <w:rsid w:val="00484D15"/>
    <w:rsid w:val="00484E44"/>
    <w:rsid w:val="00484EB3"/>
    <w:rsid w:val="00484EC3"/>
    <w:rsid w:val="00484F2B"/>
    <w:rsid w:val="00484FBB"/>
    <w:rsid w:val="00484FF2"/>
    <w:rsid w:val="004850BE"/>
    <w:rsid w:val="004850D8"/>
    <w:rsid w:val="004852A4"/>
    <w:rsid w:val="0048533A"/>
    <w:rsid w:val="004854B0"/>
    <w:rsid w:val="004854B7"/>
    <w:rsid w:val="004854F6"/>
    <w:rsid w:val="004855E3"/>
    <w:rsid w:val="00485646"/>
    <w:rsid w:val="0048565A"/>
    <w:rsid w:val="00485675"/>
    <w:rsid w:val="00485771"/>
    <w:rsid w:val="004857D7"/>
    <w:rsid w:val="00485860"/>
    <w:rsid w:val="004858C0"/>
    <w:rsid w:val="0048590B"/>
    <w:rsid w:val="00485A40"/>
    <w:rsid w:val="00485AD0"/>
    <w:rsid w:val="00485B19"/>
    <w:rsid w:val="00485B36"/>
    <w:rsid w:val="00485B7F"/>
    <w:rsid w:val="00485D1D"/>
    <w:rsid w:val="00485D60"/>
    <w:rsid w:val="00485D97"/>
    <w:rsid w:val="00485DBD"/>
    <w:rsid w:val="00485DEB"/>
    <w:rsid w:val="00485ED6"/>
    <w:rsid w:val="00485FAC"/>
    <w:rsid w:val="00486113"/>
    <w:rsid w:val="0048615B"/>
    <w:rsid w:val="00486212"/>
    <w:rsid w:val="00486265"/>
    <w:rsid w:val="00486344"/>
    <w:rsid w:val="004863D1"/>
    <w:rsid w:val="004864DE"/>
    <w:rsid w:val="0048654C"/>
    <w:rsid w:val="004865A0"/>
    <w:rsid w:val="004865D5"/>
    <w:rsid w:val="0048666B"/>
    <w:rsid w:val="00486754"/>
    <w:rsid w:val="00486856"/>
    <w:rsid w:val="004868C1"/>
    <w:rsid w:val="00486957"/>
    <w:rsid w:val="00486A33"/>
    <w:rsid w:val="00486B46"/>
    <w:rsid w:val="00486C00"/>
    <w:rsid w:val="00486C8A"/>
    <w:rsid w:val="00486D49"/>
    <w:rsid w:val="00486D6F"/>
    <w:rsid w:val="00486D9E"/>
    <w:rsid w:val="00486E67"/>
    <w:rsid w:val="00486EBB"/>
    <w:rsid w:val="00486ED3"/>
    <w:rsid w:val="004871A7"/>
    <w:rsid w:val="004871DD"/>
    <w:rsid w:val="004872F1"/>
    <w:rsid w:val="004872FD"/>
    <w:rsid w:val="00487312"/>
    <w:rsid w:val="0048741B"/>
    <w:rsid w:val="0048742B"/>
    <w:rsid w:val="00487563"/>
    <w:rsid w:val="00487570"/>
    <w:rsid w:val="00487582"/>
    <w:rsid w:val="004875E7"/>
    <w:rsid w:val="00487681"/>
    <w:rsid w:val="004876A1"/>
    <w:rsid w:val="00487754"/>
    <w:rsid w:val="00487795"/>
    <w:rsid w:val="004877DF"/>
    <w:rsid w:val="00487807"/>
    <w:rsid w:val="00487905"/>
    <w:rsid w:val="00487989"/>
    <w:rsid w:val="00487A07"/>
    <w:rsid w:val="00487A8E"/>
    <w:rsid w:val="00487AE1"/>
    <w:rsid w:val="00487B3D"/>
    <w:rsid w:val="00487B89"/>
    <w:rsid w:val="00487CAD"/>
    <w:rsid w:val="00487D87"/>
    <w:rsid w:val="00487EEA"/>
    <w:rsid w:val="00487F04"/>
    <w:rsid w:val="00490019"/>
    <w:rsid w:val="00490060"/>
    <w:rsid w:val="004900C0"/>
    <w:rsid w:val="004900F3"/>
    <w:rsid w:val="0049017C"/>
    <w:rsid w:val="004901D2"/>
    <w:rsid w:val="004903C9"/>
    <w:rsid w:val="00490546"/>
    <w:rsid w:val="00490562"/>
    <w:rsid w:val="004905E8"/>
    <w:rsid w:val="0049065A"/>
    <w:rsid w:val="004906F9"/>
    <w:rsid w:val="0049084F"/>
    <w:rsid w:val="004908C2"/>
    <w:rsid w:val="004908DE"/>
    <w:rsid w:val="004909AD"/>
    <w:rsid w:val="00490AE4"/>
    <w:rsid w:val="00490B62"/>
    <w:rsid w:val="00490C6F"/>
    <w:rsid w:val="00490C7E"/>
    <w:rsid w:val="00490CEB"/>
    <w:rsid w:val="00490D90"/>
    <w:rsid w:val="00490E7D"/>
    <w:rsid w:val="00490ECC"/>
    <w:rsid w:val="00490EE8"/>
    <w:rsid w:val="0049100D"/>
    <w:rsid w:val="004910FD"/>
    <w:rsid w:val="0049127D"/>
    <w:rsid w:val="0049133F"/>
    <w:rsid w:val="004913E5"/>
    <w:rsid w:val="0049144B"/>
    <w:rsid w:val="00491466"/>
    <w:rsid w:val="00491500"/>
    <w:rsid w:val="00491517"/>
    <w:rsid w:val="0049154A"/>
    <w:rsid w:val="004915AE"/>
    <w:rsid w:val="0049161F"/>
    <w:rsid w:val="004916AE"/>
    <w:rsid w:val="0049180B"/>
    <w:rsid w:val="00491843"/>
    <w:rsid w:val="004918D7"/>
    <w:rsid w:val="004918E0"/>
    <w:rsid w:val="00491A04"/>
    <w:rsid w:val="00491AA5"/>
    <w:rsid w:val="00491AEB"/>
    <w:rsid w:val="00491B33"/>
    <w:rsid w:val="00491BC4"/>
    <w:rsid w:val="00491C07"/>
    <w:rsid w:val="00491C18"/>
    <w:rsid w:val="00491C71"/>
    <w:rsid w:val="00491D7B"/>
    <w:rsid w:val="00491DA0"/>
    <w:rsid w:val="00491E8C"/>
    <w:rsid w:val="00491EA3"/>
    <w:rsid w:val="004920FE"/>
    <w:rsid w:val="00492152"/>
    <w:rsid w:val="00492181"/>
    <w:rsid w:val="00492240"/>
    <w:rsid w:val="00492327"/>
    <w:rsid w:val="00492434"/>
    <w:rsid w:val="0049243B"/>
    <w:rsid w:val="004924A6"/>
    <w:rsid w:val="004924FF"/>
    <w:rsid w:val="004925A2"/>
    <w:rsid w:val="0049264A"/>
    <w:rsid w:val="0049267C"/>
    <w:rsid w:val="004926C0"/>
    <w:rsid w:val="004926E9"/>
    <w:rsid w:val="004926ED"/>
    <w:rsid w:val="0049271E"/>
    <w:rsid w:val="00492859"/>
    <w:rsid w:val="00492AB5"/>
    <w:rsid w:val="00492B1E"/>
    <w:rsid w:val="00492B49"/>
    <w:rsid w:val="00492B6C"/>
    <w:rsid w:val="00492B7F"/>
    <w:rsid w:val="00492BF3"/>
    <w:rsid w:val="00492C4A"/>
    <w:rsid w:val="00492C4D"/>
    <w:rsid w:val="00492DF0"/>
    <w:rsid w:val="00492E78"/>
    <w:rsid w:val="00492F3A"/>
    <w:rsid w:val="0049301D"/>
    <w:rsid w:val="00493068"/>
    <w:rsid w:val="0049306B"/>
    <w:rsid w:val="004930FA"/>
    <w:rsid w:val="00493167"/>
    <w:rsid w:val="00493297"/>
    <w:rsid w:val="00493325"/>
    <w:rsid w:val="00493458"/>
    <w:rsid w:val="004934BA"/>
    <w:rsid w:val="004934E6"/>
    <w:rsid w:val="00493512"/>
    <w:rsid w:val="004935F2"/>
    <w:rsid w:val="00493627"/>
    <w:rsid w:val="0049367C"/>
    <w:rsid w:val="004936D2"/>
    <w:rsid w:val="00493738"/>
    <w:rsid w:val="00493849"/>
    <w:rsid w:val="0049385F"/>
    <w:rsid w:val="004938C7"/>
    <w:rsid w:val="004939DA"/>
    <w:rsid w:val="00493AB0"/>
    <w:rsid w:val="00493B30"/>
    <w:rsid w:val="00493B80"/>
    <w:rsid w:val="00493CE6"/>
    <w:rsid w:val="00493D8D"/>
    <w:rsid w:val="00493DA4"/>
    <w:rsid w:val="00493E2D"/>
    <w:rsid w:val="00493F67"/>
    <w:rsid w:val="00494101"/>
    <w:rsid w:val="004941B4"/>
    <w:rsid w:val="004941C4"/>
    <w:rsid w:val="00494297"/>
    <w:rsid w:val="00494324"/>
    <w:rsid w:val="0049437E"/>
    <w:rsid w:val="004943C1"/>
    <w:rsid w:val="004943C2"/>
    <w:rsid w:val="0049441D"/>
    <w:rsid w:val="00494480"/>
    <w:rsid w:val="004944C9"/>
    <w:rsid w:val="004944DF"/>
    <w:rsid w:val="0049453E"/>
    <w:rsid w:val="0049455A"/>
    <w:rsid w:val="004945B9"/>
    <w:rsid w:val="004945C0"/>
    <w:rsid w:val="004948E4"/>
    <w:rsid w:val="00494A9A"/>
    <w:rsid w:val="00494C04"/>
    <w:rsid w:val="00494DC2"/>
    <w:rsid w:val="00494E92"/>
    <w:rsid w:val="00494E99"/>
    <w:rsid w:val="00494ED3"/>
    <w:rsid w:val="00494F1A"/>
    <w:rsid w:val="00495034"/>
    <w:rsid w:val="00495049"/>
    <w:rsid w:val="004950B3"/>
    <w:rsid w:val="00495102"/>
    <w:rsid w:val="00495160"/>
    <w:rsid w:val="0049517D"/>
    <w:rsid w:val="00495236"/>
    <w:rsid w:val="0049525D"/>
    <w:rsid w:val="00495320"/>
    <w:rsid w:val="004953C0"/>
    <w:rsid w:val="004953DE"/>
    <w:rsid w:val="004954A4"/>
    <w:rsid w:val="004954B3"/>
    <w:rsid w:val="004954F7"/>
    <w:rsid w:val="00495586"/>
    <w:rsid w:val="004955CA"/>
    <w:rsid w:val="0049568B"/>
    <w:rsid w:val="0049570D"/>
    <w:rsid w:val="004957A8"/>
    <w:rsid w:val="004957CD"/>
    <w:rsid w:val="004957F3"/>
    <w:rsid w:val="004958FE"/>
    <w:rsid w:val="00495989"/>
    <w:rsid w:val="00495ADF"/>
    <w:rsid w:val="00495B41"/>
    <w:rsid w:val="00495B73"/>
    <w:rsid w:val="00495B7A"/>
    <w:rsid w:val="00495BDB"/>
    <w:rsid w:val="00495C93"/>
    <w:rsid w:val="00495E71"/>
    <w:rsid w:val="00495F0C"/>
    <w:rsid w:val="00495FCD"/>
    <w:rsid w:val="004961BB"/>
    <w:rsid w:val="004962DF"/>
    <w:rsid w:val="00496301"/>
    <w:rsid w:val="0049637E"/>
    <w:rsid w:val="004963D9"/>
    <w:rsid w:val="00496411"/>
    <w:rsid w:val="00496609"/>
    <w:rsid w:val="00496691"/>
    <w:rsid w:val="004966A1"/>
    <w:rsid w:val="00496899"/>
    <w:rsid w:val="00496988"/>
    <w:rsid w:val="004969AA"/>
    <w:rsid w:val="00496A4A"/>
    <w:rsid w:val="00496B69"/>
    <w:rsid w:val="00496C0F"/>
    <w:rsid w:val="00496CEA"/>
    <w:rsid w:val="00496CF7"/>
    <w:rsid w:val="00496D55"/>
    <w:rsid w:val="00496DBE"/>
    <w:rsid w:val="00496E37"/>
    <w:rsid w:val="00496E4C"/>
    <w:rsid w:val="00496EC1"/>
    <w:rsid w:val="00496F3A"/>
    <w:rsid w:val="00496F49"/>
    <w:rsid w:val="00496FA7"/>
    <w:rsid w:val="00496FD6"/>
    <w:rsid w:val="00496FFC"/>
    <w:rsid w:val="004970B5"/>
    <w:rsid w:val="004971BB"/>
    <w:rsid w:val="004972FA"/>
    <w:rsid w:val="004972FB"/>
    <w:rsid w:val="00497455"/>
    <w:rsid w:val="00497553"/>
    <w:rsid w:val="004975A3"/>
    <w:rsid w:val="004975ED"/>
    <w:rsid w:val="00497618"/>
    <w:rsid w:val="004976B7"/>
    <w:rsid w:val="00497819"/>
    <w:rsid w:val="004978CE"/>
    <w:rsid w:val="004978D1"/>
    <w:rsid w:val="00497920"/>
    <w:rsid w:val="00497AEC"/>
    <w:rsid w:val="00497B11"/>
    <w:rsid w:val="00497B14"/>
    <w:rsid w:val="00497B39"/>
    <w:rsid w:val="00497B55"/>
    <w:rsid w:val="00497BED"/>
    <w:rsid w:val="00497C4E"/>
    <w:rsid w:val="00497C97"/>
    <w:rsid w:val="00497CFC"/>
    <w:rsid w:val="00497D96"/>
    <w:rsid w:val="00497DF4"/>
    <w:rsid w:val="00497E40"/>
    <w:rsid w:val="004A000E"/>
    <w:rsid w:val="004A010F"/>
    <w:rsid w:val="004A01B6"/>
    <w:rsid w:val="004A023D"/>
    <w:rsid w:val="004A0254"/>
    <w:rsid w:val="004A025E"/>
    <w:rsid w:val="004A0264"/>
    <w:rsid w:val="004A032C"/>
    <w:rsid w:val="004A0382"/>
    <w:rsid w:val="004A04DD"/>
    <w:rsid w:val="004A0566"/>
    <w:rsid w:val="004A0614"/>
    <w:rsid w:val="004A0680"/>
    <w:rsid w:val="004A0685"/>
    <w:rsid w:val="004A06D4"/>
    <w:rsid w:val="004A0758"/>
    <w:rsid w:val="004A0873"/>
    <w:rsid w:val="004A096D"/>
    <w:rsid w:val="004A098A"/>
    <w:rsid w:val="004A099D"/>
    <w:rsid w:val="004A0ACA"/>
    <w:rsid w:val="004A0AF6"/>
    <w:rsid w:val="004A0C90"/>
    <w:rsid w:val="004A0CB5"/>
    <w:rsid w:val="004A0D35"/>
    <w:rsid w:val="004A0D3B"/>
    <w:rsid w:val="004A0DA2"/>
    <w:rsid w:val="004A0DC2"/>
    <w:rsid w:val="004A0E13"/>
    <w:rsid w:val="004A0E51"/>
    <w:rsid w:val="004A0E57"/>
    <w:rsid w:val="004A0F39"/>
    <w:rsid w:val="004A0F80"/>
    <w:rsid w:val="004A0F96"/>
    <w:rsid w:val="004A1072"/>
    <w:rsid w:val="004A1145"/>
    <w:rsid w:val="004A11D8"/>
    <w:rsid w:val="004A11E9"/>
    <w:rsid w:val="004A12A6"/>
    <w:rsid w:val="004A132F"/>
    <w:rsid w:val="004A1366"/>
    <w:rsid w:val="004A13F3"/>
    <w:rsid w:val="004A1451"/>
    <w:rsid w:val="004A14DF"/>
    <w:rsid w:val="004A14FF"/>
    <w:rsid w:val="004A1692"/>
    <w:rsid w:val="004A1699"/>
    <w:rsid w:val="004A16E6"/>
    <w:rsid w:val="004A172C"/>
    <w:rsid w:val="004A17B3"/>
    <w:rsid w:val="004A17ED"/>
    <w:rsid w:val="004A1853"/>
    <w:rsid w:val="004A19EF"/>
    <w:rsid w:val="004A1A51"/>
    <w:rsid w:val="004A1AE2"/>
    <w:rsid w:val="004A1CCD"/>
    <w:rsid w:val="004A1D09"/>
    <w:rsid w:val="004A1D6E"/>
    <w:rsid w:val="004A1DA8"/>
    <w:rsid w:val="004A1EBD"/>
    <w:rsid w:val="004A1F08"/>
    <w:rsid w:val="004A1F45"/>
    <w:rsid w:val="004A1FAD"/>
    <w:rsid w:val="004A1FB2"/>
    <w:rsid w:val="004A1FDD"/>
    <w:rsid w:val="004A204B"/>
    <w:rsid w:val="004A2175"/>
    <w:rsid w:val="004A21EA"/>
    <w:rsid w:val="004A2257"/>
    <w:rsid w:val="004A22B6"/>
    <w:rsid w:val="004A23D0"/>
    <w:rsid w:val="004A249A"/>
    <w:rsid w:val="004A259A"/>
    <w:rsid w:val="004A25A4"/>
    <w:rsid w:val="004A25F9"/>
    <w:rsid w:val="004A264E"/>
    <w:rsid w:val="004A26F2"/>
    <w:rsid w:val="004A2757"/>
    <w:rsid w:val="004A27B9"/>
    <w:rsid w:val="004A282F"/>
    <w:rsid w:val="004A28DC"/>
    <w:rsid w:val="004A2A34"/>
    <w:rsid w:val="004A2A74"/>
    <w:rsid w:val="004A2B5F"/>
    <w:rsid w:val="004A2BE1"/>
    <w:rsid w:val="004A2C29"/>
    <w:rsid w:val="004A2CA5"/>
    <w:rsid w:val="004A2CE7"/>
    <w:rsid w:val="004A2D47"/>
    <w:rsid w:val="004A2D81"/>
    <w:rsid w:val="004A2DDB"/>
    <w:rsid w:val="004A2E28"/>
    <w:rsid w:val="004A307A"/>
    <w:rsid w:val="004A30AE"/>
    <w:rsid w:val="004A30C7"/>
    <w:rsid w:val="004A3115"/>
    <w:rsid w:val="004A314A"/>
    <w:rsid w:val="004A32E8"/>
    <w:rsid w:val="004A343B"/>
    <w:rsid w:val="004A35F8"/>
    <w:rsid w:val="004A3601"/>
    <w:rsid w:val="004A36D8"/>
    <w:rsid w:val="004A373B"/>
    <w:rsid w:val="004A3860"/>
    <w:rsid w:val="004A386C"/>
    <w:rsid w:val="004A38C5"/>
    <w:rsid w:val="004A38D2"/>
    <w:rsid w:val="004A393D"/>
    <w:rsid w:val="004A3970"/>
    <w:rsid w:val="004A3A04"/>
    <w:rsid w:val="004A3A0F"/>
    <w:rsid w:val="004A3A22"/>
    <w:rsid w:val="004A3A76"/>
    <w:rsid w:val="004A3B4F"/>
    <w:rsid w:val="004A3BBF"/>
    <w:rsid w:val="004A3BEC"/>
    <w:rsid w:val="004A3CEB"/>
    <w:rsid w:val="004A3CF0"/>
    <w:rsid w:val="004A3D41"/>
    <w:rsid w:val="004A3DB2"/>
    <w:rsid w:val="004A3DDC"/>
    <w:rsid w:val="004A3E0B"/>
    <w:rsid w:val="004A3E48"/>
    <w:rsid w:val="004A3E4A"/>
    <w:rsid w:val="004A3F15"/>
    <w:rsid w:val="004A3FBE"/>
    <w:rsid w:val="004A3FE1"/>
    <w:rsid w:val="004A4096"/>
    <w:rsid w:val="004A40EB"/>
    <w:rsid w:val="004A4109"/>
    <w:rsid w:val="004A419E"/>
    <w:rsid w:val="004A4238"/>
    <w:rsid w:val="004A42B4"/>
    <w:rsid w:val="004A42E3"/>
    <w:rsid w:val="004A4300"/>
    <w:rsid w:val="004A4365"/>
    <w:rsid w:val="004A43B3"/>
    <w:rsid w:val="004A43E6"/>
    <w:rsid w:val="004A4432"/>
    <w:rsid w:val="004A4529"/>
    <w:rsid w:val="004A45A4"/>
    <w:rsid w:val="004A45AD"/>
    <w:rsid w:val="004A45BE"/>
    <w:rsid w:val="004A45C9"/>
    <w:rsid w:val="004A4604"/>
    <w:rsid w:val="004A46B3"/>
    <w:rsid w:val="004A46E2"/>
    <w:rsid w:val="004A48C2"/>
    <w:rsid w:val="004A48EE"/>
    <w:rsid w:val="004A4901"/>
    <w:rsid w:val="004A4A57"/>
    <w:rsid w:val="004A4A65"/>
    <w:rsid w:val="004A4A9E"/>
    <w:rsid w:val="004A4AFE"/>
    <w:rsid w:val="004A4B16"/>
    <w:rsid w:val="004A4CB8"/>
    <w:rsid w:val="004A4CC4"/>
    <w:rsid w:val="004A4D1F"/>
    <w:rsid w:val="004A4EF3"/>
    <w:rsid w:val="004A4F15"/>
    <w:rsid w:val="004A4FA5"/>
    <w:rsid w:val="004A5071"/>
    <w:rsid w:val="004A508C"/>
    <w:rsid w:val="004A50E7"/>
    <w:rsid w:val="004A5174"/>
    <w:rsid w:val="004A51CA"/>
    <w:rsid w:val="004A5270"/>
    <w:rsid w:val="004A52B7"/>
    <w:rsid w:val="004A52DA"/>
    <w:rsid w:val="004A543E"/>
    <w:rsid w:val="004A5479"/>
    <w:rsid w:val="004A548B"/>
    <w:rsid w:val="004A549A"/>
    <w:rsid w:val="004A54C9"/>
    <w:rsid w:val="004A550E"/>
    <w:rsid w:val="004A551E"/>
    <w:rsid w:val="004A5559"/>
    <w:rsid w:val="004A586D"/>
    <w:rsid w:val="004A5904"/>
    <w:rsid w:val="004A5A04"/>
    <w:rsid w:val="004A5B41"/>
    <w:rsid w:val="004A5B4D"/>
    <w:rsid w:val="004A5B6B"/>
    <w:rsid w:val="004A5BAA"/>
    <w:rsid w:val="004A5C25"/>
    <w:rsid w:val="004A5C31"/>
    <w:rsid w:val="004A5C67"/>
    <w:rsid w:val="004A5C87"/>
    <w:rsid w:val="004A5C89"/>
    <w:rsid w:val="004A5CE8"/>
    <w:rsid w:val="004A5D7E"/>
    <w:rsid w:val="004A5E46"/>
    <w:rsid w:val="004A5EC8"/>
    <w:rsid w:val="004A5F15"/>
    <w:rsid w:val="004A5F8C"/>
    <w:rsid w:val="004A5FE2"/>
    <w:rsid w:val="004A60DB"/>
    <w:rsid w:val="004A6111"/>
    <w:rsid w:val="004A612B"/>
    <w:rsid w:val="004A6290"/>
    <w:rsid w:val="004A6297"/>
    <w:rsid w:val="004A6412"/>
    <w:rsid w:val="004A6449"/>
    <w:rsid w:val="004A652C"/>
    <w:rsid w:val="004A6593"/>
    <w:rsid w:val="004A6599"/>
    <w:rsid w:val="004A65F8"/>
    <w:rsid w:val="004A6620"/>
    <w:rsid w:val="004A6650"/>
    <w:rsid w:val="004A66EC"/>
    <w:rsid w:val="004A66FE"/>
    <w:rsid w:val="004A67E3"/>
    <w:rsid w:val="004A6833"/>
    <w:rsid w:val="004A68A2"/>
    <w:rsid w:val="004A68E4"/>
    <w:rsid w:val="004A6921"/>
    <w:rsid w:val="004A6982"/>
    <w:rsid w:val="004A698B"/>
    <w:rsid w:val="004A6A3D"/>
    <w:rsid w:val="004A6A41"/>
    <w:rsid w:val="004A6BE5"/>
    <w:rsid w:val="004A6C7A"/>
    <w:rsid w:val="004A6C9B"/>
    <w:rsid w:val="004A6CC6"/>
    <w:rsid w:val="004A6CE3"/>
    <w:rsid w:val="004A6D64"/>
    <w:rsid w:val="004A6DFD"/>
    <w:rsid w:val="004A6EAE"/>
    <w:rsid w:val="004A6EFE"/>
    <w:rsid w:val="004A71D6"/>
    <w:rsid w:val="004A72AA"/>
    <w:rsid w:val="004A73C0"/>
    <w:rsid w:val="004A73D2"/>
    <w:rsid w:val="004A7493"/>
    <w:rsid w:val="004A7539"/>
    <w:rsid w:val="004A7570"/>
    <w:rsid w:val="004A76A1"/>
    <w:rsid w:val="004A76B4"/>
    <w:rsid w:val="004A7744"/>
    <w:rsid w:val="004A77AB"/>
    <w:rsid w:val="004A77FE"/>
    <w:rsid w:val="004A7818"/>
    <w:rsid w:val="004A7864"/>
    <w:rsid w:val="004A78EB"/>
    <w:rsid w:val="004A7971"/>
    <w:rsid w:val="004A79ED"/>
    <w:rsid w:val="004A7A17"/>
    <w:rsid w:val="004A7B01"/>
    <w:rsid w:val="004A7B18"/>
    <w:rsid w:val="004A7C22"/>
    <w:rsid w:val="004A7C5E"/>
    <w:rsid w:val="004A7C8F"/>
    <w:rsid w:val="004A7CCB"/>
    <w:rsid w:val="004A7E6F"/>
    <w:rsid w:val="004A7EBF"/>
    <w:rsid w:val="004A7FEE"/>
    <w:rsid w:val="004B005B"/>
    <w:rsid w:val="004B0094"/>
    <w:rsid w:val="004B056F"/>
    <w:rsid w:val="004B0680"/>
    <w:rsid w:val="004B0831"/>
    <w:rsid w:val="004B0859"/>
    <w:rsid w:val="004B086C"/>
    <w:rsid w:val="004B0882"/>
    <w:rsid w:val="004B0A0E"/>
    <w:rsid w:val="004B0A22"/>
    <w:rsid w:val="004B0B21"/>
    <w:rsid w:val="004B0B4E"/>
    <w:rsid w:val="004B0C3A"/>
    <w:rsid w:val="004B0D28"/>
    <w:rsid w:val="004B0DD5"/>
    <w:rsid w:val="004B0E5C"/>
    <w:rsid w:val="004B0EF6"/>
    <w:rsid w:val="004B0F28"/>
    <w:rsid w:val="004B0F40"/>
    <w:rsid w:val="004B0FCF"/>
    <w:rsid w:val="004B0FFA"/>
    <w:rsid w:val="004B1028"/>
    <w:rsid w:val="004B10EE"/>
    <w:rsid w:val="004B12CD"/>
    <w:rsid w:val="004B1379"/>
    <w:rsid w:val="004B138A"/>
    <w:rsid w:val="004B1391"/>
    <w:rsid w:val="004B13BF"/>
    <w:rsid w:val="004B153F"/>
    <w:rsid w:val="004B1586"/>
    <w:rsid w:val="004B1601"/>
    <w:rsid w:val="004B163E"/>
    <w:rsid w:val="004B165F"/>
    <w:rsid w:val="004B166F"/>
    <w:rsid w:val="004B16DF"/>
    <w:rsid w:val="004B174C"/>
    <w:rsid w:val="004B17F6"/>
    <w:rsid w:val="004B186B"/>
    <w:rsid w:val="004B18D8"/>
    <w:rsid w:val="004B196A"/>
    <w:rsid w:val="004B199C"/>
    <w:rsid w:val="004B19F4"/>
    <w:rsid w:val="004B1A89"/>
    <w:rsid w:val="004B1B23"/>
    <w:rsid w:val="004B1C8B"/>
    <w:rsid w:val="004B1CDE"/>
    <w:rsid w:val="004B1D65"/>
    <w:rsid w:val="004B1D81"/>
    <w:rsid w:val="004B1DC1"/>
    <w:rsid w:val="004B1EA2"/>
    <w:rsid w:val="004B1ECD"/>
    <w:rsid w:val="004B1F48"/>
    <w:rsid w:val="004B204D"/>
    <w:rsid w:val="004B20BB"/>
    <w:rsid w:val="004B20C8"/>
    <w:rsid w:val="004B2112"/>
    <w:rsid w:val="004B2165"/>
    <w:rsid w:val="004B21C9"/>
    <w:rsid w:val="004B227C"/>
    <w:rsid w:val="004B229A"/>
    <w:rsid w:val="004B22AE"/>
    <w:rsid w:val="004B22D6"/>
    <w:rsid w:val="004B22E9"/>
    <w:rsid w:val="004B24A6"/>
    <w:rsid w:val="004B24DF"/>
    <w:rsid w:val="004B24F1"/>
    <w:rsid w:val="004B250D"/>
    <w:rsid w:val="004B25D8"/>
    <w:rsid w:val="004B279E"/>
    <w:rsid w:val="004B27E1"/>
    <w:rsid w:val="004B2820"/>
    <w:rsid w:val="004B29C6"/>
    <w:rsid w:val="004B2A3B"/>
    <w:rsid w:val="004B2A9A"/>
    <w:rsid w:val="004B2BFB"/>
    <w:rsid w:val="004B2D05"/>
    <w:rsid w:val="004B2D26"/>
    <w:rsid w:val="004B2D27"/>
    <w:rsid w:val="004B2D34"/>
    <w:rsid w:val="004B2E50"/>
    <w:rsid w:val="004B2E8C"/>
    <w:rsid w:val="004B2E9E"/>
    <w:rsid w:val="004B2F0C"/>
    <w:rsid w:val="004B2FEA"/>
    <w:rsid w:val="004B3051"/>
    <w:rsid w:val="004B31FC"/>
    <w:rsid w:val="004B33F9"/>
    <w:rsid w:val="004B3586"/>
    <w:rsid w:val="004B35DB"/>
    <w:rsid w:val="004B35EA"/>
    <w:rsid w:val="004B3763"/>
    <w:rsid w:val="004B37AE"/>
    <w:rsid w:val="004B37C3"/>
    <w:rsid w:val="004B3820"/>
    <w:rsid w:val="004B3879"/>
    <w:rsid w:val="004B394C"/>
    <w:rsid w:val="004B39C7"/>
    <w:rsid w:val="004B3A06"/>
    <w:rsid w:val="004B3AFD"/>
    <w:rsid w:val="004B3B08"/>
    <w:rsid w:val="004B3B09"/>
    <w:rsid w:val="004B3B91"/>
    <w:rsid w:val="004B3BB6"/>
    <w:rsid w:val="004B3CE9"/>
    <w:rsid w:val="004B3D0F"/>
    <w:rsid w:val="004B3DCE"/>
    <w:rsid w:val="004B3DF9"/>
    <w:rsid w:val="004B3EC3"/>
    <w:rsid w:val="004B3EEF"/>
    <w:rsid w:val="004B3F3A"/>
    <w:rsid w:val="004B40F9"/>
    <w:rsid w:val="004B411A"/>
    <w:rsid w:val="004B4122"/>
    <w:rsid w:val="004B421D"/>
    <w:rsid w:val="004B4228"/>
    <w:rsid w:val="004B4316"/>
    <w:rsid w:val="004B43BF"/>
    <w:rsid w:val="004B440E"/>
    <w:rsid w:val="004B441D"/>
    <w:rsid w:val="004B454E"/>
    <w:rsid w:val="004B4571"/>
    <w:rsid w:val="004B4583"/>
    <w:rsid w:val="004B45B1"/>
    <w:rsid w:val="004B45E2"/>
    <w:rsid w:val="004B46AF"/>
    <w:rsid w:val="004B46E6"/>
    <w:rsid w:val="004B4790"/>
    <w:rsid w:val="004B487E"/>
    <w:rsid w:val="004B4AA9"/>
    <w:rsid w:val="004B4BB1"/>
    <w:rsid w:val="004B4C24"/>
    <w:rsid w:val="004B4CFA"/>
    <w:rsid w:val="004B4D96"/>
    <w:rsid w:val="004B4DDD"/>
    <w:rsid w:val="004B4E05"/>
    <w:rsid w:val="004B4E23"/>
    <w:rsid w:val="004B5003"/>
    <w:rsid w:val="004B509C"/>
    <w:rsid w:val="004B50D5"/>
    <w:rsid w:val="004B5168"/>
    <w:rsid w:val="004B518E"/>
    <w:rsid w:val="004B5195"/>
    <w:rsid w:val="004B5303"/>
    <w:rsid w:val="004B5306"/>
    <w:rsid w:val="004B53F9"/>
    <w:rsid w:val="004B5467"/>
    <w:rsid w:val="004B55B4"/>
    <w:rsid w:val="004B5638"/>
    <w:rsid w:val="004B568B"/>
    <w:rsid w:val="004B5708"/>
    <w:rsid w:val="004B57F2"/>
    <w:rsid w:val="004B5806"/>
    <w:rsid w:val="004B58DB"/>
    <w:rsid w:val="004B5A3C"/>
    <w:rsid w:val="004B5A7F"/>
    <w:rsid w:val="004B5AC6"/>
    <w:rsid w:val="004B5AC8"/>
    <w:rsid w:val="004B5AF4"/>
    <w:rsid w:val="004B5B4C"/>
    <w:rsid w:val="004B5C88"/>
    <w:rsid w:val="004B5CB5"/>
    <w:rsid w:val="004B5D49"/>
    <w:rsid w:val="004B5D85"/>
    <w:rsid w:val="004B5EF0"/>
    <w:rsid w:val="004B5F2D"/>
    <w:rsid w:val="004B5FC9"/>
    <w:rsid w:val="004B60AF"/>
    <w:rsid w:val="004B6126"/>
    <w:rsid w:val="004B6252"/>
    <w:rsid w:val="004B62BF"/>
    <w:rsid w:val="004B62CC"/>
    <w:rsid w:val="004B63AB"/>
    <w:rsid w:val="004B6412"/>
    <w:rsid w:val="004B663B"/>
    <w:rsid w:val="004B6640"/>
    <w:rsid w:val="004B66CD"/>
    <w:rsid w:val="004B6716"/>
    <w:rsid w:val="004B6A48"/>
    <w:rsid w:val="004B6C01"/>
    <w:rsid w:val="004B6C2B"/>
    <w:rsid w:val="004B6C31"/>
    <w:rsid w:val="004B6CD2"/>
    <w:rsid w:val="004B6E33"/>
    <w:rsid w:val="004B70B1"/>
    <w:rsid w:val="004B70E9"/>
    <w:rsid w:val="004B710A"/>
    <w:rsid w:val="004B713C"/>
    <w:rsid w:val="004B716A"/>
    <w:rsid w:val="004B718D"/>
    <w:rsid w:val="004B726F"/>
    <w:rsid w:val="004B72C4"/>
    <w:rsid w:val="004B7323"/>
    <w:rsid w:val="004B73DF"/>
    <w:rsid w:val="004B73E6"/>
    <w:rsid w:val="004B7475"/>
    <w:rsid w:val="004B748D"/>
    <w:rsid w:val="004B74A9"/>
    <w:rsid w:val="004B751E"/>
    <w:rsid w:val="004B757E"/>
    <w:rsid w:val="004B7580"/>
    <w:rsid w:val="004B7733"/>
    <w:rsid w:val="004B77E2"/>
    <w:rsid w:val="004B7814"/>
    <w:rsid w:val="004B7836"/>
    <w:rsid w:val="004B7856"/>
    <w:rsid w:val="004B7953"/>
    <w:rsid w:val="004B796B"/>
    <w:rsid w:val="004B7997"/>
    <w:rsid w:val="004B7A19"/>
    <w:rsid w:val="004B7ADC"/>
    <w:rsid w:val="004B7BA1"/>
    <w:rsid w:val="004B7BB6"/>
    <w:rsid w:val="004B7BE6"/>
    <w:rsid w:val="004B7DFE"/>
    <w:rsid w:val="004C006A"/>
    <w:rsid w:val="004C0165"/>
    <w:rsid w:val="004C01B6"/>
    <w:rsid w:val="004C0264"/>
    <w:rsid w:val="004C0291"/>
    <w:rsid w:val="004C02FA"/>
    <w:rsid w:val="004C03B8"/>
    <w:rsid w:val="004C0418"/>
    <w:rsid w:val="004C0421"/>
    <w:rsid w:val="004C0426"/>
    <w:rsid w:val="004C042A"/>
    <w:rsid w:val="004C04FF"/>
    <w:rsid w:val="004C05B8"/>
    <w:rsid w:val="004C0642"/>
    <w:rsid w:val="004C071A"/>
    <w:rsid w:val="004C071E"/>
    <w:rsid w:val="004C0728"/>
    <w:rsid w:val="004C07B3"/>
    <w:rsid w:val="004C0801"/>
    <w:rsid w:val="004C0874"/>
    <w:rsid w:val="004C08B2"/>
    <w:rsid w:val="004C08E7"/>
    <w:rsid w:val="004C096F"/>
    <w:rsid w:val="004C09A9"/>
    <w:rsid w:val="004C0A4B"/>
    <w:rsid w:val="004C0A5E"/>
    <w:rsid w:val="004C0AAC"/>
    <w:rsid w:val="004C0AFB"/>
    <w:rsid w:val="004C0B1A"/>
    <w:rsid w:val="004C0BCF"/>
    <w:rsid w:val="004C0CD8"/>
    <w:rsid w:val="004C0FB3"/>
    <w:rsid w:val="004C1102"/>
    <w:rsid w:val="004C124E"/>
    <w:rsid w:val="004C1253"/>
    <w:rsid w:val="004C12CE"/>
    <w:rsid w:val="004C1335"/>
    <w:rsid w:val="004C1352"/>
    <w:rsid w:val="004C13D0"/>
    <w:rsid w:val="004C14ED"/>
    <w:rsid w:val="004C1537"/>
    <w:rsid w:val="004C15AD"/>
    <w:rsid w:val="004C16FB"/>
    <w:rsid w:val="004C171D"/>
    <w:rsid w:val="004C172F"/>
    <w:rsid w:val="004C17CC"/>
    <w:rsid w:val="004C1A7B"/>
    <w:rsid w:val="004C1B17"/>
    <w:rsid w:val="004C1BCE"/>
    <w:rsid w:val="004C1C7E"/>
    <w:rsid w:val="004C1CEE"/>
    <w:rsid w:val="004C1D76"/>
    <w:rsid w:val="004C1E62"/>
    <w:rsid w:val="004C1E88"/>
    <w:rsid w:val="004C1ED9"/>
    <w:rsid w:val="004C1FF2"/>
    <w:rsid w:val="004C2011"/>
    <w:rsid w:val="004C2012"/>
    <w:rsid w:val="004C2022"/>
    <w:rsid w:val="004C2071"/>
    <w:rsid w:val="004C2121"/>
    <w:rsid w:val="004C21A6"/>
    <w:rsid w:val="004C21CB"/>
    <w:rsid w:val="004C2220"/>
    <w:rsid w:val="004C2226"/>
    <w:rsid w:val="004C2235"/>
    <w:rsid w:val="004C2351"/>
    <w:rsid w:val="004C2352"/>
    <w:rsid w:val="004C237E"/>
    <w:rsid w:val="004C244F"/>
    <w:rsid w:val="004C2501"/>
    <w:rsid w:val="004C2687"/>
    <w:rsid w:val="004C2697"/>
    <w:rsid w:val="004C29FC"/>
    <w:rsid w:val="004C2A17"/>
    <w:rsid w:val="004C2A67"/>
    <w:rsid w:val="004C2B39"/>
    <w:rsid w:val="004C2BB0"/>
    <w:rsid w:val="004C2BB1"/>
    <w:rsid w:val="004C2C3E"/>
    <w:rsid w:val="004C2C86"/>
    <w:rsid w:val="004C2D1F"/>
    <w:rsid w:val="004C2FC2"/>
    <w:rsid w:val="004C3192"/>
    <w:rsid w:val="004C329C"/>
    <w:rsid w:val="004C3481"/>
    <w:rsid w:val="004C34E7"/>
    <w:rsid w:val="004C3509"/>
    <w:rsid w:val="004C3511"/>
    <w:rsid w:val="004C3576"/>
    <w:rsid w:val="004C35C3"/>
    <w:rsid w:val="004C367D"/>
    <w:rsid w:val="004C36D9"/>
    <w:rsid w:val="004C3702"/>
    <w:rsid w:val="004C373A"/>
    <w:rsid w:val="004C3791"/>
    <w:rsid w:val="004C37A2"/>
    <w:rsid w:val="004C37E2"/>
    <w:rsid w:val="004C382E"/>
    <w:rsid w:val="004C3910"/>
    <w:rsid w:val="004C394B"/>
    <w:rsid w:val="004C3983"/>
    <w:rsid w:val="004C3A28"/>
    <w:rsid w:val="004C3A60"/>
    <w:rsid w:val="004C3ABA"/>
    <w:rsid w:val="004C3AF7"/>
    <w:rsid w:val="004C3B86"/>
    <w:rsid w:val="004C3BB4"/>
    <w:rsid w:val="004C3BC8"/>
    <w:rsid w:val="004C3C21"/>
    <w:rsid w:val="004C3CC1"/>
    <w:rsid w:val="004C3D6A"/>
    <w:rsid w:val="004C3D73"/>
    <w:rsid w:val="004C3DAD"/>
    <w:rsid w:val="004C3EB6"/>
    <w:rsid w:val="004C3EEA"/>
    <w:rsid w:val="004C3F35"/>
    <w:rsid w:val="004C3F3E"/>
    <w:rsid w:val="004C3F67"/>
    <w:rsid w:val="004C3FD3"/>
    <w:rsid w:val="004C3FDA"/>
    <w:rsid w:val="004C40EC"/>
    <w:rsid w:val="004C40F8"/>
    <w:rsid w:val="004C42C9"/>
    <w:rsid w:val="004C4362"/>
    <w:rsid w:val="004C439E"/>
    <w:rsid w:val="004C4419"/>
    <w:rsid w:val="004C44DF"/>
    <w:rsid w:val="004C456C"/>
    <w:rsid w:val="004C45DF"/>
    <w:rsid w:val="004C4672"/>
    <w:rsid w:val="004C4687"/>
    <w:rsid w:val="004C47C2"/>
    <w:rsid w:val="004C4882"/>
    <w:rsid w:val="004C49AB"/>
    <w:rsid w:val="004C49AD"/>
    <w:rsid w:val="004C4A2B"/>
    <w:rsid w:val="004C4B2B"/>
    <w:rsid w:val="004C4B9A"/>
    <w:rsid w:val="004C4BE4"/>
    <w:rsid w:val="004C4E06"/>
    <w:rsid w:val="004C4F36"/>
    <w:rsid w:val="004C4F9A"/>
    <w:rsid w:val="004C505F"/>
    <w:rsid w:val="004C5073"/>
    <w:rsid w:val="004C5172"/>
    <w:rsid w:val="004C5247"/>
    <w:rsid w:val="004C5265"/>
    <w:rsid w:val="004C52FE"/>
    <w:rsid w:val="004C53B5"/>
    <w:rsid w:val="004C5414"/>
    <w:rsid w:val="004C544B"/>
    <w:rsid w:val="004C546B"/>
    <w:rsid w:val="004C5478"/>
    <w:rsid w:val="004C54AD"/>
    <w:rsid w:val="004C55B7"/>
    <w:rsid w:val="004C55F6"/>
    <w:rsid w:val="004C5665"/>
    <w:rsid w:val="004C56E5"/>
    <w:rsid w:val="004C56EC"/>
    <w:rsid w:val="004C56FC"/>
    <w:rsid w:val="004C5760"/>
    <w:rsid w:val="004C57A6"/>
    <w:rsid w:val="004C5814"/>
    <w:rsid w:val="004C5840"/>
    <w:rsid w:val="004C5860"/>
    <w:rsid w:val="004C5907"/>
    <w:rsid w:val="004C5A9F"/>
    <w:rsid w:val="004C5AA2"/>
    <w:rsid w:val="004C5AD4"/>
    <w:rsid w:val="004C5AEB"/>
    <w:rsid w:val="004C5B6C"/>
    <w:rsid w:val="004C5B96"/>
    <w:rsid w:val="004C5BA0"/>
    <w:rsid w:val="004C5D33"/>
    <w:rsid w:val="004C5D78"/>
    <w:rsid w:val="004C5DF3"/>
    <w:rsid w:val="004C5F4E"/>
    <w:rsid w:val="004C5F68"/>
    <w:rsid w:val="004C5FA1"/>
    <w:rsid w:val="004C6068"/>
    <w:rsid w:val="004C616B"/>
    <w:rsid w:val="004C6608"/>
    <w:rsid w:val="004C661B"/>
    <w:rsid w:val="004C6641"/>
    <w:rsid w:val="004C6649"/>
    <w:rsid w:val="004C6849"/>
    <w:rsid w:val="004C684C"/>
    <w:rsid w:val="004C68D9"/>
    <w:rsid w:val="004C68F1"/>
    <w:rsid w:val="004C6960"/>
    <w:rsid w:val="004C6A82"/>
    <w:rsid w:val="004C6B02"/>
    <w:rsid w:val="004C6B33"/>
    <w:rsid w:val="004C6CDA"/>
    <w:rsid w:val="004C6CFA"/>
    <w:rsid w:val="004C6D4A"/>
    <w:rsid w:val="004C6E20"/>
    <w:rsid w:val="004C6FF5"/>
    <w:rsid w:val="004C712E"/>
    <w:rsid w:val="004C7180"/>
    <w:rsid w:val="004C7286"/>
    <w:rsid w:val="004C7320"/>
    <w:rsid w:val="004C7402"/>
    <w:rsid w:val="004C7420"/>
    <w:rsid w:val="004C74D8"/>
    <w:rsid w:val="004C766E"/>
    <w:rsid w:val="004C76F2"/>
    <w:rsid w:val="004C7788"/>
    <w:rsid w:val="004C77EA"/>
    <w:rsid w:val="004C780A"/>
    <w:rsid w:val="004C781B"/>
    <w:rsid w:val="004C786E"/>
    <w:rsid w:val="004C7876"/>
    <w:rsid w:val="004C78C5"/>
    <w:rsid w:val="004C79DA"/>
    <w:rsid w:val="004C7A24"/>
    <w:rsid w:val="004C7A99"/>
    <w:rsid w:val="004C7BCC"/>
    <w:rsid w:val="004C7C26"/>
    <w:rsid w:val="004C7C36"/>
    <w:rsid w:val="004C7D51"/>
    <w:rsid w:val="004D0030"/>
    <w:rsid w:val="004D00F9"/>
    <w:rsid w:val="004D024B"/>
    <w:rsid w:val="004D02B5"/>
    <w:rsid w:val="004D037B"/>
    <w:rsid w:val="004D0385"/>
    <w:rsid w:val="004D04CA"/>
    <w:rsid w:val="004D051E"/>
    <w:rsid w:val="004D0559"/>
    <w:rsid w:val="004D05BF"/>
    <w:rsid w:val="004D0604"/>
    <w:rsid w:val="004D06B4"/>
    <w:rsid w:val="004D072D"/>
    <w:rsid w:val="004D087F"/>
    <w:rsid w:val="004D09ED"/>
    <w:rsid w:val="004D0AC5"/>
    <w:rsid w:val="004D0BE3"/>
    <w:rsid w:val="004D0D39"/>
    <w:rsid w:val="004D0D96"/>
    <w:rsid w:val="004D0E3D"/>
    <w:rsid w:val="004D0E5E"/>
    <w:rsid w:val="004D0E7B"/>
    <w:rsid w:val="004D0EF2"/>
    <w:rsid w:val="004D0F6A"/>
    <w:rsid w:val="004D1098"/>
    <w:rsid w:val="004D1121"/>
    <w:rsid w:val="004D1126"/>
    <w:rsid w:val="004D1196"/>
    <w:rsid w:val="004D1286"/>
    <w:rsid w:val="004D142D"/>
    <w:rsid w:val="004D1515"/>
    <w:rsid w:val="004D16AE"/>
    <w:rsid w:val="004D1735"/>
    <w:rsid w:val="004D176F"/>
    <w:rsid w:val="004D19FD"/>
    <w:rsid w:val="004D1A16"/>
    <w:rsid w:val="004D1A3D"/>
    <w:rsid w:val="004D1BB6"/>
    <w:rsid w:val="004D1CA7"/>
    <w:rsid w:val="004D1DCE"/>
    <w:rsid w:val="004D1DD6"/>
    <w:rsid w:val="004D1DF3"/>
    <w:rsid w:val="004D1E53"/>
    <w:rsid w:val="004D1E99"/>
    <w:rsid w:val="004D1F30"/>
    <w:rsid w:val="004D1FDD"/>
    <w:rsid w:val="004D2077"/>
    <w:rsid w:val="004D20BF"/>
    <w:rsid w:val="004D214A"/>
    <w:rsid w:val="004D2163"/>
    <w:rsid w:val="004D2243"/>
    <w:rsid w:val="004D2296"/>
    <w:rsid w:val="004D22EC"/>
    <w:rsid w:val="004D2323"/>
    <w:rsid w:val="004D235A"/>
    <w:rsid w:val="004D2367"/>
    <w:rsid w:val="004D2633"/>
    <w:rsid w:val="004D2667"/>
    <w:rsid w:val="004D267F"/>
    <w:rsid w:val="004D26C0"/>
    <w:rsid w:val="004D2799"/>
    <w:rsid w:val="004D27E4"/>
    <w:rsid w:val="004D289C"/>
    <w:rsid w:val="004D28D5"/>
    <w:rsid w:val="004D2A83"/>
    <w:rsid w:val="004D2C5E"/>
    <w:rsid w:val="004D2E03"/>
    <w:rsid w:val="004D2EC8"/>
    <w:rsid w:val="004D2FFF"/>
    <w:rsid w:val="004D3098"/>
    <w:rsid w:val="004D311E"/>
    <w:rsid w:val="004D318C"/>
    <w:rsid w:val="004D3307"/>
    <w:rsid w:val="004D3470"/>
    <w:rsid w:val="004D34BB"/>
    <w:rsid w:val="004D3600"/>
    <w:rsid w:val="004D367B"/>
    <w:rsid w:val="004D3686"/>
    <w:rsid w:val="004D3750"/>
    <w:rsid w:val="004D377B"/>
    <w:rsid w:val="004D3A2C"/>
    <w:rsid w:val="004D3B57"/>
    <w:rsid w:val="004D3B6D"/>
    <w:rsid w:val="004D3C52"/>
    <w:rsid w:val="004D3CF4"/>
    <w:rsid w:val="004D3E81"/>
    <w:rsid w:val="004D3E8D"/>
    <w:rsid w:val="004D3F96"/>
    <w:rsid w:val="004D4153"/>
    <w:rsid w:val="004D4182"/>
    <w:rsid w:val="004D4229"/>
    <w:rsid w:val="004D42C1"/>
    <w:rsid w:val="004D44B3"/>
    <w:rsid w:val="004D4585"/>
    <w:rsid w:val="004D45D9"/>
    <w:rsid w:val="004D4620"/>
    <w:rsid w:val="004D4657"/>
    <w:rsid w:val="004D46D3"/>
    <w:rsid w:val="004D474E"/>
    <w:rsid w:val="004D4AD5"/>
    <w:rsid w:val="004D4AEF"/>
    <w:rsid w:val="004D4AF4"/>
    <w:rsid w:val="004D4C97"/>
    <w:rsid w:val="004D4CF1"/>
    <w:rsid w:val="004D4D20"/>
    <w:rsid w:val="004D4DA9"/>
    <w:rsid w:val="004D4E25"/>
    <w:rsid w:val="004D4E63"/>
    <w:rsid w:val="004D4E85"/>
    <w:rsid w:val="004D4EE6"/>
    <w:rsid w:val="004D4EF9"/>
    <w:rsid w:val="004D4F4B"/>
    <w:rsid w:val="004D50B0"/>
    <w:rsid w:val="004D50D3"/>
    <w:rsid w:val="004D5169"/>
    <w:rsid w:val="004D51C0"/>
    <w:rsid w:val="004D5202"/>
    <w:rsid w:val="004D521F"/>
    <w:rsid w:val="004D53FD"/>
    <w:rsid w:val="004D5467"/>
    <w:rsid w:val="004D54BF"/>
    <w:rsid w:val="004D563E"/>
    <w:rsid w:val="004D56B4"/>
    <w:rsid w:val="004D56C5"/>
    <w:rsid w:val="004D56DD"/>
    <w:rsid w:val="004D5777"/>
    <w:rsid w:val="004D5864"/>
    <w:rsid w:val="004D58F7"/>
    <w:rsid w:val="004D59A9"/>
    <w:rsid w:val="004D5A1C"/>
    <w:rsid w:val="004D5A43"/>
    <w:rsid w:val="004D5AC4"/>
    <w:rsid w:val="004D5B62"/>
    <w:rsid w:val="004D5C2C"/>
    <w:rsid w:val="004D5C49"/>
    <w:rsid w:val="004D5C9D"/>
    <w:rsid w:val="004D5D16"/>
    <w:rsid w:val="004D5DC7"/>
    <w:rsid w:val="004D600A"/>
    <w:rsid w:val="004D60F0"/>
    <w:rsid w:val="004D6145"/>
    <w:rsid w:val="004D617A"/>
    <w:rsid w:val="004D618B"/>
    <w:rsid w:val="004D61FF"/>
    <w:rsid w:val="004D6251"/>
    <w:rsid w:val="004D63DA"/>
    <w:rsid w:val="004D641E"/>
    <w:rsid w:val="004D6467"/>
    <w:rsid w:val="004D6479"/>
    <w:rsid w:val="004D64B1"/>
    <w:rsid w:val="004D667D"/>
    <w:rsid w:val="004D668F"/>
    <w:rsid w:val="004D669C"/>
    <w:rsid w:val="004D6769"/>
    <w:rsid w:val="004D67D7"/>
    <w:rsid w:val="004D68DB"/>
    <w:rsid w:val="004D69DC"/>
    <w:rsid w:val="004D6A1D"/>
    <w:rsid w:val="004D6B18"/>
    <w:rsid w:val="004D6B88"/>
    <w:rsid w:val="004D6CB1"/>
    <w:rsid w:val="004D6CB7"/>
    <w:rsid w:val="004D6CBB"/>
    <w:rsid w:val="004D6CC4"/>
    <w:rsid w:val="004D6D9A"/>
    <w:rsid w:val="004D6DD8"/>
    <w:rsid w:val="004D6F08"/>
    <w:rsid w:val="004D6F5A"/>
    <w:rsid w:val="004D71A7"/>
    <w:rsid w:val="004D7205"/>
    <w:rsid w:val="004D72BF"/>
    <w:rsid w:val="004D73AC"/>
    <w:rsid w:val="004D74B1"/>
    <w:rsid w:val="004D74C9"/>
    <w:rsid w:val="004D75EF"/>
    <w:rsid w:val="004D766B"/>
    <w:rsid w:val="004D7670"/>
    <w:rsid w:val="004D7727"/>
    <w:rsid w:val="004D7837"/>
    <w:rsid w:val="004D7854"/>
    <w:rsid w:val="004D7882"/>
    <w:rsid w:val="004D78F3"/>
    <w:rsid w:val="004D798A"/>
    <w:rsid w:val="004D7A26"/>
    <w:rsid w:val="004D7AA3"/>
    <w:rsid w:val="004D7AE0"/>
    <w:rsid w:val="004D7B20"/>
    <w:rsid w:val="004D7CA2"/>
    <w:rsid w:val="004D7DC1"/>
    <w:rsid w:val="004D7EB9"/>
    <w:rsid w:val="004D7FA3"/>
    <w:rsid w:val="004D7FEC"/>
    <w:rsid w:val="004E0085"/>
    <w:rsid w:val="004E00F2"/>
    <w:rsid w:val="004E0130"/>
    <w:rsid w:val="004E013A"/>
    <w:rsid w:val="004E0167"/>
    <w:rsid w:val="004E01E7"/>
    <w:rsid w:val="004E01EB"/>
    <w:rsid w:val="004E028B"/>
    <w:rsid w:val="004E02AC"/>
    <w:rsid w:val="004E038A"/>
    <w:rsid w:val="004E03F2"/>
    <w:rsid w:val="004E0458"/>
    <w:rsid w:val="004E04DF"/>
    <w:rsid w:val="004E056A"/>
    <w:rsid w:val="004E0677"/>
    <w:rsid w:val="004E07D1"/>
    <w:rsid w:val="004E0881"/>
    <w:rsid w:val="004E08BE"/>
    <w:rsid w:val="004E0974"/>
    <w:rsid w:val="004E09B7"/>
    <w:rsid w:val="004E09E6"/>
    <w:rsid w:val="004E0B3D"/>
    <w:rsid w:val="004E0C7C"/>
    <w:rsid w:val="004E0E96"/>
    <w:rsid w:val="004E0F51"/>
    <w:rsid w:val="004E0F71"/>
    <w:rsid w:val="004E0FFE"/>
    <w:rsid w:val="004E10D2"/>
    <w:rsid w:val="004E1140"/>
    <w:rsid w:val="004E1195"/>
    <w:rsid w:val="004E126E"/>
    <w:rsid w:val="004E1282"/>
    <w:rsid w:val="004E1313"/>
    <w:rsid w:val="004E131B"/>
    <w:rsid w:val="004E134D"/>
    <w:rsid w:val="004E13D5"/>
    <w:rsid w:val="004E14B2"/>
    <w:rsid w:val="004E14E1"/>
    <w:rsid w:val="004E1575"/>
    <w:rsid w:val="004E15B3"/>
    <w:rsid w:val="004E15F6"/>
    <w:rsid w:val="004E1647"/>
    <w:rsid w:val="004E1725"/>
    <w:rsid w:val="004E174E"/>
    <w:rsid w:val="004E1840"/>
    <w:rsid w:val="004E194C"/>
    <w:rsid w:val="004E195C"/>
    <w:rsid w:val="004E19BA"/>
    <w:rsid w:val="004E1B21"/>
    <w:rsid w:val="004E1D9D"/>
    <w:rsid w:val="004E1DF9"/>
    <w:rsid w:val="004E200D"/>
    <w:rsid w:val="004E204F"/>
    <w:rsid w:val="004E213D"/>
    <w:rsid w:val="004E2141"/>
    <w:rsid w:val="004E21D5"/>
    <w:rsid w:val="004E2264"/>
    <w:rsid w:val="004E2301"/>
    <w:rsid w:val="004E2374"/>
    <w:rsid w:val="004E24A7"/>
    <w:rsid w:val="004E24D0"/>
    <w:rsid w:val="004E24EF"/>
    <w:rsid w:val="004E26AE"/>
    <w:rsid w:val="004E26B3"/>
    <w:rsid w:val="004E2774"/>
    <w:rsid w:val="004E2780"/>
    <w:rsid w:val="004E2784"/>
    <w:rsid w:val="004E28DE"/>
    <w:rsid w:val="004E29A8"/>
    <w:rsid w:val="004E2A5D"/>
    <w:rsid w:val="004E2AA1"/>
    <w:rsid w:val="004E2B1A"/>
    <w:rsid w:val="004E2B5D"/>
    <w:rsid w:val="004E2C9A"/>
    <w:rsid w:val="004E2DB5"/>
    <w:rsid w:val="004E2DDD"/>
    <w:rsid w:val="004E30D3"/>
    <w:rsid w:val="004E3190"/>
    <w:rsid w:val="004E3233"/>
    <w:rsid w:val="004E3242"/>
    <w:rsid w:val="004E32A3"/>
    <w:rsid w:val="004E3333"/>
    <w:rsid w:val="004E33CC"/>
    <w:rsid w:val="004E3417"/>
    <w:rsid w:val="004E35FE"/>
    <w:rsid w:val="004E3752"/>
    <w:rsid w:val="004E3793"/>
    <w:rsid w:val="004E37EC"/>
    <w:rsid w:val="004E382C"/>
    <w:rsid w:val="004E383B"/>
    <w:rsid w:val="004E3854"/>
    <w:rsid w:val="004E389E"/>
    <w:rsid w:val="004E38B7"/>
    <w:rsid w:val="004E394E"/>
    <w:rsid w:val="004E3A9E"/>
    <w:rsid w:val="004E3B4D"/>
    <w:rsid w:val="004E3BB3"/>
    <w:rsid w:val="004E3BFB"/>
    <w:rsid w:val="004E3C7F"/>
    <w:rsid w:val="004E3CAB"/>
    <w:rsid w:val="004E3F2F"/>
    <w:rsid w:val="004E3F3C"/>
    <w:rsid w:val="004E4005"/>
    <w:rsid w:val="004E4060"/>
    <w:rsid w:val="004E407B"/>
    <w:rsid w:val="004E40B2"/>
    <w:rsid w:val="004E4265"/>
    <w:rsid w:val="004E4269"/>
    <w:rsid w:val="004E42C6"/>
    <w:rsid w:val="004E4323"/>
    <w:rsid w:val="004E4365"/>
    <w:rsid w:val="004E43DB"/>
    <w:rsid w:val="004E44C2"/>
    <w:rsid w:val="004E451B"/>
    <w:rsid w:val="004E4554"/>
    <w:rsid w:val="004E4642"/>
    <w:rsid w:val="004E46E8"/>
    <w:rsid w:val="004E47BD"/>
    <w:rsid w:val="004E47D7"/>
    <w:rsid w:val="004E484D"/>
    <w:rsid w:val="004E48A5"/>
    <w:rsid w:val="004E4A42"/>
    <w:rsid w:val="004E4A60"/>
    <w:rsid w:val="004E4B55"/>
    <w:rsid w:val="004E4B99"/>
    <w:rsid w:val="004E4D39"/>
    <w:rsid w:val="004E4E24"/>
    <w:rsid w:val="004E4EB6"/>
    <w:rsid w:val="004E4F95"/>
    <w:rsid w:val="004E4F9E"/>
    <w:rsid w:val="004E5041"/>
    <w:rsid w:val="004E5049"/>
    <w:rsid w:val="004E5079"/>
    <w:rsid w:val="004E507D"/>
    <w:rsid w:val="004E5121"/>
    <w:rsid w:val="004E5171"/>
    <w:rsid w:val="004E5178"/>
    <w:rsid w:val="004E51A2"/>
    <w:rsid w:val="004E5210"/>
    <w:rsid w:val="004E526F"/>
    <w:rsid w:val="004E538B"/>
    <w:rsid w:val="004E543F"/>
    <w:rsid w:val="004E54DC"/>
    <w:rsid w:val="004E54FE"/>
    <w:rsid w:val="004E55EA"/>
    <w:rsid w:val="004E5635"/>
    <w:rsid w:val="004E566D"/>
    <w:rsid w:val="004E56FE"/>
    <w:rsid w:val="004E574E"/>
    <w:rsid w:val="004E5797"/>
    <w:rsid w:val="004E579E"/>
    <w:rsid w:val="004E57C9"/>
    <w:rsid w:val="004E57E6"/>
    <w:rsid w:val="004E5816"/>
    <w:rsid w:val="004E58A7"/>
    <w:rsid w:val="004E5950"/>
    <w:rsid w:val="004E59ED"/>
    <w:rsid w:val="004E59FC"/>
    <w:rsid w:val="004E5A2B"/>
    <w:rsid w:val="004E5A4C"/>
    <w:rsid w:val="004E5B8A"/>
    <w:rsid w:val="004E5BC1"/>
    <w:rsid w:val="004E5C79"/>
    <w:rsid w:val="004E5F06"/>
    <w:rsid w:val="004E6019"/>
    <w:rsid w:val="004E60A1"/>
    <w:rsid w:val="004E6201"/>
    <w:rsid w:val="004E62BD"/>
    <w:rsid w:val="004E6301"/>
    <w:rsid w:val="004E631D"/>
    <w:rsid w:val="004E6334"/>
    <w:rsid w:val="004E63B5"/>
    <w:rsid w:val="004E6482"/>
    <w:rsid w:val="004E6608"/>
    <w:rsid w:val="004E6655"/>
    <w:rsid w:val="004E66E2"/>
    <w:rsid w:val="004E674C"/>
    <w:rsid w:val="004E6799"/>
    <w:rsid w:val="004E6815"/>
    <w:rsid w:val="004E6977"/>
    <w:rsid w:val="004E6A02"/>
    <w:rsid w:val="004E6B41"/>
    <w:rsid w:val="004E6B9C"/>
    <w:rsid w:val="004E6BEF"/>
    <w:rsid w:val="004E6C22"/>
    <w:rsid w:val="004E6D1F"/>
    <w:rsid w:val="004E6D58"/>
    <w:rsid w:val="004E6D76"/>
    <w:rsid w:val="004E6E7E"/>
    <w:rsid w:val="004E6FC7"/>
    <w:rsid w:val="004E7000"/>
    <w:rsid w:val="004E7082"/>
    <w:rsid w:val="004E70DE"/>
    <w:rsid w:val="004E71F7"/>
    <w:rsid w:val="004E726B"/>
    <w:rsid w:val="004E74BF"/>
    <w:rsid w:val="004E7579"/>
    <w:rsid w:val="004E767D"/>
    <w:rsid w:val="004E76F0"/>
    <w:rsid w:val="004E7761"/>
    <w:rsid w:val="004E7763"/>
    <w:rsid w:val="004E77A5"/>
    <w:rsid w:val="004E77E0"/>
    <w:rsid w:val="004E795F"/>
    <w:rsid w:val="004E79D5"/>
    <w:rsid w:val="004E7A47"/>
    <w:rsid w:val="004E7B1E"/>
    <w:rsid w:val="004E7B98"/>
    <w:rsid w:val="004E7BD2"/>
    <w:rsid w:val="004E7C4B"/>
    <w:rsid w:val="004E7D50"/>
    <w:rsid w:val="004E7F17"/>
    <w:rsid w:val="004E7F99"/>
    <w:rsid w:val="004E7FBB"/>
    <w:rsid w:val="004F0095"/>
    <w:rsid w:val="004F00D2"/>
    <w:rsid w:val="004F01A1"/>
    <w:rsid w:val="004F01FD"/>
    <w:rsid w:val="004F0243"/>
    <w:rsid w:val="004F0319"/>
    <w:rsid w:val="004F046E"/>
    <w:rsid w:val="004F04AB"/>
    <w:rsid w:val="004F04E0"/>
    <w:rsid w:val="004F0605"/>
    <w:rsid w:val="004F0608"/>
    <w:rsid w:val="004F0640"/>
    <w:rsid w:val="004F065A"/>
    <w:rsid w:val="004F06DC"/>
    <w:rsid w:val="004F0711"/>
    <w:rsid w:val="004F073A"/>
    <w:rsid w:val="004F0748"/>
    <w:rsid w:val="004F0838"/>
    <w:rsid w:val="004F0931"/>
    <w:rsid w:val="004F0993"/>
    <w:rsid w:val="004F09B2"/>
    <w:rsid w:val="004F09E4"/>
    <w:rsid w:val="004F0B24"/>
    <w:rsid w:val="004F0BFB"/>
    <w:rsid w:val="004F0C1A"/>
    <w:rsid w:val="004F0C1E"/>
    <w:rsid w:val="004F0CF8"/>
    <w:rsid w:val="004F0E52"/>
    <w:rsid w:val="004F0E69"/>
    <w:rsid w:val="004F0E8A"/>
    <w:rsid w:val="004F0F21"/>
    <w:rsid w:val="004F0F39"/>
    <w:rsid w:val="004F0F59"/>
    <w:rsid w:val="004F0F73"/>
    <w:rsid w:val="004F0FC6"/>
    <w:rsid w:val="004F0FE6"/>
    <w:rsid w:val="004F10E6"/>
    <w:rsid w:val="004F1105"/>
    <w:rsid w:val="004F1193"/>
    <w:rsid w:val="004F1498"/>
    <w:rsid w:val="004F159E"/>
    <w:rsid w:val="004F15FE"/>
    <w:rsid w:val="004F16F1"/>
    <w:rsid w:val="004F172C"/>
    <w:rsid w:val="004F1778"/>
    <w:rsid w:val="004F17A2"/>
    <w:rsid w:val="004F17CD"/>
    <w:rsid w:val="004F1885"/>
    <w:rsid w:val="004F18DA"/>
    <w:rsid w:val="004F1940"/>
    <w:rsid w:val="004F19BD"/>
    <w:rsid w:val="004F19DB"/>
    <w:rsid w:val="004F19FD"/>
    <w:rsid w:val="004F1A72"/>
    <w:rsid w:val="004F1B5A"/>
    <w:rsid w:val="004F1BAC"/>
    <w:rsid w:val="004F1C23"/>
    <w:rsid w:val="004F1C45"/>
    <w:rsid w:val="004F1D05"/>
    <w:rsid w:val="004F1E00"/>
    <w:rsid w:val="004F1F03"/>
    <w:rsid w:val="004F1F05"/>
    <w:rsid w:val="004F1F3E"/>
    <w:rsid w:val="004F1F79"/>
    <w:rsid w:val="004F1F84"/>
    <w:rsid w:val="004F1FC8"/>
    <w:rsid w:val="004F20BC"/>
    <w:rsid w:val="004F21A5"/>
    <w:rsid w:val="004F223C"/>
    <w:rsid w:val="004F22E3"/>
    <w:rsid w:val="004F22E6"/>
    <w:rsid w:val="004F23C9"/>
    <w:rsid w:val="004F2549"/>
    <w:rsid w:val="004F25EA"/>
    <w:rsid w:val="004F2691"/>
    <w:rsid w:val="004F27CB"/>
    <w:rsid w:val="004F27CF"/>
    <w:rsid w:val="004F27D2"/>
    <w:rsid w:val="004F2812"/>
    <w:rsid w:val="004F28DE"/>
    <w:rsid w:val="004F2A48"/>
    <w:rsid w:val="004F2CE2"/>
    <w:rsid w:val="004F2D2D"/>
    <w:rsid w:val="004F2DA7"/>
    <w:rsid w:val="004F2DC1"/>
    <w:rsid w:val="004F2E64"/>
    <w:rsid w:val="004F2EBC"/>
    <w:rsid w:val="004F2FD4"/>
    <w:rsid w:val="004F2FE1"/>
    <w:rsid w:val="004F3032"/>
    <w:rsid w:val="004F3046"/>
    <w:rsid w:val="004F307A"/>
    <w:rsid w:val="004F31AC"/>
    <w:rsid w:val="004F3207"/>
    <w:rsid w:val="004F32B3"/>
    <w:rsid w:val="004F3499"/>
    <w:rsid w:val="004F349F"/>
    <w:rsid w:val="004F34A8"/>
    <w:rsid w:val="004F34A9"/>
    <w:rsid w:val="004F34F1"/>
    <w:rsid w:val="004F3595"/>
    <w:rsid w:val="004F3616"/>
    <w:rsid w:val="004F378E"/>
    <w:rsid w:val="004F37EA"/>
    <w:rsid w:val="004F37ED"/>
    <w:rsid w:val="004F381F"/>
    <w:rsid w:val="004F388B"/>
    <w:rsid w:val="004F392A"/>
    <w:rsid w:val="004F3978"/>
    <w:rsid w:val="004F3B76"/>
    <w:rsid w:val="004F3B7F"/>
    <w:rsid w:val="004F3C21"/>
    <w:rsid w:val="004F3CF2"/>
    <w:rsid w:val="004F3DAA"/>
    <w:rsid w:val="004F3FA3"/>
    <w:rsid w:val="004F3FD3"/>
    <w:rsid w:val="004F402E"/>
    <w:rsid w:val="004F407C"/>
    <w:rsid w:val="004F40FD"/>
    <w:rsid w:val="004F4101"/>
    <w:rsid w:val="004F4106"/>
    <w:rsid w:val="004F4111"/>
    <w:rsid w:val="004F4145"/>
    <w:rsid w:val="004F4147"/>
    <w:rsid w:val="004F41B3"/>
    <w:rsid w:val="004F41C7"/>
    <w:rsid w:val="004F41FF"/>
    <w:rsid w:val="004F43BC"/>
    <w:rsid w:val="004F43E6"/>
    <w:rsid w:val="004F43FF"/>
    <w:rsid w:val="004F4412"/>
    <w:rsid w:val="004F448F"/>
    <w:rsid w:val="004F44FE"/>
    <w:rsid w:val="004F453F"/>
    <w:rsid w:val="004F4675"/>
    <w:rsid w:val="004F46DE"/>
    <w:rsid w:val="004F4724"/>
    <w:rsid w:val="004F4730"/>
    <w:rsid w:val="004F478F"/>
    <w:rsid w:val="004F4A8D"/>
    <w:rsid w:val="004F4AC9"/>
    <w:rsid w:val="004F4B87"/>
    <w:rsid w:val="004F4B8E"/>
    <w:rsid w:val="004F4CBE"/>
    <w:rsid w:val="004F4CC1"/>
    <w:rsid w:val="004F4D80"/>
    <w:rsid w:val="004F4D9A"/>
    <w:rsid w:val="004F4E1F"/>
    <w:rsid w:val="004F4E8B"/>
    <w:rsid w:val="004F4F9A"/>
    <w:rsid w:val="004F5029"/>
    <w:rsid w:val="004F5250"/>
    <w:rsid w:val="004F52FD"/>
    <w:rsid w:val="004F5344"/>
    <w:rsid w:val="004F5544"/>
    <w:rsid w:val="004F5633"/>
    <w:rsid w:val="004F56CF"/>
    <w:rsid w:val="004F5839"/>
    <w:rsid w:val="004F587D"/>
    <w:rsid w:val="004F58FC"/>
    <w:rsid w:val="004F5A39"/>
    <w:rsid w:val="004F5A87"/>
    <w:rsid w:val="004F5AE9"/>
    <w:rsid w:val="004F5B4A"/>
    <w:rsid w:val="004F5B66"/>
    <w:rsid w:val="004F5C90"/>
    <w:rsid w:val="004F5CE7"/>
    <w:rsid w:val="004F5CE8"/>
    <w:rsid w:val="004F5CF8"/>
    <w:rsid w:val="004F5DE8"/>
    <w:rsid w:val="004F5F0D"/>
    <w:rsid w:val="004F5FD1"/>
    <w:rsid w:val="004F6047"/>
    <w:rsid w:val="004F638C"/>
    <w:rsid w:val="004F6592"/>
    <w:rsid w:val="004F662F"/>
    <w:rsid w:val="004F6636"/>
    <w:rsid w:val="004F6798"/>
    <w:rsid w:val="004F67DF"/>
    <w:rsid w:val="004F6912"/>
    <w:rsid w:val="004F69DD"/>
    <w:rsid w:val="004F6ADC"/>
    <w:rsid w:val="004F6D0C"/>
    <w:rsid w:val="004F6DFA"/>
    <w:rsid w:val="004F6E35"/>
    <w:rsid w:val="004F6EA1"/>
    <w:rsid w:val="004F6F56"/>
    <w:rsid w:val="004F7046"/>
    <w:rsid w:val="004F7105"/>
    <w:rsid w:val="004F71B5"/>
    <w:rsid w:val="004F71E3"/>
    <w:rsid w:val="004F71FB"/>
    <w:rsid w:val="004F7250"/>
    <w:rsid w:val="004F72EB"/>
    <w:rsid w:val="004F7339"/>
    <w:rsid w:val="004F73B8"/>
    <w:rsid w:val="004F741D"/>
    <w:rsid w:val="004F75E5"/>
    <w:rsid w:val="004F7678"/>
    <w:rsid w:val="004F76D2"/>
    <w:rsid w:val="004F76FA"/>
    <w:rsid w:val="004F77F8"/>
    <w:rsid w:val="004F7804"/>
    <w:rsid w:val="004F780C"/>
    <w:rsid w:val="004F79D9"/>
    <w:rsid w:val="004F7A03"/>
    <w:rsid w:val="004F7A63"/>
    <w:rsid w:val="004F7AEF"/>
    <w:rsid w:val="004F7AF3"/>
    <w:rsid w:val="004F7B43"/>
    <w:rsid w:val="004F7BAF"/>
    <w:rsid w:val="004F7BC5"/>
    <w:rsid w:val="004F7C0E"/>
    <w:rsid w:val="004F7C42"/>
    <w:rsid w:val="004F7D43"/>
    <w:rsid w:val="004F7E16"/>
    <w:rsid w:val="004F7FCE"/>
    <w:rsid w:val="005000E6"/>
    <w:rsid w:val="00500161"/>
    <w:rsid w:val="005001B3"/>
    <w:rsid w:val="005001D1"/>
    <w:rsid w:val="0050020B"/>
    <w:rsid w:val="00500319"/>
    <w:rsid w:val="00500555"/>
    <w:rsid w:val="005005B1"/>
    <w:rsid w:val="005006FB"/>
    <w:rsid w:val="0050073A"/>
    <w:rsid w:val="0050078B"/>
    <w:rsid w:val="00500831"/>
    <w:rsid w:val="00500845"/>
    <w:rsid w:val="00500851"/>
    <w:rsid w:val="00500961"/>
    <w:rsid w:val="005009B0"/>
    <w:rsid w:val="00500A58"/>
    <w:rsid w:val="00500A84"/>
    <w:rsid w:val="00500B35"/>
    <w:rsid w:val="00500B93"/>
    <w:rsid w:val="00500BA1"/>
    <w:rsid w:val="00500D04"/>
    <w:rsid w:val="00500D09"/>
    <w:rsid w:val="00500E0D"/>
    <w:rsid w:val="00500E34"/>
    <w:rsid w:val="00501027"/>
    <w:rsid w:val="00501127"/>
    <w:rsid w:val="005011BC"/>
    <w:rsid w:val="005011EA"/>
    <w:rsid w:val="00501289"/>
    <w:rsid w:val="005012F6"/>
    <w:rsid w:val="00501347"/>
    <w:rsid w:val="00501427"/>
    <w:rsid w:val="00501524"/>
    <w:rsid w:val="00501529"/>
    <w:rsid w:val="0050152F"/>
    <w:rsid w:val="00501578"/>
    <w:rsid w:val="0050158C"/>
    <w:rsid w:val="005016C7"/>
    <w:rsid w:val="00501712"/>
    <w:rsid w:val="005017D1"/>
    <w:rsid w:val="0050189D"/>
    <w:rsid w:val="005018CA"/>
    <w:rsid w:val="00501A3F"/>
    <w:rsid w:val="00501A65"/>
    <w:rsid w:val="00501B97"/>
    <w:rsid w:val="00501C39"/>
    <w:rsid w:val="00501D25"/>
    <w:rsid w:val="00501DE7"/>
    <w:rsid w:val="00501ED6"/>
    <w:rsid w:val="00501F04"/>
    <w:rsid w:val="005020F0"/>
    <w:rsid w:val="00502180"/>
    <w:rsid w:val="005021C3"/>
    <w:rsid w:val="00502213"/>
    <w:rsid w:val="005022B0"/>
    <w:rsid w:val="005022D6"/>
    <w:rsid w:val="0050236D"/>
    <w:rsid w:val="005023E3"/>
    <w:rsid w:val="00502426"/>
    <w:rsid w:val="0050247E"/>
    <w:rsid w:val="00502491"/>
    <w:rsid w:val="005024CB"/>
    <w:rsid w:val="005025E0"/>
    <w:rsid w:val="005026E9"/>
    <w:rsid w:val="00502776"/>
    <w:rsid w:val="00502791"/>
    <w:rsid w:val="005027FC"/>
    <w:rsid w:val="005028B2"/>
    <w:rsid w:val="0050299C"/>
    <w:rsid w:val="005029CC"/>
    <w:rsid w:val="00502A49"/>
    <w:rsid w:val="00502A5D"/>
    <w:rsid w:val="00502A92"/>
    <w:rsid w:val="00502B85"/>
    <w:rsid w:val="00502C84"/>
    <w:rsid w:val="00502CAF"/>
    <w:rsid w:val="00502E4B"/>
    <w:rsid w:val="00502F06"/>
    <w:rsid w:val="00502F0E"/>
    <w:rsid w:val="00502F87"/>
    <w:rsid w:val="005030FA"/>
    <w:rsid w:val="0050312C"/>
    <w:rsid w:val="00503206"/>
    <w:rsid w:val="0050339F"/>
    <w:rsid w:val="005033BC"/>
    <w:rsid w:val="00503452"/>
    <w:rsid w:val="005034EB"/>
    <w:rsid w:val="00503527"/>
    <w:rsid w:val="005035DC"/>
    <w:rsid w:val="005035E2"/>
    <w:rsid w:val="0050368D"/>
    <w:rsid w:val="005036EF"/>
    <w:rsid w:val="0050385D"/>
    <w:rsid w:val="00503866"/>
    <w:rsid w:val="00503888"/>
    <w:rsid w:val="00503896"/>
    <w:rsid w:val="005038A0"/>
    <w:rsid w:val="0050393B"/>
    <w:rsid w:val="005039EE"/>
    <w:rsid w:val="00503A38"/>
    <w:rsid w:val="00503A53"/>
    <w:rsid w:val="00503A70"/>
    <w:rsid w:val="00503B65"/>
    <w:rsid w:val="00503B9E"/>
    <w:rsid w:val="00503BC8"/>
    <w:rsid w:val="00503C3C"/>
    <w:rsid w:val="00503D69"/>
    <w:rsid w:val="00503E46"/>
    <w:rsid w:val="00503EE7"/>
    <w:rsid w:val="00503EEF"/>
    <w:rsid w:val="005040A0"/>
    <w:rsid w:val="005040C0"/>
    <w:rsid w:val="0050411D"/>
    <w:rsid w:val="005041F7"/>
    <w:rsid w:val="0050427C"/>
    <w:rsid w:val="00504293"/>
    <w:rsid w:val="005042BA"/>
    <w:rsid w:val="005043E2"/>
    <w:rsid w:val="00504678"/>
    <w:rsid w:val="0050471E"/>
    <w:rsid w:val="00504841"/>
    <w:rsid w:val="0050494F"/>
    <w:rsid w:val="00504AA8"/>
    <w:rsid w:val="00504B22"/>
    <w:rsid w:val="00504BA4"/>
    <w:rsid w:val="00504BFA"/>
    <w:rsid w:val="00504C2A"/>
    <w:rsid w:val="00504C4F"/>
    <w:rsid w:val="00504D00"/>
    <w:rsid w:val="00504D3C"/>
    <w:rsid w:val="00504D8D"/>
    <w:rsid w:val="00504DEF"/>
    <w:rsid w:val="00504EB7"/>
    <w:rsid w:val="00504F4D"/>
    <w:rsid w:val="0050504A"/>
    <w:rsid w:val="00505051"/>
    <w:rsid w:val="0050505D"/>
    <w:rsid w:val="0050517E"/>
    <w:rsid w:val="005052B7"/>
    <w:rsid w:val="005052E6"/>
    <w:rsid w:val="0050538C"/>
    <w:rsid w:val="005053A3"/>
    <w:rsid w:val="0050547F"/>
    <w:rsid w:val="005054ED"/>
    <w:rsid w:val="00505609"/>
    <w:rsid w:val="0050578D"/>
    <w:rsid w:val="005057CC"/>
    <w:rsid w:val="00505959"/>
    <w:rsid w:val="00505ADC"/>
    <w:rsid w:val="00505B75"/>
    <w:rsid w:val="00505B8B"/>
    <w:rsid w:val="00505BE9"/>
    <w:rsid w:val="00505C68"/>
    <w:rsid w:val="00505DAB"/>
    <w:rsid w:val="00505E3D"/>
    <w:rsid w:val="00505EA8"/>
    <w:rsid w:val="00505EBA"/>
    <w:rsid w:val="00505EEA"/>
    <w:rsid w:val="00505F04"/>
    <w:rsid w:val="00505F21"/>
    <w:rsid w:val="00505F56"/>
    <w:rsid w:val="00505F68"/>
    <w:rsid w:val="0050600B"/>
    <w:rsid w:val="00506134"/>
    <w:rsid w:val="0050615B"/>
    <w:rsid w:val="00506267"/>
    <w:rsid w:val="00506332"/>
    <w:rsid w:val="0050643C"/>
    <w:rsid w:val="005064E3"/>
    <w:rsid w:val="00506518"/>
    <w:rsid w:val="005066B5"/>
    <w:rsid w:val="0050670A"/>
    <w:rsid w:val="00506729"/>
    <w:rsid w:val="0050680A"/>
    <w:rsid w:val="00506BED"/>
    <w:rsid w:val="00506C37"/>
    <w:rsid w:val="00506C5E"/>
    <w:rsid w:val="00506C6B"/>
    <w:rsid w:val="00506C88"/>
    <w:rsid w:val="00506E59"/>
    <w:rsid w:val="00506EA0"/>
    <w:rsid w:val="00506EB6"/>
    <w:rsid w:val="00506EFE"/>
    <w:rsid w:val="00507032"/>
    <w:rsid w:val="0050705A"/>
    <w:rsid w:val="00507199"/>
    <w:rsid w:val="005071B0"/>
    <w:rsid w:val="00507208"/>
    <w:rsid w:val="0050722F"/>
    <w:rsid w:val="005074B7"/>
    <w:rsid w:val="0050756E"/>
    <w:rsid w:val="005075E0"/>
    <w:rsid w:val="0050764F"/>
    <w:rsid w:val="00507673"/>
    <w:rsid w:val="005077C6"/>
    <w:rsid w:val="00507805"/>
    <w:rsid w:val="00507AAB"/>
    <w:rsid w:val="00507B7A"/>
    <w:rsid w:val="00507C32"/>
    <w:rsid w:val="00507E17"/>
    <w:rsid w:val="00507E3B"/>
    <w:rsid w:val="00507F74"/>
    <w:rsid w:val="00507FBA"/>
    <w:rsid w:val="00507FF9"/>
    <w:rsid w:val="00510036"/>
    <w:rsid w:val="00510084"/>
    <w:rsid w:val="00510125"/>
    <w:rsid w:val="0051023E"/>
    <w:rsid w:val="00510283"/>
    <w:rsid w:val="005102B8"/>
    <w:rsid w:val="005102E6"/>
    <w:rsid w:val="005104B7"/>
    <w:rsid w:val="005105EB"/>
    <w:rsid w:val="005105F4"/>
    <w:rsid w:val="00510661"/>
    <w:rsid w:val="005106F2"/>
    <w:rsid w:val="00510796"/>
    <w:rsid w:val="00510825"/>
    <w:rsid w:val="00510874"/>
    <w:rsid w:val="005108D7"/>
    <w:rsid w:val="005108D9"/>
    <w:rsid w:val="005108DF"/>
    <w:rsid w:val="005108F8"/>
    <w:rsid w:val="005109CD"/>
    <w:rsid w:val="00510B61"/>
    <w:rsid w:val="00510BCC"/>
    <w:rsid w:val="00510BFE"/>
    <w:rsid w:val="00510C1D"/>
    <w:rsid w:val="00510CB7"/>
    <w:rsid w:val="00510CE2"/>
    <w:rsid w:val="00510D04"/>
    <w:rsid w:val="00510D31"/>
    <w:rsid w:val="00510D43"/>
    <w:rsid w:val="00510E79"/>
    <w:rsid w:val="00510F03"/>
    <w:rsid w:val="0051109E"/>
    <w:rsid w:val="005110A6"/>
    <w:rsid w:val="00511175"/>
    <w:rsid w:val="00511190"/>
    <w:rsid w:val="00511224"/>
    <w:rsid w:val="0051140A"/>
    <w:rsid w:val="005114D2"/>
    <w:rsid w:val="005115F3"/>
    <w:rsid w:val="0051160C"/>
    <w:rsid w:val="005117BB"/>
    <w:rsid w:val="005117E3"/>
    <w:rsid w:val="00511852"/>
    <w:rsid w:val="005118DA"/>
    <w:rsid w:val="005118E4"/>
    <w:rsid w:val="005118F3"/>
    <w:rsid w:val="005118FD"/>
    <w:rsid w:val="00511903"/>
    <w:rsid w:val="00511AE6"/>
    <w:rsid w:val="00511AEB"/>
    <w:rsid w:val="00511BC3"/>
    <w:rsid w:val="00511C2C"/>
    <w:rsid w:val="00511D0A"/>
    <w:rsid w:val="00511D3D"/>
    <w:rsid w:val="00511E0E"/>
    <w:rsid w:val="00511EA2"/>
    <w:rsid w:val="00511EA8"/>
    <w:rsid w:val="00511ECF"/>
    <w:rsid w:val="00512012"/>
    <w:rsid w:val="00512034"/>
    <w:rsid w:val="00512155"/>
    <w:rsid w:val="0051215A"/>
    <w:rsid w:val="005121D9"/>
    <w:rsid w:val="005122A6"/>
    <w:rsid w:val="00512311"/>
    <w:rsid w:val="005123D0"/>
    <w:rsid w:val="00512539"/>
    <w:rsid w:val="005125C8"/>
    <w:rsid w:val="00512656"/>
    <w:rsid w:val="005126AB"/>
    <w:rsid w:val="005127DE"/>
    <w:rsid w:val="005128D1"/>
    <w:rsid w:val="005128E9"/>
    <w:rsid w:val="0051290D"/>
    <w:rsid w:val="0051294A"/>
    <w:rsid w:val="00512958"/>
    <w:rsid w:val="00512A50"/>
    <w:rsid w:val="00512BC5"/>
    <w:rsid w:val="00512C7F"/>
    <w:rsid w:val="00512E28"/>
    <w:rsid w:val="00512E5D"/>
    <w:rsid w:val="0051310E"/>
    <w:rsid w:val="0051312B"/>
    <w:rsid w:val="005131CA"/>
    <w:rsid w:val="005133DA"/>
    <w:rsid w:val="005134F3"/>
    <w:rsid w:val="00513622"/>
    <w:rsid w:val="00513677"/>
    <w:rsid w:val="0051376F"/>
    <w:rsid w:val="00513829"/>
    <w:rsid w:val="00513A85"/>
    <w:rsid w:val="00513ABF"/>
    <w:rsid w:val="00513B77"/>
    <w:rsid w:val="00513B7A"/>
    <w:rsid w:val="00513C63"/>
    <w:rsid w:val="00513D2A"/>
    <w:rsid w:val="00513DEA"/>
    <w:rsid w:val="00513E12"/>
    <w:rsid w:val="00513E2C"/>
    <w:rsid w:val="00513F51"/>
    <w:rsid w:val="00513FA2"/>
    <w:rsid w:val="00513FE1"/>
    <w:rsid w:val="00514032"/>
    <w:rsid w:val="0051411C"/>
    <w:rsid w:val="005141D5"/>
    <w:rsid w:val="005141DA"/>
    <w:rsid w:val="005141F2"/>
    <w:rsid w:val="005142C0"/>
    <w:rsid w:val="005143B7"/>
    <w:rsid w:val="005144A0"/>
    <w:rsid w:val="00514568"/>
    <w:rsid w:val="00514608"/>
    <w:rsid w:val="0051474B"/>
    <w:rsid w:val="00514784"/>
    <w:rsid w:val="0051479C"/>
    <w:rsid w:val="005147B3"/>
    <w:rsid w:val="0051497F"/>
    <w:rsid w:val="00514A2C"/>
    <w:rsid w:val="00514A97"/>
    <w:rsid w:val="00514AFA"/>
    <w:rsid w:val="00514BE0"/>
    <w:rsid w:val="00514C50"/>
    <w:rsid w:val="00514D4D"/>
    <w:rsid w:val="00514EC3"/>
    <w:rsid w:val="00514F12"/>
    <w:rsid w:val="00514F3C"/>
    <w:rsid w:val="00514FCB"/>
    <w:rsid w:val="00514FF9"/>
    <w:rsid w:val="0051504F"/>
    <w:rsid w:val="0051508E"/>
    <w:rsid w:val="0051517D"/>
    <w:rsid w:val="005151E2"/>
    <w:rsid w:val="005152A2"/>
    <w:rsid w:val="005154B1"/>
    <w:rsid w:val="005155A6"/>
    <w:rsid w:val="00515612"/>
    <w:rsid w:val="0051565E"/>
    <w:rsid w:val="0051566F"/>
    <w:rsid w:val="00515766"/>
    <w:rsid w:val="005157FD"/>
    <w:rsid w:val="0051580A"/>
    <w:rsid w:val="00515823"/>
    <w:rsid w:val="00515840"/>
    <w:rsid w:val="005158B5"/>
    <w:rsid w:val="00515980"/>
    <w:rsid w:val="005159EB"/>
    <w:rsid w:val="00515AE2"/>
    <w:rsid w:val="00515B46"/>
    <w:rsid w:val="00515B98"/>
    <w:rsid w:val="00515BBE"/>
    <w:rsid w:val="00515D4F"/>
    <w:rsid w:val="00515E58"/>
    <w:rsid w:val="00515E9C"/>
    <w:rsid w:val="00515EEF"/>
    <w:rsid w:val="00515F9D"/>
    <w:rsid w:val="005160D5"/>
    <w:rsid w:val="005161F6"/>
    <w:rsid w:val="0051621E"/>
    <w:rsid w:val="00516280"/>
    <w:rsid w:val="0051634B"/>
    <w:rsid w:val="005163CB"/>
    <w:rsid w:val="0051640C"/>
    <w:rsid w:val="00516499"/>
    <w:rsid w:val="0051653D"/>
    <w:rsid w:val="0051654F"/>
    <w:rsid w:val="0051657F"/>
    <w:rsid w:val="00516616"/>
    <w:rsid w:val="00516618"/>
    <w:rsid w:val="00516698"/>
    <w:rsid w:val="005166D8"/>
    <w:rsid w:val="00516815"/>
    <w:rsid w:val="0051682B"/>
    <w:rsid w:val="00516897"/>
    <w:rsid w:val="005168F4"/>
    <w:rsid w:val="00516A65"/>
    <w:rsid w:val="00516AF4"/>
    <w:rsid w:val="00516B20"/>
    <w:rsid w:val="00516B46"/>
    <w:rsid w:val="00516CC2"/>
    <w:rsid w:val="00516CC5"/>
    <w:rsid w:val="00516D41"/>
    <w:rsid w:val="00516E8A"/>
    <w:rsid w:val="00516E96"/>
    <w:rsid w:val="00516F72"/>
    <w:rsid w:val="005170C7"/>
    <w:rsid w:val="00517166"/>
    <w:rsid w:val="00517240"/>
    <w:rsid w:val="0051726C"/>
    <w:rsid w:val="0051762E"/>
    <w:rsid w:val="00517714"/>
    <w:rsid w:val="00517765"/>
    <w:rsid w:val="0051786B"/>
    <w:rsid w:val="00517935"/>
    <w:rsid w:val="00517A17"/>
    <w:rsid w:val="00517A3E"/>
    <w:rsid w:val="00517B38"/>
    <w:rsid w:val="00517B91"/>
    <w:rsid w:val="00517D21"/>
    <w:rsid w:val="00517DB4"/>
    <w:rsid w:val="0052001A"/>
    <w:rsid w:val="00520082"/>
    <w:rsid w:val="00520210"/>
    <w:rsid w:val="00520229"/>
    <w:rsid w:val="005203E2"/>
    <w:rsid w:val="00520425"/>
    <w:rsid w:val="00520563"/>
    <w:rsid w:val="005205F1"/>
    <w:rsid w:val="005206A5"/>
    <w:rsid w:val="00520824"/>
    <w:rsid w:val="00520857"/>
    <w:rsid w:val="005208B9"/>
    <w:rsid w:val="0052097E"/>
    <w:rsid w:val="0052099E"/>
    <w:rsid w:val="005209D3"/>
    <w:rsid w:val="00520A66"/>
    <w:rsid w:val="00520A91"/>
    <w:rsid w:val="00520B3B"/>
    <w:rsid w:val="00520B62"/>
    <w:rsid w:val="00520BD2"/>
    <w:rsid w:val="00520C05"/>
    <w:rsid w:val="00520D24"/>
    <w:rsid w:val="00520DE2"/>
    <w:rsid w:val="00520EBC"/>
    <w:rsid w:val="00520EC0"/>
    <w:rsid w:val="00520F8B"/>
    <w:rsid w:val="00521079"/>
    <w:rsid w:val="00521124"/>
    <w:rsid w:val="00521159"/>
    <w:rsid w:val="00521236"/>
    <w:rsid w:val="0052138D"/>
    <w:rsid w:val="00521396"/>
    <w:rsid w:val="005213B1"/>
    <w:rsid w:val="005214A6"/>
    <w:rsid w:val="00521558"/>
    <w:rsid w:val="005216F6"/>
    <w:rsid w:val="00521702"/>
    <w:rsid w:val="005218FA"/>
    <w:rsid w:val="0052192F"/>
    <w:rsid w:val="005219BA"/>
    <w:rsid w:val="00521A0C"/>
    <w:rsid w:val="00521B23"/>
    <w:rsid w:val="00521B6B"/>
    <w:rsid w:val="00521CC5"/>
    <w:rsid w:val="00521D4F"/>
    <w:rsid w:val="00521D50"/>
    <w:rsid w:val="00521D56"/>
    <w:rsid w:val="00521E4B"/>
    <w:rsid w:val="00521E83"/>
    <w:rsid w:val="00521F59"/>
    <w:rsid w:val="00521FBB"/>
    <w:rsid w:val="00522028"/>
    <w:rsid w:val="00522159"/>
    <w:rsid w:val="0052219A"/>
    <w:rsid w:val="00522327"/>
    <w:rsid w:val="00522347"/>
    <w:rsid w:val="005223AE"/>
    <w:rsid w:val="005223FF"/>
    <w:rsid w:val="00522500"/>
    <w:rsid w:val="00522521"/>
    <w:rsid w:val="0052255B"/>
    <w:rsid w:val="005227CC"/>
    <w:rsid w:val="005228AA"/>
    <w:rsid w:val="00522980"/>
    <w:rsid w:val="00522AAF"/>
    <w:rsid w:val="00522C0A"/>
    <w:rsid w:val="00522C17"/>
    <w:rsid w:val="00522CB0"/>
    <w:rsid w:val="00522D22"/>
    <w:rsid w:val="00522D61"/>
    <w:rsid w:val="00522ED3"/>
    <w:rsid w:val="00522EF3"/>
    <w:rsid w:val="00522F8A"/>
    <w:rsid w:val="0052307A"/>
    <w:rsid w:val="0052307C"/>
    <w:rsid w:val="00523227"/>
    <w:rsid w:val="0052325A"/>
    <w:rsid w:val="005232D7"/>
    <w:rsid w:val="0052336B"/>
    <w:rsid w:val="005233C0"/>
    <w:rsid w:val="0052344F"/>
    <w:rsid w:val="00523472"/>
    <w:rsid w:val="0052349C"/>
    <w:rsid w:val="005237F2"/>
    <w:rsid w:val="005238C8"/>
    <w:rsid w:val="00523959"/>
    <w:rsid w:val="00523985"/>
    <w:rsid w:val="005239D6"/>
    <w:rsid w:val="00523A6C"/>
    <w:rsid w:val="00523AE1"/>
    <w:rsid w:val="00523B5E"/>
    <w:rsid w:val="00523C09"/>
    <w:rsid w:val="00523E0B"/>
    <w:rsid w:val="00523E92"/>
    <w:rsid w:val="00523E95"/>
    <w:rsid w:val="00523FCB"/>
    <w:rsid w:val="00523FDE"/>
    <w:rsid w:val="0052414A"/>
    <w:rsid w:val="0052420C"/>
    <w:rsid w:val="0052421F"/>
    <w:rsid w:val="0052426E"/>
    <w:rsid w:val="00524474"/>
    <w:rsid w:val="005244BF"/>
    <w:rsid w:val="0052451A"/>
    <w:rsid w:val="00524527"/>
    <w:rsid w:val="005245DC"/>
    <w:rsid w:val="005247CF"/>
    <w:rsid w:val="005247DD"/>
    <w:rsid w:val="00524816"/>
    <w:rsid w:val="00524843"/>
    <w:rsid w:val="005248C3"/>
    <w:rsid w:val="00524938"/>
    <w:rsid w:val="0052498F"/>
    <w:rsid w:val="00524AA0"/>
    <w:rsid w:val="00524C01"/>
    <w:rsid w:val="00524C75"/>
    <w:rsid w:val="00524CBD"/>
    <w:rsid w:val="00524D14"/>
    <w:rsid w:val="00524D15"/>
    <w:rsid w:val="00524D2D"/>
    <w:rsid w:val="00524D31"/>
    <w:rsid w:val="00524DA7"/>
    <w:rsid w:val="00524DC7"/>
    <w:rsid w:val="00524E3D"/>
    <w:rsid w:val="00524EA4"/>
    <w:rsid w:val="00524FAA"/>
    <w:rsid w:val="00525089"/>
    <w:rsid w:val="005250EB"/>
    <w:rsid w:val="00525299"/>
    <w:rsid w:val="005252C7"/>
    <w:rsid w:val="00525374"/>
    <w:rsid w:val="0052537C"/>
    <w:rsid w:val="00525402"/>
    <w:rsid w:val="00525435"/>
    <w:rsid w:val="0052551B"/>
    <w:rsid w:val="00525596"/>
    <w:rsid w:val="0052569A"/>
    <w:rsid w:val="0052571E"/>
    <w:rsid w:val="0052577B"/>
    <w:rsid w:val="005257A9"/>
    <w:rsid w:val="005257F6"/>
    <w:rsid w:val="00525810"/>
    <w:rsid w:val="00525952"/>
    <w:rsid w:val="00525996"/>
    <w:rsid w:val="005259CC"/>
    <w:rsid w:val="005259D7"/>
    <w:rsid w:val="005259DE"/>
    <w:rsid w:val="00525A59"/>
    <w:rsid w:val="00525A89"/>
    <w:rsid w:val="00525F8F"/>
    <w:rsid w:val="00525FEE"/>
    <w:rsid w:val="00526038"/>
    <w:rsid w:val="00526200"/>
    <w:rsid w:val="00526212"/>
    <w:rsid w:val="00526314"/>
    <w:rsid w:val="0052650B"/>
    <w:rsid w:val="005265C0"/>
    <w:rsid w:val="005265CC"/>
    <w:rsid w:val="00526647"/>
    <w:rsid w:val="0052665C"/>
    <w:rsid w:val="005266E1"/>
    <w:rsid w:val="005266EC"/>
    <w:rsid w:val="00526723"/>
    <w:rsid w:val="00526747"/>
    <w:rsid w:val="00526766"/>
    <w:rsid w:val="0052677B"/>
    <w:rsid w:val="005268EA"/>
    <w:rsid w:val="00526A0E"/>
    <w:rsid w:val="00526A3F"/>
    <w:rsid w:val="00526BAC"/>
    <w:rsid w:val="00526C59"/>
    <w:rsid w:val="00526E07"/>
    <w:rsid w:val="00526E6B"/>
    <w:rsid w:val="00526EFA"/>
    <w:rsid w:val="0052705D"/>
    <w:rsid w:val="005270AA"/>
    <w:rsid w:val="00527106"/>
    <w:rsid w:val="0052723B"/>
    <w:rsid w:val="00527240"/>
    <w:rsid w:val="0052724F"/>
    <w:rsid w:val="00527278"/>
    <w:rsid w:val="0052730A"/>
    <w:rsid w:val="00527401"/>
    <w:rsid w:val="005275F3"/>
    <w:rsid w:val="005276C5"/>
    <w:rsid w:val="0052770D"/>
    <w:rsid w:val="00527762"/>
    <w:rsid w:val="005277B2"/>
    <w:rsid w:val="00527815"/>
    <w:rsid w:val="00527958"/>
    <w:rsid w:val="00527A37"/>
    <w:rsid w:val="00527C49"/>
    <w:rsid w:val="00527C59"/>
    <w:rsid w:val="00527C7D"/>
    <w:rsid w:val="00527D2B"/>
    <w:rsid w:val="00527D65"/>
    <w:rsid w:val="00527D8C"/>
    <w:rsid w:val="00530396"/>
    <w:rsid w:val="005303F3"/>
    <w:rsid w:val="005304C3"/>
    <w:rsid w:val="00530520"/>
    <w:rsid w:val="00530537"/>
    <w:rsid w:val="005305E5"/>
    <w:rsid w:val="005305F9"/>
    <w:rsid w:val="005306B4"/>
    <w:rsid w:val="005306F4"/>
    <w:rsid w:val="0053077C"/>
    <w:rsid w:val="0053082F"/>
    <w:rsid w:val="0053084D"/>
    <w:rsid w:val="00530973"/>
    <w:rsid w:val="00530ACE"/>
    <w:rsid w:val="00530C15"/>
    <w:rsid w:val="00530C84"/>
    <w:rsid w:val="00530CAE"/>
    <w:rsid w:val="00530CCD"/>
    <w:rsid w:val="00530CD9"/>
    <w:rsid w:val="00530D21"/>
    <w:rsid w:val="00530D7C"/>
    <w:rsid w:val="00530F16"/>
    <w:rsid w:val="00530F1C"/>
    <w:rsid w:val="00530F41"/>
    <w:rsid w:val="005310FA"/>
    <w:rsid w:val="0053124E"/>
    <w:rsid w:val="00531363"/>
    <w:rsid w:val="00531498"/>
    <w:rsid w:val="005314A9"/>
    <w:rsid w:val="00531519"/>
    <w:rsid w:val="005315DF"/>
    <w:rsid w:val="00531687"/>
    <w:rsid w:val="0053169C"/>
    <w:rsid w:val="00531833"/>
    <w:rsid w:val="005318BA"/>
    <w:rsid w:val="00531A11"/>
    <w:rsid w:val="00531B98"/>
    <w:rsid w:val="00531BA5"/>
    <w:rsid w:val="00531C8F"/>
    <w:rsid w:val="00531F13"/>
    <w:rsid w:val="00532023"/>
    <w:rsid w:val="00532098"/>
    <w:rsid w:val="0053209E"/>
    <w:rsid w:val="005322FD"/>
    <w:rsid w:val="005323E1"/>
    <w:rsid w:val="005323FB"/>
    <w:rsid w:val="0053246C"/>
    <w:rsid w:val="005324C5"/>
    <w:rsid w:val="00532523"/>
    <w:rsid w:val="005325A5"/>
    <w:rsid w:val="0053261B"/>
    <w:rsid w:val="00532631"/>
    <w:rsid w:val="00532650"/>
    <w:rsid w:val="00532720"/>
    <w:rsid w:val="0053272D"/>
    <w:rsid w:val="00532740"/>
    <w:rsid w:val="00532827"/>
    <w:rsid w:val="005328B8"/>
    <w:rsid w:val="005328BB"/>
    <w:rsid w:val="005328F6"/>
    <w:rsid w:val="00532A23"/>
    <w:rsid w:val="00532A92"/>
    <w:rsid w:val="00532B4A"/>
    <w:rsid w:val="00532B70"/>
    <w:rsid w:val="00532C85"/>
    <w:rsid w:val="00532E52"/>
    <w:rsid w:val="00532E73"/>
    <w:rsid w:val="0053304B"/>
    <w:rsid w:val="00533125"/>
    <w:rsid w:val="005331F8"/>
    <w:rsid w:val="005332B9"/>
    <w:rsid w:val="005332D3"/>
    <w:rsid w:val="00533301"/>
    <w:rsid w:val="00533324"/>
    <w:rsid w:val="00533430"/>
    <w:rsid w:val="005334E1"/>
    <w:rsid w:val="0053362F"/>
    <w:rsid w:val="00533675"/>
    <w:rsid w:val="005336BD"/>
    <w:rsid w:val="00533763"/>
    <w:rsid w:val="0053377A"/>
    <w:rsid w:val="00533869"/>
    <w:rsid w:val="005338E5"/>
    <w:rsid w:val="00533926"/>
    <w:rsid w:val="00533991"/>
    <w:rsid w:val="00533A29"/>
    <w:rsid w:val="00533A32"/>
    <w:rsid w:val="00533A66"/>
    <w:rsid w:val="00533B16"/>
    <w:rsid w:val="00533CF8"/>
    <w:rsid w:val="00533D0E"/>
    <w:rsid w:val="00533D9B"/>
    <w:rsid w:val="00533FD7"/>
    <w:rsid w:val="005340EF"/>
    <w:rsid w:val="005340F9"/>
    <w:rsid w:val="005341C7"/>
    <w:rsid w:val="0053428A"/>
    <w:rsid w:val="00534390"/>
    <w:rsid w:val="005344A0"/>
    <w:rsid w:val="005344FC"/>
    <w:rsid w:val="0053450F"/>
    <w:rsid w:val="0053466E"/>
    <w:rsid w:val="0053471E"/>
    <w:rsid w:val="005347CE"/>
    <w:rsid w:val="005348A9"/>
    <w:rsid w:val="005349AA"/>
    <w:rsid w:val="00534A02"/>
    <w:rsid w:val="00534A2F"/>
    <w:rsid w:val="00534A76"/>
    <w:rsid w:val="00534B29"/>
    <w:rsid w:val="00534D7A"/>
    <w:rsid w:val="00534DCF"/>
    <w:rsid w:val="00534E31"/>
    <w:rsid w:val="00534FD8"/>
    <w:rsid w:val="00535102"/>
    <w:rsid w:val="0053526D"/>
    <w:rsid w:val="00535321"/>
    <w:rsid w:val="00535356"/>
    <w:rsid w:val="00535382"/>
    <w:rsid w:val="005353CC"/>
    <w:rsid w:val="00535507"/>
    <w:rsid w:val="00535574"/>
    <w:rsid w:val="00535617"/>
    <w:rsid w:val="00535619"/>
    <w:rsid w:val="00535658"/>
    <w:rsid w:val="005356C1"/>
    <w:rsid w:val="005356E5"/>
    <w:rsid w:val="00535709"/>
    <w:rsid w:val="005357AE"/>
    <w:rsid w:val="005357E7"/>
    <w:rsid w:val="00535885"/>
    <w:rsid w:val="00535A26"/>
    <w:rsid w:val="00535A79"/>
    <w:rsid w:val="00535BA7"/>
    <w:rsid w:val="00535BF7"/>
    <w:rsid w:val="00535CE6"/>
    <w:rsid w:val="00535E75"/>
    <w:rsid w:val="00536236"/>
    <w:rsid w:val="0053627D"/>
    <w:rsid w:val="0053634C"/>
    <w:rsid w:val="00536359"/>
    <w:rsid w:val="005363D7"/>
    <w:rsid w:val="005364F3"/>
    <w:rsid w:val="00536595"/>
    <w:rsid w:val="005365F7"/>
    <w:rsid w:val="0053667B"/>
    <w:rsid w:val="005366B5"/>
    <w:rsid w:val="005366C8"/>
    <w:rsid w:val="005368A6"/>
    <w:rsid w:val="005368FF"/>
    <w:rsid w:val="005369D4"/>
    <w:rsid w:val="00536A8C"/>
    <w:rsid w:val="00536A92"/>
    <w:rsid w:val="00536B6E"/>
    <w:rsid w:val="00536BBB"/>
    <w:rsid w:val="00536D75"/>
    <w:rsid w:val="00536DAC"/>
    <w:rsid w:val="00536DF9"/>
    <w:rsid w:val="00536E22"/>
    <w:rsid w:val="00536EDB"/>
    <w:rsid w:val="00537163"/>
    <w:rsid w:val="00537176"/>
    <w:rsid w:val="005371FD"/>
    <w:rsid w:val="00537349"/>
    <w:rsid w:val="005373FB"/>
    <w:rsid w:val="0053751F"/>
    <w:rsid w:val="0053754B"/>
    <w:rsid w:val="00537587"/>
    <w:rsid w:val="005375BC"/>
    <w:rsid w:val="00537650"/>
    <w:rsid w:val="005376D0"/>
    <w:rsid w:val="0053776F"/>
    <w:rsid w:val="00537794"/>
    <w:rsid w:val="0053779B"/>
    <w:rsid w:val="00537966"/>
    <w:rsid w:val="0053798B"/>
    <w:rsid w:val="00537ADF"/>
    <w:rsid w:val="00537B56"/>
    <w:rsid w:val="00537C78"/>
    <w:rsid w:val="00537E1A"/>
    <w:rsid w:val="00537F68"/>
    <w:rsid w:val="00537FAF"/>
    <w:rsid w:val="00537FBC"/>
    <w:rsid w:val="00537FF8"/>
    <w:rsid w:val="005400FC"/>
    <w:rsid w:val="00540283"/>
    <w:rsid w:val="005402AD"/>
    <w:rsid w:val="00540378"/>
    <w:rsid w:val="005403FE"/>
    <w:rsid w:val="0054048B"/>
    <w:rsid w:val="005405C6"/>
    <w:rsid w:val="00540686"/>
    <w:rsid w:val="005406AA"/>
    <w:rsid w:val="00540755"/>
    <w:rsid w:val="00540861"/>
    <w:rsid w:val="005408DE"/>
    <w:rsid w:val="00540942"/>
    <w:rsid w:val="005409F6"/>
    <w:rsid w:val="00540A1E"/>
    <w:rsid w:val="00540AF6"/>
    <w:rsid w:val="00540B35"/>
    <w:rsid w:val="00540C63"/>
    <w:rsid w:val="00540E58"/>
    <w:rsid w:val="00540EE2"/>
    <w:rsid w:val="00540F2B"/>
    <w:rsid w:val="00540F40"/>
    <w:rsid w:val="00540F89"/>
    <w:rsid w:val="00540FCD"/>
    <w:rsid w:val="00540FE2"/>
    <w:rsid w:val="00541005"/>
    <w:rsid w:val="00541016"/>
    <w:rsid w:val="005410CF"/>
    <w:rsid w:val="005411B3"/>
    <w:rsid w:val="00541206"/>
    <w:rsid w:val="005414BA"/>
    <w:rsid w:val="0054150C"/>
    <w:rsid w:val="005415AF"/>
    <w:rsid w:val="005415EC"/>
    <w:rsid w:val="005416FD"/>
    <w:rsid w:val="0054171B"/>
    <w:rsid w:val="00541758"/>
    <w:rsid w:val="00541A26"/>
    <w:rsid w:val="00541B0B"/>
    <w:rsid w:val="00541B2D"/>
    <w:rsid w:val="00541B85"/>
    <w:rsid w:val="00541BD1"/>
    <w:rsid w:val="00541BFB"/>
    <w:rsid w:val="00541C09"/>
    <w:rsid w:val="00541C4C"/>
    <w:rsid w:val="00541DF8"/>
    <w:rsid w:val="00541DFE"/>
    <w:rsid w:val="00541ECB"/>
    <w:rsid w:val="00541F8B"/>
    <w:rsid w:val="00541FFA"/>
    <w:rsid w:val="005420C1"/>
    <w:rsid w:val="00542124"/>
    <w:rsid w:val="0054212A"/>
    <w:rsid w:val="005421BE"/>
    <w:rsid w:val="00542282"/>
    <w:rsid w:val="0054228A"/>
    <w:rsid w:val="005422A9"/>
    <w:rsid w:val="0054233A"/>
    <w:rsid w:val="0054236B"/>
    <w:rsid w:val="0054242B"/>
    <w:rsid w:val="005425CB"/>
    <w:rsid w:val="0054261A"/>
    <w:rsid w:val="0054262A"/>
    <w:rsid w:val="0054262D"/>
    <w:rsid w:val="00542756"/>
    <w:rsid w:val="005427F5"/>
    <w:rsid w:val="00542866"/>
    <w:rsid w:val="005428C4"/>
    <w:rsid w:val="00542964"/>
    <w:rsid w:val="005429B6"/>
    <w:rsid w:val="00542A02"/>
    <w:rsid w:val="00542AF3"/>
    <w:rsid w:val="00542AF7"/>
    <w:rsid w:val="00542B02"/>
    <w:rsid w:val="00542B64"/>
    <w:rsid w:val="00542B88"/>
    <w:rsid w:val="00542C10"/>
    <w:rsid w:val="00542C80"/>
    <w:rsid w:val="00542CA9"/>
    <w:rsid w:val="00542DEC"/>
    <w:rsid w:val="00542E5D"/>
    <w:rsid w:val="00542E9A"/>
    <w:rsid w:val="00542EC0"/>
    <w:rsid w:val="00542F13"/>
    <w:rsid w:val="00542F7E"/>
    <w:rsid w:val="00542FA0"/>
    <w:rsid w:val="00542FF1"/>
    <w:rsid w:val="00542FFA"/>
    <w:rsid w:val="00542FFD"/>
    <w:rsid w:val="0054310C"/>
    <w:rsid w:val="00543111"/>
    <w:rsid w:val="0054329F"/>
    <w:rsid w:val="005432BA"/>
    <w:rsid w:val="00543362"/>
    <w:rsid w:val="00543387"/>
    <w:rsid w:val="005433F5"/>
    <w:rsid w:val="00543429"/>
    <w:rsid w:val="00543506"/>
    <w:rsid w:val="00543566"/>
    <w:rsid w:val="0054356C"/>
    <w:rsid w:val="00543736"/>
    <w:rsid w:val="0054375C"/>
    <w:rsid w:val="005437D2"/>
    <w:rsid w:val="00543844"/>
    <w:rsid w:val="0054384F"/>
    <w:rsid w:val="005438E2"/>
    <w:rsid w:val="005439F9"/>
    <w:rsid w:val="00543A26"/>
    <w:rsid w:val="00543B7C"/>
    <w:rsid w:val="00543C1E"/>
    <w:rsid w:val="00543CB8"/>
    <w:rsid w:val="00543D99"/>
    <w:rsid w:val="00543DEC"/>
    <w:rsid w:val="00543EFD"/>
    <w:rsid w:val="00543F3C"/>
    <w:rsid w:val="00543F5C"/>
    <w:rsid w:val="00544000"/>
    <w:rsid w:val="00544160"/>
    <w:rsid w:val="005442C4"/>
    <w:rsid w:val="005442D7"/>
    <w:rsid w:val="00544331"/>
    <w:rsid w:val="005443DA"/>
    <w:rsid w:val="005444B9"/>
    <w:rsid w:val="0054466F"/>
    <w:rsid w:val="005446FE"/>
    <w:rsid w:val="0054487D"/>
    <w:rsid w:val="005448BD"/>
    <w:rsid w:val="0054490D"/>
    <w:rsid w:val="00544924"/>
    <w:rsid w:val="0054494C"/>
    <w:rsid w:val="005449F7"/>
    <w:rsid w:val="005449FB"/>
    <w:rsid w:val="00544A56"/>
    <w:rsid w:val="00544AC9"/>
    <w:rsid w:val="00544B15"/>
    <w:rsid w:val="00544B1A"/>
    <w:rsid w:val="00544C78"/>
    <w:rsid w:val="00544CE5"/>
    <w:rsid w:val="00544F45"/>
    <w:rsid w:val="00545131"/>
    <w:rsid w:val="00545185"/>
    <w:rsid w:val="0054518F"/>
    <w:rsid w:val="005451BA"/>
    <w:rsid w:val="005451BB"/>
    <w:rsid w:val="005451BF"/>
    <w:rsid w:val="00545233"/>
    <w:rsid w:val="00545258"/>
    <w:rsid w:val="005452BE"/>
    <w:rsid w:val="00545468"/>
    <w:rsid w:val="005454CF"/>
    <w:rsid w:val="0054553D"/>
    <w:rsid w:val="005455AF"/>
    <w:rsid w:val="00545626"/>
    <w:rsid w:val="0054571F"/>
    <w:rsid w:val="00545836"/>
    <w:rsid w:val="00545867"/>
    <w:rsid w:val="00545A9A"/>
    <w:rsid w:val="00545BA8"/>
    <w:rsid w:val="00545C04"/>
    <w:rsid w:val="00545CE4"/>
    <w:rsid w:val="00545CFF"/>
    <w:rsid w:val="00545DDD"/>
    <w:rsid w:val="00545E41"/>
    <w:rsid w:val="00545EE6"/>
    <w:rsid w:val="00545F84"/>
    <w:rsid w:val="00545FBF"/>
    <w:rsid w:val="00545FE2"/>
    <w:rsid w:val="00546010"/>
    <w:rsid w:val="005460DB"/>
    <w:rsid w:val="00546112"/>
    <w:rsid w:val="005461B7"/>
    <w:rsid w:val="005462BB"/>
    <w:rsid w:val="00546308"/>
    <w:rsid w:val="00546311"/>
    <w:rsid w:val="005463A5"/>
    <w:rsid w:val="005463BD"/>
    <w:rsid w:val="00546452"/>
    <w:rsid w:val="00546455"/>
    <w:rsid w:val="00546545"/>
    <w:rsid w:val="005465CD"/>
    <w:rsid w:val="00546615"/>
    <w:rsid w:val="0054669B"/>
    <w:rsid w:val="00546700"/>
    <w:rsid w:val="0054680A"/>
    <w:rsid w:val="0054686B"/>
    <w:rsid w:val="005468E9"/>
    <w:rsid w:val="00546A05"/>
    <w:rsid w:val="00546CC2"/>
    <w:rsid w:val="00546DE7"/>
    <w:rsid w:val="00546E72"/>
    <w:rsid w:val="00546E76"/>
    <w:rsid w:val="00546FDC"/>
    <w:rsid w:val="00547019"/>
    <w:rsid w:val="00547050"/>
    <w:rsid w:val="005470E0"/>
    <w:rsid w:val="00547133"/>
    <w:rsid w:val="0054750B"/>
    <w:rsid w:val="00547568"/>
    <w:rsid w:val="005476CD"/>
    <w:rsid w:val="00547771"/>
    <w:rsid w:val="00547775"/>
    <w:rsid w:val="00547924"/>
    <w:rsid w:val="00547964"/>
    <w:rsid w:val="00547A47"/>
    <w:rsid w:val="00547B3E"/>
    <w:rsid w:val="00547B8D"/>
    <w:rsid w:val="00547B94"/>
    <w:rsid w:val="00547BCA"/>
    <w:rsid w:val="00547DAD"/>
    <w:rsid w:val="00547DFB"/>
    <w:rsid w:val="00547EE0"/>
    <w:rsid w:val="00547FE1"/>
    <w:rsid w:val="00547FEF"/>
    <w:rsid w:val="0055000A"/>
    <w:rsid w:val="0055000D"/>
    <w:rsid w:val="00550055"/>
    <w:rsid w:val="005500EE"/>
    <w:rsid w:val="00550213"/>
    <w:rsid w:val="00550255"/>
    <w:rsid w:val="00550299"/>
    <w:rsid w:val="005502D1"/>
    <w:rsid w:val="005503A8"/>
    <w:rsid w:val="005503C6"/>
    <w:rsid w:val="0055046C"/>
    <w:rsid w:val="0055049C"/>
    <w:rsid w:val="005504EB"/>
    <w:rsid w:val="0055055F"/>
    <w:rsid w:val="00550572"/>
    <w:rsid w:val="005505CE"/>
    <w:rsid w:val="0055064C"/>
    <w:rsid w:val="005507E6"/>
    <w:rsid w:val="00550900"/>
    <w:rsid w:val="00550977"/>
    <w:rsid w:val="005509C3"/>
    <w:rsid w:val="005509E9"/>
    <w:rsid w:val="00550A21"/>
    <w:rsid w:val="00550A3F"/>
    <w:rsid w:val="00550BD4"/>
    <w:rsid w:val="00550C99"/>
    <w:rsid w:val="00550D35"/>
    <w:rsid w:val="00550E60"/>
    <w:rsid w:val="00550FCA"/>
    <w:rsid w:val="00550FED"/>
    <w:rsid w:val="0055102C"/>
    <w:rsid w:val="005510D4"/>
    <w:rsid w:val="005510EE"/>
    <w:rsid w:val="005510FD"/>
    <w:rsid w:val="005511DB"/>
    <w:rsid w:val="005512B8"/>
    <w:rsid w:val="0055132B"/>
    <w:rsid w:val="0055138B"/>
    <w:rsid w:val="0055140B"/>
    <w:rsid w:val="0055143A"/>
    <w:rsid w:val="00551485"/>
    <w:rsid w:val="005514C6"/>
    <w:rsid w:val="0055154C"/>
    <w:rsid w:val="00551592"/>
    <w:rsid w:val="005515D1"/>
    <w:rsid w:val="005515E4"/>
    <w:rsid w:val="005515F6"/>
    <w:rsid w:val="00551651"/>
    <w:rsid w:val="0055169A"/>
    <w:rsid w:val="005516C8"/>
    <w:rsid w:val="0055174A"/>
    <w:rsid w:val="00551776"/>
    <w:rsid w:val="00551814"/>
    <w:rsid w:val="0055187F"/>
    <w:rsid w:val="0055191C"/>
    <w:rsid w:val="005519BC"/>
    <w:rsid w:val="00551A00"/>
    <w:rsid w:val="00551D73"/>
    <w:rsid w:val="00551EA8"/>
    <w:rsid w:val="00552027"/>
    <w:rsid w:val="0055202F"/>
    <w:rsid w:val="00552031"/>
    <w:rsid w:val="00552143"/>
    <w:rsid w:val="00552166"/>
    <w:rsid w:val="0055216B"/>
    <w:rsid w:val="0055218F"/>
    <w:rsid w:val="00552216"/>
    <w:rsid w:val="00552274"/>
    <w:rsid w:val="005522E0"/>
    <w:rsid w:val="005522F2"/>
    <w:rsid w:val="00552468"/>
    <w:rsid w:val="0055258F"/>
    <w:rsid w:val="00552643"/>
    <w:rsid w:val="0055266E"/>
    <w:rsid w:val="00552726"/>
    <w:rsid w:val="0055279F"/>
    <w:rsid w:val="005527F8"/>
    <w:rsid w:val="00552886"/>
    <w:rsid w:val="00552995"/>
    <w:rsid w:val="00552A54"/>
    <w:rsid w:val="00552AA9"/>
    <w:rsid w:val="00552B71"/>
    <w:rsid w:val="00552C71"/>
    <w:rsid w:val="00552D4F"/>
    <w:rsid w:val="00552D5A"/>
    <w:rsid w:val="00552DA8"/>
    <w:rsid w:val="00552DF9"/>
    <w:rsid w:val="00552E19"/>
    <w:rsid w:val="005531CA"/>
    <w:rsid w:val="005533EF"/>
    <w:rsid w:val="005533F6"/>
    <w:rsid w:val="00553487"/>
    <w:rsid w:val="005534B5"/>
    <w:rsid w:val="005534E1"/>
    <w:rsid w:val="005537B4"/>
    <w:rsid w:val="005537F1"/>
    <w:rsid w:val="00553888"/>
    <w:rsid w:val="005538A2"/>
    <w:rsid w:val="00553975"/>
    <w:rsid w:val="00553A2B"/>
    <w:rsid w:val="00553A34"/>
    <w:rsid w:val="00553ACB"/>
    <w:rsid w:val="00553BB1"/>
    <w:rsid w:val="00553BC5"/>
    <w:rsid w:val="00553BDC"/>
    <w:rsid w:val="00553BFE"/>
    <w:rsid w:val="00553C96"/>
    <w:rsid w:val="00553CAC"/>
    <w:rsid w:val="00553D0E"/>
    <w:rsid w:val="00553D48"/>
    <w:rsid w:val="00553DE1"/>
    <w:rsid w:val="00553E53"/>
    <w:rsid w:val="00553F0D"/>
    <w:rsid w:val="00553F22"/>
    <w:rsid w:val="00553F65"/>
    <w:rsid w:val="00554057"/>
    <w:rsid w:val="005540AE"/>
    <w:rsid w:val="005543B8"/>
    <w:rsid w:val="00554546"/>
    <w:rsid w:val="00554569"/>
    <w:rsid w:val="005547D6"/>
    <w:rsid w:val="005547EC"/>
    <w:rsid w:val="00554824"/>
    <w:rsid w:val="005548C4"/>
    <w:rsid w:val="005549E8"/>
    <w:rsid w:val="00554A30"/>
    <w:rsid w:val="00554B59"/>
    <w:rsid w:val="00554C28"/>
    <w:rsid w:val="00554CB0"/>
    <w:rsid w:val="00554D25"/>
    <w:rsid w:val="00554F47"/>
    <w:rsid w:val="00554F69"/>
    <w:rsid w:val="00554FDC"/>
    <w:rsid w:val="00555091"/>
    <w:rsid w:val="005550CC"/>
    <w:rsid w:val="00555129"/>
    <w:rsid w:val="005552CC"/>
    <w:rsid w:val="005552CF"/>
    <w:rsid w:val="00555313"/>
    <w:rsid w:val="00555332"/>
    <w:rsid w:val="005553A1"/>
    <w:rsid w:val="00555458"/>
    <w:rsid w:val="0055571A"/>
    <w:rsid w:val="0055571F"/>
    <w:rsid w:val="005558D8"/>
    <w:rsid w:val="005558E3"/>
    <w:rsid w:val="00555902"/>
    <w:rsid w:val="0055590B"/>
    <w:rsid w:val="005559D2"/>
    <w:rsid w:val="005559D6"/>
    <w:rsid w:val="00555B11"/>
    <w:rsid w:val="00555B60"/>
    <w:rsid w:val="00555C2F"/>
    <w:rsid w:val="00555D1B"/>
    <w:rsid w:val="00555D3B"/>
    <w:rsid w:val="00555D3F"/>
    <w:rsid w:val="00555D4A"/>
    <w:rsid w:val="00555DA7"/>
    <w:rsid w:val="00555E2E"/>
    <w:rsid w:val="00555E33"/>
    <w:rsid w:val="00555EA7"/>
    <w:rsid w:val="00555ED5"/>
    <w:rsid w:val="00555F29"/>
    <w:rsid w:val="00556254"/>
    <w:rsid w:val="0055626B"/>
    <w:rsid w:val="0055632C"/>
    <w:rsid w:val="00556407"/>
    <w:rsid w:val="0055642A"/>
    <w:rsid w:val="005564A8"/>
    <w:rsid w:val="00556515"/>
    <w:rsid w:val="00556590"/>
    <w:rsid w:val="00556626"/>
    <w:rsid w:val="00556647"/>
    <w:rsid w:val="005567F1"/>
    <w:rsid w:val="00556801"/>
    <w:rsid w:val="0055681D"/>
    <w:rsid w:val="005568A1"/>
    <w:rsid w:val="00556922"/>
    <w:rsid w:val="0055692E"/>
    <w:rsid w:val="005569B2"/>
    <w:rsid w:val="00556B36"/>
    <w:rsid w:val="00556B4D"/>
    <w:rsid w:val="00556B61"/>
    <w:rsid w:val="00556BD6"/>
    <w:rsid w:val="00556BE3"/>
    <w:rsid w:val="00556C99"/>
    <w:rsid w:val="00556CE8"/>
    <w:rsid w:val="00556DFE"/>
    <w:rsid w:val="00556E7E"/>
    <w:rsid w:val="00556EB6"/>
    <w:rsid w:val="00556F1B"/>
    <w:rsid w:val="00556FC7"/>
    <w:rsid w:val="00556FD2"/>
    <w:rsid w:val="00557021"/>
    <w:rsid w:val="005570F5"/>
    <w:rsid w:val="0055713D"/>
    <w:rsid w:val="00557263"/>
    <w:rsid w:val="00557304"/>
    <w:rsid w:val="00557376"/>
    <w:rsid w:val="00557423"/>
    <w:rsid w:val="00557493"/>
    <w:rsid w:val="00557576"/>
    <w:rsid w:val="00557613"/>
    <w:rsid w:val="005576EE"/>
    <w:rsid w:val="00557724"/>
    <w:rsid w:val="0055774A"/>
    <w:rsid w:val="0055781F"/>
    <w:rsid w:val="00557829"/>
    <w:rsid w:val="00557896"/>
    <w:rsid w:val="00557939"/>
    <w:rsid w:val="00557A38"/>
    <w:rsid w:val="00557A9C"/>
    <w:rsid w:val="00557ACC"/>
    <w:rsid w:val="00557BA1"/>
    <w:rsid w:val="00557CAB"/>
    <w:rsid w:val="00557CC6"/>
    <w:rsid w:val="00557CF1"/>
    <w:rsid w:val="00557D15"/>
    <w:rsid w:val="00557D93"/>
    <w:rsid w:val="00557DA1"/>
    <w:rsid w:val="00557DEE"/>
    <w:rsid w:val="00557E91"/>
    <w:rsid w:val="00557EC8"/>
    <w:rsid w:val="00557F36"/>
    <w:rsid w:val="00557FD9"/>
    <w:rsid w:val="00560037"/>
    <w:rsid w:val="005600FA"/>
    <w:rsid w:val="00560133"/>
    <w:rsid w:val="005601A9"/>
    <w:rsid w:val="005601C9"/>
    <w:rsid w:val="005602A8"/>
    <w:rsid w:val="005602C2"/>
    <w:rsid w:val="00560313"/>
    <w:rsid w:val="005603C1"/>
    <w:rsid w:val="00560423"/>
    <w:rsid w:val="005604BA"/>
    <w:rsid w:val="005605DF"/>
    <w:rsid w:val="005607B8"/>
    <w:rsid w:val="00560896"/>
    <w:rsid w:val="005608E7"/>
    <w:rsid w:val="00560926"/>
    <w:rsid w:val="00560A05"/>
    <w:rsid w:val="00560AA1"/>
    <w:rsid w:val="00560AB7"/>
    <w:rsid w:val="00560ABC"/>
    <w:rsid w:val="00560B94"/>
    <w:rsid w:val="00560D17"/>
    <w:rsid w:val="00560DF9"/>
    <w:rsid w:val="00560EAF"/>
    <w:rsid w:val="00560FD6"/>
    <w:rsid w:val="00561032"/>
    <w:rsid w:val="0056104B"/>
    <w:rsid w:val="005610BD"/>
    <w:rsid w:val="005610FA"/>
    <w:rsid w:val="00561286"/>
    <w:rsid w:val="005612E0"/>
    <w:rsid w:val="00561300"/>
    <w:rsid w:val="00561371"/>
    <w:rsid w:val="0056137F"/>
    <w:rsid w:val="0056138C"/>
    <w:rsid w:val="00561466"/>
    <w:rsid w:val="00561469"/>
    <w:rsid w:val="0056158E"/>
    <w:rsid w:val="005615A2"/>
    <w:rsid w:val="005615B8"/>
    <w:rsid w:val="005615CB"/>
    <w:rsid w:val="005615FA"/>
    <w:rsid w:val="005615FF"/>
    <w:rsid w:val="0056160A"/>
    <w:rsid w:val="0056166E"/>
    <w:rsid w:val="005619AD"/>
    <w:rsid w:val="00561ADA"/>
    <w:rsid w:val="00561B03"/>
    <w:rsid w:val="00561CD6"/>
    <w:rsid w:val="00561D5B"/>
    <w:rsid w:val="00561D76"/>
    <w:rsid w:val="00561D9B"/>
    <w:rsid w:val="00561DA6"/>
    <w:rsid w:val="00561E0A"/>
    <w:rsid w:val="00562012"/>
    <w:rsid w:val="005620FC"/>
    <w:rsid w:val="0056213D"/>
    <w:rsid w:val="00562174"/>
    <w:rsid w:val="005622ED"/>
    <w:rsid w:val="00562359"/>
    <w:rsid w:val="0056237F"/>
    <w:rsid w:val="005623B2"/>
    <w:rsid w:val="0056241B"/>
    <w:rsid w:val="00562561"/>
    <w:rsid w:val="00562576"/>
    <w:rsid w:val="00562580"/>
    <w:rsid w:val="0056260D"/>
    <w:rsid w:val="0056260E"/>
    <w:rsid w:val="0056261F"/>
    <w:rsid w:val="00562631"/>
    <w:rsid w:val="005626DA"/>
    <w:rsid w:val="005627D3"/>
    <w:rsid w:val="00562833"/>
    <w:rsid w:val="0056283D"/>
    <w:rsid w:val="005628AA"/>
    <w:rsid w:val="00562903"/>
    <w:rsid w:val="0056297E"/>
    <w:rsid w:val="00562A8E"/>
    <w:rsid w:val="00562B56"/>
    <w:rsid w:val="00562D3C"/>
    <w:rsid w:val="00562E14"/>
    <w:rsid w:val="00563056"/>
    <w:rsid w:val="0056306B"/>
    <w:rsid w:val="0056307E"/>
    <w:rsid w:val="005630AA"/>
    <w:rsid w:val="005630B7"/>
    <w:rsid w:val="0056312F"/>
    <w:rsid w:val="0056337F"/>
    <w:rsid w:val="005633A4"/>
    <w:rsid w:val="00563531"/>
    <w:rsid w:val="0056356E"/>
    <w:rsid w:val="00563577"/>
    <w:rsid w:val="0056379C"/>
    <w:rsid w:val="005637AB"/>
    <w:rsid w:val="005637BE"/>
    <w:rsid w:val="005639F4"/>
    <w:rsid w:val="005639FA"/>
    <w:rsid w:val="00563AEF"/>
    <w:rsid w:val="00563C49"/>
    <w:rsid w:val="00563C6D"/>
    <w:rsid w:val="00563C80"/>
    <w:rsid w:val="00563CB1"/>
    <w:rsid w:val="00563D1E"/>
    <w:rsid w:val="00563F29"/>
    <w:rsid w:val="005640B7"/>
    <w:rsid w:val="005640DD"/>
    <w:rsid w:val="005640E6"/>
    <w:rsid w:val="0056416B"/>
    <w:rsid w:val="005641F8"/>
    <w:rsid w:val="0056438D"/>
    <w:rsid w:val="005643B0"/>
    <w:rsid w:val="00564439"/>
    <w:rsid w:val="0056444C"/>
    <w:rsid w:val="00564592"/>
    <w:rsid w:val="00564655"/>
    <w:rsid w:val="0056481A"/>
    <w:rsid w:val="00564892"/>
    <w:rsid w:val="005648CB"/>
    <w:rsid w:val="00564BE3"/>
    <w:rsid w:val="00564C21"/>
    <w:rsid w:val="00564DAD"/>
    <w:rsid w:val="00564E70"/>
    <w:rsid w:val="00564F22"/>
    <w:rsid w:val="00564F4C"/>
    <w:rsid w:val="00565035"/>
    <w:rsid w:val="00565067"/>
    <w:rsid w:val="00565083"/>
    <w:rsid w:val="00565093"/>
    <w:rsid w:val="00565178"/>
    <w:rsid w:val="005651BE"/>
    <w:rsid w:val="005651C2"/>
    <w:rsid w:val="005651C6"/>
    <w:rsid w:val="005651DB"/>
    <w:rsid w:val="00565244"/>
    <w:rsid w:val="00565271"/>
    <w:rsid w:val="00565307"/>
    <w:rsid w:val="005653B6"/>
    <w:rsid w:val="005653D0"/>
    <w:rsid w:val="005653D4"/>
    <w:rsid w:val="005653F0"/>
    <w:rsid w:val="0056542F"/>
    <w:rsid w:val="0056553E"/>
    <w:rsid w:val="0056554A"/>
    <w:rsid w:val="00565567"/>
    <w:rsid w:val="005655A6"/>
    <w:rsid w:val="005657FB"/>
    <w:rsid w:val="00565811"/>
    <w:rsid w:val="00565841"/>
    <w:rsid w:val="005658D4"/>
    <w:rsid w:val="005659BD"/>
    <w:rsid w:val="00565A11"/>
    <w:rsid w:val="00565D0D"/>
    <w:rsid w:val="00565D1B"/>
    <w:rsid w:val="00565D4F"/>
    <w:rsid w:val="00565E4B"/>
    <w:rsid w:val="00565F07"/>
    <w:rsid w:val="00565F32"/>
    <w:rsid w:val="00565FA4"/>
    <w:rsid w:val="00565FB3"/>
    <w:rsid w:val="00566018"/>
    <w:rsid w:val="0056619A"/>
    <w:rsid w:val="0056620B"/>
    <w:rsid w:val="00566240"/>
    <w:rsid w:val="00566300"/>
    <w:rsid w:val="0056638E"/>
    <w:rsid w:val="00566474"/>
    <w:rsid w:val="00566506"/>
    <w:rsid w:val="0056668C"/>
    <w:rsid w:val="00566736"/>
    <w:rsid w:val="005667AF"/>
    <w:rsid w:val="005667C0"/>
    <w:rsid w:val="00566806"/>
    <w:rsid w:val="0056680F"/>
    <w:rsid w:val="00566929"/>
    <w:rsid w:val="0056697A"/>
    <w:rsid w:val="00566B26"/>
    <w:rsid w:val="00566B31"/>
    <w:rsid w:val="00566B59"/>
    <w:rsid w:val="00566BE7"/>
    <w:rsid w:val="00566C1B"/>
    <w:rsid w:val="00566C20"/>
    <w:rsid w:val="00566CA2"/>
    <w:rsid w:val="00566CE5"/>
    <w:rsid w:val="00566D88"/>
    <w:rsid w:val="00566EE8"/>
    <w:rsid w:val="00566F03"/>
    <w:rsid w:val="00566F06"/>
    <w:rsid w:val="00566F37"/>
    <w:rsid w:val="00567011"/>
    <w:rsid w:val="00567021"/>
    <w:rsid w:val="00567064"/>
    <w:rsid w:val="005670D5"/>
    <w:rsid w:val="005671FB"/>
    <w:rsid w:val="0056739C"/>
    <w:rsid w:val="005673C2"/>
    <w:rsid w:val="00567433"/>
    <w:rsid w:val="005674B6"/>
    <w:rsid w:val="005674E7"/>
    <w:rsid w:val="005675B4"/>
    <w:rsid w:val="005675B5"/>
    <w:rsid w:val="0056760E"/>
    <w:rsid w:val="00567732"/>
    <w:rsid w:val="0056786E"/>
    <w:rsid w:val="005678D2"/>
    <w:rsid w:val="005678F4"/>
    <w:rsid w:val="00567A3E"/>
    <w:rsid w:val="00567A8E"/>
    <w:rsid w:val="00567AA5"/>
    <w:rsid w:val="00567B73"/>
    <w:rsid w:val="00567BC3"/>
    <w:rsid w:val="00567CEE"/>
    <w:rsid w:val="00567DEB"/>
    <w:rsid w:val="00567DFC"/>
    <w:rsid w:val="00567E64"/>
    <w:rsid w:val="00570084"/>
    <w:rsid w:val="005700BC"/>
    <w:rsid w:val="00570159"/>
    <w:rsid w:val="00570256"/>
    <w:rsid w:val="00570304"/>
    <w:rsid w:val="0057031A"/>
    <w:rsid w:val="00570356"/>
    <w:rsid w:val="00570396"/>
    <w:rsid w:val="005703D3"/>
    <w:rsid w:val="005703DA"/>
    <w:rsid w:val="005703E2"/>
    <w:rsid w:val="005703F3"/>
    <w:rsid w:val="00570407"/>
    <w:rsid w:val="0057040F"/>
    <w:rsid w:val="00570583"/>
    <w:rsid w:val="0057062D"/>
    <w:rsid w:val="00570729"/>
    <w:rsid w:val="0057072B"/>
    <w:rsid w:val="005707C9"/>
    <w:rsid w:val="00570861"/>
    <w:rsid w:val="00570880"/>
    <w:rsid w:val="005708BC"/>
    <w:rsid w:val="005708BF"/>
    <w:rsid w:val="00570912"/>
    <w:rsid w:val="00570991"/>
    <w:rsid w:val="00570A3F"/>
    <w:rsid w:val="00570A50"/>
    <w:rsid w:val="00570A8C"/>
    <w:rsid w:val="00570AE7"/>
    <w:rsid w:val="00570B61"/>
    <w:rsid w:val="00570B8A"/>
    <w:rsid w:val="00570BA7"/>
    <w:rsid w:val="00570BF5"/>
    <w:rsid w:val="00570C3F"/>
    <w:rsid w:val="00570C61"/>
    <w:rsid w:val="00570CDE"/>
    <w:rsid w:val="00570D01"/>
    <w:rsid w:val="00570D08"/>
    <w:rsid w:val="00570D38"/>
    <w:rsid w:val="00570D85"/>
    <w:rsid w:val="00570DA9"/>
    <w:rsid w:val="00570E2F"/>
    <w:rsid w:val="005711D9"/>
    <w:rsid w:val="00571279"/>
    <w:rsid w:val="00571327"/>
    <w:rsid w:val="005713EC"/>
    <w:rsid w:val="005716D7"/>
    <w:rsid w:val="005716ED"/>
    <w:rsid w:val="00571711"/>
    <w:rsid w:val="00571779"/>
    <w:rsid w:val="0057179A"/>
    <w:rsid w:val="005717CD"/>
    <w:rsid w:val="005717CF"/>
    <w:rsid w:val="00571865"/>
    <w:rsid w:val="005718E2"/>
    <w:rsid w:val="00571A10"/>
    <w:rsid w:val="00571A1E"/>
    <w:rsid w:val="00571B06"/>
    <w:rsid w:val="00571B6C"/>
    <w:rsid w:val="00571B74"/>
    <w:rsid w:val="00571CC7"/>
    <w:rsid w:val="00571D42"/>
    <w:rsid w:val="00571E36"/>
    <w:rsid w:val="00571E50"/>
    <w:rsid w:val="005720B9"/>
    <w:rsid w:val="005720BF"/>
    <w:rsid w:val="00572186"/>
    <w:rsid w:val="005722FB"/>
    <w:rsid w:val="005723A4"/>
    <w:rsid w:val="00572472"/>
    <w:rsid w:val="00572474"/>
    <w:rsid w:val="005724B0"/>
    <w:rsid w:val="005724B1"/>
    <w:rsid w:val="005724D8"/>
    <w:rsid w:val="00572532"/>
    <w:rsid w:val="00572534"/>
    <w:rsid w:val="0057259B"/>
    <w:rsid w:val="005725BD"/>
    <w:rsid w:val="00572629"/>
    <w:rsid w:val="0057262A"/>
    <w:rsid w:val="0057262D"/>
    <w:rsid w:val="0057268D"/>
    <w:rsid w:val="005727D8"/>
    <w:rsid w:val="005728B9"/>
    <w:rsid w:val="00572929"/>
    <w:rsid w:val="00572AF7"/>
    <w:rsid w:val="00572C75"/>
    <w:rsid w:val="00572C89"/>
    <w:rsid w:val="00572D84"/>
    <w:rsid w:val="00572DB3"/>
    <w:rsid w:val="00572E44"/>
    <w:rsid w:val="00572E47"/>
    <w:rsid w:val="00572E8D"/>
    <w:rsid w:val="00572E9E"/>
    <w:rsid w:val="00572F1E"/>
    <w:rsid w:val="00572F27"/>
    <w:rsid w:val="00572FD0"/>
    <w:rsid w:val="00573183"/>
    <w:rsid w:val="005731E0"/>
    <w:rsid w:val="005731E5"/>
    <w:rsid w:val="00573312"/>
    <w:rsid w:val="0057331D"/>
    <w:rsid w:val="00573441"/>
    <w:rsid w:val="00573486"/>
    <w:rsid w:val="005734D8"/>
    <w:rsid w:val="005734E5"/>
    <w:rsid w:val="005734EF"/>
    <w:rsid w:val="0057357C"/>
    <w:rsid w:val="00573651"/>
    <w:rsid w:val="00573883"/>
    <w:rsid w:val="005738B3"/>
    <w:rsid w:val="00573ADA"/>
    <w:rsid w:val="00573C2A"/>
    <w:rsid w:val="00573C51"/>
    <w:rsid w:val="00573C6B"/>
    <w:rsid w:val="00573D9D"/>
    <w:rsid w:val="00573DB0"/>
    <w:rsid w:val="00573ED2"/>
    <w:rsid w:val="00573F0E"/>
    <w:rsid w:val="00573F48"/>
    <w:rsid w:val="00573F69"/>
    <w:rsid w:val="00573FD7"/>
    <w:rsid w:val="00574026"/>
    <w:rsid w:val="005740D1"/>
    <w:rsid w:val="005740D6"/>
    <w:rsid w:val="005741A8"/>
    <w:rsid w:val="005741BB"/>
    <w:rsid w:val="00574215"/>
    <w:rsid w:val="00574233"/>
    <w:rsid w:val="00574247"/>
    <w:rsid w:val="00574269"/>
    <w:rsid w:val="0057428A"/>
    <w:rsid w:val="005742FC"/>
    <w:rsid w:val="00574336"/>
    <w:rsid w:val="00574387"/>
    <w:rsid w:val="0057439C"/>
    <w:rsid w:val="00574468"/>
    <w:rsid w:val="00574785"/>
    <w:rsid w:val="005747CD"/>
    <w:rsid w:val="005747CF"/>
    <w:rsid w:val="005748F0"/>
    <w:rsid w:val="0057497D"/>
    <w:rsid w:val="00574993"/>
    <w:rsid w:val="00574AE0"/>
    <w:rsid w:val="00574B31"/>
    <w:rsid w:val="00574B76"/>
    <w:rsid w:val="00574BD1"/>
    <w:rsid w:val="00574C1A"/>
    <w:rsid w:val="00574C6F"/>
    <w:rsid w:val="00574CEB"/>
    <w:rsid w:val="00574E58"/>
    <w:rsid w:val="00574F0E"/>
    <w:rsid w:val="00574F0F"/>
    <w:rsid w:val="00574F94"/>
    <w:rsid w:val="00574FD2"/>
    <w:rsid w:val="0057500D"/>
    <w:rsid w:val="00575035"/>
    <w:rsid w:val="00575047"/>
    <w:rsid w:val="005750EC"/>
    <w:rsid w:val="0057514B"/>
    <w:rsid w:val="005751AA"/>
    <w:rsid w:val="005751B9"/>
    <w:rsid w:val="00575255"/>
    <w:rsid w:val="00575268"/>
    <w:rsid w:val="00575321"/>
    <w:rsid w:val="0057535F"/>
    <w:rsid w:val="00575372"/>
    <w:rsid w:val="005753A2"/>
    <w:rsid w:val="005753EF"/>
    <w:rsid w:val="00575465"/>
    <w:rsid w:val="005754D1"/>
    <w:rsid w:val="00575573"/>
    <w:rsid w:val="00575683"/>
    <w:rsid w:val="0057578F"/>
    <w:rsid w:val="0057594F"/>
    <w:rsid w:val="0057598F"/>
    <w:rsid w:val="00575C6F"/>
    <w:rsid w:val="00575D15"/>
    <w:rsid w:val="00575E30"/>
    <w:rsid w:val="00575F59"/>
    <w:rsid w:val="00576011"/>
    <w:rsid w:val="0057603F"/>
    <w:rsid w:val="00576055"/>
    <w:rsid w:val="0057608E"/>
    <w:rsid w:val="00576145"/>
    <w:rsid w:val="005761E3"/>
    <w:rsid w:val="005761E7"/>
    <w:rsid w:val="00576255"/>
    <w:rsid w:val="00576264"/>
    <w:rsid w:val="0057626B"/>
    <w:rsid w:val="0057627C"/>
    <w:rsid w:val="0057630C"/>
    <w:rsid w:val="0057632E"/>
    <w:rsid w:val="00576530"/>
    <w:rsid w:val="00576578"/>
    <w:rsid w:val="005765D5"/>
    <w:rsid w:val="00576800"/>
    <w:rsid w:val="00576846"/>
    <w:rsid w:val="00576910"/>
    <w:rsid w:val="00576960"/>
    <w:rsid w:val="00576A3B"/>
    <w:rsid w:val="00576A64"/>
    <w:rsid w:val="00576A7E"/>
    <w:rsid w:val="00576AC1"/>
    <w:rsid w:val="00576B43"/>
    <w:rsid w:val="00576B6F"/>
    <w:rsid w:val="00576BD7"/>
    <w:rsid w:val="00576C7A"/>
    <w:rsid w:val="00576C9D"/>
    <w:rsid w:val="00576CFE"/>
    <w:rsid w:val="00576D1D"/>
    <w:rsid w:val="00576DAC"/>
    <w:rsid w:val="00576DED"/>
    <w:rsid w:val="00576E1E"/>
    <w:rsid w:val="00576EF8"/>
    <w:rsid w:val="00576EFF"/>
    <w:rsid w:val="00576F4B"/>
    <w:rsid w:val="00577019"/>
    <w:rsid w:val="00577057"/>
    <w:rsid w:val="0057707C"/>
    <w:rsid w:val="0057707F"/>
    <w:rsid w:val="0057737A"/>
    <w:rsid w:val="0057744A"/>
    <w:rsid w:val="005774B2"/>
    <w:rsid w:val="005774F7"/>
    <w:rsid w:val="005774FC"/>
    <w:rsid w:val="005775DB"/>
    <w:rsid w:val="00577776"/>
    <w:rsid w:val="00577848"/>
    <w:rsid w:val="00577974"/>
    <w:rsid w:val="00577A5D"/>
    <w:rsid w:val="00577AC4"/>
    <w:rsid w:val="00577AE0"/>
    <w:rsid w:val="00577AFD"/>
    <w:rsid w:val="00577B43"/>
    <w:rsid w:val="00577B6F"/>
    <w:rsid w:val="00577BA9"/>
    <w:rsid w:val="00577CE8"/>
    <w:rsid w:val="00577D4D"/>
    <w:rsid w:val="00577D74"/>
    <w:rsid w:val="00577F50"/>
    <w:rsid w:val="00580002"/>
    <w:rsid w:val="0058004C"/>
    <w:rsid w:val="00580260"/>
    <w:rsid w:val="0058029A"/>
    <w:rsid w:val="005802D9"/>
    <w:rsid w:val="005803D3"/>
    <w:rsid w:val="005803F4"/>
    <w:rsid w:val="005803FA"/>
    <w:rsid w:val="00580550"/>
    <w:rsid w:val="00580586"/>
    <w:rsid w:val="0058058F"/>
    <w:rsid w:val="00580596"/>
    <w:rsid w:val="0058059D"/>
    <w:rsid w:val="005805C6"/>
    <w:rsid w:val="005806FE"/>
    <w:rsid w:val="0058075E"/>
    <w:rsid w:val="00580773"/>
    <w:rsid w:val="00580889"/>
    <w:rsid w:val="0058095C"/>
    <w:rsid w:val="0058096F"/>
    <w:rsid w:val="00580A43"/>
    <w:rsid w:val="00580AB2"/>
    <w:rsid w:val="00580C36"/>
    <w:rsid w:val="00580D48"/>
    <w:rsid w:val="00580DB9"/>
    <w:rsid w:val="00580F1A"/>
    <w:rsid w:val="00580F62"/>
    <w:rsid w:val="00580F77"/>
    <w:rsid w:val="005810EF"/>
    <w:rsid w:val="0058124B"/>
    <w:rsid w:val="005812C7"/>
    <w:rsid w:val="0058152B"/>
    <w:rsid w:val="00581534"/>
    <w:rsid w:val="005815AC"/>
    <w:rsid w:val="0058168C"/>
    <w:rsid w:val="00581709"/>
    <w:rsid w:val="00581710"/>
    <w:rsid w:val="00581722"/>
    <w:rsid w:val="005817F7"/>
    <w:rsid w:val="00581865"/>
    <w:rsid w:val="005819EC"/>
    <w:rsid w:val="00581B54"/>
    <w:rsid w:val="00581B56"/>
    <w:rsid w:val="00581B9C"/>
    <w:rsid w:val="00581BBE"/>
    <w:rsid w:val="00581C06"/>
    <w:rsid w:val="00581C88"/>
    <w:rsid w:val="00581E6C"/>
    <w:rsid w:val="00581F35"/>
    <w:rsid w:val="00581FAE"/>
    <w:rsid w:val="00582084"/>
    <w:rsid w:val="005820AC"/>
    <w:rsid w:val="005820C5"/>
    <w:rsid w:val="005820E5"/>
    <w:rsid w:val="005820E9"/>
    <w:rsid w:val="0058235A"/>
    <w:rsid w:val="005823D3"/>
    <w:rsid w:val="0058246E"/>
    <w:rsid w:val="0058247F"/>
    <w:rsid w:val="005824A0"/>
    <w:rsid w:val="00582542"/>
    <w:rsid w:val="00582553"/>
    <w:rsid w:val="0058257B"/>
    <w:rsid w:val="005825A8"/>
    <w:rsid w:val="00582660"/>
    <w:rsid w:val="00582677"/>
    <w:rsid w:val="00582680"/>
    <w:rsid w:val="0058269C"/>
    <w:rsid w:val="005826D5"/>
    <w:rsid w:val="005826FE"/>
    <w:rsid w:val="00582709"/>
    <w:rsid w:val="00582717"/>
    <w:rsid w:val="0058279B"/>
    <w:rsid w:val="005827B7"/>
    <w:rsid w:val="005827F8"/>
    <w:rsid w:val="0058282F"/>
    <w:rsid w:val="00582849"/>
    <w:rsid w:val="00582980"/>
    <w:rsid w:val="00582A7F"/>
    <w:rsid w:val="00582A8F"/>
    <w:rsid w:val="00582B1C"/>
    <w:rsid w:val="00582B1F"/>
    <w:rsid w:val="00582B3C"/>
    <w:rsid w:val="00582BB7"/>
    <w:rsid w:val="00582CE6"/>
    <w:rsid w:val="00582CFC"/>
    <w:rsid w:val="00582E90"/>
    <w:rsid w:val="00582F7A"/>
    <w:rsid w:val="0058301D"/>
    <w:rsid w:val="00583039"/>
    <w:rsid w:val="005830C7"/>
    <w:rsid w:val="0058315B"/>
    <w:rsid w:val="00583244"/>
    <w:rsid w:val="005832B5"/>
    <w:rsid w:val="00583341"/>
    <w:rsid w:val="0058334E"/>
    <w:rsid w:val="00583374"/>
    <w:rsid w:val="0058338F"/>
    <w:rsid w:val="00583413"/>
    <w:rsid w:val="00583442"/>
    <w:rsid w:val="00583448"/>
    <w:rsid w:val="00583533"/>
    <w:rsid w:val="005835E0"/>
    <w:rsid w:val="0058364A"/>
    <w:rsid w:val="00583671"/>
    <w:rsid w:val="005836B2"/>
    <w:rsid w:val="005836BA"/>
    <w:rsid w:val="00583709"/>
    <w:rsid w:val="00583746"/>
    <w:rsid w:val="005837A3"/>
    <w:rsid w:val="00583810"/>
    <w:rsid w:val="0058384E"/>
    <w:rsid w:val="00583868"/>
    <w:rsid w:val="0058388A"/>
    <w:rsid w:val="005838FD"/>
    <w:rsid w:val="00583936"/>
    <w:rsid w:val="005839AE"/>
    <w:rsid w:val="00583A2B"/>
    <w:rsid w:val="00583A96"/>
    <w:rsid w:val="00583AAD"/>
    <w:rsid w:val="00583ABE"/>
    <w:rsid w:val="00583CAE"/>
    <w:rsid w:val="00583D8D"/>
    <w:rsid w:val="00583E4A"/>
    <w:rsid w:val="00583ED4"/>
    <w:rsid w:val="0058418D"/>
    <w:rsid w:val="005841A5"/>
    <w:rsid w:val="00584314"/>
    <w:rsid w:val="00584347"/>
    <w:rsid w:val="005843A5"/>
    <w:rsid w:val="00584425"/>
    <w:rsid w:val="0058445D"/>
    <w:rsid w:val="005844E4"/>
    <w:rsid w:val="0058450D"/>
    <w:rsid w:val="0058456F"/>
    <w:rsid w:val="005845B2"/>
    <w:rsid w:val="00584706"/>
    <w:rsid w:val="0058473E"/>
    <w:rsid w:val="0058496F"/>
    <w:rsid w:val="00584994"/>
    <w:rsid w:val="005849C5"/>
    <w:rsid w:val="005849F9"/>
    <w:rsid w:val="00584A8D"/>
    <w:rsid w:val="00584AA1"/>
    <w:rsid w:val="00584AB9"/>
    <w:rsid w:val="00584B13"/>
    <w:rsid w:val="00584B1A"/>
    <w:rsid w:val="00584B9C"/>
    <w:rsid w:val="00584C6D"/>
    <w:rsid w:val="00584CB5"/>
    <w:rsid w:val="00584CC3"/>
    <w:rsid w:val="00584CD1"/>
    <w:rsid w:val="00584CE4"/>
    <w:rsid w:val="00584D5B"/>
    <w:rsid w:val="00584E53"/>
    <w:rsid w:val="00584FFF"/>
    <w:rsid w:val="00585017"/>
    <w:rsid w:val="00585039"/>
    <w:rsid w:val="0058506B"/>
    <w:rsid w:val="00585143"/>
    <w:rsid w:val="005852E4"/>
    <w:rsid w:val="00585325"/>
    <w:rsid w:val="005853DF"/>
    <w:rsid w:val="00585440"/>
    <w:rsid w:val="005854A6"/>
    <w:rsid w:val="00585631"/>
    <w:rsid w:val="00585713"/>
    <w:rsid w:val="00585780"/>
    <w:rsid w:val="005857CF"/>
    <w:rsid w:val="00585869"/>
    <w:rsid w:val="005858E9"/>
    <w:rsid w:val="005859DE"/>
    <w:rsid w:val="00585A75"/>
    <w:rsid w:val="00585AF7"/>
    <w:rsid w:val="00585B24"/>
    <w:rsid w:val="00585B28"/>
    <w:rsid w:val="00585B69"/>
    <w:rsid w:val="00585BAF"/>
    <w:rsid w:val="00585C86"/>
    <w:rsid w:val="00585C9C"/>
    <w:rsid w:val="00585CD0"/>
    <w:rsid w:val="00585D13"/>
    <w:rsid w:val="00585D50"/>
    <w:rsid w:val="00585EDD"/>
    <w:rsid w:val="00585EF6"/>
    <w:rsid w:val="00585EF7"/>
    <w:rsid w:val="00585F2E"/>
    <w:rsid w:val="00585F68"/>
    <w:rsid w:val="00585F9D"/>
    <w:rsid w:val="00586038"/>
    <w:rsid w:val="0058605C"/>
    <w:rsid w:val="00586066"/>
    <w:rsid w:val="00586137"/>
    <w:rsid w:val="00586162"/>
    <w:rsid w:val="005861A2"/>
    <w:rsid w:val="005861D1"/>
    <w:rsid w:val="005862BA"/>
    <w:rsid w:val="005862E2"/>
    <w:rsid w:val="005863F2"/>
    <w:rsid w:val="00586402"/>
    <w:rsid w:val="0058640D"/>
    <w:rsid w:val="005864AF"/>
    <w:rsid w:val="005864EA"/>
    <w:rsid w:val="005864EB"/>
    <w:rsid w:val="0058657E"/>
    <w:rsid w:val="005865CB"/>
    <w:rsid w:val="005865D8"/>
    <w:rsid w:val="00586624"/>
    <w:rsid w:val="005866D3"/>
    <w:rsid w:val="005867D7"/>
    <w:rsid w:val="005869DE"/>
    <w:rsid w:val="00586A44"/>
    <w:rsid w:val="00586A9C"/>
    <w:rsid w:val="00586B6B"/>
    <w:rsid w:val="00586B81"/>
    <w:rsid w:val="00586BAD"/>
    <w:rsid w:val="00586C26"/>
    <w:rsid w:val="00586CBF"/>
    <w:rsid w:val="00586D4C"/>
    <w:rsid w:val="00586D6A"/>
    <w:rsid w:val="00586D9F"/>
    <w:rsid w:val="00586DC5"/>
    <w:rsid w:val="00586EAD"/>
    <w:rsid w:val="00586EF1"/>
    <w:rsid w:val="00586F42"/>
    <w:rsid w:val="0058708C"/>
    <w:rsid w:val="00587137"/>
    <w:rsid w:val="0058733B"/>
    <w:rsid w:val="005873C7"/>
    <w:rsid w:val="00587466"/>
    <w:rsid w:val="005874B4"/>
    <w:rsid w:val="005874C6"/>
    <w:rsid w:val="005875C2"/>
    <w:rsid w:val="005875C4"/>
    <w:rsid w:val="005875C6"/>
    <w:rsid w:val="0058765C"/>
    <w:rsid w:val="00587684"/>
    <w:rsid w:val="005876D8"/>
    <w:rsid w:val="00587777"/>
    <w:rsid w:val="0058788C"/>
    <w:rsid w:val="0058793D"/>
    <w:rsid w:val="00587A25"/>
    <w:rsid w:val="00587AD5"/>
    <w:rsid w:val="00587AEE"/>
    <w:rsid w:val="00587B23"/>
    <w:rsid w:val="00587B7D"/>
    <w:rsid w:val="00587BBF"/>
    <w:rsid w:val="00587E5F"/>
    <w:rsid w:val="00587F35"/>
    <w:rsid w:val="00587FC1"/>
    <w:rsid w:val="00590081"/>
    <w:rsid w:val="0059011A"/>
    <w:rsid w:val="005901C2"/>
    <w:rsid w:val="00590305"/>
    <w:rsid w:val="005903A8"/>
    <w:rsid w:val="005903E1"/>
    <w:rsid w:val="00590405"/>
    <w:rsid w:val="00590486"/>
    <w:rsid w:val="005904DC"/>
    <w:rsid w:val="0059086E"/>
    <w:rsid w:val="00590970"/>
    <w:rsid w:val="00590A0C"/>
    <w:rsid w:val="00590A40"/>
    <w:rsid w:val="00590A6D"/>
    <w:rsid w:val="00590BCD"/>
    <w:rsid w:val="00590D35"/>
    <w:rsid w:val="00590F3D"/>
    <w:rsid w:val="00591030"/>
    <w:rsid w:val="0059105E"/>
    <w:rsid w:val="00591182"/>
    <w:rsid w:val="005912B2"/>
    <w:rsid w:val="005912EF"/>
    <w:rsid w:val="00591368"/>
    <w:rsid w:val="00591369"/>
    <w:rsid w:val="005914C7"/>
    <w:rsid w:val="0059157B"/>
    <w:rsid w:val="00591761"/>
    <w:rsid w:val="00591778"/>
    <w:rsid w:val="0059183A"/>
    <w:rsid w:val="00591892"/>
    <w:rsid w:val="0059193A"/>
    <w:rsid w:val="005919D6"/>
    <w:rsid w:val="00591A29"/>
    <w:rsid w:val="00591B4F"/>
    <w:rsid w:val="00591BB2"/>
    <w:rsid w:val="00591C68"/>
    <w:rsid w:val="00591C73"/>
    <w:rsid w:val="00591C85"/>
    <w:rsid w:val="00591D1A"/>
    <w:rsid w:val="00591D4E"/>
    <w:rsid w:val="00591DEC"/>
    <w:rsid w:val="00591E91"/>
    <w:rsid w:val="00591EB5"/>
    <w:rsid w:val="00591F7A"/>
    <w:rsid w:val="00591FD1"/>
    <w:rsid w:val="00591FED"/>
    <w:rsid w:val="0059206A"/>
    <w:rsid w:val="0059206F"/>
    <w:rsid w:val="00592136"/>
    <w:rsid w:val="0059219F"/>
    <w:rsid w:val="005922B7"/>
    <w:rsid w:val="00592326"/>
    <w:rsid w:val="00592393"/>
    <w:rsid w:val="005923AE"/>
    <w:rsid w:val="005923C0"/>
    <w:rsid w:val="00592461"/>
    <w:rsid w:val="0059253E"/>
    <w:rsid w:val="00592752"/>
    <w:rsid w:val="005927BD"/>
    <w:rsid w:val="005928A7"/>
    <w:rsid w:val="005929D6"/>
    <w:rsid w:val="005929D9"/>
    <w:rsid w:val="00592AB8"/>
    <w:rsid w:val="00592AF4"/>
    <w:rsid w:val="00592BF7"/>
    <w:rsid w:val="00592C13"/>
    <w:rsid w:val="00592CA9"/>
    <w:rsid w:val="00592D23"/>
    <w:rsid w:val="00592DF0"/>
    <w:rsid w:val="00592E26"/>
    <w:rsid w:val="00592E4D"/>
    <w:rsid w:val="00592F5F"/>
    <w:rsid w:val="00592F8D"/>
    <w:rsid w:val="00592FAD"/>
    <w:rsid w:val="00592FD4"/>
    <w:rsid w:val="00592FD6"/>
    <w:rsid w:val="00592FFE"/>
    <w:rsid w:val="005930EA"/>
    <w:rsid w:val="0059318E"/>
    <w:rsid w:val="00593196"/>
    <w:rsid w:val="005931C8"/>
    <w:rsid w:val="005931F3"/>
    <w:rsid w:val="005932BC"/>
    <w:rsid w:val="005932E9"/>
    <w:rsid w:val="0059335B"/>
    <w:rsid w:val="005933DE"/>
    <w:rsid w:val="005934D1"/>
    <w:rsid w:val="00593523"/>
    <w:rsid w:val="00593649"/>
    <w:rsid w:val="005936C2"/>
    <w:rsid w:val="0059379D"/>
    <w:rsid w:val="005937D7"/>
    <w:rsid w:val="005937D9"/>
    <w:rsid w:val="00593833"/>
    <w:rsid w:val="005938DD"/>
    <w:rsid w:val="00593941"/>
    <w:rsid w:val="00593986"/>
    <w:rsid w:val="005939E7"/>
    <w:rsid w:val="005939F7"/>
    <w:rsid w:val="00593A89"/>
    <w:rsid w:val="00593BC7"/>
    <w:rsid w:val="00593C1A"/>
    <w:rsid w:val="00593DFC"/>
    <w:rsid w:val="00593F27"/>
    <w:rsid w:val="00593FE6"/>
    <w:rsid w:val="005940BF"/>
    <w:rsid w:val="005941CD"/>
    <w:rsid w:val="0059428C"/>
    <w:rsid w:val="005942B5"/>
    <w:rsid w:val="00594474"/>
    <w:rsid w:val="005945F8"/>
    <w:rsid w:val="0059464E"/>
    <w:rsid w:val="0059466A"/>
    <w:rsid w:val="005946B1"/>
    <w:rsid w:val="005947DA"/>
    <w:rsid w:val="00594819"/>
    <w:rsid w:val="005948EF"/>
    <w:rsid w:val="005949F6"/>
    <w:rsid w:val="00594A1B"/>
    <w:rsid w:val="00594A5E"/>
    <w:rsid w:val="00594A7E"/>
    <w:rsid w:val="00594A90"/>
    <w:rsid w:val="00594B6D"/>
    <w:rsid w:val="00594C91"/>
    <w:rsid w:val="00594CA6"/>
    <w:rsid w:val="00594D72"/>
    <w:rsid w:val="00594EB2"/>
    <w:rsid w:val="00594F9E"/>
    <w:rsid w:val="00594FC3"/>
    <w:rsid w:val="00594FD4"/>
    <w:rsid w:val="005951B2"/>
    <w:rsid w:val="005951D1"/>
    <w:rsid w:val="005951FD"/>
    <w:rsid w:val="0059534B"/>
    <w:rsid w:val="00595478"/>
    <w:rsid w:val="005954CB"/>
    <w:rsid w:val="00595509"/>
    <w:rsid w:val="0059555B"/>
    <w:rsid w:val="005955F7"/>
    <w:rsid w:val="005956AB"/>
    <w:rsid w:val="005956D8"/>
    <w:rsid w:val="0059588F"/>
    <w:rsid w:val="005959B0"/>
    <w:rsid w:val="00595A5B"/>
    <w:rsid w:val="00595B81"/>
    <w:rsid w:val="00595CA4"/>
    <w:rsid w:val="00595E7D"/>
    <w:rsid w:val="00595E84"/>
    <w:rsid w:val="00595E94"/>
    <w:rsid w:val="00595EA8"/>
    <w:rsid w:val="00595FC2"/>
    <w:rsid w:val="00596043"/>
    <w:rsid w:val="00596083"/>
    <w:rsid w:val="00596115"/>
    <w:rsid w:val="00596164"/>
    <w:rsid w:val="005961FC"/>
    <w:rsid w:val="00596248"/>
    <w:rsid w:val="00596324"/>
    <w:rsid w:val="0059638C"/>
    <w:rsid w:val="00596396"/>
    <w:rsid w:val="005963BC"/>
    <w:rsid w:val="00596711"/>
    <w:rsid w:val="0059674B"/>
    <w:rsid w:val="00596801"/>
    <w:rsid w:val="00596887"/>
    <w:rsid w:val="00596909"/>
    <w:rsid w:val="0059698A"/>
    <w:rsid w:val="005969A4"/>
    <w:rsid w:val="00596A09"/>
    <w:rsid w:val="00596A28"/>
    <w:rsid w:val="00596AB5"/>
    <w:rsid w:val="00596B6C"/>
    <w:rsid w:val="00596BE7"/>
    <w:rsid w:val="00596C07"/>
    <w:rsid w:val="00596C3D"/>
    <w:rsid w:val="00596E0E"/>
    <w:rsid w:val="00596E1A"/>
    <w:rsid w:val="00596E56"/>
    <w:rsid w:val="00596E74"/>
    <w:rsid w:val="00596F2E"/>
    <w:rsid w:val="00596FC7"/>
    <w:rsid w:val="00597029"/>
    <w:rsid w:val="00597086"/>
    <w:rsid w:val="00597098"/>
    <w:rsid w:val="005970BD"/>
    <w:rsid w:val="005970D2"/>
    <w:rsid w:val="005971B4"/>
    <w:rsid w:val="005971F9"/>
    <w:rsid w:val="0059720C"/>
    <w:rsid w:val="005972BC"/>
    <w:rsid w:val="0059739A"/>
    <w:rsid w:val="005973B2"/>
    <w:rsid w:val="0059743E"/>
    <w:rsid w:val="005974E3"/>
    <w:rsid w:val="00597568"/>
    <w:rsid w:val="0059765E"/>
    <w:rsid w:val="0059767E"/>
    <w:rsid w:val="005976D6"/>
    <w:rsid w:val="00597831"/>
    <w:rsid w:val="0059788E"/>
    <w:rsid w:val="005978BF"/>
    <w:rsid w:val="005979E6"/>
    <w:rsid w:val="00597B93"/>
    <w:rsid w:val="00597C8C"/>
    <w:rsid w:val="00597C9F"/>
    <w:rsid w:val="00597CBD"/>
    <w:rsid w:val="00597DEB"/>
    <w:rsid w:val="00597F15"/>
    <w:rsid w:val="00597F33"/>
    <w:rsid w:val="00597FDD"/>
    <w:rsid w:val="00597FDE"/>
    <w:rsid w:val="00597FF8"/>
    <w:rsid w:val="005A002D"/>
    <w:rsid w:val="005A0166"/>
    <w:rsid w:val="005A0302"/>
    <w:rsid w:val="005A030E"/>
    <w:rsid w:val="005A0340"/>
    <w:rsid w:val="005A03A0"/>
    <w:rsid w:val="005A03BC"/>
    <w:rsid w:val="005A04F6"/>
    <w:rsid w:val="005A0682"/>
    <w:rsid w:val="005A06B8"/>
    <w:rsid w:val="005A073A"/>
    <w:rsid w:val="005A080E"/>
    <w:rsid w:val="005A085B"/>
    <w:rsid w:val="005A09B3"/>
    <w:rsid w:val="005A0B29"/>
    <w:rsid w:val="005A0BBC"/>
    <w:rsid w:val="005A0BE3"/>
    <w:rsid w:val="005A0C2F"/>
    <w:rsid w:val="005A0D0C"/>
    <w:rsid w:val="005A0E0A"/>
    <w:rsid w:val="005A0FAA"/>
    <w:rsid w:val="005A0FD6"/>
    <w:rsid w:val="005A11C5"/>
    <w:rsid w:val="005A12A4"/>
    <w:rsid w:val="005A13B3"/>
    <w:rsid w:val="005A13B8"/>
    <w:rsid w:val="005A13DC"/>
    <w:rsid w:val="005A156C"/>
    <w:rsid w:val="005A1655"/>
    <w:rsid w:val="005A1661"/>
    <w:rsid w:val="005A17C9"/>
    <w:rsid w:val="005A18EE"/>
    <w:rsid w:val="005A19B9"/>
    <w:rsid w:val="005A19C2"/>
    <w:rsid w:val="005A19F8"/>
    <w:rsid w:val="005A1A42"/>
    <w:rsid w:val="005A1AB8"/>
    <w:rsid w:val="005A1AEB"/>
    <w:rsid w:val="005A1AFE"/>
    <w:rsid w:val="005A1B13"/>
    <w:rsid w:val="005A1B28"/>
    <w:rsid w:val="005A1B52"/>
    <w:rsid w:val="005A1BF3"/>
    <w:rsid w:val="005A1DBB"/>
    <w:rsid w:val="005A1DCF"/>
    <w:rsid w:val="005A1F27"/>
    <w:rsid w:val="005A2078"/>
    <w:rsid w:val="005A20A8"/>
    <w:rsid w:val="005A20DE"/>
    <w:rsid w:val="005A20F1"/>
    <w:rsid w:val="005A21C3"/>
    <w:rsid w:val="005A2384"/>
    <w:rsid w:val="005A2568"/>
    <w:rsid w:val="005A2671"/>
    <w:rsid w:val="005A2695"/>
    <w:rsid w:val="005A269F"/>
    <w:rsid w:val="005A2765"/>
    <w:rsid w:val="005A2780"/>
    <w:rsid w:val="005A2838"/>
    <w:rsid w:val="005A28B2"/>
    <w:rsid w:val="005A290F"/>
    <w:rsid w:val="005A2B15"/>
    <w:rsid w:val="005A2B6F"/>
    <w:rsid w:val="005A2BAC"/>
    <w:rsid w:val="005A2BD5"/>
    <w:rsid w:val="005A2C3C"/>
    <w:rsid w:val="005A2C70"/>
    <w:rsid w:val="005A2CDD"/>
    <w:rsid w:val="005A2D1F"/>
    <w:rsid w:val="005A2D6B"/>
    <w:rsid w:val="005A2DC0"/>
    <w:rsid w:val="005A2E00"/>
    <w:rsid w:val="005A2E14"/>
    <w:rsid w:val="005A2EE6"/>
    <w:rsid w:val="005A2F8D"/>
    <w:rsid w:val="005A2FA3"/>
    <w:rsid w:val="005A2FB3"/>
    <w:rsid w:val="005A313A"/>
    <w:rsid w:val="005A313F"/>
    <w:rsid w:val="005A3157"/>
    <w:rsid w:val="005A315C"/>
    <w:rsid w:val="005A315F"/>
    <w:rsid w:val="005A320A"/>
    <w:rsid w:val="005A3219"/>
    <w:rsid w:val="005A3257"/>
    <w:rsid w:val="005A32B8"/>
    <w:rsid w:val="005A331A"/>
    <w:rsid w:val="005A339E"/>
    <w:rsid w:val="005A33A4"/>
    <w:rsid w:val="005A33FE"/>
    <w:rsid w:val="005A3428"/>
    <w:rsid w:val="005A3432"/>
    <w:rsid w:val="005A3514"/>
    <w:rsid w:val="005A3587"/>
    <w:rsid w:val="005A38BE"/>
    <w:rsid w:val="005A392A"/>
    <w:rsid w:val="005A3ABB"/>
    <w:rsid w:val="005A3AE3"/>
    <w:rsid w:val="005A3AFA"/>
    <w:rsid w:val="005A3B5F"/>
    <w:rsid w:val="005A3B66"/>
    <w:rsid w:val="005A3CD2"/>
    <w:rsid w:val="005A3E1B"/>
    <w:rsid w:val="005A3F52"/>
    <w:rsid w:val="005A40DB"/>
    <w:rsid w:val="005A4133"/>
    <w:rsid w:val="005A42E0"/>
    <w:rsid w:val="005A448F"/>
    <w:rsid w:val="005A44AE"/>
    <w:rsid w:val="005A44D6"/>
    <w:rsid w:val="005A457A"/>
    <w:rsid w:val="005A457D"/>
    <w:rsid w:val="005A45DB"/>
    <w:rsid w:val="005A4641"/>
    <w:rsid w:val="005A4651"/>
    <w:rsid w:val="005A46AA"/>
    <w:rsid w:val="005A46C2"/>
    <w:rsid w:val="005A46CC"/>
    <w:rsid w:val="005A46E9"/>
    <w:rsid w:val="005A46EE"/>
    <w:rsid w:val="005A4882"/>
    <w:rsid w:val="005A4905"/>
    <w:rsid w:val="005A490F"/>
    <w:rsid w:val="005A4972"/>
    <w:rsid w:val="005A4AAF"/>
    <w:rsid w:val="005A4AB2"/>
    <w:rsid w:val="005A4B14"/>
    <w:rsid w:val="005A4BE0"/>
    <w:rsid w:val="005A4C13"/>
    <w:rsid w:val="005A4C20"/>
    <w:rsid w:val="005A4D42"/>
    <w:rsid w:val="005A4FEC"/>
    <w:rsid w:val="005A50DB"/>
    <w:rsid w:val="005A5108"/>
    <w:rsid w:val="005A51AD"/>
    <w:rsid w:val="005A537D"/>
    <w:rsid w:val="005A53A9"/>
    <w:rsid w:val="005A54CC"/>
    <w:rsid w:val="005A5601"/>
    <w:rsid w:val="005A56BF"/>
    <w:rsid w:val="005A56E9"/>
    <w:rsid w:val="005A572A"/>
    <w:rsid w:val="005A5794"/>
    <w:rsid w:val="005A59BD"/>
    <w:rsid w:val="005A5AF7"/>
    <w:rsid w:val="005A5C26"/>
    <w:rsid w:val="005A5CBB"/>
    <w:rsid w:val="005A5CEE"/>
    <w:rsid w:val="005A5D26"/>
    <w:rsid w:val="005A5D42"/>
    <w:rsid w:val="005A5F49"/>
    <w:rsid w:val="005A616B"/>
    <w:rsid w:val="005A61BA"/>
    <w:rsid w:val="005A6208"/>
    <w:rsid w:val="005A62F1"/>
    <w:rsid w:val="005A6494"/>
    <w:rsid w:val="005A6511"/>
    <w:rsid w:val="005A6587"/>
    <w:rsid w:val="005A6615"/>
    <w:rsid w:val="005A667F"/>
    <w:rsid w:val="005A6694"/>
    <w:rsid w:val="005A66D9"/>
    <w:rsid w:val="005A6789"/>
    <w:rsid w:val="005A680F"/>
    <w:rsid w:val="005A68DE"/>
    <w:rsid w:val="005A694F"/>
    <w:rsid w:val="005A69EC"/>
    <w:rsid w:val="005A6A06"/>
    <w:rsid w:val="005A6B58"/>
    <w:rsid w:val="005A6B5F"/>
    <w:rsid w:val="005A6DC0"/>
    <w:rsid w:val="005A6E2A"/>
    <w:rsid w:val="005A6E87"/>
    <w:rsid w:val="005A6ED3"/>
    <w:rsid w:val="005A6F24"/>
    <w:rsid w:val="005A6F72"/>
    <w:rsid w:val="005A6FBC"/>
    <w:rsid w:val="005A7058"/>
    <w:rsid w:val="005A710F"/>
    <w:rsid w:val="005A718E"/>
    <w:rsid w:val="005A71B5"/>
    <w:rsid w:val="005A7233"/>
    <w:rsid w:val="005A72E3"/>
    <w:rsid w:val="005A733E"/>
    <w:rsid w:val="005A73AE"/>
    <w:rsid w:val="005A73F7"/>
    <w:rsid w:val="005A74A4"/>
    <w:rsid w:val="005A74E3"/>
    <w:rsid w:val="005A7581"/>
    <w:rsid w:val="005A758F"/>
    <w:rsid w:val="005A76B3"/>
    <w:rsid w:val="005A76D3"/>
    <w:rsid w:val="005A78AB"/>
    <w:rsid w:val="005A790D"/>
    <w:rsid w:val="005A7A25"/>
    <w:rsid w:val="005A7B71"/>
    <w:rsid w:val="005A7BDA"/>
    <w:rsid w:val="005A7C78"/>
    <w:rsid w:val="005A7DB8"/>
    <w:rsid w:val="005A7E67"/>
    <w:rsid w:val="005A7F47"/>
    <w:rsid w:val="005A7F49"/>
    <w:rsid w:val="005A7F83"/>
    <w:rsid w:val="005A7FDC"/>
    <w:rsid w:val="005B0000"/>
    <w:rsid w:val="005B00BB"/>
    <w:rsid w:val="005B00D1"/>
    <w:rsid w:val="005B04F1"/>
    <w:rsid w:val="005B05B0"/>
    <w:rsid w:val="005B0702"/>
    <w:rsid w:val="005B0779"/>
    <w:rsid w:val="005B0787"/>
    <w:rsid w:val="005B079E"/>
    <w:rsid w:val="005B07B1"/>
    <w:rsid w:val="005B0850"/>
    <w:rsid w:val="005B0868"/>
    <w:rsid w:val="005B0877"/>
    <w:rsid w:val="005B0957"/>
    <w:rsid w:val="005B097B"/>
    <w:rsid w:val="005B097C"/>
    <w:rsid w:val="005B09C0"/>
    <w:rsid w:val="005B0AB0"/>
    <w:rsid w:val="005B0AF2"/>
    <w:rsid w:val="005B0B04"/>
    <w:rsid w:val="005B0B3D"/>
    <w:rsid w:val="005B0B5C"/>
    <w:rsid w:val="005B0B9E"/>
    <w:rsid w:val="005B0CBC"/>
    <w:rsid w:val="005B0E2F"/>
    <w:rsid w:val="005B0E87"/>
    <w:rsid w:val="005B0EF4"/>
    <w:rsid w:val="005B0F69"/>
    <w:rsid w:val="005B10E5"/>
    <w:rsid w:val="005B1140"/>
    <w:rsid w:val="005B12B4"/>
    <w:rsid w:val="005B13D3"/>
    <w:rsid w:val="005B1564"/>
    <w:rsid w:val="005B15C0"/>
    <w:rsid w:val="005B171B"/>
    <w:rsid w:val="005B178F"/>
    <w:rsid w:val="005B179E"/>
    <w:rsid w:val="005B17EA"/>
    <w:rsid w:val="005B17F2"/>
    <w:rsid w:val="005B18B2"/>
    <w:rsid w:val="005B18F4"/>
    <w:rsid w:val="005B1929"/>
    <w:rsid w:val="005B1953"/>
    <w:rsid w:val="005B1A6A"/>
    <w:rsid w:val="005B1AA7"/>
    <w:rsid w:val="005B1B01"/>
    <w:rsid w:val="005B1B1C"/>
    <w:rsid w:val="005B1B33"/>
    <w:rsid w:val="005B1CB7"/>
    <w:rsid w:val="005B1D9C"/>
    <w:rsid w:val="005B1EF1"/>
    <w:rsid w:val="005B1FFD"/>
    <w:rsid w:val="005B204F"/>
    <w:rsid w:val="005B20AF"/>
    <w:rsid w:val="005B20F4"/>
    <w:rsid w:val="005B212B"/>
    <w:rsid w:val="005B228E"/>
    <w:rsid w:val="005B22DC"/>
    <w:rsid w:val="005B22F3"/>
    <w:rsid w:val="005B240F"/>
    <w:rsid w:val="005B250D"/>
    <w:rsid w:val="005B2523"/>
    <w:rsid w:val="005B260C"/>
    <w:rsid w:val="005B2626"/>
    <w:rsid w:val="005B2662"/>
    <w:rsid w:val="005B267C"/>
    <w:rsid w:val="005B2746"/>
    <w:rsid w:val="005B2805"/>
    <w:rsid w:val="005B286F"/>
    <w:rsid w:val="005B299B"/>
    <w:rsid w:val="005B29BB"/>
    <w:rsid w:val="005B29E8"/>
    <w:rsid w:val="005B2A01"/>
    <w:rsid w:val="005B2A33"/>
    <w:rsid w:val="005B2ADE"/>
    <w:rsid w:val="005B2BFE"/>
    <w:rsid w:val="005B2C1D"/>
    <w:rsid w:val="005B2C4B"/>
    <w:rsid w:val="005B2CA6"/>
    <w:rsid w:val="005B2CDC"/>
    <w:rsid w:val="005B2D21"/>
    <w:rsid w:val="005B2D8B"/>
    <w:rsid w:val="005B30E8"/>
    <w:rsid w:val="005B3113"/>
    <w:rsid w:val="005B31A3"/>
    <w:rsid w:val="005B31CE"/>
    <w:rsid w:val="005B3237"/>
    <w:rsid w:val="005B326B"/>
    <w:rsid w:val="005B3363"/>
    <w:rsid w:val="005B33B0"/>
    <w:rsid w:val="005B345C"/>
    <w:rsid w:val="005B3496"/>
    <w:rsid w:val="005B34B2"/>
    <w:rsid w:val="005B34BF"/>
    <w:rsid w:val="005B3570"/>
    <w:rsid w:val="005B35A3"/>
    <w:rsid w:val="005B362F"/>
    <w:rsid w:val="005B364F"/>
    <w:rsid w:val="005B3744"/>
    <w:rsid w:val="005B3787"/>
    <w:rsid w:val="005B37C1"/>
    <w:rsid w:val="005B38B7"/>
    <w:rsid w:val="005B38EA"/>
    <w:rsid w:val="005B399A"/>
    <w:rsid w:val="005B3A2D"/>
    <w:rsid w:val="005B3ADD"/>
    <w:rsid w:val="005B3B03"/>
    <w:rsid w:val="005B3BE0"/>
    <w:rsid w:val="005B3C2A"/>
    <w:rsid w:val="005B3C95"/>
    <w:rsid w:val="005B3DB4"/>
    <w:rsid w:val="005B3E78"/>
    <w:rsid w:val="005B3E9C"/>
    <w:rsid w:val="005B3F2D"/>
    <w:rsid w:val="005B3F88"/>
    <w:rsid w:val="005B3FAB"/>
    <w:rsid w:val="005B3FB6"/>
    <w:rsid w:val="005B3FBF"/>
    <w:rsid w:val="005B40B8"/>
    <w:rsid w:val="005B4149"/>
    <w:rsid w:val="005B4362"/>
    <w:rsid w:val="005B4380"/>
    <w:rsid w:val="005B446B"/>
    <w:rsid w:val="005B4546"/>
    <w:rsid w:val="005B4584"/>
    <w:rsid w:val="005B4680"/>
    <w:rsid w:val="005B4696"/>
    <w:rsid w:val="005B46C1"/>
    <w:rsid w:val="005B481B"/>
    <w:rsid w:val="005B481C"/>
    <w:rsid w:val="005B496F"/>
    <w:rsid w:val="005B4B4F"/>
    <w:rsid w:val="005B4C28"/>
    <w:rsid w:val="005B4C89"/>
    <w:rsid w:val="005B4D3E"/>
    <w:rsid w:val="005B4D87"/>
    <w:rsid w:val="005B4DB1"/>
    <w:rsid w:val="005B4DDC"/>
    <w:rsid w:val="005B4DF2"/>
    <w:rsid w:val="005B4E87"/>
    <w:rsid w:val="005B4F62"/>
    <w:rsid w:val="005B4FF0"/>
    <w:rsid w:val="005B500D"/>
    <w:rsid w:val="005B5070"/>
    <w:rsid w:val="005B51E1"/>
    <w:rsid w:val="005B52D3"/>
    <w:rsid w:val="005B544C"/>
    <w:rsid w:val="005B55BD"/>
    <w:rsid w:val="005B5655"/>
    <w:rsid w:val="005B5748"/>
    <w:rsid w:val="005B585C"/>
    <w:rsid w:val="005B5A08"/>
    <w:rsid w:val="005B5B6E"/>
    <w:rsid w:val="005B5C03"/>
    <w:rsid w:val="005B5C6A"/>
    <w:rsid w:val="005B5C87"/>
    <w:rsid w:val="005B5CD5"/>
    <w:rsid w:val="005B5CD8"/>
    <w:rsid w:val="005B5DA3"/>
    <w:rsid w:val="005B5F2A"/>
    <w:rsid w:val="005B5FC9"/>
    <w:rsid w:val="005B6029"/>
    <w:rsid w:val="005B607A"/>
    <w:rsid w:val="005B6225"/>
    <w:rsid w:val="005B62A1"/>
    <w:rsid w:val="005B631C"/>
    <w:rsid w:val="005B6369"/>
    <w:rsid w:val="005B646A"/>
    <w:rsid w:val="005B6495"/>
    <w:rsid w:val="005B64B8"/>
    <w:rsid w:val="005B64EF"/>
    <w:rsid w:val="005B683F"/>
    <w:rsid w:val="005B68BA"/>
    <w:rsid w:val="005B69AA"/>
    <w:rsid w:val="005B6AA3"/>
    <w:rsid w:val="005B6B77"/>
    <w:rsid w:val="005B6CB5"/>
    <w:rsid w:val="005B6D83"/>
    <w:rsid w:val="005B6E07"/>
    <w:rsid w:val="005B6E23"/>
    <w:rsid w:val="005B6ED9"/>
    <w:rsid w:val="005B712C"/>
    <w:rsid w:val="005B7208"/>
    <w:rsid w:val="005B721A"/>
    <w:rsid w:val="005B72AA"/>
    <w:rsid w:val="005B735E"/>
    <w:rsid w:val="005B73FB"/>
    <w:rsid w:val="005B7422"/>
    <w:rsid w:val="005B76C4"/>
    <w:rsid w:val="005B76CA"/>
    <w:rsid w:val="005B793F"/>
    <w:rsid w:val="005B7942"/>
    <w:rsid w:val="005B79B4"/>
    <w:rsid w:val="005B7A64"/>
    <w:rsid w:val="005B7AF9"/>
    <w:rsid w:val="005B7BC5"/>
    <w:rsid w:val="005B7D3A"/>
    <w:rsid w:val="005B7D3C"/>
    <w:rsid w:val="005B7E6B"/>
    <w:rsid w:val="005B7F8F"/>
    <w:rsid w:val="005B7FC8"/>
    <w:rsid w:val="005C0015"/>
    <w:rsid w:val="005C0057"/>
    <w:rsid w:val="005C0068"/>
    <w:rsid w:val="005C007D"/>
    <w:rsid w:val="005C01F3"/>
    <w:rsid w:val="005C02E7"/>
    <w:rsid w:val="005C03B0"/>
    <w:rsid w:val="005C0577"/>
    <w:rsid w:val="005C05C9"/>
    <w:rsid w:val="005C063F"/>
    <w:rsid w:val="005C0640"/>
    <w:rsid w:val="005C0761"/>
    <w:rsid w:val="005C076C"/>
    <w:rsid w:val="005C0942"/>
    <w:rsid w:val="005C0AB2"/>
    <w:rsid w:val="005C0B67"/>
    <w:rsid w:val="005C0B7B"/>
    <w:rsid w:val="005C0B89"/>
    <w:rsid w:val="005C0CC7"/>
    <w:rsid w:val="005C0D22"/>
    <w:rsid w:val="005C0D2B"/>
    <w:rsid w:val="005C0E7D"/>
    <w:rsid w:val="005C0E80"/>
    <w:rsid w:val="005C0EC1"/>
    <w:rsid w:val="005C1044"/>
    <w:rsid w:val="005C114B"/>
    <w:rsid w:val="005C115B"/>
    <w:rsid w:val="005C136E"/>
    <w:rsid w:val="005C13D6"/>
    <w:rsid w:val="005C13DF"/>
    <w:rsid w:val="005C14CA"/>
    <w:rsid w:val="005C1502"/>
    <w:rsid w:val="005C152F"/>
    <w:rsid w:val="005C15E2"/>
    <w:rsid w:val="005C164C"/>
    <w:rsid w:val="005C1774"/>
    <w:rsid w:val="005C17F2"/>
    <w:rsid w:val="005C17FF"/>
    <w:rsid w:val="005C180F"/>
    <w:rsid w:val="005C1984"/>
    <w:rsid w:val="005C19B9"/>
    <w:rsid w:val="005C1A43"/>
    <w:rsid w:val="005C1A6E"/>
    <w:rsid w:val="005C1A8A"/>
    <w:rsid w:val="005C1AEB"/>
    <w:rsid w:val="005C1B93"/>
    <w:rsid w:val="005C1CE5"/>
    <w:rsid w:val="005C1D03"/>
    <w:rsid w:val="005C1D7B"/>
    <w:rsid w:val="005C1DAB"/>
    <w:rsid w:val="005C1DB7"/>
    <w:rsid w:val="005C1E58"/>
    <w:rsid w:val="005C1EAA"/>
    <w:rsid w:val="005C1F01"/>
    <w:rsid w:val="005C1FCA"/>
    <w:rsid w:val="005C1FF8"/>
    <w:rsid w:val="005C200C"/>
    <w:rsid w:val="005C2174"/>
    <w:rsid w:val="005C22AF"/>
    <w:rsid w:val="005C23BC"/>
    <w:rsid w:val="005C23F0"/>
    <w:rsid w:val="005C2468"/>
    <w:rsid w:val="005C2501"/>
    <w:rsid w:val="005C2530"/>
    <w:rsid w:val="005C258A"/>
    <w:rsid w:val="005C25EC"/>
    <w:rsid w:val="005C2771"/>
    <w:rsid w:val="005C286A"/>
    <w:rsid w:val="005C28B4"/>
    <w:rsid w:val="005C28F6"/>
    <w:rsid w:val="005C29E5"/>
    <w:rsid w:val="005C2B3E"/>
    <w:rsid w:val="005C2BA5"/>
    <w:rsid w:val="005C2BF9"/>
    <w:rsid w:val="005C2C41"/>
    <w:rsid w:val="005C2C45"/>
    <w:rsid w:val="005C2DD1"/>
    <w:rsid w:val="005C2E95"/>
    <w:rsid w:val="005C2F02"/>
    <w:rsid w:val="005C2F09"/>
    <w:rsid w:val="005C304C"/>
    <w:rsid w:val="005C30C2"/>
    <w:rsid w:val="005C31AD"/>
    <w:rsid w:val="005C31BD"/>
    <w:rsid w:val="005C3242"/>
    <w:rsid w:val="005C328B"/>
    <w:rsid w:val="005C3310"/>
    <w:rsid w:val="005C3381"/>
    <w:rsid w:val="005C33BB"/>
    <w:rsid w:val="005C3470"/>
    <w:rsid w:val="005C3548"/>
    <w:rsid w:val="005C3702"/>
    <w:rsid w:val="005C37BE"/>
    <w:rsid w:val="005C37C1"/>
    <w:rsid w:val="005C390D"/>
    <w:rsid w:val="005C397B"/>
    <w:rsid w:val="005C3A03"/>
    <w:rsid w:val="005C3AC7"/>
    <w:rsid w:val="005C3B73"/>
    <w:rsid w:val="005C3BD6"/>
    <w:rsid w:val="005C3C29"/>
    <w:rsid w:val="005C3C77"/>
    <w:rsid w:val="005C3CBC"/>
    <w:rsid w:val="005C3CDC"/>
    <w:rsid w:val="005C3D3F"/>
    <w:rsid w:val="005C3DEA"/>
    <w:rsid w:val="005C3E01"/>
    <w:rsid w:val="005C3EDA"/>
    <w:rsid w:val="005C416E"/>
    <w:rsid w:val="005C41FF"/>
    <w:rsid w:val="005C4258"/>
    <w:rsid w:val="005C43DB"/>
    <w:rsid w:val="005C4446"/>
    <w:rsid w:val="005C4492"/>
    <w:rsid w:val="005C4647"/>
    <w:rsid w:val="005C46DA"/>
    <w:rsid w:val="005C4796"/>
    <w:rsid w:val="005C484E"/>
    <w:rsid w:val="005C488D"/>
    <w:rsid w:val="005C48E8"/>
    <w:rsid w:val="005C49FB"/>
    <w:rsid w:val="005C4B0B"/>
    <w:rsid w:val="005C4B34"/>
    <w:rsid w:val="005C4B54"/>
    <w:rsid w:val="005C4B98"/>
    <w:rsid w:val="005C4C09"/>
    <w:rsid w:val="005C4C4E"/>
    <w:rsid w:val="005C4C86"/>
    <w:rsid w:val="005C4D3D"/>
    <w:rsid w:val="005C4DE9"/>
    <w:rsid w:val="005C4E0D"/>
    <w:rsid w:val="005C4E81"/>
    <w:rsid w:val="005C4EAA"/>
    <w:rsid w:val="005C4EDB"/>
    <w:rsid w:val="005C4F09"/>
    <w:rsid w:val="005C517E"/>
    <w:rsid w:val="005C51F7"/>
    <w:rsid w:val="005C5207"/>
    <w:rsid w:val="005C520A"/>
    <w:rsid w:val="005C531A"/>
    <w:rsid w:val="005C545C"/>
    <w:rsid w:val="005C548B"/>
    <w:rsid w:val="005C5576"/>
    <w:rsid w:val="005C55CE"/>
    <w:rsid w:val="005C5665"/>
    <w:rsid w:val="005C56CE"/>
    <w:rsid w:val="005C57CB"/>
    <w:rsid w:val="005C5833"/>
    <w:rsid w:val="005C5876"/>
    <w:rsid w:val="005C587B"/>
    <w:rsid w:val="005C5BC1"/>
    <w:rsid w:val="005C5C10"/>
    <w:rsid w:val="005C5C2E"/>
    <w:rsid w:val="005C5D4C"/>
    <w:rsid w:val="005C5D81"/>
    <w:rsid w:val="005C5DDE"/>
    <w:rsid w:val="005C5DED"/>
    <w:rsid w:val="005C5E1A"/>
    <w:rsid w:val="005C5EDC"/>
    <w:rsid w:val="005C5EEE"/>
    <w:rsid w:val="005C6007"/>
    <w:rsid w:val="005C6087"/>
    <w:rsid w:val="005C6120"/>
    <w:rsid w:val="005C618F"/>
    <w:rsid w:val="005C61D0"/>
    <w:rsid w:val="005C6295"/>
    <w:rsid w:val="005C62A8"/>
    <w:rsid w:val="005C62F6"/>
    <w:rsid w:val="005C6326"/>
    <w:rsid w:val="005C63FF"/>
    <w:rsid w:val="005C64D7"/>
    <w:rsid w:val="005C651A"/>
    <w:rsid w:val="005C651C"/>
    <w:rsid w:val="005C665A"/>
    <w:rsid w:val="005C68BB"/>
    <w:rsid w:val="005C6966"/>
    <w:rsid w:val="005C6B35"/>
    <w:rsid w:val="005C6B4C"/>
    <w:rsid w:val="005C6BB4"/>
    <w:rsid w:val="005C6C10"/>
    <w:rsid w:val="005C6C3B"/>
    <w:rsid w:val="005C6C8B"/>
    <w:rsid w:val="005C6D1F"/>
    <w:rsid w:val="005C6DBA"/>
    <w:rsid w:val="005C6DCD"/>
    <w:rsid w:val="005C6F2E"/>
    <w:rsid w:val="005C6F30"/>
    <w:rsid w:val="005C6FB6"/>
    <w:rsid w:val="005C6FE0"/>
    <w:rsid w:val="005C7088"/>
    <w:rsid w:val="005C709D"/>
    <w:rsid w:val="005C7161"/>
    <w:rsid w:val="005C7284"/>
    <w:rsid w:val="005C7289"/>
    <w:rsid w:val="005C7325"/>
    <w:rsid w:val="005C736B"/>
    <w:rsid w:val="005C7373"/>
    <w:rsid w:val="005C73E6"/>
    <w:rsid w:val="005C741E"/>
    <w:rsid w:val="005C7473"/>
    <w:rsid w:val="005C750E"/>
    <w:rsid w:val="005C752D"/>
    <w:rsid w:val="005C75BA"/>
    <w:rsid w:val="005C76C5"/>
    <w:rsid w:val="005C77D2"/>
    <w:rsid w:val="005C78A3"/>
    <w:rsid w:val="005C79CA"/>
    <w:rsid w:val="005C79E1"/>
    <w:rsid w:val="005C79E4"/>
    <w:rsid w:val="005C7AB1"/>
    <w:rsid w:val="005C7B3A"/>
    <w:rsid w:val="005C7B72"/>
    <w:rsid w:val="005C7BA4"/>
    <w:rsid w:val="005C7BC1"/>
    <w:rsid w:val="005C7C94"/>
    <w:rsid w:val="005C7CF3"/>
    <w:rsid w:val="005C7D2B"/>
    <w:rsid w:val="005C7DEB"/>
    <w:rsid w:val="005C7E26"/>
    <w:rsid w:val="005C7F0A"/>
    <w:rsid w:val="005C7FCE"/>
    <w:rsid w:val="005C7FCF"/>
    <w:rsid w:val="005D003B"/>
    <w:rsid w:val="005D00C2"/>
    <w:rsid w:val="005D0366"/>
    <w:rsid w:val="005D0397"/>
    <w:rsid w:val="005D050D"/>
    <w:rsid w:val="005D055A"/>
    <w:rsid w:val="005D0593"/>
    <w:rsid w:val="005D05BC"/>
    <w:rsid w:val="005D0659"/>
    <w:rsid w:val="005D0669"/>
    <w:rsid w:val="005D067B"/>
    <w:rsid w:val="005D0684"/>
    <w:rsid w:val="005D06CE"/>
    <w:rsid w:val="005D07A9"/>
    <w:rsid w:val="005D07C0"/>
    <w:rsid w:val="005D07D5"/>
    <w:rsid w:val="005D08B5"/>
    <w:rsid w:val="005D0947"/>
    <w:rsid w:val="005D0A50"/>
    <w:rsid w:val="005D0B7A"/>
    <w:rsid w:val="005D0CD5"/>
    <w:rsid w:val="005D0D43"/>
    <w:rsid w:val="005D0ED9"/>
    <w:rsid w:val="005D0F6F"/>
    <w:rsid w:val="005D10EB"/>
    <w:rsid w:val="005D115F"/>
    <w:rsid w:val="005D12C7"/>
    <w:rsid w:val="005D1304"/>
    <w:rsid w:val="005D146F"/>
    <w:rsid w:val="005D1489"/>
    <w:rsid w:val="005D16C0"/>
    <w:rsid w:val="005D16C7"/>
    <w:rsid w:val="005D1702"/>
    <w:rsid w:val="005D170E"/>
    <w:rsid w:val="005D17DA"/>
    <w:rsid w:val="005D1886"/>
    <w:rsid w:val="005D18B0"/>
    <w:rsid w:val="005D1925"/>
    <w:rsid w:val="005D1940"/>
    <w:rsid w:val="005D1974"/>
    <w:rsid w:val="005D198A"/>
    <w:rsid w:val="005D19E4"/>
    <w:rsid w:val="005D1A9D"/>
    <w:rsid w:val="005D1B74"/>
    <w:rsid w:val="005D1B99"/>
    <w:rsid w:val="005D1BA7"/>
    <w:rsid w:val="005D1BEC"/>
    <w:rsid w:val="005D1CB3"/>
    <w:rsid w:val="005D1D10"/>
    <w:rsid w:val="005D1D1E"/>
    <w:rsid w:val="005D1E1A"/>
    <w:rsid w:val="005D20CD"/>
    <w:rsid w:val="005D20D0"/>
    <w:rsid w:val="005D211D"/>
    <w:rsid w:val="005D2159"/>
    <w:rsid w:val="005D21B9"/>
    <w:rsid w:val="005D21F7"/>
    <w:rsid w:val="005D225F"/>
    <w:rsid w:val="005D229C"/>
    <w:rsid w:val="005D22B1"/>
    <w:rsid w:val="005D237A"/>
    <w:rsid w:val="005D24AD"/>
    <w:rsid w:val="005D26C8"/>
    <w:rsid w:val="005D2700"/>
    <w:rsid w:val="005D2810"/>
    <w:rsid w:val="005D2887"/>
    <w:rsid w:val="005D28C6"/>
    <w:rsid w:val="005D2A36"/>
    <w:rsid w:val="005D2A3B"/>
    <w:rsid w:val="005D2B74"/>
    <w:rsid w:val="005D2B7C"/>
    <w:rsid w:val="005D2CF6"/>
    <w:rsid w:val="005D2D21"/>
    <w:rsid w:val="005D2D92"/>
    <w:rsid w:val="005D2E30"/>
    <w:rsid w:val="005D2EC6"/>
    <w:rsid w:val="005D2FE6"/>
    <w:rsid w:val="005D30D6"/>
    <w:rsid w:val="005D3245"/>
    <w:rsid w:val="005D32C7"/>
    <w:rsid w:val="005D34BC"/>
    <w:rsid w:val="005D34DE"/>
    <w:rsid w:val="005D3639"/>
    <w:rsid w:val="005D367E"/>
    <w:rsid w:val="005D378E"/>
    <w:rsid w:val="005D384F"/>
    <w:rsid w:val="005D38FC"/>
    <w:rsid w:val="005D39FF"/>
    <w:rsid w:val="005D3AB7"/>
    <w:rsid w:val="005D3BA2"/>
    <w:rsid w:val="005D3C62"/>
    <w:rsid w:val="005D3D18"/>
    <w:rsid w:val="005D3D19"/>
    <w:rsid w:val="005D3F01"/>
    <w:rsid w:val="005D3F47"/>
    <w:rsid w:val="005D403A"/>
    <w:rsid w:val="005D41E2"/>
    <w:rsid w:val="005D4290"/>
    <w:rsid w:val="005D445F"/>
    <w:rsid w:val="005D4656"/>
    <w:rsid w:val="005D46AF"/>
    <w:rsid w:val="005D4736"/>
    <w:rsid w:val="005D4753"/>
    <w:rsid w:val="005D478D"/>
    <w:rsid w:val="005D47EB"/>
    <w:rsid w:val="005D485E"/>
    <w:rsid w:val="005D489C"/>
    <w:rsid w:val="005D491E"/>
    <w:rsid w:val="005D4A9A"/>
    <w:rsid w:val="005D4AAE"/>
    <w:rsid w:val="005D4C1C"/>
    <w:rsid w:val="005D4C7E"/>
    <w:rsid w:val="005D4D0D"/>
    <w:rsid w:val="005D4D28"/>
    <w:rsid w:val="005D4E32"/>
    <w:rsid w:val="005D4FB5"/>
    <w:rsid w:val="005D5015"/>
    <w:rsid w:val="005D5207"/>
    <w:rsid w:val="005D5212"/>
    <w:rsid w:val="005D5269"/>
    <w:rsid w:val="005D528F"/>
    <w:rsid w:val="005D52B3"/>
    <w:rsid w:val="005D54A2"/>
    <w:rsid w:val="005D54AD"/>
    <w:rsid w:val="005D5742"/>
    <w:rsid w:val="005D5772"/>
    <w:rsid w:val="005D58BD"/>
    <w:rsid w:val="005D5A7F"/>
    <w:rsid w:val="005D5B59"/>
    <w:rsid w:val="005D5BC3"/>
    <w:rsid w:val="005D5BD4"/>
    <w:rsid w:val="005D5C15"/>
    <w:rsid w:val="005D5CCA"/>
    <w:rsid w:val="005D5DC0"/>
    <w:rsid w:val="005D5DCB"/>
    <w:rsid w:val="005D5E68"/>
    <w:rsid w:val="005D5E9F"/>
    <w:rsid w:val="005D5ECD"/>
    <w:rsid w:val="005D5EE0"/>
    <w:rsid w:val="005D5F4B"/>
    <w:rsid w:val="005D6028"/>
    <w:rsid w:val="005D617B"/>
    <w:rsid w:val="005D622A"/>
    <w:rsid w:val="005D622B"/>
    <w:rsid w:val="005D62F5"/>
    <w:rsid w:val="005D6397"/>
    <w:rsid w:val="005D656E"/>
    <w:rsid w:val="005D6581"/>
    <w:rsid w:val="005D65B7"/>
    <w:rsid w:val="005D67FA"/>
    <w:rsid w:val="005D6855"/>
    <w:rsid w:val="005D6A5C"/>
    <w:rsid w:val="005D6A62"/>
    <w:rsid w:val="005D6B38"/>
    <w:rsid w:val="005D6B39"/>
    <w:rsid w:val="005D6B6B"/>
    <w:rsid w:val="005D6BF8"/>
    <w:rsid w:val="005D6C22"/>
    <w:rsid w:val="005D6C37"/>
    <w:rsid w:val="005D6CC8"/>
    <w:rsid w:val="005D6D01"/>
    <w:rsid w:val="005D6F80"/>
    <w:rsid w:val="005D7092"/>
    <w:rsid w:val="005D714F"/>
    <w:rsid w:val="005D71BC"/>
    <w:rsid w:val="005D71CA"/>
    <w:rsid w:val="005D71DB"/>
    <w:rsid w:val="005D7339"/>
    <w:rsid w:val="005D73F8"/>
    <w:rsid w:val="005D7422"/>
    <w:rsid w:val="005D7461"/>
    <w:rsid w:val="005D7594"/>
    <w:rsid w:val="005D75A7"/>
    <w:rsid w:val="005D76CB"/>
    <w:rsid w:val="005D77C9"/>
    <w:rsid w:val="005D77EC"/>
    <w:rsid w:val="005D78D0"/>
    <w:rsid w:val="005D78D3"/>
    <w:rsid w:val="005D7919"/>
    <w:rsid w:val="005D7A13"/>
    <w:rsid w:val="005D7A2F"/>
    <w:rsid w:val="005D7A3A"/>
    <w:rsid w:val="005D7A56"/>
    <w:rsid w:val="005D7A8E"/>
    <w:rsid w:val="005D7B60"/>
    <w:rsid w:val="005D7CCF"/>
    <w:rsid w:val="005D7CD6"/>
    <w:rsid w:val="005D7DF8"/>
    <w:rsid w:val="005D7E09"/>
    <w:rsid w:val="005D7FDF"/>
    <w:rsid w:val="005E00C1"/>
    <w:rsid w:val="005E0106"/>
    <w:rsid w:val="005E01B9"/>
    <w:rsid w:val="005E01F5"/>
    <w:rsid w:val="005E0237"/>
    <w:rsid w:val="005E02EB"/>
    <w:rsid w:val="005E04A9"/>
    <w:rsid w:val="005E0584"/>
    <w:rsid w:val="005E05A6"/>
    <w:rsid w:val="005E05CA"/>
    <w:rsid w:val="005E05F0"/>
    <w:rsid w:val="005E065E"/>
    <w:rsid w:val="005E06C0"/>
    <w:rsid w:val="005E071E"/>
    <w:rsid w:val="005E0758"/>
    <w:rsid w:val="005E07C6"/>
    <w:rsid w:val="005E0843"/>
    <w:rsid w:val="005E0878"/>
    <w:rsid w:val="005E0A76"/>
    <w:rsid w:val="005E0A81"/>
    <w:rsid w:val="005E0AEF"/>
    <w:rsid w:val="005E0B38"/>
    <w:rsid w:val="005E0BD2"/>
    <w:rsid w:val="005E0C1C"/>
    <w:rsid w:val="005E0C5A"/>
    <w:rsid w:val="005E0CAB"/>
    <w:rsid w:val="005E0DB0"/>
    <w:rsid w:val="005E0DBC"/>
    <w:rsid w:val="005E0E0A"/>
    <w:rsid w:val="005E0E8E"/>
    <w:rsid w:val="005E0FAA"/>
    <w:rsid w:val="005E1051"/>
    <w:rsid w:val="005E1081"/>
    <w:rsid w:val="005E1216"/>
    <w:rsid w:val="005E1283"/>
    <w:rsid w:val="005E12A3"/>
    <w:rsid w:val="005E12E6"/>
    <w:rsid w:val="005E12FD"/>
    <w:rsid w:val="005E13A7"/>
    <w:rsid w:val="005E13DA"/>
    <w:rsid w:val="005E13F6"/>
    <w:rsid w:val="005E13FE"/>
    <w:rsid w:val="005E1471"/>
    <w:rsid w:val="005E149E"/>
    <w:rsid w:val="005E14CB"/>
    <w:rsid w:val="005E14DA"/>
    <w:rsid w:val="005E14EA"/>
    <w:rsid w:val="005E15B5"/>
    <w:rsid w:val="005E1675"/>
    <w:rsid w:val="005E16F6"/>
    <w:rsid w:val="005E1792"/>
    <w:rsid w:val="005E17AA"/>
    <w:rsid w:val="005E1870"/>
    <w:rsid w:val="005E1979"/>
    <w:rsid w:val="005E197F"/>
    <w:rsid w:val="005E19A2"/>
    <w:rsid w:val="005E19C2"/>
    <w:rsid w:val="005E1A5A"/>
    <w:rsid w:val="005E1B19"/>
    <w:rsid w:val="005E1CA1"/>
    <w:rsid w:val="005E1CFD"/>
    <w:rsid w:val="005E1D24"/>
    <w:rsid w:val="005E1D68"/>
    <w:rsid w:val="005E1F4F"/>
    <w:rsid w:val="005E1F5A"/>
    <w:rsid w:val="005E1FE9"/>
    <w:rsid w:val="005E20FE"/>
    <w:rsid w:val="005E21DF"/>
    <w:rsid w:val="005E2285"/>
    <w:rsid w:val="005E2375"/>
    <w:rsid w:val="005E2388"/>
    <w:rsid w:val="005E23B9"/>
    <w:rsid w:val="005E23E2"/>
    <w:rsid w:val="005E240C"/>
    <w:rsid w:val="005E2479"/>
    <w:rsid w:val="005E248B"/>
    <w:rsid w:val="005E254F"/>
    <w:rsid w:val="005E257C"/>
    <w:rsid w:val="005E259F"/>
    <w:rsid w:val="005E282E"/>
    <w:rsid w:val="005E28F8"/>
    <w:rsid w:val="005E291A"/>
    <w:rsid w:val="005E2936"/>
    <w:rsid w:val="005E2951"/>
    <w:rsid w:val="005E2990"/>
    <w:rsid w:val="005E299D"/>
    <w:rsid w:val="005E29A4"/>
    <w:rsid w:val="005E29CC"/>
    <w:rsid w:val="005E2AA1"/>
    <w:rsid w:val="005E2D58"/>
    <w:rsid w:val="005E2DA0"/>
    <w:rsid w:val="005E2DF1"/>
    <w:rsid w:val="005E2E9F"/>
    <w:rsid w:val="005E2ECC"/>
    <w:rsid w:val="005E2F25"/>
    <w:rsid w:val="005E2FEB"/>
    <w:rsid w:val="005E304A"/>
    <w:rsid w:val="005E307E"/>
    <w:rsid w:val="005E316F"/>
    <w:rsid w:val="005E31B1"/>
    <w:rsid w:val="005E320E"/>
    <w:rsid w:val="005E3223"/>
    <w:rsid w:val="005E3227"/>
    <w:rsid w:val="005E32ED"/>
    <w:rsid w:val="005E3357"/>
    <w:rsid w:val="005E3453"/>
    <w:rsid w:val="005E3498"/>
    <w:rsid w:val="005E3536"/>
    <w:rsid w:val="005E3640"/>
    <w:rsid w:val="005E3699"/>
    <w:rsid w:val="005E36A0"/>
    <w:rsid w:val="005E387C"/>
    <w:rsid w:val="005E396F"/>
    <w:rsid w:val="005E39BC"/>
    <w:rsid w:val="005E39DD"/>
    <w:rsid w:val="005E3ABA"/>
    <w:rsid w:val="005E3AC8"/>
    <w:rsid w:val="005E3AD6"/>
    <w:rsid w:val="005E3AF9"/>
    <w:rsid w:val="005E3B0F"/>
    <w:rsid w:val="005E3B7A"/>
    <w:rsid w:val="005E3C0B"/>
    <w:rsid w:val="005E3C15"/>
    <w:rsid w:val="005E3D08"/>
    <w:rsid w:val="005E3D12"/>
    <w:rsid w:val="005E3D86"/>
    <w:rsid w:val="005E3D95"/>
    <w:rsid w:val="005E3DCB"/>
    <w:rsid w:val="005E3E62"/>
    <w:rsid w:val="005E3EC7"/>
    <w:rsid w:val="005E3EFE"/>
    <w:rsid w:val="005E3F0C"/>
    <w:rsid w:val="005E3F51"/>
    <w:rsid w:val="005E428B"/>
    <w:rsid w:val="005E430D"/>
    <w:rsid w:val="005E438A"/>
    <w:rsid w:val="005E43D0"/>
    <w:rsid w:val="005E44BF"/>
    <w:rsid w:val="005E4579"/>
    <w:rsid w:val="005E45C6"/>
    <w:rsid w:val="005E4659"/>
    <w:rsid w:val="005E4764"/>
    <w:rsid w:val="005E477B"/>
    <w:rsid w:val="005E47E5"/>
    <w:rsid w:val="005E49DB"/>
    <w:rsid w:val="005E49FB"/>
    <w:rsid w:val="005E4AF5"/>
    <w:rsid w:val="005E4B68"/>
    <w:rsid w:val="005E4B90"/>
    <w:rsid w:val="005E4BB9"/>
    <w:rsid w:val="005E4C1F"/>
    <w:rsid w:val="005E4C7C"/>
    <w:rsid w:val="005E4CE3"/>
    <w:rsid w:val="005E4D48"/>
    <w:rsid w:val="005E4D4A"/>
    <w:rsid w:val="005E4E82"/>
    <w:rsid w:val="005E4FF5"/>
    <w:rsid w:val="005E5231"/>
    <w:rsid w:val="005E5289"/>
    <w:rsid w:val="005E5390"/>
    <w:rsid w:val="005E5416"/>
    <w:rsid w:val="005E564D"/>
    <w:rsid w:val="005E569B"/>
    <w:rsid w:val="005E5704"/>
    <w:rsid w:val="005E5707"/>
    <w:rsid w:val="005E5767"/>
    <w:rsid w:val="005E57C0"/>
    <w:rsid w:val="005E5862"/>
    <w:rsid w:val="005E587E"/>
    <w:rsid w:val="005E5A2E"/>
    <w:rsid w:val="005E5AA3"/>
    <w:rsid w:val="005E5ABE"/>
    <w:rsid w:val="005E5B41"/>
    <w:rsid w:val="005E5B69"/>
    <w:rsid w:val="005E5BAA"/>
    <w:rsid w:val="005E5C08"/>
    <w:rsid w:val="005E5CE2"/>
    <w:rsid w:val="005E5D12"/>
    <w:rsid w:val="005E5D9C"/>
    <w:rsid w:val="005E5E57"/>
    <w:rsid w:val="005E5EDC"/>
    <w:rsid w:val="005E5F26"/>
    <w:rsid w:val="005E5FB2"/>
    <w:rsid w:val="005E6097"/>
    <w:rsid w:val="005E60FD"/>
    <w:rsid w:val="005E62B1"/>
    <w:rsid w:val="005E6348"/>
    <w:rsid w:val="005E639F"/>
    <w:rsid w:val="005E63B4"/>
    <w:rsid w:val="005E6489"/>
    <w:rsid w:val="005E6524"/>
    <w:rsid w:val="005E65AE"/>
    <w:rsid w:val="005E665A"/>
    <w:rsid w:val="005E6728"/>
    <w:rsid w:val="005E6912"/>
    <w:rsid w:val="005E6979"/>
    <w:rsid w:val="005E69EB"/>
    <w:rsid w:val="005E6AB2"/>
    <w:rsid w:val="005E6ABB"/>
    <w:rsid w:val="005E6B7C"/>
    <w:rsid w:val="005E6CEB"/>
    <w:rsid w:val="005E6D5B"/>
    <w:rsid w:val="005E6F66"/>
    <w:rsid w:val="005E6F93"/>
    <w:rsid w:val="005E7002"/>
    <w:rsid w:val="005E7048"/>
    <w:rsid w:val="005E70AA"/>
    <w:rsid w:val="005E70C7"/>
    <w:rsid w:val="005E70DB"/>
    <w:rsid w:val="005E70EF"/>
    <w:rsid w:val="005E719B"/>
    <w:rsid w:val="005E71E6"/>
    <w:rsid w:val="005E71ED"/>
    <w:rsid w:val="005E720C"/>
    <w:rsid w:val="005E723D"/>
    <w:rsid w:val="005E7283"/>
    <w:rsid w:val="005E7294"/>
    <w:rsid w:val="005E7308"/>
    <w:rsid w:val="005E74CA"/>
    <w:rsid w:val="005E759E"/>
    <w:rsid w:val="005E75C3"/>
    <w:rsid w:val="005E7A97"/>
    <w:rsid w:val="005E7A9A"/>
    <w:rsid w:val="005E7B01"/>
    <w:rsid w:val="005E7B63"/>
    <w:rsid w:val="005E7C52"/>
    <w:rsid w:val="005E7E83"/>
    <w:rsid w:val="005E7E9B"/>
    <w:rsid w:val="005E7EAF"/>
    <w:rsid w:val="005E7ECD"/>
    <w:rsid w:val="005E7F0B"/>
    <w:rsid w:val="005E7FEE"/>
    <w:rsid w:val="005F001C"/>
    <w:rsid w:val="005F0120"/>
    <w:rsid w:val="005F01A9"/>
    <w:rsid w:val="005F01FF"/>
    <w:rsid w:val="005F0272"/>
    <w:rsid w:val="005F03C5"/>
    <w:rsid w:val="005F049F"/>
    <w:rsid w:val="005F04DD"/>
    <w:rsid w:val="005F05D5"/>
    <w:rsid w:val="005F05F9"/>
    <w:rsid w:val="005F07CC"/>
    <w:rsid w:val="005F0890"/>
    <w:rsid w:val="005F08BA"/>
    <w:rsid w:val="005F0968"/>
    <w:rsid w:val="005F0983"/>
    <w:rsid w:val="005F0A20"/>
    <w:rsid w:val="005F0C76"/>
    <w:rsid w:val="005F0D39"/>
    <w:rsid w:val="005F0E13"/>
    <w:rsid w:val="005F0E8D"/>
    <w:rsid w:val="005F1040"/>
    <w:rsid w:val="005F1062"/>
    <w:rsid w:val="005F1096"/>
    <w:rsid w:val="005F1402"/>
    <w:rsid w:val="005F140A"/>
    <w:rsid w:val="005F140E"/>
    <w:rsid w:val="005F143C"/>
    <w:rsid w:val="005F14C8"/>
    <w:rsid w:val="005F14F8"/>
    <w:rsid w:val="005F150F"/>
    <w:rsid w:val="005F1587"/>
    <w:rsid w:val="005F1684"/>
    <w:rsid w:val="005F182D"/>
    <w:rsid w:val="005F18E2"/>
    <w:rsid w:val="005F1908"/>
    <w:rsid w:val="005F19AF"/>
    <w:rsid w:val="005F19CC"/>
    <w:rsid w:val="005F1BB2"/>
    <w:rsid w:val="005F1CFB"/>
    <w:rsid w:val="005F1E75"/>
    <w:rsid w:val="005F1FB9"/>
    <w:rsid w:val="005F2021"/>
    <w:rsid w:val="005F207C"/>
    <w:rsid w:val="005F20D9"/>
    <w:rsid w:val="005F20DB"/>
    <w:rsid w:val="005F218F"/>
    <w:rsid w:val="005F222C"/>
    <w:rsid w:val="005F23D6"/>
    <w:rsid w:val="005F251A"/>
    <w:rsid w:val="005F2534"/>
    <w:rsid w:val="005F2577"/>
    <w:rsid w:val="005F257B"/>
    <w:rsid w:val="005F26B8"/>
    <w:rsid w:val="005F282D"/>
    <w:rsid w:val="005F286E"/>
    <w:rsid w:val="005F2876"/>
    <w:rsid w:val="005F28C0"/>
    <w:rsid w:val="005F2908"/>
    <w:rsid w:val="005F2912"/>
    <w:rsid w:val="005F2913"/>
    <w:rsid w:val="005F2932"/>
    <w:rsid w:val="005F296A"/>
    <w:rsid w:val="005F2970"/>
    <w:rsid w:val="005F29DA"/>
    <w:rsid w:val="005F2A29"/>
    <w:rsid w:val="005F2ADE"/>
    <w:rsid w:val="005F2AF1"/>
    <w:rsid w:val="005F2D71"/>
    <w:rsid w:val="005F2D86"/>
    <w:rsid w:val="005F2DC1"/>
    <w:rsid w:val="005F307C"/>
    <w:rsid w:val="005F3133"/>
    <w:rsid w:val="005F3433"/>
    <w:rsid w:val="005F3463"/>
    <w:rsid w:val="005F3539"/>
    <w:rsid w:val="005F35C7"/>
    <w:rsid w:val="005F363F"/>
    <w:rsid w:val="005F36EB"/>
    <w:rsid w:val="005F37D1"/>
    <w:rsid w:val="005F3A74"/>
    <w:rsid w:val="005F3B91"/>
    <w:rsid w:val="005F3C92"/>
    <w:rsid w:val="005F3CA8"/>
    <w:rsid w:val="005F3D18"/>
    <w:rsid w:val="005F3D47"/>
    <w:rsid w:val="005F3D95"/>
    <w:rsid w:val="005F3EA2"/>
    <w:rsid w:val="005F3F32"/>
    <w:rsid w:val="005F3F6D"/>
    <w:rsid w:val="005F3FA5"/>
    <w:rsid w:val="005F4089"/>
    <w:rsid w:val="005F40A7"/>
    <w:rsid w:val="005F40D1"/>
    <w:rsid w:val="005F4226"/>
    <w:rsid w:val="005F4235"/>
    <w:rsid w:val="005F42A0"/>
    <w:rsid w:val="005F42A5"/>
    <w:rsid w:val="005F42C0"/>
    <w:rsid w:val="005F4352"/>
    <w:rsid w:val="005F43DA"/>
    <w:rsid w:val="005F43E8"/>
    <w:rsid w:val="005F440D"/>
    <w:rsid w:val="005F4429"/>
    <w:rsid w:val="005F4473"/>
    <w:rsid w:val="005F4499"/>
    <w:rsid w:val="005F4522"/>
    <w:rsid w:val="005F4554"/>
    <w:rsid w:val="005F4574"/>
    <w:rsid w:val="005F45CE"/>
    <w:rsid w:val="005F46AB"/>
    <w:rsid w:val="005F46C6"/>
    <w:rsid w:val="005F48CF"/>
    <w:rsid w:val="005F491E"/>
    <w:rsid w:val="005F492F"/>
    <w:rsid w:val="005F49C3"/>
    <w:rsid w:val="005F49E6"/>
    <w:rsid w:val="005F4A4A"/>
    <w:rsid w:val="005F4B60"/>
    <w:rsid w:val="005F4B9B"/>
    <w:rsid w:val="005F4D61"/>
    <w:rsid w:val="005F4E67"/>
    <w:rsid w:val="005F4ECB"/>
    <w:rsid w:val="005F4F33"/>
    <w:rsid w:val="005F4F57"/>
    <w:rsid w:val="005F4FF8"/>
    <w:rsid w:val="005F507D"/>
    <w:rsid w:val="005F510B"/>
    <w:rsid w:val="005F513A"/>
    <w:rsid w:val="005F51B8"/>
    <w:rsid w:val="005F523E"/>
    <w:rsid w:val="005F52F4"/>
    <w:rsid w:val="005F5384"/>
    <w:rsid w:val="005F53D6"/>
    <w:rsid w:val="005F5478"/>
    <w:rsid w:val="005F551E"/>
    <w:rsid w:val="005F556D"/>
    <w:rsid w:val="005F5573"/>
    <w:rsid w:val="005F5656"/>
    <w:rsid w:val="005F56B2"/>
    <w:rsid w:val="005F56DA"/>
    <w:rsid w:val="005F57F2"/>
    <w:rsid w:val="005F5809"/>
    <w:rsid w:val="005F5845"/>
    <w:rsid w:val="005F59E0"/>
    <w:rsid w:val="005F5A09"/>
    <w:rsid w:val="005F5A86"/>
    <w:rsid w:val="005F5AD1"/>
    <w:rsid w:val="005F5B79"/>
    <w:rsid w:val="005F5BFD"/>
    <w:rsid w:val="005F5CC6"/>
    <w:rsid w:val="005F5CD0"/>
    <w:rsid w:val="005F5D5A"/>
    <w:rsid w:val="005F5D7A"/>
    <w:rsid w:val="005F5D9C"/>
    <w:rsid w:val="005F5DE3"/>
    <w:rsid w:val="005F5DF3"/>
    <w:rsid w:val="005F5E22"/>
    <w:rsid w:val="005F5E8D"/>
    <w:rsid w:val="005F5EA2"/>
    <w:rsid w:val="005F5FAC"/>
    <w:rsid w:val="005F602A"/>
    <w:rsid w:val="005F60D0"/>
    <w:rsid w:val="005F60E6"/>
    <w:rsid w:val="005F6129"/>
    <w:rsid w:val="005F62AF"/>
    <w:rsid w:val="005F63CB"/>
    <w:rsid w:val="005F6456"/>
    <w:rsid w:val="005F656B"/>
    <w:rsid w:val="005F6679"/>
    <w:rsid w:val="005F6698"/>
    <w:rsid w:val="005F66B4"/>
    <w:rsid w:val="005F6931"/>
    <w:rsid w:val="005F6985"/>
    <w:rsid w:val="005F6B27"/>
    <w:rsid w:val="005F6B68"/>
    <w:rsid w:val="005F6E14"/>
    <w:rsid w:val="005F6F4F"/>
    <w:rsid w:val="005F70FD"/>
    <w:rsid w:val="005F711D"/>
    <w:rsid w:val="005F71D8"/>
    <w:rsid w:val="005F7252"/>
    <w:rsid w:val="005F72E1"/>
    <w:rsid w:val="005F7331"/>
    <w:rsid w:val="005F7342"/>
    <w:rsid w:val="005F7408"/>
    <w:rsid w:val="005F7494"/>
    <w:rsid w:val="005F7594"/>
    <w:rsid w:val="005F75A3"/>
    <w:rsid w:val="005F777C"/>
    <w:rsid w:val="005F77A6"/>
    <w:rsid w:val="005F77A8"/>
    <w:rsid w:val="005F77B3"/>
    <w:rsid w:val="005F77D3"/>
    <w:rsid w:val="005F781F"/>
    <w:rsid w:val="005F7834"/>
    <w:rsid w:val="005F7840"/>
    <w:rsid w:val="005F789A"/>
    <w:rsid w:val="005F78B3"/>
    <w:rsid w:val="005F7958"/>
    <w:rsid w:val="005F79B0"/>
    <w:rsid w:val="005F7A85"/>
    <w:rsid w:val="005F7B65"/>
    <w:rsid w:val="005F7BE3"/>
    <w:rsid w:val="005F7CD8"/>
    <w:rsid w:val="005F7D9A"/>
    <w:rsid w:val="005F7E6B"/>
    <w:rsid w:val="0060012C"/>
    <w:rsid w:val="006002BE"/>
    <w:rsid w:val="00600321"/>
    <w:rsid w:val="0060033B"/>
    <w:rsid w:val="006004BC"/>
    <w:rsid w:val="00600508"/>
    <w:rsid w:val="00600640"/>
    <w:rsid w:val="00600743"/>
    <w:rsid w:val="0060075F"/>
    <w:rsid w:val="00600802"/>
    <w:rsid w:val="00600872"/>
    <w:rsid w:val="006008C7"/>
    <w:rsid w:val="00600926"/>
    <w:rsid w:val="00600968"/>
    <w:rsid w:val="00600997"/>
    <w:rsid w:val="00600B31"/>
    <w:rsid w:val="00600B8E"/>
    <w:rsid w:val="00600BB3"/>
    <w:rsid w:val="00600BCF"/>
    <w:rsid w:val="00600CBB"/>
    <w:rsid w:val="00600D6E"/>
    <w:rsid w:val="00600EB7"/>
    <w:rsid w:val="00600F4B"/>
    <w:rsid w:val="00600FC7"/>
    <w:rsid w:val="00600FE9"/>
    <w:rsid w:val="00600FFC"/>
    <w:rsid w:val="0060101D"/>
    <w:rsid w:val="006010B0"/>
    <w:rsid w:val="00601178"/>
    <w:rsid w:val="0060127A"/>
    <w:rsid w:val="0060129B"/>
    <w:rsid w:val="006012B1"/>
    <w:rsid w:val="0060133A"/>
    <w:rsid w:val="00601388"/>
    <w:rsid w:val="0060147B"/>
    <w:rsid w:val="00601563"/>
    <w:rsid w:val="006015BA"/>
    <w:rsid w:val="006015F6"/>
    <w:rsid w:val="006016A5"/>
    <w:rsid w:val="00601736"/>
    <w:rsid w:val="0060179D"/>
    <w:rsid w:val="006018FD"/>
    <w:rsid w:val="00601A6E"/>
    <w:rsid w:val="00601AE6"/>
    <w:rsid w:val="00601B0D"/>
    <w:rsid w:val="00601B33"/>
    <w:rsid w:val="00601BA5"/>
    <w:rsid w:val="00601BD2"/>
    <w:rsid w:val="00601C0E"/>
    <w:rsid w:val="00601D76"/>
    <w:rsid w:val="00601DD5"/>
    <w:rsid w:val="00601E45"/>
    <w:rsid w:val="00601E88"/>
    <w:rsid w:val="00601F4A"/>
    <w:rsid w:val="00601FB7"/>
    <w:rsid w:val="00602068"/>
    <w:rsid w:val="00602074"/>
    <w:rsid w:val="0060214D"/>
    <w:rsid w:val="006021A3"/>
    <w:rsid w:val="0060226D"/>
    <w:rsid w:val="006022DC"/>
    <w:rsid w:val="006024DD"/>
    <w:rsid w:val="006025AE"/>
    <w:rsid w:val="006025D9"/>
    <w:rsid w:val="00602675"/>
    <w:rsid w:val="00602752"/>
    <w:rsid w:val="00602762"/>
    <w:rsid w:val="0060276D"/>
    <w:rsid w:val="00602839"/>
    <w:rsid w:val="00602866"/>
    <w:rsid w:val="00602902"/>
    <w:rsid w:val="00602A35"/>
    <w:rsid w:val="00602ABD"/>
    <w:rsid w:val="00602BC9"/>
    <w:rsid w:val="00602BD5"/>
    <w:rsid w:val="00602BEA"/>
    <w:rsid w:val="00602CF9"/>
    <w:rsid w:val="00602D0B"/>
    <w:rsid w:val="00602D78"/>
    <w:rsid w:val="00602DF2"/>
    <w:rsid w:val="00602E24"/>
    <w:rsid w:val="00602E30"/>
    <w:rsid w:val="00602EB6"/>
    <w:rsid w:val="00602F39"/>
    <w:rsid w:val="00602F47"/>
    <w:rsid w:val="00602F4A"/>
    <w:rsid w:val="00602F83"/>
    <w:rsid w:val="0060307B"/>
    <w:rsid w:val="006030B9"/>
    <w:rsid w:val="006030D6"/>
    <w:rsid w:val="006030F4"/>
    <w:rsid w:val="0060331A"/>
    <w:rsid w:val="00603492"/>
    <w:rsid w:val="006034C7"/>
    <w:rsid w:val="0060356A"/>
    <w:rsid w:val="00603599"/>
    <w:rsid w:val="006035A7"/>
    <w:rsid w:val="006035DD"/>
    <w:rsid w:val="00603637"/>
    <w:rsid w:val="0060364B"/>
    <w:rsid w:val="00603685"/>
    <w:rsid w:val="006037E3"/>
    <w:rsid w:val="006038D6"/>
    <w:rsid w:val="006038E9"/>
    <w:rsid w:val="00603A07"/>
    <w:rsid w:val="00603B1F"/>
    <w:rsid w:val="00603B45"/>
    <w:rsid w:val="00603BF8"/>
    <w:rsid w:val="00603C6D"/>
    <w:rsid w:val="00603C98"/>
    <w:rsid w:val="00603D75"/>
    <w:rsid w:val="00603E49"/>
    <w:rsid w:val="00603E62"/>
    <w:rsid w:val="00603E6A"/>
    <w:rsid w:val="00603EE1"/>
    <w:rsid w:val="00603F03"/>
    <w:rsid w:val="00604008"/>
    <w:rsid w:val="006040DA"/>
    <w:rsid w:val="0060411D"/>
    <w:rsid w:val="00604125"/>
    <w:rsid w:val="00604152"/>
    <w:rsid w:val="006041F5"/>
    <w:rsid w:val="006042C3"/>
    <w:rsid w:val="00604341"/>
    <w:rsid w:val="006043ED"/>
    <w:rsid w:val="006044AD"/>
    <w:rsid w:val="006044D5"/>
    <w:rsid w:val="00604550"/>
    <w:rsid w:val="00604570"/>
    <w:rsid w:val="0060460D"/>
    <w:rsid w:val="006046D4"/>
    <w:rsid w:val="00604772"/>
    <w:rsid w:val="0060497E"/>
    <w:rsid w:val="00604993"/>
    <w:rsid w:val="006049BE"/>
    <w:rsid w:val="00604A60"/>
    <w:rsid w:val="00604B05"/>
    <w:rsid w:val="00604B32"/>
    <w:rsid w:val="00604C27"/>
    <w:rsid w:val="00604D54"/>
    <w:rsid w:val="00604DBB"/>
    <w:rsid w:val="00604E55"/>
    <w:rsid w:val="00604E91"/>
    <w:rsid w:val="00604FDF"/>
    <w:rsid w:val="0060507F"/>
    <w:rsid w:val="006050A2"/>
    <w:rsid w:val="006051B8"/>
    <w:rsid w:val="00605577"/>
    <w:rsid w:val="00605703"/>
    <w:rsid w:val="00605705"/>
    <w:rsid w:val="00605712"/>
    <w:rsid w:val="00605837"/>
    <w:rsid w:val="00605885"/>
    <w:rsid w:val="006058C6"/>
    <w:rsid w:val="0060599C"/>
    <w:rsid w:val="00605A7C"/>
    <w:rsid w:val="00605AA8"/>
    <w:rsid w:val="00605AB2"/>
    <w:rsid w:val="00605AC0"/>
    <w:rsid w:val="00605B69"/>
    <w:rsid w:val="00605B8C"/>
    <w:rsid w:val="00605C13"/>
    <w:rsid w:val="00605D3E"/>
    <w:rsid w:val="00605E94"/>
    <w:rsid w:val="00605EAF"/>
    <w:rsid w:val="00605ED0"/>
    <w:rsid w:val="00605F6F"/>
    <w:rsid w:val="00605FB6"/>
    <w:rsid w:val="0060601A"/>
    <w:rsid w:val="00606108"/>
    <w:rsid w:val="0060623A"/>
    <w:rsid w:val="00606317"/>
    <w:rsid w:val="00606381"/>
    <w:rsid w:val="006063B5"/>
    <w:rsid w:val="006063C8"/>
    <w:rsid w:val="0060642D"/>
    <w:rsid w:val="00606464"/>
    <w:rsid w:val="0060646D"/>
    <w:rsid w:val="006064C6"/>
    <w:rsid w:val="006065ED"/>
    <w:rsid w:val="00606752"/>
    <w:rsid w:val="00606775"/>
    <w:rsid w:val="006067A8"/>
    <w:rsid w:val="0060681A"/>
    <w:rsid w:val="006068DB"/>
    <w:rsid w:val="00606961"/>
    <w:rsid w:val="006069F9"/>
    <w:rsid w:val="00606A23"/>
    <w:rsid w:val="00606A34"/>
    <w:rsid w:val="00606A59"/>
    <w:rsid w:val="00606A72"/>
    <w:rsid w:val="00606BEA"/>
    <w:rsid w:val="00606BEC"/>
    <w:rsid w:val="00606C1A"/>
    <w:rsid w:val="00606CA2"/>
    <w:rsid w:val="00606CCC"/>
    <w:rsid w:val="00606CCF"/>
    <w:rsid w:val="00606D97"/>
    <w:rsid w:val="00606E5D"/>
    <w:rsid w:val="00606EEE"/>
    <w:rsid w:val="00606F6D"/>
    <w:rsid w:val="00606FFC"/>
    <w:rsid w:val="00607051"/>
    <w:rsid w:val="006071B6"/>
    <w:rsid w:val="006071D2"/>
    <w:rsid w:val="006071DF"/>
    <w:rsid w:val="0060721C"/>
    <w:rsid w:val="00607303"/>
    <w:rsid w:val="00607371"/>
    <w:rsid w:val="006074B6"/>
    <w:rsid w:val="00607557"/>
    <w:rsid w:val="0060759E"/>
    <w:rsid w:val="00607664"/>
    <w:rsid w:val="006077AE"/>
    <w:rsid w:val="00607800"/>
    <w:rsid w:val="00607878"/>
    <w:rsid w:val="006078ED"/>
    <w:rsid w:val="00607905"/>
    <w:rsid w:val="006079AA"/>
    <w:rsid w:val="006079C2"/>
    <w:rsid w:val="00607AAA"/>
    <w:rsid w:val="00607B30"/>
    <w:rsid w:val="00607C60"/>
    <w:rsid w:val="00607D46"/>
    <w:rsid w:val="00607ECD"/>
    <w:rsid w:val="00607F4F"/>
    <w:rsid w:val="0061001E"/>
    <w:rsid w:val="006100AF"/>
    <w:rsid w:val="00610157"/>
    <w:rsid w:val="00610173"/>
    <w:rsid w:val="0061018A"/>
    <w:rsid w:val="00610282"/>
    <w:rsid w:val="006102CD"/>
    <w:rsid w:val="006102D9"/>
    <w:rsid w:val="00610457"/>
    <w:rsid w:val="0061049E"/>
    <w:rsid w:val="00610610"/>
    <w:rsid w:val="00610685"/>
    <w:rsid w:val="006109B6"/>
    <w:rsid w:val="006109C0"/>
    <w:rsid w:val="00610A26"/>
    <w:rsid w:val="00610A5D"/>
    <w:rsid w:val="00610A90"/>
    <w:rsid w:val="00610AFB"/>
    <w:rsid w:val="00610B24"/>
    <w:rsid w:val="00610B8A"/>
    <w:rsid w:val="00610C7F"/>
    <w:rsid w:val="00610D17"/>
    <w:rsid w:val="00610D49"/>
    <w:rsid w:val="00610D7E"/>
    <w:rsid w:val="00610F04"/>
    <w:rsid w:val="00610F37"/>
    <w:rsid w:val="00610F69"/>
    <w:rsid w:val="00611055"/>
    <w:rsid w:val="00611063"/>
    <w:rsid w:val="006110A6"/>
    <w:rsid w:val="006110C0"/>
    <w:rsid w:val="006110DA"/>
    <w:rsid w:val="00611102"/>
    <w:rsid w:val="00611169"/>
    <w:rsid w:val="00611171"/>
    <w:rsid w:val="00611213"/>
    <w:rsid w:val="0061126F"/>
    <w:rsid w:val="006112A5"/>
    <w:rsid w:val="0061131D"/>
    <w:rsid w:val="00611365"/>
    <w:rsid w:val="006113CD"/>
    <w:rsid w:val="006113F4"/>
    <w:rsid w:val="0061142E"/>
    <w:rsid w:val="00611534"/>
    <w:rsid w:val="00611537"/>
    <w:rsid w:val="00611592"/>
    <w:rsid w:val="0061165B"/>
    <w:rsid w:val="0061165F"/>
    <w:rsid w:val="0061167A"/>
    <w:rsid w:val="00611689"/>
    <w:rsid w:val="006117F1"/>
    <w:rsid w:val="0061187E"/>
    <w:rsid w:val="0061190A"/>
    <w:rsid w:val="006119EC"/>
    <w:rsid w:val="006119FA"/>
    <w:rsid w:val="00611B02"/>
    <w:rsid w:val="00611B14"/>
    <w:rsid w:val="00611CA5"/>
    <w:rsid w:val="00611CC1"/>
    <w:rsid w:val="00611D0B"/>
    <w:rsid w:val="00611D1D"/>
    <w:rsid w:val="00611DA6"/>
    <w:rsid w:val="00611E1F"/>
    <w:rsid w:val="00611F2F"/>
    <w:rsid w:val="00611F59"/>
    <w:rsid w:val="00611FAD"/>
    <w:rsid w:val="0061204D"/>
    <w:rsid w:val="00612119"/>
    <w:rsid w:val="00612190"/>
    <w:rsid w:val="006121C7"/>
    <w:rsid w:val="00612239"/>
    <w:rsid w:val="0061228E"/>
    <w:rsid w:val="006122DB"/>
    <w:rsid w:val="006122E1"/>
    <w:rsid w:val="00612358"/>
    <w:rsid w:val="006123D9"/>
    <w:rsid w:val="0061242E"/>
    <w:rsid w:val="006124EE"/>
    <w:rsid w:val="00612540"/>
    <w:rsid w:val="0061254A"/>
    <w:rsid w:val="006125CD"/>
    <w:rsid w:val="006125D9"/>
    <w:rsid w:val="00612604"/>
    <w:rsid w:val="00612670"/>
    <w:rsid w:val="00612675"/>
    <w:rsid w:val="0061270E"/>
    <w:rsid w:val="00612712"/>
    <w:rsid w:val="00612836"/>
    <w:rsid w:val="00612920"/>
    <w:rsid w:val="006129DC"/>
    <w:rsid w:val="00612AB3"/>
    <w:rsid w:val="00612AF0"/>
    <w:rsid w:val="00612B50"/>
    <w:rsid w:val="00612B63"/>
    <w:rsid w:val="00612BA3"/>
    <w:rsid w:val="00612C18"/>
    <w:rsid w:val="00612CDD"/>
    <w:rsid w:val="00612E1D"/>
    <w:rsid w:val="00612EEE"/>
    <w:rsid w:val="00612EF7"/>
    <w:rsid w:val="00612F7D"/>
    <w:rsid w:val="00612FBA"/>
    <w:rsid w:val="00612FD5"/>
    <w:rsid w:val="00612FD6"/>
    <w:rsid w:val="00613010"/>
    <w:rsid w:val="0061303C"/>
    <w:rsid w:val="00613159"/>
    <w:rsid w:val="006131F1"/>
    <w:rsid w:val="006132A1"/>
    <w:rsid w:val="00613463"/>
    <w:rsid w:val="006134BD"/>
    <w:rsid w:val="006134FC"/>
    <w:rsid w:val="00613525"/>
    <w:rsid w:val="00613545"/>
    <w:rsid w:val="00613604"/>
    <w:rsid w:val="00613609"/>
    <w:rsid w:val="0061367A"/>
    <w:rsid w:val="00613689"/>
    <w:rsid w:val="00613775"/>
    <w:rsid w:val="006137B6"/>
    <w:rsid w:val="00613852"/>
    <w:rsid w:val="0061386C"/>
    <w:rsid w:val="00613AC0"/>
    <w:rsid w:val="00613B42"/>
    <w:rsid w:val="00613BE5"/>
    <w:rsid w:val="00613C1F"/>
    <w:rsid w:val="00613C3B"/>
    <w:rsid w:val="00613C4C"/>
    <w:rsid w:val="00613CA0"/>
    <w:rsid w:val="00613D2D"/>
    <w:rsid w:val="00613D9E"/>
    <w:rsid w:val="00613DA7"/>
    <w:rsid w:val="00613DB2"/>
    <w:rsid w:val="00613DF2"/>
    <w:rsid w:val="00613E07"/>
    <w:rsid w:val="00613EDF"/>
    <w:rsid w:val="00613F5F"/>
    <w:rsid w:val="00613FCE"/>
    <w:rsid w:val="00613FEE"/>
    <w:rsid w:val="00613FF6"/>
    <w:rsid w:val="00613FF7"/>
    <w:rsid w:val="006140F7"/>
    <w:rsid w:val="00614282"/>
    <w:rsid w:val="0061436D"/>
    <w:rsid w:val="0061440F"/>
    <w:rsid w:val="00614542"/>
    <w:rsid w:val="00614584"/>
    <w:rsid w:val="0061468A"/>
    <w:rsid w:val="006146E8"/>
    <w:rsid w:val="006146F8"/>
    <w:rsid w:val="00614811"/>
    <w:rsid w:val="00614A7B"/>
    <w:rsid w:val="00614A94"/>
    <w:rsid w:val="00614AD1"/>
    <w:rsid w:val="00614B59"/>
    <w:rsid w:val="00614B61"/>
    <w:rsid w:val="00614D7E"/>
    <w:rsid w:val="00614E57"/>
    <w:rsid w:val="00614EE7"/>
    <w:rsid w:val="00614F83"/>
    <w:rsid w:val="00614F9E"/>
    <w:rsid w:val="00615098"/>
    <w:rsid w:val="006150DB"/>
    <w:rsid w:val="006150DE"/>
    <w:rsid w:val="00615156"/>
    <w:rsid w:val="006151A7"/>
    <w:rsid w:val="00615332"/>
    <w:rsid w:val="006153EB"/>
    <w:rsid w:val="00615482"/>
    <w:rsid w:val="006154D6"/>
    <w:rsid w:val="00615560"/>
    <w:rsid w:val="006156DC"/>
    <w:rsid w:val="006156E8"/>
    <w:rsid w:val="00615849"/>
    <w:rsid w:val="006158FD"/>
    <w:rsid w:val="0061599C"/>
    <w:rsid w:val="006159E6"/>
    <w:rsid w:val="00615A00"/>
    <w:rsid w:val="00615AEB"/>
    <w:rsid w:val="00615BB2"/>
    <w:rsid w:val="00615BBC"/>
    <w:rsid w:val="00615C1C"/>
    <w:rsid w:val="00615C23"/>
    <w:rsid w:val="00615E6F"/>
    <w:rsid w:val="00615FCD"/>
    <w:rsid w:val="00615FDD"/>
    <w:rsid w:val="00616127"/>
    <w:rsid w:val="00616133"/>
    <w:rsid w:val="006161F3"/>
    <w:rsid w:val="0061625E"/>
    <w:rsid w:val="0061627B"/>
    <w:rsid w:val="00616283"/>
    <w:rsid w:val="00616293"/>
    <w:rsid w:val="006162C0"/>
    <w:rsid w:val="00616362"/>
    <w:rsid w:val="006163C7"/>
    <w:rsid w:val="00616475"/>
    <w:rsid w:val="00616486"/>
    <w:rsid w:val="0061652B"/>
    <w:rsid w:val="00616593"/>
    <w:rsid w:val="00616612"/>
    <w:rsid w:val="0061662D"/>
    <w:rsid w:val="0061668C"/>
    <w:rsid w:val="006166E5"/>
    <w:rsid w:val="006167AD"/>
    <w:rsid w:val="006167D3"/>
    <w:rsid w:val="0061689E"/>
    <w:rsid w:val="00616A8B"/>
    <w:rsid w:val="00616C2D"/>
    <w:rsid w:val="00616CB5"/>
    <w:rsid w:val="00616D56"/>
    <w:rsid w:val="00616DD2"/>
    <w:rsid w:val="00616E32"/>
    <w:rsid w:val="00616F48"/>
    <w:rsid w:val="00616F8C"/>
    <w:rsid w:val="00616FF4"/>
    <w:rsid w:val="00617064"/>
    <w:rsid w:val="0061707C"/>
    <w:rsid w:val="0061708E"/>
    <w:rsid w:val="006170E9"/>
    <w:rsid w:val="0061722F"/>
    <w:rsid w:val="006172D9"/>
    <w:rsid w:val="00617304"/>
    <w:rsid w:val="006173BC"/>
    <w:rsid w:val="00617401"/>
    <w:rsid w:val="00617474"/>
    <w:rsid w:val="006174B0"/>
    <w:rsid w:val="006174FB"/>
    <w:rsid w:val="00617805"/>
    <w:rsid w:val="00617847"/>
    <w:rsid w:val="00617867"/>
    <w:rsid w:val="00617944"/>
    <w:rsid w:val="00617997"/>
    <w:rsid w:val="00617A04"/>
    <w:rsid w:val="00617A8A"/>
    <w:rsid w:val="00617B0F"/>
    <w:rsid w:val="00617B1D"/>
    <w:rsid w:val="00617C44"/>
    <w:rsid w:val="00617C5B"/>
    <w:rsid w:val="00617CDF"/>
    <w:rsid w:val="00617D61"/>
    <w:rsid w:val="00617D80"/>
    <w:rsid w:val="00617DEE"/>
    <w:rsid w:val="00617E76"/>
    <w:rsid w:val="00617F85"/>
    <w:rsid w:val="00620002"/>
    <w:rsid w:val="00620010"/>
    <w:rsid w:val="00620018"/>
    <w:rsid w:val="0062026C"/>
    <w:rsid w:val="0062027D"/>
    <w:rsid w:val="00620282"/>
    <w:rsid w:val="00620291"/>
    <w:rsid w:val="00620375"/>
    <w:rsid w:val="006204E1"/>
    <w:rsid w:val="00620548"/>
    <w:rsid w:val="006205AC"/>
    <w:rsid w:val="0062064D"/>
    <w:rsid w:val="0062067A"/>
    <w:rsid w:val="0062068D"/>
    <w:rsid w:val="00620690"/>
    <w:rsid w:val="006206E3"/>
    <w:rsid w:val="00620764"/>
    <w:rsid w:val="00620791"/>
    <w:rsid w:val="00620859"/>
    <w:rsid w:val="006208BA"/>
    <w:rsid w:val="006208DB"/>
    <w:rsid w:val="0062090C"/>
    <w:rsid w:val="006209DB"/>
    <w:rsid w:val="00620A32"/>
    <w:rsid w:val="00620BC3"/>
    <w:rsid w:val="00620C40"/>
    <w:rsid w:val="00620CF9"/>
    <w:rsid w:val="00620D59"/>
    <w:rsid w:val="00620D94"/>
    <w:rsid w:val="00620DC7"/>
    <w:rsid w:val="00620EA9"/>
    <w:rsid w:val="0062102C"/>
    <w:rsid w:val="00621051"/>
    <w:rsid w:val="00621170"/>
    <w:rsid w:val="006211FF"/>
    <w:rsid w:val="0062123C"/>
    <w:rsid w:val="00621489"/>
    <w:rsid w:val="006214C4"/>
    <w:rsid w:val="00621579"/>
    <w:rsid w:val="006215C8"/>
    <w:rsid w:val="00621733"/>
    <w:rsid w:val="00621849"/>
    <w:rsid w:val="00621878"/>
    <w:rsid w:val="0062196D"/>
    <w:rsid w:val="00621975"/>
    <w:rsid w:val="00621985"/>
    <w:rsid w:val="00621A3A"/>
    <w:rsid w:val="00621AB2"/>
    <w:rsid w:val="00621B8C"/>
    <w:rsid w:val="00621BF0"/>
    <w:rsid w:val="00621C12"/>
    <w:rsid w:val="00621C98"/>
    <w:rsid w:val="00621CE8"/>
    <w:rsid w:val="00621E0D"/>
    <w:rsid w:val="00621EA8"/>
    <w:rsid w:val="00621EB3"/>
    <w:rsid w:val="00621EC6"/>
    <w:rsid w:val="00621ECA"/>
    <w:rsid w:val="00621F20"/>
    <w:rsid w:val="00621F4D"/>
    <w:rsid w:val="00621F68"/>
    <w:rsid w:val="0062204A"/>
    <w:rsid w:val="006220A7"/>
    <w:rsid w:val="0062211A"/>
    <w:rsid w:val="00622348"/>
    <w:rsid w:val="006223D2"/>
    <w:rsid w:val="006223F7"/>
    <w:rsid w:val="00622651"/>
    <w:rsid w:val="00622716"/>
    <w:rsid w:val="006228B6"/>
    <w:rsid w:val="006228D1"/>
    <w:rsid w:val="00622A81"/>
    <w:rsid w:val="00622BC8"/>
    <w:rsid w:val="00622C76"/>
    <w:rsid w:val="00622E02"/>
    <w:rsid w:val="00622E2C"/>
    <w:rsid w:val="00622E86"/>
    <w:rsid w:val="00622EC4"/>
    <w:rsid w:val="00622FAC"/>
    <w:rsid w:val="00622FF7"/>
    <w:rsid w:val="00623006"/>
    <w:rsid w:val="00623076"/>
    <w:rsid w:val="00623087"/>
    <w:rsid w:val="006230E9"/>
    <w:rsid w:val="0062315D"/>
    <w:rsid w:val="00623568"/>
    <w:rsid w:val="006236C1"/>
    <w:rsid w:val="0062370C"/>
    <w:rsid w:val="00623828"/>
    <w:rsid w:val="00623903"/>
    <w:rsid w:val="0062391B"/>
    <w:rsid w:val="0062394D"/>
    <w:rsid w:val="0062398A"/>
    <w:rsid w:val="006239F9"/>
    <w:rsid w:val="00623C96"/>
    <w:rsid w:val="00623D40"/>
    <w:rsid w:val="00623D7E"/>
    <w:rsid w:val="00623D9A"/>
    <w:rsid w:val="00623F44"/>
    <w:rsid w:val="00623FA3"/>
    <w:rsid w:val="00623FAC"/>
    <w:rsid w:val="00623FF8"/>
    <w:rsid w:val="00624036"/>
    <w:rsid w:val="00624083"/>
    <w:rsid w:val="006240BE"/>
    <w:rsid w:val="006240F2"/>
    <w:rsid w:val="00624166"/>
    <w:rsid w:val="0062418F"/>
    <w:rsid w:val="00624214"/>
    <w:rsid w:val="00624343"/>
    <w:rsid w:val="00624437"/>
    <w:rsid w:val="0062454B"/>
    <w:rsid w:val="0062454E"/>
    <w:rsid w:val="006245CB"/>
    <w:rsid w:val="0062460A"/>
    <w:rsid w:val="006246B1"/>
    <w:rsid w:val="006246E5"/>
    <w:rsid w:val="00624751"/>
    <w:rsid w:val="0062477F"/>
    <w:rsid w:val="00624851"/>
    <w:rsid w:val="00624886"/>
    <w:rsid w:val="006248ED"/>
    <w:rsid w:val="0062491B"/>
    <w:rsid w:val="006249C6"/>
    <w:rsid w:val="006249DB"/>
    <w:rsid w:val="00624B94"/>
    <w:rsid w:val="00624BF2"/>
    <w:rsid w:val="00624C09"/>
    <w:rsid w:val="00624C99"/>
    <w:rsid w:val="00624CDB"/>
    <w:rsid w:val="00624D5F"/>
    <w:rsid w:val="00624D6E"/>
    <w:rsid w:val="00624D77"/>
    <w:rsid w:val="00624F5C"/>
    <w:rsid w:val="00624FCE"/>
    <w:rsid w:val="00624FD9"/>
    <w:rsid w:val="00624FF1"/>
    <w:rsid w:val="00625011"/>
    <w:rsid w:val="0062501D"/>
    <w:rsid w:val="006250BA"/>
    <w:rsid w:val="006251AC"/>
    <w:rsid w:val="0062523A"/>
    <w:rsid w:val="006252B9"/>
    <w:rsid w:val="006252BE"/>
    <w:rsid w:val="006252D0"/>
    <w:rsid w:val="006252F5"/>
    <w:rsid w:val="00625348"/>
    <w:rsid w:val="0062535E"/>
    <w:rsid w:val="0062539F"/>
    <w:rsid w:val="006253E8"/>
    <w:rsid w:val="006253FE"/>
    <w:rsid w:val="0062546A"/>
    <w:rsid w:val="006254A3"/>
    <w:rsid w:val="006254F3"/>
    <w:rsid w:val="0062552D"/>
    <w:rsid w:val="006257F7"/>
    <w:rsid w:val="00625876"/>
    <w:rsid w:val="006258A2"/>
    <w:rsid w:val="00625975"/>
    <w:rsid w:val="00625976"/>
    <w:rsid w:val="006259A0"/>
    <w:rsid w:val="00625A00"/>
    <w:rsid w:val="00625A04"/>
    <w:rsid w:val="00625B1D"/>
    <w:rsid w:val="00625B4C"/>
    <w:rsid w:val="00625BF2"/>
    <w:rsid w:val="00625CB3"/>
    <w:rsid w:val="00625DC6"/>
    <w:rsid w:val="00625DC9"/>
    <w:rsid w:val="00625DCD"/>
    <w:rsid w:val="00625E22"/>
    <w:rsid w:val="00625E43"/>
    <w:rsid w:val="006261A9"/>
    <w:rsid w:val="00626248"/>
    <w:rsid w:val="006262E8"/>
    <w:rsid w:val="0062641B"/>
    <w:rsid w:val="00626468"/>
    <w:rsid w:val="006264B3"/>
    <w:rsid w:val="00626584"/>
    <w:rsid w:val="006265BF"/>
    <w:rsid w:val="0062664B"/>
    <w:rsid w:val="006267BF"/>
    <w:rsid w:val="006267CF"/>
    <w:rsid w:val="0062682C"/>
    <w:rsid w:val="006268E9"/>
    <w:rsid w:val="006268F3"/>
    <w:rsid w:val="00626A60"/>
    <w:rsid w:val="00626BA6"/>
    <w:rsid w:val="00626BE5"/>
    <w:rsid w:val="00626C03"/>
    <w:rsid w:val="00626C3A"/>
    <w:rsid w:val="00626D2A"/>
    <w:rsid w:val="00626E17"/>
    <w:rsid w:val="00626EB4"/>
    <w:rsid w:val="00626F25"/>
    <w:rsid w:val="00627057"/>
    <w:rsid w:val="00627084"/>
    <w:rsid w:val="0062710D"/>
    <w:rsid w:val="00627175"/>
    <w:rsid w:val="00627200"/>
    <w:rsid w:val="0062724D"/>
    <w:rsid w:val="0062740D"/>
    <w:rsid w:val="00627502"/>
    <w:rsid w:val="0062756D"/>
    <w:rsid w:val="006275B5"/>
    <w:rsid w:val="006276B8"/>
    <w:rsid w:val="006276E6"/>
    <w:rsid w:val="00627721"/>
    <w:rsid w:val="00627758"/>
    <w:rsid w:val="006277D3"/>
    <w:rsid w:val="0062799A"/>
    <w:rsid w:val="006279FD"/>
    <w:rsid w:val="00627A4C"/>
    <w:rsid w:val="00627A89"/>
    <w:rsid w:val="00627B05"/>
    <w:rsid w:val="00627BE7"/>
    <w:rsid w:val="00627BF9"/>
    <w:rsid w:val="00627C2B"/>
    <w:rsid w:val="00627C35"/>
    <w:rsid w:val="00627C3D"/>
    <w:rsid w:val="00627CA8"/>
    <w:rsid w:val="00627CB0"/>
    <w:rsid w:val="00627CF5"/>
    <w:rsid w:val="00627DC3"/>
    <w:rsid w:val="00627E43"/>
    <w:rsid w:val="00627F70"/>
    <w:rsid w:val="00627F9F"/>
    <w:rsid w:val="00627FA3"/>
    <w:rsid w:val="00630001"/>
    <w:rsid w:val="006300C2"/>
    <w:rsid w:val="006301F7"/>
    <w:rsid w:val="00630247"/>
    <w:rsid w:val="006302D9"/>
    <w:rsid w:val="00630346"/>
    <w:rsid w:val="006303F1"/>
    <w:rsid w:val="0063045E"/>
    <w:rsid w:val="00630616"/>
    <w:rsid w:val="0063081E"/>
    <w:rsid w:val="00630891"/>
    <w:rsid w:val="006308BD"/>
    <w:rsid w:val="006308C1"/>
    <w:rsid w:val="006308DA"/>
    <w:rsid w:val="006309C3"/>
    <w:rsid w:val="00630A2C"/>
    <w:rsid w:val="00630C07"/>
    <w:rsid w:val="00630C91"/>
    <w:rsid w:val="00630CCB"/>
    <w:rsid w:val="00630E3E"/>
    <w:rsid w:val="00630E7B"/>
    <w:rsid w:val="00630ED9"/>
    <w:rsid w:val="00630EEB"/>
    <w:rsid w:val="00631021"/>
    <w:rsid w:val="00631052"/>
    <w:rsid w:val="00631109"/>
    <w:rsid w:val="006311FF"/>
    <w:rsid w:val="00631274"/>
    <w:rsid w:val="0063128B"/>
    <w:rsid w:val="00631338"/>
    <w:rsid w:val="0063136F"/>
    <w:rsid w:val="0063144C"/>
    <w:rsid w:val="006314ED"/>
    <w:rsid w:val="00631516"/>
    <w:rsid w:val="0063158E"/>
    <w:rsid w:val="0063164C"/>
    <w:rsid w:val="00631683"/>
    <w:rsid w:val="006316ED"/>
    <w:rsid w:val="006317A0"/>
    <w:rsid w:val="006317AE"/>
    <w:rsid w:val="00631830"/>
    <w:rsid w:val="00631875"/>
    <w:rsid w:val="006318EE"/>
    <w:rsid w:val="00631924"/>
    <w:rsid w:val="00631A28"/>
    <w:rsid w:val="00631A4A"/>
    <w:rsid w:val="00631B5F"/>
    <w:rsid w:val="00631B75"/>
    <w:rsid w:val="00631BDB"/>
    <w:rsid w:val="00631C9F"/>
    <w:rsid w:val="00631CE5"/>
    <w:rsid w:val="00631E00"/>
    <w:rsid w:val="00631EBE"/>
    <w:rsid w:val="00631F98"/>
    <w:rsid w:val="00631FC9"/>
    <w:rsid w:val="00632045"/>
    <w:rsid w:val="006320B4"/>
    <w:rsid w:val="006321A2"/>
    <w:rsid w:val="00632232"/>
    <w:rsid w:val="006323C8"/>
    <w:rsid w:val="00632571"/>
    <w:rsid w:val="006325CA"/>
    <w:rsid w:val="0063273A"/>
    <w:rsid w:val="006327E6"/>
    <w:rsid w:val="006328FC"/>
    <w:rsid w:val="00632983"/>
    <w:rsid w:val="00632988"/>
    <w:rsid w:val="00632A04"/>
    <w:rsid w:val="00632A17"/>
    <w:rsid w:val="00632AA2"/>
    <w:rsid w:val="00632C12"/>
    <w:rsid w:val="00632C70"/>
    <w:rsid w:val="00632E4C"/>
    <w:rsid w:val="00632FE7"/>
    <w:rsid w:val="00632FFD"/>
    <w:rsid w:val="0063307E"/>
    <w:rsid w:val="0063308E"/>
    <w:rsid w:val="006330AC"/>
    <w:rsid w:val="0063315F"/>
    <w:rsid w:val="0063316F"/>
    <w:rsid w:val="006332A6"/>
    <w:rsid w:val="006332EF"/>
    <w:rsid w:val="006333E5"/>
    <w:rsid w:val="0063340C"/>
    <w:rsid w:val="006334EB"/>
    <w:rsid w:val="00633515"/>
    <w:rsid w:val="00633574"/>
    <w:rsid w:val="006335CB"/>
    <w:rsid w:val="00633643"/>
    <w:rsid w:val="006336BA"/>
    <w:rsid w:val="006336E0"/>
    <w:rsid w:val="006337E0"/>
    <w:rsid w:val="0063380D"/>
    <w:rsid w:val="00633AD3"/>
    <w:rsid w:val="00633B27"/>
    <w:rsid w:val="00633B31"/>
    <w:rsid w:val="00633B7F"/>
    <w:rsid w:val="00633B86"/>
    <w:rsid w:val="00633BB4"/>
    <w:rsid w:val="00633BFE"/>
    <w:rsid w:val="00633C54"/>
    <w:rsid w:val="00633CDC"/>
    <w:rsid w:val="00633D0F"/>
    <w:rsid w:val="00633D30"/>
    <w:rsid w:val="00633D93"/>
    <w:rsid w:val="00633DEB"/>
    <w:rsid w:val="00633EBA"/>
    <w:rsid w:val="00633EDC"/>
    <w:rsid w:val="00633FE8"/>
    <w:rsid w:val="00634036"/>
    <w:rsid w:val="006340F2"/>
    <w:rsid w:val="00634210"/>
    <w:rsid w:val="0063423A"/>
    <w:rsid w:val="00634288"/>
    <w:rsid w:val="00634364"/>
    <w:rsid w:val="006343F3"/>
    <w:rsid w:val="00634424"/>
    <w:rsid w:val="00634511"/>
    <w:rsid w:val="006345A7"/>
    <w:rsid w:val="006345EA"/>
    <w:rsid w:val="0063477F"/>
    <w:rsid w:val="0063479D"/>
    <w:rsid w:val="006348E3"/>
    <w:rsid w:val="006348FC"/>
    <w:rsid w:val="00634960"/>
    <w:rsid w:val="006349B2"/>
    <w:rsid w:val="006349B6"/>
    <w:rsid w:val="006349B9"/>
    <w:rsid w:val="00634AA8"/>
    <w:rsid w:val="00634C25"/>
    <w:rsid w:val="00634CF1"/>
    <w:rsid w:val="00634E18"/>
    <w:rsid w:val="00634F0C"/>
    <w:rsid w:val="00634F2F"/>
    <w:rsid w:val="00634F80"/>
    <w:rsid w:val="00634FC4"/>
    <w:rsid w:val="00635026"/>
    <w:rsid w:val="00635073"/>
    <w:rsid w:val="006350A4"/>
    <w:rsid w:val="006352B0"/>
    <w:rsid w:val="006352BC"/>
    <w:rsid w:val="006352F9"/>
    <w:rsid w:val="00635394"/>
    <w:rsid w:val="0063542F"/>
    <w:rsid w:val="0063549F"/>
    <w:rsid w:val="006354F0"/>
    <w:rsid w:val="0063554B"/>
    <w:rsid w:val="006355D7"/>
    <w:rsid w:val="006355F3"/>
    <w:rsid w:val="006356B2"/>
    <w:rsid w:val="006356FA"/>
    <w:rsid w:val="0063572A"/>
    <w:rsid w:val="00635772"/>
    <w:rsid w:val="006357E8"/>
    <w:rsid w:val="00635C16"/>
    <w:rsid w:val="00635C8E"/>
    <w:rsid w:val="00635D84"/>
    <w:rsid w:val="00635DA7"/>
    <w:rsid w:val="00635EBB"/>
    <w:rsid w:val="00635EEC"/>
    <w:rsid w:val="00635EF1"/>
    <w:rsid w:val="00635EFA"/>
    <w:rsid w:val="00636015"/>
    <w:rsid w:val="006361EA"/>
    <w:rsid w:val="00636284"/>
    <w:rsid w:val="0063639F"/>
    <w:rsid w:val="0063665E"/>
    <w:rsid w:val="006366B4"/>
    <w:rsid w:val="006367F9"/>
    <w:rsid w:val="00636816"/>
    <w:rsid w:val="00636903"/>
    <w:rsid w:val="0063690F"/>
    <w:rsid w:val="0063694D"/>
    <w:rsid w:val="00636951"/>
    <w:rsid w:val="00636982"/>
    <w:rsid w:val="00636B41"/>
    <w:rsid w:val="00636BE5"/>
    <w:rsid w:val="00636CAA"/>
    <w:rsid w:val="00636CB9"/>
    <w:rsid w:val="00636CD9"/>
    <w:rsid w:val="00636CF7"/>
    <w:rsid w:val="00636DF0"/>
    <w:rsid w:val="00636EE5"/>
    <w:rsid w:val="0063710E"/>
    <w:rsid w:val="0063717B"/>
    <w:rsid w:val="006372A4"/>
    <w:rsid w:val="00637385"/>
    <w:rsid w:val="0063738F"/>
    <w:rsid w:val="0063739F"/>
    <w:rsid w:val="006373A7"/>
    <w:rsid w:val="00637412"/>
    <w:rsid w:val="00637484"/>
    <w:rsid w:val="00637547"/>
    <w:rsid w:val="0063757E"/>
    <w:rsid w:val="006375B6"/>
    <w:rsid w:val="006375C9"/>
    <w:rsid w:val="006375E3"/>
    <w:rsid w:val="00637794"/>
    <w:rsid w:val="006377A3"/>
    <w:rsid w:val="0063780D"/>
    <w:rsid w:val="00637872"/>
    <w:rsid w:val="006378D2"/>
    <w:rsid w:val="00637ADB"/>
    <w:rsid w:val="00637D26"/>
    <w:rsid w:val="00637E68"/>
    <w:rsid w:val="00637FE9"/>
    <w:rsid w:val="00640251"/>
    <w:rsid w:val="006402D6"/>
    <w:rsid w:val="00640381"/>
    <w:rsid w:val="006403C2"/>
    <w:rsid w:val="006403F0"/>
    <w:rsid w:val="00640419"/>
    <w:rsid w:val="006404AE"/>
    <w:rsid w:val="006404B0"/>
    <w:rsid w:val="00640534"/>
    <w:rsid w:val="00640539"/>
    <w:rsid w:val="0064056F"/>
    <w:rsid w:val="006405C1"/>
    <w:rsid w:val="006406BF"/>
    <w:rsid w:val="00640747"/>
    <w:rsid w:val="0064090E"/>
    <w:rsid w:val="0064095B"/>
    <w:rsid w:val="006409DF"/>
    <w:rsid w:val="00640C48"/>
    <w:rsid w:val="00640CA5"/>
    <w:rsid w:val="00640D4B"/>
    <w:rsid w:val="00640D86"/>
    <w:rsid w:val="00640DB1"/>
    <w:rsid w:val="00640DBA"/>
    <w:rsid w:val="00640DEF"/>
    <w:rsid w:val="00640EF2"/>
    <w:rsid w:val="00641081"/>
    <w:rsid w:val="006410CC"/>
    <w:rsid w:val="006411E0"/>
    <w:rsid w:val="0064135D"/>
    <w:rsid w:val="00641373"/>
    <w:rsid w:val="00641485"/>
    <w:rsid w:val="006415AD"/>
    <w:rsid w:val="006416DE"/>
    <w:rsid w:val="00641781"/>
    <w:rsid w:val="00641818"/>
    <w:rsid w:val="00641821"/>
    <w:rsid w:val="0064187E"/>
    <w:rsid w:val="00641A7F"/>
    <w:rsid w:val="00641A90"/>
    <w:rsid w:val="00641A9F"/>
    <w:rsid w:val="00641ABC"/>
    <w:rsid w:val="00641AFE"/>
    <w:rsid w:val="00641B24"/>
    <w:rsid w:val="00641B58"/>
    <w:rsid w:val="00641BE4"/>
    <w:rsid w:val="00641BFF"/>
    <w:rsid w:val="00641D7D"/>
    <w:rsid w:val="00641D85"/>
    <w:rsid w:val="00641DBF"/>
    <w:rsid w:val="00641DC5"/>
    <w:rsid w:val="00641E87"/>
    <w:rsid w:val="00641F38"/>
    <w:rsid w:val="0064231A"/>
    <w:rsid w:val="00642442"/>
    <w:rsid w:val="00642474"/>
    <w:rsid w:val="006424A3"/>
    <w:rsid w:val="006424CE"/>
    <w:rsid w:val="006425C0"/>
    <w:rsid w:val="0064260F"/>
    <w:rsid w:val="00642776"/>
    <w:rsid w:val="006427DC"/>
    <w:rsid w:val="0064287E"/>
    <w:rsid w:val="00642AA4"/>
    <w:rsid w:val="00642AA8"/>
    <w:rsid w:val="00642ACC"/>
    <w:rsid w:val="00642C0B"/>
    <w:rsid w:val="00642C87"/>
    <w:rsid w:val="00642D39"/>
    <w:rsid w:val="00642D7B"/>
    <w:rsid w:val="00642DEA"/>
    <w:rsid w:val="00642DF6"/>
    <w:rsid w:val="00642F7D"/>
    <w:rsid w:val="00642F88"/>
    <w:rsid w:val="00643095"/>
    <w:rsid w:val="0064314B"/>
    <w:rsid w:val="0064316B"/>
    <w:rsid w:val="006431F8"/>
    <w:rsid w:val="006432FE"/>
    <w:rsid w:val="0064332D"/>
    <w:rsid w:val="00643336"/>
    <w:rsid w:val="0064333F"/>
    <w:rsid w:val="0064341D"/>
    <w:rsid w:val="00643452"/>
    <w:rsid w:val="0064357F"/>
    <w:rsid w:val="006435B6"/>
    <w:rsid w:val="0064367A"/>
    <w:rsid w:val="006436D4"/>
    <w:rsid w:val="0064370C"/>
    <w:rsid w:val="00643798"/>
    <w:rsid w:val="006437A0"/>
    <w:rsid w:val="00643875"/>
    <w:rsid w:val="00643B2A"/>
    <w:rsid w:val="00643B57"/>
    <w:rsid w:val="00643C4E"/>
    <w:rsid w:val="00643C9B"/>
    <w:rsid w:val="00643D09"/>
    <w:rsid w:val="00643D1D"/>
    <w:rsid w:val="00643DFC"/>
    <w:rsid w:val="00643E41"/>
    <w:rsid w:val="00643ECC"/>
    <w:rsid w:val="00643F38"/>
    <w:rsid w:val="0064400F"/>
    <w:rsid w:val="00644063"/>
    <w:rsid w:val="00644080"/>
    <w:rsid w:val="00644137"/>
    <w:rsid w:val="006441E0"/>
    <w:rsid w:val="00644260"/>
    <w:rsid w:val="006442FC"/>
    <w:rsid w:val="006443B5"/>
    <w:rsid w:val="00644419"/>
    <w:rsid w:val="006444AB"/>
    <w:rsid w:val="006444F3"/>
    <w:rsid w:val="0064458C"/>
    <w:rsid w:val="006445E6"/>
    <w:rsid w:val="006449E8"/>
    <w:rsid w:val="00644A03"/>
    <w:rsid w:val="00644ABB"/>
    <w:rsid w:val="00644ACD"/>
    <w:rsid w:val="00644B21"/>
    <w:rsid w:val="00644B28"/>
    <w:rsid w:val="00644B69"/>
    <w:rsid w:val="00644BD4"/>
    <w:rsid w:val="00644D3D"/>
    <w:rsid w:val="00644DA2"/>
    <w:rsid w:val="00645001"/>
    <w:rsid w:val="00645074"/>
    <w:rsid w:val="0064507F"/>
    <w:rsid w:val="0064523C"/>
    <w:rsid w:val="006453C4"/>
    <w:rsid w:val="00645401"/>
    <w:rsid w:val="00645422"/>
    <w:rsid w:val="0064550A"/>
    <w:rsid w:val="00645667"/>
    <w:rsid w:val="0064577F"/>
    <w:rsid w:val="006459DB"/>
    <w:rsid w:val="006459DE"/>
    <w:rsid w:val="00645A90"/>
    <w:rsid w:val="00645AFF"/>
    <w:rsid w:val="00645B67"/>
    <w:rsid w:val="00645B78"/>
    <w:rsid w:val="00645BF3"/>
    <w:rsid w:val="00645C0D"/>
    <w:rsid w:val="00645C49"/>
    <w:rsid w:val="00645C6F"/>
    <w:rsid w:val="00645CF1"/>
    <w:rsid w:val="00645CF6"/>
    <w:rsid w:val="00645D17"/>
    <w:rsid w:val="00645D55"/>
    <w:rsid w:val="00645E07"/>
    <w:rsid w:val="00645FAC"/>
    <w:rsid w:val="00646076"/>
    <w:rsid w:val="00646081"/>
    <w:rsid w:val="006460B3"/>
    <w:rsid w:val="006461A8"/>
    <w:rsid w:val="00646201"/>
    <w:rsid w:val="006463A8"/>
    <w:rsid w:val="006463D9"/>
    <w:rsid w:val="0064644D"/>
    <w:rsid w:val="0064652F"/>
    <w:rsid w:val="0064657C"/>
    <w:rsid w:val="006465A0"/>
    <w:rsid w:val="006465A8"/>
    <w:rsid w:val="006465E9"/>
    <w:rsid w:val="00646654"/>
    <w:rsid w:val="0064667B"/>
    <w:rsid w:val="006467EC"/>
    <w:rsid w:val="0064682B"/>
    <w:rsid w:val="00646907"/>
    <w:rsid w:val="00646910"/>
    <w:rsid w:val="00646958"/>
    <w:rsid w:val="006469D9"/>
    <w:rsid w:val="00646BB6"/>
    <w:rsid w:val="00646D48"/>
    <w:rsid w:val="00646D51"/>
    <w:rsid w:val="00646D65"/>
    <w:rsid w:val="00646D87"/>
    <w:rsid w:val="00646EE5"/>
    <w:rsid w:val="00646FA5"/>
    <w:rsid w:val="00646FC8"/>
    <w:rsid w:val="00646FD9"/>
    <w:rsid w:val="00646FE7"/>
    <w:rsid w:val="00647004"/>
    <w:rsid w:val="006470A3"/>
    <w:rsid w:val="006470C3"/>
    <w:rsid w:val="006470E6"/>
    <w:rsid w:val="00647113"/>
    <w:rsid w:val="00647178"/>
    <w:rsid w:val="006471E7"/>
    <w:rsid w:val="0064721A"/>
    <w:rsid w:val="006473B7"/>
    <w:rsid w:val="00647444"/>
    <w:rsid w:val="00647486"/>
    <w:rsid w:val="006474D3"/>
    <w:rsid w:val="0064769A"/>
    <w:rsid w:val="0064784D"/>
    <w:rsid w:val="006478C7"/>
    <w:rsid w:val="00647A08"/>
    <w:rsid w:val="00647A50"/>
    <w:rsid w:val="00647AC6"/>
    <w:rsid w:val="00647AD5"/>
    <w:rsid w:val="00647BE4"/>
    <w:rsid w:val="00647C0E"/>
    <w:rsid w:val="00647CA2"/>
    <w:rsid w:val="00647CAF"/>
    <w:rsid w:val="00647CF5"/>
    <w:rsid w:val="00647D1D"/>
    <w:rsid w:val="00647D6C"/>
    <w:rsid w:val="00647D8E"/>
    <w:rsid w:val="00647E29"/>
    <w:rsid w:val="00647E63"/>
    <w:rsid w:val="00647E78"/>
    <w:rsid w:val="00647FF8"/>
    <w:rsid w:val="00650031"/>
    <w:rsid w:val="0065014B"/>
    <w:rsid w:val="00650156"/>
    <w:rsid w:val="00650242"/>
    <w:rsid w:val="006502A8"/>
    <w:rsid w:val="006502E7"/>
    <w:rsid w:val="0065033A"/>
    <w:rsid w:val="006504BC"/>
    <w:rsid w:val="00650513"/>
    <w:rsid w:val="0065062A"/>
    <w:rsid w:val="006506AE"/>
    <w:rsid w:val="0065078C"/>
    <w:rsid w:val="006507D7"/>
    <w:rsid w:val="006507DB"/>
    <w:rsid w:val="00650855"/>
    <w:rsid w:val="0065090A"/>
    <w:rsid w:val="00650A8E"/>
    <w:rsid w:val="00650BB9"/>
    <w:rsid w:val="00650D15"/>
    <w:rsid w:val="00650E15"/>
    <w:rsid w:val="0065106F"/>
    <w:rsid w:val="006511BC"/>
    <w:rsid w:val="006511F1"/>
    <w:rsid w:val="00651300"/>
    <w:rsid w:val="0065134F"/>
    <w:rsid w:val="00651368"/>
    <w:rsid w:val="00651389"/>
    <w:rsid w:val="006513FE"/>
    <w:rsid w:val="0065141E"/>
    <w:rsid w:val="0065144E"/>
    <w:rsid w:val="0065145D"/>
    <w:rsid w:val="0065152A"/>
    <w:rsid w:val="00651583"/>
    <w:rsid w:val="006515D4"/>
    <w:rsid w:val="006516B4"/>
    <w:rsid w:val="006516DD"/>
    <w:rsid w:val="006517B6"/>
    <w:rsid w:val="00651804"/>
    <w:rsid w:val="006518AE"/>
    <w:rsid w:val="006518DC"/>
    <w:rsid w:val="00651908"/>
    <w:rsid w:val="006519DD"/>
    <w:rsid w:val="00651A7E"/>
    <w:rsid w:val="00651B20"/>
    <w:rsid w:val="00651BE9"/>
    <w:rsid w:val="00651C0E"/>
    <w:rsid w:val="00651C32"/>
    <w:rsid w:val="00651C3A"/>
    <w:rsid w:val="00651C60"/>
    <w:rsid w:val="00651C93"/>
    <w:rsid w:val="00651D0C"/>
    <w:rsid w:val="00651D2A"/>
    <w:rsid w:val="00651D46"/>
    <w:rsid w:val="00651D69"/>
    <w:rsid w:val="00651E2F"/>
    <w:rsid w:val="00651E7E"/>
    <w:rsid w:val="00651EAF"/>
    <w:rsid w:val="00651F9F"/>
    <w:rsid w:val="00651FD7"/>
    <w:rsid w:val="0065205C"/>
    <w:rsid w:val="00652097"/>
    <w:rsid w:val="006520AA"/>
    <w:rsid w:val="0065210A"/>
    <w:rsid w:val="00652111"/>
    <w:rsid w:val="00652231"/>
    <w:rsid w:val="00652282"/>
    <w:rsid w:val="0065243D"/>
    <w:rsid w:val="00652493"/>
    <w:rsid w:val="006524A7"/>
    <w:rsid w:val="006524E1"/>
    <w:rsid w:val="0065258B"/>
    <w:rsid w:val="00652672"/>
    <w:rsid w:val="00652682"/>
    <w:rsid w:val="00652752"/>
    <w:rsid w:val="00652757"/>
    <w:rsid w:val="006527EB"/>
    <w:rsid w:val="0065280D"/>
    <w:rsid w:val="006528DC"/>
    <w:rsid w:val="00652924"/>
    <w:rsid w:val="00652A5A"/>
    <w:rsid w:val="00652A92"/>
    <w:rsid w:val="00652B20"/>
    <w:rsid w:val="00652BBB"/>
    <w:rsid w:val="00652C03"/>
    <w:rsid w:val="00652C10"/>
    <w:rsid w:val="00652C23"/>
    <w:rsid w:val="00652CE4"/>
    <w:rsid w:val="00652D4C"/>
    <w:rsid w:val="00652F65"/>
    <w:rsid w:val="00652F8D"/>
    <w:rsid w:val="00652FFB"/>
    <w:rsid w:val="0065317D"/>
    <w:rsid w:val="00653184"/>
    <w:rsid w:val="00653197"/>
    <w:rsid w:val="00653226"/>
    <w:rsid w:val="0065325E"/>
    <w:rsid w:val="006532A3"/>
    <w:rsid w:val="006532C7"/>
    <w:rsid w:val="006534B9"/>
    <w:rsid w:val="00653666"/>
    <w:rsid w:val="006536C5"/>
    <w:rsid w:val="006536C7"/>
    <w:rsid w:val="006536CA"/>
    <w:rsid w:val="00653820"/>
    <w:rsid w:val="0065385D"/>
    <w:rsid w:val="006538E6"/>
    <w:rsid w:val="00653967"/>
    <w:rsid w:val="00653A63"/>
    <w:rsid w:val="00653A7D"/>
    <w:rsid w:val="00653AE4"/>
    <w:rsid w:val="00653B14"/>
    <w:rsid w:val="00653BCA"/>
    <w:rsid w:val="00653D69"/>
    <w:rsid w:val="00653E49"/>
    <w:rsid w:val="00653E9C"/>
    <w:rsid w:val="00653F16"/>
    <w:rsid w:val="00653F23"/>
    <w:rsid w:val="00653F3A"/>
    <w:rsid w:val="00653F89"/>
    <w:rsid w:val="00653FB2"/>
    <w:rsid w:val="00653FB9"/>
    <w:rsid w:val="00653FD6"/>
    <w:rsid w:val="00654059"/>
    <w:rsid w:val="00654100"/>
    <w:rsid w:val="00654128"/>
    <w:rsid w:val="00654130"/>
    <w:rsid w:val="006542FF"/>
    <w:rsid w:val="0065444B"/>
    <w:rsid w:val="006545E7"/>
    <w:rsid w:val="00654634"/>
    <w:rsid w:val="00654767"/>
    <w:rsid w:val="00654778"/>
    <w:rsid w:val="0065478E"/>
    <w:rsid w:val="006549B9"/>
    <w:rsid w:val="00654AD1"/>
    <w:rsid w:val="00654B47"/>
    <w:rsid w:val="00654BB9"/>
    <w:rsid w:val="00654D5E"/>
    <w:rsid w:val="00654D85"/>
    <w:rsid w:val="00654EF2"/>
    <w:rsid w:val="00654F03"/>
    <w:rsid w:val="006550E5"/>
    <w:rsid w:val="00655104"/>
    <w:rsid w:val="00655120"/>
    <w:rsid w:val="00655147"/>
    <w:rsid w:val="0065516C"/>
    <w:rsid w:val="00655189"/>
    <w:rsid w:val="006551AD"/>
    <w:rsid w:val="006551DA"/>
    <w:rsid w:val="00655292"/>
    <w:rsid w:val="006552A8"/>
    <w:rsid w:val="00655335"/>
    <w:rsid w:val="00655441"/>
    <w:rsid w:val="0065549D"/>
    <w:rsid w:val="0065551D"/>
    <w:rsid w:val="00655577"/>
    <w:rsid w:val="006555DF"/>
    <w:rsid w:val="00655636"/>
    <w:rsid w:val="00655684"/>
    <w:rsid w:val="00655713"/>
    <w:rsid w:val="0065578C"/>
    <w:rsid w:val="00655B78"/>
    <w:rsid w:val="00655CF8"/>
    <w:rsid w:val="00655D4D"/>
    <w:rsid w:val="00655D7A"/>
    <w:rsid w:val="00655EA8"/>
    <w:rsid w:val="00655F21"/>
    <w:rsid w:val="00655F34"/>
    <w:rsid w:val="00655F35"/>
    <w:rsid w:val="00655FE7"/>
    <w:rsid w:val="006560B0"/>
    <w:rsid w:val="006561C4"/>
    <w:rsid w:val="0065623F"/>
    <w:rsid w:val="00656248"/>
    <w:rsid w:val="006562FE"/>
    <w:rsid w:val="006563B8"/>
    <w:rsid w:val="0065653F"/>
    <w:rsid w:val="00656558"/>
    <w:rsid w:val="0065655C"/>
    <w:rsid w:val="00656561"/>
    <w:rsid w:val="006565FB"/>
    <w:rsid w:val="006566EE"/>
    <w:rsid w:val="00656739"/>
    <w:rsid w:val="00656772"/>
    <w:rsid w:val="00656777"/>
    <w:rsid w:val="00656779"/>
    <w:rsid w:val="0065684B"/>
    <w:rsid w:val="006568D3"/>
    <w:rsid w:val="00656944"/>
    <w:rsid w:val="0065699B"/>
    <w:rsid w:val="006569E3"/>
    <w:rsid w:val="00656A09"/>
    <w:rsid w:val="00656A91"/>
    <w:rsid w:val="00656AB4"/>
    <w:rsid w:val="00656B49"/>
    <w:rsid w:val="00656B5C"/>
    <w:rsid w:val="00656B77"/>
    <w:rsid w:val="00656C1D"/>
    <w:rsid w:val="00656CD2"/>
    <w:rsid w:val="00656CD9"/>
    <w:rsid w:val="00656D07"/>
    <w:rsid w:val="00656D5A"/>
    <w:rsid w:val="00656D92"/>
    <w:rsid w:val="00656DD3"/>
    <w:rsid w:val="00656E1C"/>
    <w:rsid w:val="00656E7D"/>
    <w:rsid w:val="00656EA6"/>
    <w:rsid w:val="0065705D"/>
    <w:rsid w:val="0065712C"/>
    <w:rsid w:val="00657181"/>
    <w:rsid w:val="006571A2"/>
    <w:rsid w:val="006571EA"/>
    <w:rsid w:val="0065722D"/>
    <w:rsid w:val="00657367"/>
    <w:rsid w:val="006573FD"/>
    <w:rsid w:val="00657501"/>
    <w:rsid w:val="006575C5"/>
    <w:rsid w:val="006575D8"/>
    <w:rsid w:val="00657671"/>
    <w:rsid w:val="006576B7"/>
    <w:rsid w:val="006576D4"/>
    <w:rsid w:val="006577CA"/>
    <w:rsid w:val="006577F4"/>
    <w:rsid w:val="0065789C"/>
    <w:rsid w:val="0065793B"/>
    <w:rsid w:val="0065794B"/>
    <w:rsid w:val="0065796C"/>
    <w:rsid w:val="00657A1D"/>
    <w:rsid w:val="00657A57"/>
    <w:rsid w:val="00657AE8"/>
    <w:rsid w:val="00657BAC"/>
    <w:rsid w:val="00657CA4"/>
    <w:rsid w:val="00657D0A"/>
    <w:rsid w:val="00657D0D"/>
    <w:rsid w:val="00657DC6"/>
    <w:rsid w:val="00657DDD"/>
    <w:rsid w:val="00657E43"/>
    <w:rsid w:val="00657FE1"/>
    <w:rsid w:val="00660055"/>
    <w:rsid w:val="006600CC"/>
    <w:rsid w:val="00660296"/>
    <w:rsid w:val="006602C6"/>
    <w:rsid w:val="00660417"/>
    <w:rsid w:val="0066041E"/>
    <w:rsid w:val="00660609"/>
    <w:rsid w:val="00660665"/>
    <w:rsid w:val="0066070C"/>
    <w:rsid w:val="00660713"/>
    <w:rsid w:val="00660736"/>
    <w:rsid w:val="00660809"/>
    <w:rsid w:val="0066084D"/>
    <w:rsid w:val="0066084F"/>
    <w:rsid w:val="00660853"/>
    <w:rsid w:val="0066091D"/>
    <w:rsid w:val="00660A61"/>
    <w:rsid w:val="00660AC2"/>
    <w:rsid w:val="00660AC4"/>
    <w:rsid w:val="00660AD7"/>
    <w:rsid w:val="00660B0C"/>
    <w:rsid w:val="00660B37"/>
    <w:rsid w:val="00660C5A"/>
    <w:rsid w:val="00660C76"/>
    <w:rsid w:val="00660CBC"/>
    <w:rsid w:val="00660CE3"/>
    <w:rsid w:val="00660D75"/>
    <w:rsid w:val="00660D98"/>
    <w:rsid w:val="00660DB6"/>
    <w:rsid w:val="00660F76"/>
    <w:rsid w:val="00661089"/>
    <w:rsid w:val="006610E0"/>
    <w:rsid w:val="006611A3"/>
    <w:rsid w:val="00661270"/>
    <w:rsid w:val="006613B1"/>
    <w:rsid w:val="006613DF"/>
    <w:rsid w:val="006613E5"/>
    <w:rsid w:val="006614A5"/>
    <w:rsid w:val="006614C0"/>
    <w:rsid w:val="006614C7"/>
    <w:rsid w:val="0066152B"/>
    <w:rsid w:val="0066153A"/>
    <w:rsid w:val="00661694"/>
    <w:rsid w:val="0066172F"/>
    <w:rsid w:val="00661824"/>
    <w:rsid w:val="006618EE"/>
    <w:rsid w:val="006618F1"/>
    <w:rsid w:val="006619EB"/>
    <w:rsid w:val="00661A11"/>
    <w:rsid w:val="00661CF2"/>
    <w:rsid w:val="00661D58"/>
    <w:rsid w:val="00661DBD"/>
    <w:rsid w:val="00661DE3"/>
    <w:rsid w:val="00661EC7"/>
    <w:rsid w:val="00661FCB"/>
    <w:rsid w:val="00661FDD"/>
    <w:rsid w:val="00661FEF"/>
    <w:rsid w:val="00662022"/>
    <w:rsid w:val="006621E2"/>
    <w:rsid w:val="00662221"/>
    <w:rsid w:val="00662236"/>
    <w:rsid w:val="006622CE"/>
    <w:rsid w:val="0066230E"/>
    <w:rsid w:val="00662350"/>
    <w:rsid w:val="006624CE"/>
    <w:rsid w:val="00662663"/>
    <w:rsid w:val="00662702"/>
    <w:rsid w:val="00662714"/>
    <w:rsid w:val="00662784"/>
    <w:rsid w:val="0066288B"/>
    <w:rsid w:val="00662890"/>
    <w:rsid w:val="00662A10"/>
    <w:rsid w:val="00662B05"/>
    <w:rsid w:val="00662B72"/>
    <w:rsid w:val="00662C6E"/>
    <w:rsid w:val="00662F95"/>
    <w:rsid w:val="00663086"/>
    <w:rsid w:val="006631D1"/>
    <w:rsid w:val="0066325B"/>
    <w:rsid w:val="006632F1"/>
    <w:rsid w:val="00663305"/>
    <w:rsid w:val="0066348A"/>
    <w:rsid w:val="00663490"/>
    <w:rsid w:val="0066350B"/>
    <w:rsid w:val="00663524"/>
    <w:rsid w:val="006635C7"/>
    <w:rsid w:val="0066360F"/>
    <w:rsid w:val="00663853"/>
    <w:rsid w:val="00663891"/>
    <w:rsid w:val="006638F7"/>
    <w:rsid w:val="006639E9"/>
    <w:rsid w:val="00663A44"/>
    <w:rsid w:val="00663C3F"/>
    <w:rsid w:val="00663CDB"/>
    <w:rsid w:val="00663DE3"/>
    <w:rsid w:val="00663DF9"/>
    <w:rsid w:val="00663E49"/>
    <w:rsid w:val="00663F17"/>
    <w:rsid w:val="00663F6A"/>
    <w:rsid w:val="00664040"/>
    <w:rsid w:val="0066404D"/>
    <w:rsid w:val="0066414C"/>
    <w:rsid w:val="0066419A"/>
    <w:rsid w:val="0066426F"/>
    <w:rsid w:val="006642C5"/>
    <w:rsid w:val="0066440F"/>
    <w:rsid w:val="006644E6"/>
    <w:rsid w:val="00664506"/>
    <w:rsid w:val="00664575"/>
    <w:rsid w:val="00664583"/>
    <w:rsid w:val="006645A7"/>
    <w:rsid w:val="00664718"/>
    <w:rsid w:val="006648CE"/>
    <w:rsid w:val="006648EE"/>
    <w:rsid w:val="00664BB9"/>
    <w:rsid w:val="00664C2B"/>
    <w:rsid w:val="00664C50"/>
    <w:rsid w:val="00664CFE"/>
    <w:rsid w:val="00664D08"/>
    <w:rsid w:val="00664EBF"/>
    <w:rsid w:val="00664F0E"/>
    <w:rsid w:val="00664F55"/>
    <w:rsid w:val="00664F5E"/>
    <w:rsid w:val="00664FC0"/>
    <w:rsid w:val="0066502C"/>
    <w:rsid w:val="0066503D"/>
    <w:rsid w:val="0066508F"/>
    <w:rsid w:val="006650E8"/>
    <w:rsid w:val="00665105"/>
    <w:rsid w:val="00665119"/>
    <w:rsid w:val="0066512E"/>
    <w:rsid w:val="00665147"/>
    <w:rsid w:val="00665340"/>
    <w:rsid w:val="00665398"/>
    <w:rsid w:val="006653BC"/>
    <w:rsid w:val="006653F1"/>
    <w:rsid w:val="006654FB"/>
    <w:rsid w:val="00665627"/>
    <w:rsid w:val="00665699"/>
    <w:rsid w:val="006656E4"/>
    <w:rsid w:val="00665874"/>
    <w:rsid w:val="00665927"/>
    <w:rsid w:val="006659A2"/>
    <w:rsid w:val="00665A95"/>
    <w:rsid w:val="00665AC3"/>
    <w:rsid w:val="00665AFD"/>
    <w:rsid w:val="00665B36"/>
    <w:rsid w:val="00665BA6"/>
    <w:rsid w:val="00665DA1"/>
    <w:rsid w:val="00665E27"/>
    <w:rsid w:val="00665E79"/>
    <w:rsid w:val="00665EBA"/>
    <w:rsid w:val="00665FA4"/>
    <w:rsid w:val="00666013"/>
    <w:rsid w:val="00666220"/>
    <w:rsid w:val="00666236"/>
    <w:rsid w:val="00666288"/>
    <w:rsid w:val="00666299"/>
    <w:rsid w:val="0066630B"/>
    <w:rsid w:val="006665BF"/>
    <w:rsid w:val="006665E0"/>
    <w:rsid w:val="006667DB"/>
    <w:rsid w:val="006668D0"/>
    <w:rsid w:val="006669D5"/>
    <w:rsid w:val="006669EB"/>
    <w:rsid w:val="00666A4C"/>
    <w:rsid w:val="00666C18"/>
    <w:rsid w:val="00666D62"/>
    <w:rsid w:val="00666E0F"/>
    <w:rsid w:val="00666ECD"/>
    <w:rsid w:val="00666F02"/>
    <w:rsid w:val="00666F39"/>
    <w:rsid w:val="00666FAE"/>
    <w:rsid w:val="0066701C"/>
    <w:rsid w:val="006670A4"/>
    <w:rsid w:val="006670EE"/>
    <w:rsid w:val="006671B6"/>
    <w:rsid w:val="006671D1"/>
    <w:rsid w:val="00667206"/>
    <w:rsid w:val="006672A8"/>
    <w:rsid w:val="00667396"/>
    <w:rsid w:val="006673FE"/>
    <w:rsid w:val="0066746D"/>
    <w:rsid w:val="0066754D"/>
    <w:rsid w:val="006675E0"/>
    <w:rsid w:val="006676BD"/>
    <w:rsid w:val="006676E5"/>
    <w:rsid w:val="006677C5"/>
    <w:rsid w:val="00667804"/>
    <w:rsid w:val="00667857"/>
    <w:rsid w:val="00667977"/>
    <w:rsid w:val="006679B7"/>
    <w:rsid w:val="006679EB"/>
    <w:rsid w:val="00667A45"/>
    <w:rsid w:val="00667B2E"/>
    <w:rsid w:val="00667D67"/>
    <w:rsid w:val="00667D6D"/>
    <w:rsid w:val="00667DC5"/>
    <w:rsid w:val="00667EAD"/>
    <w:rsid w:val="00667F4E"/>
    <w:rsid w:val="00667F6F"/>
    <w:rsid w:val="00667FB4"/>
    <w:rsid w:val="00667FD5"/>
    <w:rsid w:val="006700F4"/>
    <w:rsid w:val="00670163"/>
    <w:rsid w:val="006702D4"/>
    <w:rsid w:val="0067046C"/>
    <w:rsid w:val="0067067F"/>
    <w:rsid w:val="00670709"/>
    <w:rsid w:val="006707C3"/>
    <w:rsid w:val="006707E3"/>
    <w:rsid w:val="006707EB"/>
    <w:rsid w:val="006708EA"/>
    <w:rsid w:val="0067090E"/>
    <w:rsid w:val="00670996"/>
    <w:rsid w:val="006709E5"/>
    <w:rsid w:val="00670A56"/>
    <w:rsid w:val="00670BD2"/>
    <w:rsid w:val="00670CBB"/>
    <w:rsid w:val="00670D97"/>
    <w:rsid w:val="00670E97"/>
    <w:rsid w:val="00670F4A"/>
    <w:rsid w:val="00670FBA"/>
    <w:rsid w:val="00671005"/>
    <w:rsid w:val="00671042"/>
    <w:rsid w:val="006710F3"/>
    <w:rsid w:val="00671177"/>
    <w:rsid w:val="006711ED"/>
    <w:rsid w:val="0067139D"/>
    <w:rsid w:val="006714A5"/>
    <w:rsid w:val="006714B1"/>
    <w:rsid w:val="006714BC"/>
    <w:rsid w:val="0067151F"/>
    <w:rsid w:val="0067152E"/>
    <w:rsid w:val="006715F4"/>
    <w:rsid w:val="00671704"/>
    <w:rsid w:val="006717E5"/>
    <w:rsid w:val="00671802"/>
    <w:rsid w:val="006718F6"/>
    <w:rsid w:val="006718F8"/>
    <w:rsid w:val="00671A62"/>
    <w:rsid w:val="00671ADE"/>
    <w:rsid w:val="00671AE3"/>
    <w:rsid w:val="00671B0A"/>
    <w:rsid w:val="00671BA0"/>
    <w:rsid w:val="00671C05"/>
    <w:rsid w:val="00671C30"/>
    <w:rsid w:val="00671C33"/>
    <w:rsid w:val="00671CD3"/>
    <w:rsid w:val="00671D47"/>
    <w:rsid w:val="00671DB1"/>
    <w:rsid w:val="00671DB2"/>
    <w:rsid w:val="00671EC4"/>
    <w:rsid w:val="006720D2"/>
    <w:rsid w:val="00672332"/>
    <w:rsid w:val="006724AC"/>
    <w:rsid w:val="00672539"/>
    <w:rsid w:val="00672596"/>
    <w:rsid w:val="00672599"/>
    <w:rsid w:val="006725D2"/>
    <w:rsid w:val="0067265B"/>
    <w:rsid w:val="0067268E"/>
    <w:rsid w:val="00672733"/>
    <w:rsid w:val="00672747"/>
    <w:rsid w:val="00672783"/>
    <w:rsid w:val="006727B0"/>
    <w:rsid w:val="006727F2"/>
    <w:rsid w:val="00672830"/>
    <w:rsid w:val="0067285E"/>
    <w:rsid w:val="0067286B"/>
    <w:rsid w:val="0067292B"/>
    <w:rsid w:val="00672A85"/>
    <w:rsid w:val="00672AB2"/>
    <w:rsid w:val="00672C51"/>
    <w:rsid w:val="00672C84"/>
    <w:rsid w:val="00672DA5"/>
    <w:rsid w:val="00672ECB"/>
    <w:rsid w:val="00672ED2"/>
    <w:rsid w:val="00672EE1"/>
    <w:rsid w:val="00672F0E"/>
    <w:rsid w:val="00673168"/>
    <w:rsid w:val="0067316D"/>
    <w:rsid w:val="006731E4"/>
    <w:rsid w:val="00673211"/>
    <w:rsid w:val="0067322F"/>
    <w:rsid w:val="00673283"/>
    <w:rsid w:val="00673310"/>
    <w:rsid w:val="00673353"/>
    <w:rsid w:val="0067348A"/>
    <w:rsid w:val="0067355F"/>
    <w:rsid w:val="006736D3"/>
    <w:rsid w:val="00673706"/>
    <w:rsid w:val="00673807"/>
    <w:rsid w:val="0067385F"/>
    <w:rsid w:val="00673905"/>
    <w:rsid w:val="00673999"/>
    <w:rsid w:val="00673A7B"/>
    <w:rsid w:val="00673AE2"/>
    <w:rsid w:val="00673B99"/>
    <w:rsid w:val="00673C24"/>
    <w:rsid w:val="00673DDA"/>
    <w:rsid w:val="00673DEB"/>
    <w:rsid w:val="00674150"/>
    <w:rsid w:val="00674162"/>
    <w:rsid w:val="006741F8"/>
    <w:rsid w:val="0067427C"/>
    <w:rsid w:val="006742FC"/>
    <w:rsid w:val="006743F0"/>
    <w:rsid w:val="00674481"/>
    <w:rsid w:val="006744F9"/>
    <w:rsid w:val="00674547"/>
    <w:rsid w:val="00674616"/>
    <w:rsid w:val="0067465D"/>
    <w:rsid w:val="006747E0"/>
    <w:rsid w:val="00674869"/>
    <w:rsid w:val="0067492B"/>
    <w:rsid w:val="006749E8"/>
    <w:rsid w:val="00674AAB"/>
    <w:rsid w:val="00674B24"/>
    <w:rsid w:val="00674BF8"/>
    <w:rsid w:val="00674DE7"/>
    <w:rsid w:val="00674ED8"/>
    <w:rsid w:val="00674EDB"/>
    <w:rsid w:val="00674FBE"/>
    <w:rsid w:val="00674FC4"/>
    <w:rsid w:val="0067505F"/>
    <w:rsid w:val="006750B6"/>
    <w:rsid w:val="006750C4"/>
    <w:rsid w:val="006750D4"/>
    <w:rsid w:val="0067513D"/>
    <w:rsid w:val="00675157"/>
    <w:rsid w:val="0067517B"/>
    <w:rsid w:val="00675390"/>
    <w:rsid w:val="00675560"/>
    <w:rsid w:val="00675575"/>
    <w:rsid w:val="00675645"/>
    <w:rsid w:val="006756AF"/>
    <w:rsid w:val="0067574D"/>
    <w:rsid w:val="006757A9"/>
    <w:rsid w:val="006757DA"/>
    <w:rsid w:val="00675882"/>
    <w:rsid w:val="006758CE"/>
    <w:rsid w:val="0067596C"/>
    <w:rsid w:val="00675A93"/>
    <w:rsid w:val="00675AA3"/>
    <w:rsid w:val="00675C15"/>
    <w:rsid w:val="00675CCC"/>
    <w:rsid w:val="00675CD3"/>
    <w:rsid w:val="00675CDF"/>
    <w:rsid w:val="00675DCD"/>
    <w:rsid w:val="00675DEA"/>
    <w:rsid w:val="00675ED0"/>
    <w:rsid w:val="00675EE5"/>
    <w:rsid w:val="00675F5A"/>
    <w:rsid w:val="00675F79"/>
    <w:rsid w:val="00675F93"/>
    <w:rsid w:val="00675FE0"/>
    <w:rsid w:val="0067605E"/>
    <w:rsid w:val="0067607D"/>
    <w:rsid w:val="00676140"/>
    <w:rsid w:val="00676254"/>
    <w:rsid w:val="006764B6"/>
    <w:rsid w:val="0067657D"/>
    <w:rsid w:val="0067662F"/>
    <w:rsid w:val="0067668C"/>
    <w:rsid w:val="006766B8"/>
    <w:rsid w:val="00676771"/>
    <w:rsid w:val="00676840"/>
    <w:rsid w:val="00676870"/>
    <w:rsid w:val="0067687F"/>
    <w:rsid w:val="006769B0"/>
    <w:rsid w:val="006769C9"/>
    <w:rsid w:val="00676A06"/>
    <w:rsid w:val="00676A82"/>
    <w:rsid w:val="00676AB6"/>
    <w:rsid w:val="00676AF4"/>
    <w:rsid w:val="00676B17"/>
    <w:rsid w:val="00676B58"/>
    <w:rsid w:val="00676B8C"/>
    <w:rsid w:val="00676B9B"/>
    <w:rsid w:val="00676BB6"/>
    <w:rsid w:val="00676BE1"/>
    <w:rsid w:val="00676C0D"/>
    <w:rsid w:val="00676E47"/>
    <w:rsid w:val="00676E4C"/>
    <w:rsid w:val="00676F00"/>
    <w:rsid w:val="00676F67"/>
    <w:rsid w:val="00677007"/>
    <w:rsid w:val="00677032"/>
    <w:rsid w:val="006770CC"/>
    <w:rsid w:val="0067713A"/>
    <w:rsid w:val="00677183"/>
    <w:rsid w:val="0067718A"/>
    <w:rsid w:val="00677218"/>
    <w:rsid w:val="00677236"/>
    <w:rsid w:val="00677246"/>
    <w:rsid w:val="0067729F"/>
    <w:rsid w:val="00677306"/>
    <w:rsid w:val="00677524"/>
    <w:rsid w:val="006775C6"/>
    <w:rsid w:val="00677623"/>
    <w:rsid w:val="00677740"/>
    <w:rsid w:val="006777CC"/>
    <w:rsid w:val="006778E3"/>
    <w:rsid w:val="006779A5"/>
    <w:rsid w:val="00677A01"/>
    <w:rsid w:val="00677BF4"/>
    <w:rsid w:val="00677C2B"/>
    <w:rsid w:val="00677D06"/>
    <w:rsid w:val="00677D27"/>
    <w:rsid w:val="00677D29"/>
    <w:rsid w:val="00677DC1"/>
    <w:rsid w:val="00677E56"/>
    <w:rsid w:val="00677F23"/>
    <w:rsid w:val="00677F50"/>
    <w:rsid w:val="00677F56"/>
    <w:rsid w:val="00677F5B"/>
    <w:rsid w:val="006801F0"/>
    <w:rsid w:val="00680210"/>
    <w:rsid w:val="0068027F"/>
    <w:rsid w:val="006802C6"/>
    <w:rsid w:val="0068033F"/>
    <w:rsid w:val="006804FC"/>
    <w:rsid w:val="00680519"/>
    <w:rsid w:val="0068059A"/>
    <w:rsid w:val="006805C2"/>
    <w:rsid w:val="006805DD"/>
    <w:rsid w:val="0068068A"/>
    <w:rsid w:val="00680694"/>
    <w:rsid w:val="00680730"/>
    <w:rsid w:val="0068085A"/>
    <w:rsid w:val="00680875"/>
    <w:rsid w:val="006808C5"/>
    <w:rsid w:val="0068096D"/>
    <w:rsid w:val="00680AC7"/>
    <w:rsid w:val="00680AFD"/>
    <w:rsid w:val="00680BEE"/>
    <w:rsid w:val="00680CB8"/>
    <w:rsid w:val="00680DBC"/>
    <w:rsid w:val="00680E44"/>
    <w:rsid w:val="00680F3F"/>
    <w:rsid w:val="006810FA"/>
    <w:rsid w:val="0068116B"/>
    <w:rsid w:val="00681199"/>
    <w:rsid w:val="00681409"/>
    <w:rsid w:val="006814D5"/>
    <w:rsid w:val="00681511"/>
    <w:rsid w:val="00681606"/>
    <w:rsid w:val="00681686"/>
    <w:rsid w:val="006816E3"/>
    <w:rsid w:val="0068180F"/>
    <w:rsid w:val="00681868"/>
    <w:rsid w:val="00681898"/>
    <w:rsid w:val="00681956"/>
    <w:rsid w:val="00681966"/>
    <w:rsid w:val="006819C1"/>
    <w:rsid w:val="00681B3D"/>
    <w:rsid w:val="00681B9C"/>
    <w:rsid w:val="00681D1F"/>
    <w:rsid w:val="00681E03"/>
    <w:rsid w:val="00681E11"/>
    <w:rsid w:val="00681F3E"/>
    <w:rsid w:val="00681F4D"/>
    <w:rsid w:val="0068207A"/>
    <w:rsid w:val="0068211E"/>
    <w:rsid w:val="00682160"/>
    <w:rsid w:val="0068223D"/>
    <w:rsid w:val="00682258"/>
    <w:rsid w:val="0068225D"/>
    <w:rsid w:val="006823DD"/>
    <w:rsid w:val="0068241C"/>
    <w:rsid w:val="006824F6"/>
    <w:rsid w:val="00682506"/>
    <w:rsid w:val="00682588"/>
    <w:rsid w:val="00682607"/>
    <w:rsid w:val="00682609"/>
    <w:rsid w:val="0068267F"/>
    <w:rsid w:val="00682762"/>
    <w:rsid w:val="0068280F"/>
    <w:rsid w:val="0068282E"/>
    <w:rsid w:val="0068283C"/>
    <w:rsid w:val="00682907"/>
    <w:rsid w:val="00682AA6"/>
    <w:rsid w:val="00682B1C"/>
    <w:rsid w:val="00682BCA"/>
    <w:rsid w:val="00682BEC"/>
    <w:rsid w:val="00682C3D"/>
    <w:rsid w:val="00682C79"/>
    <w:rsid w:val="00682DF2"/>
    <w:rsid w:val="00682EED"/>
    <w:rsid w:val="00682F22"/>
    <w:rsid w:val="00682F31"/>
    <w:rsid w:val="0068304F"/>
    <w:rsid w:val="00683405"/>
    <w:rsid w:val="006834A0"/>
    <w:rsid w:val="0068357B"/>
    <w:rsid w:val="00683625"/>
    <w:rsid w:val="00683649"/>
    <w:rsid w:val="0068365C"/>
    <w:rsid w:val="00683661"/>
    <w:rsid w:val="00683669"/>
    <w:rsid w:val="006836A9"/>
    <w:rsid w:val="006836E9"/>
    <w:rsid w:val="006838FA"/>
    <w:rsid w:val="0068397E"/>
    <w:rsid w:val="006839F3"/>
    <w:rsid w:val="00683BBB"/>
    <w:rsid w:val="00683CAA"/>
    <w:rsid w:val="00683CC3"/>
    <w:rsid w:val="00683D29"/>
    <w:rsid w:val="00683D5F"/>
    <w:rsid w:val="00683DAD"/>
    <w:rsid w:val="00683EBA"/>
    <w:rsid w:val="00683EF4"/>
    <w:rsid w:val="00683F3A"/>
    <w:rsid w:val="00684007"/>
    <w:rsid w:val="0068401E"/>
    <w:rsid w:val="006840E2"/>
    <w:rsid w:val="00684124"/>
    <w:rsid w:val="00684130"/>
    <w:rsid w:val="006841DB"/>
    <w:rsid w:val="006841E7"/>
    <w:rsid w:val="00684208"/>
    <w:rsid w:val="00684213"/>
    <w:rsid w:val="00684323"/>
    <w:rsid w:val="0068432C"/>
    <w:rsid w:val="0068435E"/>
    <w:rsid w:val="0068436F"/>
    <w:rsid w:val="006843E2"/>
    <w:rsid w:val="0068441D"/>
    <w:rsid w:val="0068462F"/>
    <w:rsid w:val="00684675"/>
    <w:rsid w:val="00684762"/>
    <w:rsid w:val="006847C5"/>
    <w:rsid w:val="006848F0"/>
    <w:rsid w:val="0068497D"/>
    <w:rsid w:val="00684AC8"/>
    <w:rsid w:val="00684B0A"/>
    <w:rsid w:val="00684BED"/>
    <w:rsid w:val="00684C18"/>
    <w:rsid w:val="00684C4A"/>
    <w:rsid w:val="00684CCB"/>
    <w:rsid w:val="00684D8B"/>
    <w:rsid w:val="00684DAD"/>
    <w:rsid w:val="00684DF1"/>
    <w:rsid w:val="00684F53"/>
    <w:rsid w:val="00684FCD"/>
    <w:rsid w:val="0068505E"/>
    <w:rsid w:val="00685253"/>
    <w:rsid w:val="0068534C"/>
    <w:rsid w:val="00685398"/>
    <w:rsid w:val="0068543E"/>
    <w:rsid w:val="0068546D"/>
    <w:rsid w:val="00685488"/>
    <w:rsid w:val="0068556F"/>
    <w:rsid w:val="006856EF"/>
    <w:rsid w:val="0068573B"/>
    <w:rsid w:val="006859D1"/>
    <w:rsid w:val="006859EE"/>
    <w:rsid w:val="00685AEF"/>
    <w:rsid w:val="00685B0B"/>
    <w:rsid w:val="00685BAC"/>
    <w:rsid w:val="00685D06"/>
    <w:rsid w:val="00685D18"/>
    <w:rsid w:val="00685E55"/>
    <w:rsid w:val="00685E86"/>
    <w:rsid w:val="00685E88"/>
    <w:rsid w:val="00685F6A"/>
    <w:rsid w:val="00685FE5"/>
    <w:rsid w:val="0068609D"/>
    <w:rsid w:val="006860A8"/>
    <w:rsid w:val="00686124"/>
    <w:rsid w:val="006861F3"/>
    <w:rsid w:val="006862D5"/>
    <w:rsid w:val="006863C3"/>
    <w:rsid w:val="006863C9"/>
    <w:rsid w:val="00686423"/>
    <w:rsid w:val="0068653E"/>
    <w:rsid w:val="006866D9"/>
    <w:rsid w:val="0068691F"/>
    <w:rsid w:val="00686AD0"/>
    <w:rsid w:val="00686AFA"/>
    <w:rsid w:val="00686B7C"/>
    <w:rsid w:val="00686C2D"/>
    <w:rsid w:val="00686DB7"/>
    <w:rsid w:val="00686E4B"/>
    <w:rsid w:val="00686F04"/>
    <w:rsid w:val="00686F14"/>
    <w:rsid w:val="00686F59"/>
    <w:rsid w:val="00686F74"/>
    <w:rsid w:val="00686F9D"/>
    <w:rsid w:val="00686FB7"/>
    <w:rsid w:val="00687036"/>
    <w:rsid w:val="00687069"/>
    <w:rsid w:val="0068706E"/>
    <w:rsid w:val="0068708A"/>
    <w:rsid w:val="006870B5"/>
    <w:rsid w:val="006872BF"/>
    <w:rsid w:val="00687329"/>
    <w:rsid w:val="0068735F"/>
    <w:rsid w:val="00687381"/>
    <w:rsid w:val="006873D4"/>
    <w:rsid w:val="0068746A"/>
    <w:rsid w:val="00687482"/>
    <w:rsid w:val="00687489"/>
    <w:rsid w:val="006875C2"/>
    <w:rsid w:val="006875D1"/>
    <w:rsid w:val="006875D3"/>
    <w:rsid w:val="00687711"/>
    <w:rsid w:val="00687995"/>
    <w:rsid w:val="00687A27"/>
    <w:rsid w:val="00687A29"/>
    <w:rsid w:val="00687AAB"/>
    <w:rsid w:val="00687B05"/>
    <w:rsid w:val="00687B25"/>
    <w:rsid w:val="00687B5D"/>
    <w:rsid w:val="00687C31"/>
    <w:rsid w:val="00687D46"/>
    <w:rsid w:val="00687D87"/>
    <w:rsid w:val="00687E33"/>
    <w:rsid w:val="00687E4B"/>
    <w:rsid w:val="00687ED5"/>
    <w:rsid w:val="00687EF7"/>
    <w:rsid w:val="00687F70"/>
    <w:rsid w:val="00687FD6"/>
    <w:rsid w:val="0069008D"/>
    <w:rsid w:val="006900F9"/>
    <w:rsid w:val="00690137"/>
    <w:rsid w:val="00690151"/>
    <w:rsid w:val="00690196"/>
    <w:rsid w:val="006902B5"/>
    <w:rsid w:val="0069037C"/>
    <w:rsid w:val="006903A3"/>
    <w:rsid w:val="006903F2"/>
    <w:rsid w:val="0069042F"/>
    <w:rsid w:val="00690480"/>
    <w:rsid w:val="0069049E"/>
    <w:rsid w:val="006904F6"/>
    <w:rsid w:val="0069051E"/>
    <w:rsid w:val="0069053B"/>
    <w:rsid w:val="00690569"/>
    <w:rsid w:val="006905F0"/>
    <w:rsid w:val="00690805"/>
    <w:rsid w:val="006909B9"/>
    <w:rsid w:val="00690A12"/>
    <w:rsid w:val="00690A24"/>
    <w:rsid w:val="00690A67"/>
    <w:rsid w:val="00690B57"/>
    <w:rsid w:val="00690BA6"/>
    <w:rsid w:val="00690C65"/>
    <w:rsid w:val="00690D8E"/>
    <w:rsid w:val="00690F40"/>
    <w:rsid w:val="00690F78"/>
    <w:rsid w:val="00691132"/>
    <w:rsid w:val="0069114A"/>
    <w:rsid w:val="006911C7"/>
    <w:rsid w:val="00691348"/>
    <w:rsid w:val="006913BE"/>
    <w:rsid w:val="006916B5"/>
    <w:rsid w:val="00691725"/>
    <w:rsid w:val="00691776"/>
    <w:rsid w:val="00691808"/>
    <w:rsid w:val="0069180D"/>
    <w:rsid w:val="00691915"/>
    <w:rsid w:val="0069193F"/>
    <w:rsid w:val="00691A26"/>
    <w:rsid w:val="00691A2D"/>
    <w:rsid w:val="00691B7D"/>
    <w:rsid w:val="00691CB8"/>
    <w:rsid w:val="00691D03"/>
    <w:rsid w:val="00691DAB"/>
    <w:rsid w:val="00691E98"/>
    <w:rsid w:val="00691EEB"/>
    <w:rsid w:val="00691F0E"/>
    <w:rsid w:val="00691FA7"/>
    <w:rsid w:val="00692002"/>
    <w:rsid w:val="00692084"/>
    <w:rsid w:val="00692087"/>
    <w:rsid w:val="0069209D"/>
    <w:rsid w:val="006920AE"/>
    <w:rsid w:val="006920F3"/>
    <w:rsid w:val="0069211E"/>
    <w:rsid w:val="00692217"/>
    <w:rsid w:val="006923C3"/>
    <w:rsid w:val="00692412"/>
    <w:rsid w:val="006925B6"/>
    <w:rsid w:val="006925F9"/>
    <w:rsid w:val="00692676"/>
    <w:rsid w:val="0069269E"/>
    <w:rsid w:val="0069277B"/>
    <w:rsid w:val="00692799"/>
    <w:rsid w:val="006927CA"/>
    <w:rsid w:val="006927F9"/>
    <w:rsid w:val="006928F2"/>
    <w:rsid w:val="0069292D"/>
    <w:rsid w:val="006929A4"/>
    <w:rsid w:val="006929A8"/>
    <w:rsid w:val="00692A0D"/>
    <w:rsid w:val="00692A2B"/>
    <w:rsid w:val="00692B2D"/>
    <w:rsid w:val="00692C1D"/>
    <w:rsid w:val="00692C51"/>
    <w:rsid w:val="00693068"/>
    <w:rsid w:val="0069322E"/>
    <w:rsid w:val="0069323D"/>
    <w:rsid w:val="0069333E"/>
    <w:rsid w:val="006933A5"/>
    <w:rsid w:val="0069343C"/>
    <w:rsid w:val="0069346D"/>
    <w:rsid w:val="006934DD"/>
    <w:rsid w:val="006935F8"/>
    <w:rsid w:val="006936C7"/>
    <w:rsid w:val="0069379B"/>
    <w:rsid w:val="006937F1"/>
    <w:rsid w:val="00693896"/>
    <w:rsid w:val="0069394C"/>
    <w:rsid w:val="00693B5B"/>
    <w:rsid w:val="00693BA7"/>
    <w:rsid w:val="00693BFC"/>
    <w:rsid w:val="00693C3B"/>
    <w:rsid w:val="00693DDF"/>
    <w:rsid w:val="00693DEC"/>
    <w:rsid w:val="00693DF9"/>
    <w:rsid w:val="00693E87"/>
    <w:rsid w:val="00694061"/>
    <w:rsid w:val="006940C7"/>
    <w:rsid w:val="00694101"/>
    <w:rsid w:val="00694116"/>
    <w:rsid w:val="00694134"/>
    <w:rsid w:val="0069418D"/>
    <w:rsid w:val="006942EB"/>
    <w:rsid w:val="00694313"/>
    <w:rsid w:val="0069438C"/>
    <w:rsid w:val="0069438E"/>
    <w:rsid w:val="00694471"/>
    <w:rsid w:val="006945DA"/>
    <w:rsid w:val="006945ED"/>
    <w:rsid w:val="006946DE"/>
    <w:rsid w:val="006946FA"/>
    <w:rsid w:val="006947D4"/>
    <w:rsid w:val="0069484C"/>
    <w:rsid w:val="0069485A"/>
    <w:rsid w:val="00694A47"/>
    <w:rsid w:val="00694A7C"/>
    <w:rsid w:val="00694A9C"/>
    <w:rsid w:val="00694AC4"/>
    <w:rsid w:val="00694AC7"/>
    <w:rsid w:val="00694D74"/>
    <w:rsid w:val="00694DAB"/>
    <w:rsid w:val="00694DB5"/>
    <w:rsid w:val="00694DD6"/>
    <w:rsid w:val="00694DEE"/>
    <w:rsid w:val="00695093"/>
    <w:rsid w:val="006950E7"/>
    <w:rsid w:val="00695354"/>
    <w:rsid w:val="00695414"/>
    <w:rsid w:val="006954C1"/>
    <w:rsid w:val="00695520"/>
    <w:rsid w:val="0069553E"/>
    <w:rsid w:val="006955F9"/>
    <w:rsid w:val="00695682"/>
    <w:rsid w:val="00695972"/>
    <w:rsid w:val="00695A7E"/>
    <w:rsid w:val="00695A94"/>
    <w:rsid w:val="00695B57"/>
    <w:rsid w:val="00695C5B"/>
    <w:rsid w:val="00695CC5"/>
    <w:rsid w:val="00695CE7"/>
    <w:rsid w:val="00695D76"/>
    <w:rsid w:val="00695DA0"/>
    <w:rsid w:val="00695E2E"/>
    <w:rsid w:val="00695F96"/>
    <w:rsid w:val="00695FCF"/>
    <w:rsid w:val="00696007"/>
    <w:rsid w:val="006960FB"/>
    <w:rsid w:val="00696225"/>
    <w:rsid w:val="006962A2"/>
    <w:rsid w:val="006963EC"/>
    <w:rsid w:val="0069641B"/>
    <w:rsid w:val="0069643A"/>
    <w:rsid w:val="0069645C"/>
    <w:rsid w:val="00696461"/>
    <w:rsid w:val="00696523"/>
    <w:rsid w:val="00696664"/>
    <w:rsid w:val="006966D1"/>
    <w:rsid w:val="006966F0"/>
    <w:rsid w:val="006966F5"/>
    <w:rsid w:val="00696766"/>
    <w:rsid w:val="006967A1"/>
    <w:rsid w:val="00696925"/>
    <w:rsid w:val="00696AA8"/>
    <w:rsid w:val="00696C06"/>
    <w:rsid w:val="00696D2A"/>
    <w:rsid w:val="00696D60"/>
    <w:rsid w:val="00696E27"/>
    <w:rsid w:val="00696E63"/>
    <w:rsid w:val="00696E87"/>
    <w:rsid w:val="00696FB9"/>
    <w:rsid w:val="00697055"/>
    <w:rsid w:val="00697270"/>
    <w:rsid w:val="00697296"/>
    <w:rsid w:val="006972A3"/>
    <w:rsid w:val="006972AA"/>
    <w:rsid w:val="0069732C"/>
    <w:rsid w:val="0069737E"/>
    <w:rsid w:val="0069740A"/>
    <w:rsid w:val="006974C9"/>
    <w:rsid w:val="006974F9"/>
    <w:rsid w:val="0069751B"/>
    <w:rsid w:val="0069757B"/>
    <w:rsid w:val="006977FD"/>
    <w:rsid w:val="00697A64"/>
    <w:rsid w:val="00697AA2"/>
    <w:rsid w:val="00697AA5"/>
    <w:rsid w:val="00697AC0"/>
    <w:rsid w:val="00697C37"/>
    <w:rsid w:val="00697C8A"/>
    <w:rsid w:val="00697CBA"/>
    <w:rsid w:val="00697F24"/>
    <w:rsid w:val="00697F37"/>
    <w:rsid w:val="00697F93"/>
    <w:rsid w:val="00697F95"/>
    <w:rsid w:val="00697FD0"/>
    <w:rsid w:val="00697FD8"/>
    <w:rsid w:val="006A0004"/>
    <w:rsid w:val="006A0035"/>
    <w:rsid w:val="006A01B9"/>
    <w:rsid w:val="006A01E0"/>
    <w:rsid w:val="006A01E5"/>
    <w:rsid w:val="006A01F7"/>
    <w:rsid w:val="006A021A"/>
    <w:rsid w:val="006A0352"/>
    <w:rsid w:val="006A044E"/>
    <w:rsid w:val="006A04DC"/>
    <w:rsid w:val="006A0573"/>
    <w:rsid w:val="006A0586"/>
    <w:rsid w:val="006A0596"/>
    <w:rsid w:val="006A0603"/>
    <w:rsid w:val="006A066F"/>
    <w:rsid w:val="006A0682"/>
    <w:rsid w:val="006A06BE"/>
    <w:rsid w:val="006A08AC"/>
    <w:rsid w:val="006A0953"/>
    <w:rsid w:val="006A0986"/>
    <w:rsid w:val="006A0A84"/>
    <w:rsid w:val="006A0CCC"/>
    <w:rsid w:val="006A0CE1"/>
    <w:rsid w:val="006A0D50"/>
    <w:rsid w:val="006A0DD9"/>
    <w:rsid w:val="006A0E08"/>
    <w:rsid w:val="006A0FE5"/>
    <w:rsid w:val="006A1049"/>
    <w:rsid w:val="006A10AD"/>
    <w:rsid w:val="006A1155"/>
    <w:rsid w:val="006A11C1"/>
    <w:rsid w:val="006A11D4"/>
    <w:rsid w:val="006A11E1"/>
    <w:rsid w:val="006A1291"/>
    <w:rsid w:val="006A12AD"/>
    <w:rsid w:val="006A12C2"/>
    <w:rsid w:val="006A12DF"/>
    <w:rsid w:val="006A1345"/>
    <w:rsid w:val="006A134B"/>
    <w:rsid w:val="006A145E"/>
    <w:rsid w:val="006A148A"/>
    <w:rsid w:val="006A1781"/>
    <w:rsid w:val="006A1787"/>
    <w:rsid w:val="006A17BD"/>
    <w:rsid w:val="006A17CB"/>
    <w:rsid w:val="006A1826"/>
    <w:rsid w:val="006A1888"/>
    <w:rsid w:val="006A1935"/>
    <w:rsid w:val="006A19A4"/>
    <w:rsid w:val="006A19B8"/>
    <w:rsid w:val="006A1A15"/>
    <w:rsid w:val="006A1A79"/>
    <w:rsid w:val="006A1AA4"/>
    <w:rsid w:val="006A1B10"/>
    <w:rsid w:val="006A1B6C"/>
    <w:rsid w:val="006A1C38"/>
    <w:rsid w:val="006A1CAB"/>
    <w:rsid w:val="006A1CEE"/>
    <w:rsid w:val="006A1DDD"/>
    <w:rsid w:val="006A1E36"/>
    <w:rsid w:val="006A1E65"/>
    <w:rsid w:val="006A1ECD"/>
    <w:rsid w:val="006A1ED8"/>
    <w:rsid w:val="006A1F92"/>
    <w:rsid w:val="006A2005"/>
    <w:rsid w:val="006A2022"/>
    <w:rsid w:val="006A20CC"/>
    <w:rsid w:val="006A2177"/>
    <w:rsid w:val="006A21D7"/>
    <w:rsid w:val="006A228A"/>
    <w:rsid w:val="006A2294"/>
    <w:rsid w:val="006A22A7"/>
    <w:rsid w:val="006A22C6"/>
    <w:rsid w:val="006A2324"/>
    <w:rsid w:val="006A243D"/>
    <w:rsid w:val="006A2487"/>
    <w:rsid w:val="006A24CC"/>
    <w:rsid w:val="006A24CF"/>
    <w:rsid w:val="006A24FB"/>
    <w:rsid w:val="006A24FE"/>
    <w:rsid w:val="006A2641"/>
    <w:rsid w:val="006A2669"/>
    <w:rsid w:val="006A26D2"/>
    <w:rsid w:val="006A26DB"/>
    <w:rsid w:val="006A2714"/>
    <w:rsid w:val="006A2799"/>
    <w:rsid w:val="006A2858"/>
    <w:rsid w:val="006A2877"/>
    <w:rsid w:val="006A297B"/>
    <w:rsid w:val="006A2A55"/>
    <w:rsid w:val="006A2C33"/>
    <w:rsid w:val="006A2C66"/>
    <w:rsid w:val="006A2D30"/>
    <w:rsid w:val="006A2F1A"/>
    <w:rsid w:val="006A2F21"/>
    <w:rsid w:val="006A2F33"/>
    <w:rsid w:val="006A2FDA"/>
    <w:rsid w:val="006A312E"/>
    <w:rsid w:val="006A3148"/>
    <w:rsid w:val="006A338B"/>
    <w:rsid w:val="006A3400"/>
    <w:rsid w:val="006A34CC"/>
    <w:rsid w:val="006A3532"/>
    <w:rsid w:val="006A356B"/>
    <w:rsid w:val="006A3585"/>
    <w:rsid w:val="006A375F"/>
    <w:rsid w:val="006A3782"/>
    <w:rsid w:val="006A3840"/>
    <w:rsid w:val="006A3893"/>
    <w:rsid w:val="006A38B5"/>
    <w:rsid w:val="006A394B"/>
    <w:rsid w:val="006A3A8C"/>
    <w:rsid w:val="006A3ABA"/>
    <w:rsid w:val="006A3DC3"/>
    <w:rsid w:val="006A3DCD"/>
    <w:rsid w:val="006A3EE6"/>
    <w:rsid w:val="006A3F82"/>
    <w:rsid w:val="006A3F92"/>
    <w:rsid w:val="006A4074"/>
    <w:rsid w:val="006A41B3"/>
    <w:rsid w:val="006A41F0"/>
    <w:rsid w:val="006A4206"/>
    <w:rsid w:val="006A4229"/>
    <w:rsid w:val="006A4232"/>
    <w:rsid w:val="006A4373"/>
    <w:rsid w:val="006A4484"/>
    <w:rsid w:val="006A44B4"/>
    <w:rsid w:val="006A45CF"/>
    <w:rsid w:val="006A45DA"/>
    <w:rsid w:val="006A463D"/>
    <w:rsid w:val="006A46C5"/>
    <w:rsid w:val="006A4759"/>
    <w:rsid w:val="006A47C4"/>
    <w:rsid w:val="006A4854"/>
    <w:rsid w:val="006A4865"/>
    <w:rsid w:val="006A4961"/>
    <w:rsid w:val="006A49C0"/>
    <w:rsid w:val="006A49E1"/>
    <w:rsid w:val="006A4B8B"/>
    <w:rsid w:val="006A4C31"/>
    <w:rsid w:val="006A4C9D"/>
    <w:rsid w:val="006A4CB9"/>
    <w:rsid w:val="006A4D33"/>
    <w:rsid w:val="006A4DC8"/>
    <w:rsid w:val="006A4E45"/>
    <w:rsid w:val="006A4E56"/>
    <w:rsid w:val="006A4F30"/>
    <w:rsid w:val="006A4F85"/>
    <w:rsid w:val="006A4FAA"/>
    <w:rsid w:val="006A513E"/>
    <w:rsid w:val="006A51B4"/>
    <w:rsid w:val="006A5304"/>
    <w:rsid w:val="006A53B3"/>
    <w:rsid w:val="006A53E4"/>
    <w:rsid w:val="006A5510"/>
    <w:rsid w:val="006A560C"/>
    <w:rsid w:val="006A56B3"/>
    <w:rsid w:val="006A56FB"/>
    <w:rsid w:val="006A5765"/>
    <w:rsid w:val="006A57E4"/>
    <w:rsid w:val="006A5841"/>
    <w:rsid w:val="006A58A7"/>
    <w:rsid w:val="006A58B8"/>
    <w:rsid w:val="006A58BB"/>
    <w:rsid w:val="006A5975"/>
    <w:rsid w:val="006A598B"/>
    <w:rsid w:val="006A59FD"/>
    <w:rsid w:val="006A5A7C"/>
    <w:rsid w:val="006A5AED"/>
    <w:rsid w:val="006A5C2A"/>
    <w:rsid w:val="006A5C94"/>
    <w:rsid w:val="006A5D01"/>
    <w:rsid w:val="006A5D4B"/>
    <w:rsid w:val="006A5E8E"/>
    <w:rsid w:val="006A5E93"/>
    <w:rsid w:val="006A600B"/>
    <w:rsid w:val="006A608C"/>
    <w:rsid w:val="006A60A7"/>
    <w:rsid w:val="006A61E8"/>
    <w:rsid w:val="006A62E7"/>
    <w:rsid w:val="006A6415"/>
    <w:rsid w:val="006A6579"/>
    <w:rsid w:val="006A658E"/>
    <w:rsid w:val="006A664C"/>
    <w:rsid w:val="006A6797"/>
    <w:rsid w:val="006A67BB"/>
    <w:rsid w:val="006A689D"/>
    <w:rsid w:val="006A68BC"/>
    <w:rsid w:val="006A692D"/>
    <w:rsid w:val="006A6935"/>
    <w:rsid w:val="006A698C"/>
    <w:rsid w:val="006A69F9"/>
    <w:rsid w:val="006A6ABC"/>
    <w:rsid w:val="006A6BE9"/>
    <w:rsid w:val="006A6C58"/>
    <w:rsid w:val="006A6C85"/>
    <w:rsid w:val="006A6CC2"/>
    <w:rsid w:val="006A6D07"/>
    <w:rsid w:val="006A6E59"/>
    <w:rsid w:val="006A6EE0"/>
    <w:rsid w:val="006A6F4F"/>
    <w:rsid w:val="006A6F52"/>
    <w:rsid w:val="006A6FC8"/>
    <w:rsid w:val="006A70C5"/>
    <w:rsid w:val="006A712D"/>
    <w:rsid w:val="006A7191"/>
    <w:rsid w:val="006A72A1"/>
    <w:rsid w:val="006A73F2"/>
    <w:rsid w:val="006A7407"/>
    <w:rsid w:val="006A745A"/>
    <w:rsid w:val="006A7506"/>
    <w:rsid w:val="006A7508"/>
    <w:rsid w:val="006A7544"/>
    <w:rsid w:val="006A7585"/>
    <w:rsid w:val="006A7592"/>
    <w:rsid w:val="006A7618"/>
    <w:rsid w:val="006A777B"/>
    <w:rsid w:val="006A77D3"/>
    <w:rsid w:val="006A7934"/>
    <w:rsid w:val="006A7965"/>
    <w:rsid w:val="006A796C"/>
    <w:rsid w:val="006A7AA6"/>
    <w:rsid w:val="006A7AD9"/>
    <w:rsid w:val="006A7AEF"/>
    <w:rsid w:val="006A7AF1"/>
    <w:rsid w:val="006A7D28"/>
    <w:rsid w:val="006A7DE3"/>
    <w:rsid w:val="006A7EFC"/>
    <w:rsid w:val="006A7FD5"/>
    <w:rsid w:val="006B00A3"/>
    <w:rsid w:val="006B00DF"/>
    <w:rsid w:val="006B01B5"/>
    <w:rsid w:val="006B01BE"/>
    <w:rsid w:val="006B0236"/>
    <w:rsid w:val="006B027D"/>
    <w:rsid w:val="006B02A6"/>
    <w:rsid w:val="006B030D"/>
    <w:rsid w:val="006B0373"/>
    <w:rsid w:val="006B04FA"/>
    <w:rsid w:val="006B050E"/>
    <w:rsid w:val="006B056F"/>
    <w:rsid w:val="006B0671"/>
    <w:rsid w:val="006B0675"/>
    <w:rsid w:val="006B06CA"/>
    <w:rsid w:val="006B06DA"/>
    <w:rsid w:val="006B06E7"/>
    <w:rsid w:val="006B07B6"/>
    <w:rsid w:val="006B0898"/>
    <w:rsid w:val="006B08DD"/>
    <w:rsid w:val="006B0A04"/>
    <w:rsid w:val="006B0A12"/>
    <w:rsid w:val="006B0A14"/>
    <w:rsid w:val="006B0A4C"/>
    <w:rsid w:val="006B0A9E"/>
    <w:rsid w:val="006B0AB6"/>
    <w:rsid w:val="006B0AB8"/>
    <w:rsid w:val="006B0C04"/>
    <w:rsid w:val="006B0CE2"/>
    <w:rsid w:val="006B0E3B"/>
    <w:rsid w:val="006B0E3D"/>
    <w:rsid w:val="006B0EAD"/>
    <w:rsid w:val="006B0F1B"/>
    <w:rsid w:val="006B0FE5"/>
    <w:rsid w:val="006B0FF2"/>
    <w:rsid w:val="006B0FFF"/>
    <w:rsid w:val="006B107E"/>
    <w:rsid w:val="006B11B2"/>
    <w:rsid w:val="006B12E7"/>
    <w:rsid w:val="006B13E9"/>
    <w:rsid w:val="006B1497"/>
    <w:rsid w:val="006B14D5"/>
    <w:rsid w:val="006B1609"/>
    <w:rsid w:val="006B166D"/>
    <w:rsid w:val="006B1775"/>
    <w:rsid w:val="006B17A4"/>
    <w:rsid w:val="006B1811"/>
    <w:rsid w:val="006B18D4"/>
    <w:rsid w:val="006B1927"/>
    <w:rsid w:val="006B1A24"/>
    <w:rsid w:val="006B1A37"/>
    <w:rsid w:val="006B1B5C"/>
    <w:rsid w:val="006B1C45"/>
    <w:rsid w:val="006B1C57"/>
    <w:rsid w:val="006B1D25"/>
    <w:rsid w:val="006B1D5A"/>
    <w:rsid w:val="006B1EA3"/>
    <w:rsid w:val="006B1ECC"/>
    <w:rsid w:val="006B2124"/>
    <w:rsid w:val="006B2153"/>
    <w:rsid w:val="006B216A"/>
    <w:rsid w:val="006B21C5"/>
    <w:rsid w:val="006B224A"/>
    <w:rsid w:val="006B224E"/>
    <w:rsid w:val="006B2261"/>
    <w:rsid w:val="006B2278"/>
    <w:rsid w:val="006B2287"/>
    <w:rsid w:val="006B2298"/>
    <w:rsid w:val="006B22E8"/>
    <w:rsid w:val="006B22F9"/>
    <w:rsid w:val="006B233F"/>
    <w:rsid w:val="006B2360"/>
    <w:rsid w:val="006B2409"/>
    <w:rsid w:val="006B2427"/>
    <w:rsid w:val="006B24E8"/>
    <w:rsid w:val="006B2563"/>
    <w:rsid w:val="006B25AC"/>
    <w:rsid w:val="006B26B9"/>
    <w:rsid w:val="006B26D7"/>
    <w:rsid w:val="006B2702"/>
    <w:rsid w:val="006B2837"/>
    <w:rsid w:val="006B28A0"/>
    <w:rsid w:val="006B2999"/>
    <w:rsid w:val="006B2C2A"/>
    <w:rsid w:val="006B2C41"/>
    <w:rsid w:val="006B2D31"/>
    <w:rsid w:val="006B2D3C"/>
    <w:rsid w:val="006B2D53"/>
    <w:rsid w:val="006B2D5D"/>
    <w:rsid w:val="006B2E37"/>
    <w:rsid w:val="006B2FEC"/>
    <w:rsid w:val="006B303C"/>
    <w:rsid w:val="006B3136"/>
    <w:rsid w:val="006B3161"/>
    <w:rsid w:val="006B31D2"/>
    <w:rsid w:val="006B322B"/>
    <w:rsid w:val="006B323E"/>
    <w:rsid w:val="006B32ED"/>
    <w:rsid w:val="006B33A0"/>
    <w:rsid w:val="006B33BE"/>
    <w:rsid w:val="006B344E"/>
    <w:rsid w:val="006B345A"/>
    <w:rsid w:val="006B36DA"/>
    <w:rsid w:val="006B36EE"/>
    <w:rsid w:val="006B370E"/>
    <w:rsid w:val="006B3733"/>
    <w:rsid w:val="006B37B5"/>
    <w:rsid w:val="006B3901"/>
    <w:rsid w:val="006B391E"/>
    <w:rsid w:val="006B3940"/>
    <w:rsid w:val="006B3A5B"/>
    <w:rsid w:val="006B3B10"/>
    <w:rsid w:val="006B3B97"/>
    <w:rsid w:val="006B3C43"/>
    <w:rsid w:val="006B3CC7"/>
    <w:rsid w:val="006B3D92"/>
    <w:rsid w:val="006B3DC6"/>
    <w:rsid w:val="006B3DEC"/>
    <w:rsid w:val="006B3FDE"/>
    <w:rsid w:val="006B40DA"/>
    <w:rsid w:val="006B4293"/>
    <w:rsid w:val="006B436C"/>
    <w:rsid w:val="006B43BF"/>
    <w:rsid w:val="006B44AC"/>
    <w:rsid w:val="006B44AD"/>
    <w:rsid w:val="006B4582"/>
    <w:rsid w:val="006B479D"/>
    <w:rsid w:val="006B483A"/>
    <w:rsid w:val="006B49D6"/>
    <w:rsid w:val="006B4AD4"/>
    <w:rsid w:val="006B4B32"/>
    <w:rsid w:val="006B4C09"/>
    <w:rsid w:val="006B4CDD"/>
    <w:rsid w:val="006B4D38"/>
    <w:rsid w:val="006B4D89"/>
    <w:rsid w:val="006B4E8B"/>
    <w:rsid w:val="006B4EA6"/>
    <w:rsid w:val="006B4F83"/>
    <w:rsid w:val="006B5024"/>
    <w:rsid w:val="006B513C"/>
    <w:rsid w:val="006B51AA"/>
    <w:rsid w:val="006B52D0"/>
    <w:rsid w:val="006B52E2"/>
    <w:rsid w:val="006B5310"/>
    <w:rsid w:val="006B533F"/>
    <w:rsid w:val="006B539D"/>
    <w:rsid w:val="006B5691"/>
    <w:rsid w:val="006B56DB"/>
    <w:rsid w:val="006B570E"/>
    <w:rsid w:val="006B575C"/>
    <w:rsid w:val="006B5775"/>
    <w:rsid w:val="006B5962"/>
    <w:rsid w:val="006B597A"/>
    <w:rsid w:val="006B5A3F"/>
    <w:rsid w:val="006B5A55"/>
    <w:rsid w:val="006B5A7D"/>
    <w:rsid w:val="006B5A84"/>
    <w:rsid w:val="006B5C52"/>
    <w:rsid w:val="006B5D47"/>
    <w:rsid w:val="006B5D71"/>
    <w:rsid w:val="006B5E19"/>
    <w:rsid w:val="006B602A"/>
    <w:rsid w:val="006B604E"/>
    <w:rsid w:val="006B6054"/>
    <w:rsid w:val="006B607B"/>
    <w:rsid w:val="006B6141"/>
    <w:rsid w:val="006B6458"/>
    <w:rsid w:val="006B6464"/>
    <w:rsid w:val="006B6737"/>
    <w:rsid w:val="006B684C"/>
    <w:rsid w:val="006B68A6"/>
    <w:rsid w:val="006B6941"/>
    <w:rsid w:val="006B697F"/>
    <w:rsid w:val="006B69CF"/>
    <w:rsid w:val="006B6ADE"/>
    <w:rsid w:val="006B6B39"/>
    <w:rsid w:val="006B6C28"/>
    <w:rsid w:val="006B6D1A"/>
    <w:rsid w:val="006B6E00"/>
    <w:rsid w:val="006B6E75"/>
    <w:rsid w:val="006B6EA2"/>
    <w:rsid w:val="006B6FD7"/>
    <w:rsid w:val="006B701B"/>
    <w:rsid w:val="006B7060"/>
    <w:rsid w:val="006B70AF"/>
    <w:rsid w:val="006B70C2"/>
    <w:rsid w:val="006B70F6"/>
    <w:rsid w:val="006B7126"/>
    <w:rsid w:val="006B7191"/>
    <w:rsid w:val="006B7195"/>
    <w:rsid w:val="006B72D3"/>
    <w:rsid w:val="006B74DF"/>
    <w:rsid w:val="006B7558"/>
    <w:rsid w:val="006B75C9"/>
    <w:rsid w:val="006B761B"/>
    <w:rsid w:val="006B76A3"/>
    <w:rsid w:val="006B76B8"/>
    <w:rsid w:val="006B770F"/>
    <w:rsid w:val="006B784F"/>
    <w:rsid w:val="006B790F"/>
    <w:rsid w:val="006B79DB"/>
    <w:rsid w:val="006B7A9B"/>
    <w:rsid w:val="006B7B84"/>
    <w:rsid w:val="006B7B94"/>
    <w:rsid w:val="006B7BD1"/>
    <w:rsid w:val="006B7C30"/>
    <w:rsid w:val="006B7CC1"/>
    <w:rsid w:val="006B7CE2"/>
    <w:rsid w:val="006B7D1F"/>
    <w:rsid w:val="006B7D9E"/>
    <w:rsid w:val="006B7DF3"/>
    <w:rsid w:val="006B7E04"/>
    <w:rsid w:val="006B7E4C"/>
    <w:rsid w:val="006B7E55"/>
    <w:rsid w:val="006B7E91"/>
    <w:rsid w:val="006B7EC6"/>
    <w:rsid w:val="006B7F06"/>
    <w:rsid w:val="006C00AF"/>
    <w:rsid w:val="006C00C2"/>
    <w:rsid w:val="006C00E8"/>
    <w:rsid w:val="006C0129"/>
    <w:rsid w:val="006C0163"/>
    <w:rsid w:val="006C0199"/>
    <w:rsid w:val="006C01A7"/>
    <w:rsid w:val="006C026B"/>
    <w:rsid w:val="006C02C9"/>
    <w:rsid w:val="006C0301"/>
    <w:rsid w:val="006C04A4"/>
    <w:rsid w:val="006C04CD"/>
    <w:rsid w:val="006C0504"/>
    <w:rsid w:val="006C050F"/>
    <w:rsid w:val="006C054D"/>
    <w:rsid w:val="006C0625"/>
    <w:rsid w:val="006C06A0"/>
    <w:rsid w:val="006C06F5"/>
    <w:rsid w:val="006C07C9"/>
    <w:rsid w:val="006C0807"/>
    <w:rsid w:val="006C0812"/>
    <w:rsid w:val="006C0831"/>
    <w:rsid w:val="006C089E"/>
    <w:rsid w:val="006C091A"/>
    <w:rsid w:val="006C09AC"/>
    <w:rsid w:val="006C09FD"/>
    <w:rsid w:val="006C0ADE"/>
    <w:rsid w:val="006C0B32"/>
    <w:rsid w:val="006C0C01"/>
    <w:rsid w:val="006C0CA6"/>
    <w:rsid w:val="006C0CD3"/>
    <w:rsid w:val="006C0CFB"/>
    <w:rsid w:val="006C0DF8"/>
    <w:rsid w:val="006C0E0D"/>
    <w:rsid w:val="006C0E16"/>
    <w:rsid w:val="006C0EB0"/>
    <w:rsid w:val="006C0F91"/>
    <w:rsid w:val="006C10A6"/>
    <w:rsid w:val="006C1130"/>
    <w:rsid w:val="006C127B"/>
    <w:rsid w:val="006C12B2"/>
    <w:rsid w:val="006C12C8"/>
    <w:rsid w:val="006C13B3"/>
    <w:rsid w:val="006C1427"/>
    <w:rsid w:val="006C143F"/>
    <w:rsid w:val="006C1446"/>
    <w:rsid w:val="006C148B"/>
    <w:rsid w:val="006C15F2"/>
    <w:rsid w:val="006C1628"/>
    <w:rsid w:val="006C1711"/>
    <w:rsid w:val="006C1734"/>
    <w:rsid w:val="006C182C"/>
    <w:rsid w:val="006C1A7B"/>
    <w:rsid w:val="006C1B71"/>
    <w:rsid w:val="006C1BAB"/>
    <w:rsid w:val="006C1D24"/>
    <w:rsid w:val="006C1D56"/>
    <w:rsid w:val="006C1E68"/>
    <w:rsid w:val="006C1E96"/>
    <w:rsid w:val="006C2041"/>
    <w:rsid w:val="006C241B"/>
    <w:rsid w:val="006C2430"/>
    <w:rsid w:val="006C2457"/>
    <w:rsid w:val="006C26AA"/>
    <w:rsid w:val="006C26DF"/>
    <w:rsid w:val="006C26E4"/>
    <w:rsid w:val="006C271F"/>
    <w:rsid w:val="006C2836"/>
    <w:rsid w:val="006C28BF"/>
    <w:rsid w:val="006C2A49"/>
    <w:rsid w:val="006C2B1F"/>
    <w:rsid w:val="006C2B7F"/>
    <w:rsid w:val="006C2E2A"/>
    <w:rsid w:val="006C2EDE"/>
    <w:rsid w:val="006C2F38"/>
    <w:rsid w:val="006C2F3F"/>
    <w:rsid w:val="006C2FC0"/>
    <w:rsid w:val="006C2FE9"/>
    <w:rsid w:val="006C3171"/>
    <w:rsid w:val="006C31EA"/>
    <w:rsid w:val="006C31EF"/>
    <w:rsid w:val="006C31F5"/>
    <w:rsid w:val="006C3285"/>
    <w:rsid w:val="006C32E2"/>
    <w:rsid w:val="006C33E8"/>
    <w:rsid w:val="006C3447"/>
    <w:rsid w:val="006C3476"/>
    <w:rsid w:val="006C3488"/>
    <w:rsid w:val="006C3493"/>
    <w:rsid w:val="006C35BC"/>
    <w:rsid w:val="006C36DD"/>
    <w:rsid w:val="006C36ED"/>
    <w:rsid w:val="006C376F"/>
    <w:rsid w:val="006C3775"/>
    <w:rsid w:val="006C37F1"/>
    <w:rsid w:val="006C38F0"/>
    <w:rsid w:val="006C398B"/>
    <w:rsid w:val="006C3A83"/>
    <w:rsid w:val="006C3AF8"/>
    <w:rsid w:val="006C3BEA"/>
    <w:rsid w:val="006C3C6D"/>
    <w:rsid w:val="006C3D9C"/>
    <w:rsid w:val="006C3E21"/>
    <w:rsid w:val="006C4060"/>
    <w:rsid w:val="006C4065"/>
    <w:rsid w:val="006C412A"/>
    <w:rsid w:val="006C4180"/>
    <w:rsid w:val="006C422C"/>
    <w:rsid w:val="006C4314"/>
    <w:rsid w:val="006C43A2"/>
    <w:rsid w:val="006C43D3"/>
    <w:rsid w:val="006C4523"/>
    <w:rsid w:val="006C4525"/>
    <w:rsid w:val="006C4538"/>
    <w:rsid w:val="006C4552"/>
    <w:rsid w:val="006C457A"/>
    <w:rsid w:val="006C467E"/>
    <w:rsid w:val="006C46E6"/>
    <w:rsid w:val="006C4703"/>
    <w:rsid w:val="006C4734"/>
    <w:rsid w:val="006C4767"/>
    <w:rsid w:val="006C47B0"/>
    <w:rsid w:val="006C490D"/>
    <w:rsid w:val="006C4B03"/>
    <w:rsid w:val="006C4B3B"/>
    <w:rsid w:val="006C4BCC"/>
    <w:rsid w:val="006C4DEA"/>
    <w:rsid w:val="006C4E66"/>
    <w:rsid w:val="006C4FCE"/>
    <w:rsid w:val="006C5038"/>
    <w:rsid w:val="006C50DF"/>
    <w:rsid w:val="006C511F"/>
    <w:rsid w:val="006C517E"/>
    <w:rsid w:val="006C51BA"/>
    <w:rsid w:val="006C51E0"/>
    <w:rsid w:val="006C52DC"/>
    <w:rsid w:val="006C53FE"/>
    <w:rsid w:val="006C55AE"/>
    <w:rsid w:val="006C56CA"/>
    <w:rsid w:val="006C57CB"/>
    <w:rsid w:val="006C5831"/>
    <w:rsid w:val="006C5906"/>
    <w:rsid w:val="006C5A36"/>
    <w:rsid w:val="006C5A76"/>
    <w:rsid w:val="006C5AAF"/>
    <w:rsid w:val="006C5AF0"/>
    <w:rsid w:val="006C5B05"/>
    <w:rsid w:val="006C5B09"/>
    <w:rsid w:val="006C5BB6"/>
    <w:rsid w:val="006C5F41"/>
    <w:rsid w:val="006C5FF9"/>
    <w:rsid w:val="006C60C3"/>
    <w:rsid w:val="006C6149"/>
    <w:rsid w:val="006C6186"/>
    <w:rsid w:val="006C62D2"/>
    <w:rsid w:val="006C6478"/>
    <w:rsid w:val="006C64C2"/>
    <w:rsid w:val="006C64CA"/>
    <w:rsid w:val="006C6673"/>
    <w:rsid w:val="006C66F1"/>
    <w:rsid w:val="006C6928"/>
    <w:rsid w:val="006C6930"/>
    <w:rsid w:val="006C6AB0"/>
    <w:rsid w:val="006C6B0E"/>
    <w:rsid w:val="006C6BAE"/>
    <w:rsid w:val="006C6BCD"/>
    <w:rsid w:val="006C6C1D"/>
    <w:rsid w:val="006C6D28"/>
    <w:rsid w:val="006C6DBB"/>
    <w:rsid w:val="006C6E28"/>
    <w:rsid w:val="006C6E67"/>
    <w:rsid w:val="006C6E72"/>
    <w:rsid w:val="006C6E98"/>
    <w:rsid w:val="006C6EB6"/>
    <w:rsid w:val="006C7005"/>
    <w:rsid w:val="006C7010"/>
    <w:rsid w:val="006C7061"/>
    <w:rsid w:val="006C708B"/>
    <w:rsid w:val="006C711C"/>
    <w:rsid w:val="006C7151"/>
    <w:rsid w:val="006C7195"/>
    <w:rsid w:val="006C7245"/>
    <w:rsid w:val="006C72E7"/>
    <w:rsid w:val="006C72EF"/>
    <w:rsid w:val="006C7360"/>
    <w:rsid w:val="006C7370"/>
    <w:rsid w:val="006C7498"/>
    <w:rsid w:val="006C7530"/>
    <w:rsid w:val="006C766E"/>
    <w:rsid w:val="006C7753"/>
    <w:rsid w:val="006C7790"/>
    <w:rsid w:val="006C77AE"/>
    <w:rsid w:val="006C7977"/>
    <w:rsid w:val="006C79AC"/>
    <w:rsid w:val="006C79D8"/>
    <w:rsid w:val="006C7A01"/>
    <w:rsid w:val="006C7A9B"/>
    <w:rsid w:val="006C7AD7"/>
    <w:rsid w:val="006C7AEE"/>
    <w:rsid w:val="006C7B44"/>
    <w:rsid w:val="006C7B47"/>
    <w:rsid w:val="006C7C75"/>
    <w:rsid w:val="006C7D6F"/>
    <w:rsid w:val="006C7E05"/>
    <w:rsid w:val="006C7E35"/>
    <w:rsid w:val="006D000B"/>
    <w:rsid w:val="006D00A1"/>
    <w:rsid w:val="006D00EA"/>
    <w:rsid w:val="006D00F0"/>
    <w:rsid w:val="006D00F4"/>
    <w:rsid w:val="006D010C"/>
    <w:rsid w:val="006D0285"/>
    <w:rsid w:val="006D041D"/>
    <w:rsid w:val="006D04DC"/>
    <w:rsid w:val="006D066A"/>
    <w:rsid w:val="006D0672"/>
    <w:rsid w:val="006D068B"/>
    <w:rsid w:val="006D06FE"/>
    <w:rsid w:val="006D07AD"/>
    <w:rsid w:val="006D07B9"/>
    <w:rsid w:val="006D0868"/>
    <w:rsid w:val="006D086C"/>
    <w:rsid w:val="006D094E"/>
    <w:rsid w:val="006D09B8"/>
    <w:rsid w:val="006D09C7"/>
    <w:rsid w:val="006D0A22"/>
    <w:rsid w:val="006D0A24"/>
    <w:rsid w:val="006D0AD8"/>
    <w:rsid w:val="006D0B3F"/>
    <w:rsid w:val="006D0B4A"/>
    <w:rsid w:val="006D0D82"/>
    <w:rsid w:val="006D0DC5"/>
    <w:rsid w:val="006D0EC7"/>
    <w:rsid w:val="006D0EDA"/>
    <w:rsid w:val="006D0F7C"/>
    <w:rsid w:val="006D100C"/>
    <w:rsid w:val="006D102D"/>
    <w:rsid w:val="006D10BC"/>
    <w:rsid w:val="006D1150"/>
    <w:rsid w:val="006D116F"/>
    <w:rsid w:val="006D118E"/>
    <w:rsid w:val="006D123F"/>
    <w:rsid w:val="006D12A1"/>
    <w:rsid w:val="006D12BC"/>
    <w:rsid w:val="006D139E"/>
    <w:rsid w:val="006D13B7"/>
    <w:rsid w:val="006D13FE"/>
    <w:rsid w:val="006D1490"/>
    <w:rsid w:val="006D151E"/>
    <w:rsid w:val="006D1602"/>
    <w:rsid w:val="006D1685"/>
    <w:rsid w:val="006D169D"/>
    <w:rsid w:val="006D16D7"/>
    <w:rsid w:val="006D1705"/>
    <w:rsid w:val="006D1797"/>
    <w:rsid w:val="006D186C"/>
    <w:rsid w:val="006D18B3"/>
    <w:rsid w:val="006D1909"/>
    <w:rsid w:val="006D1AE3"/>
    <w:rsid w:val="006D1B78"/>
    <w:rsid w:val="006D1B88"/>
    <w:rsid w:val="006D1BE2"/>
    <w:rsid w:val="006D1C2F"/>
    <w:rsid w:val="006D1C54"/>
    <w:rsid w:val="006D1D0D"/>
    <w:rsid w:val="006D1D13"/>
    <w:rsid w:val="006D1D51"/>
    <w:rsid w:val="006D1EB2"/>
    <w:rsid w:val="006D1FF1"/>
    <w:rsid w:val="006D2077"/>
    <w:rsid w:val="006D216F"/>
    <w:rsid w:val="006D21F2"/>
    <w:rsid w:val="006D229B"/>
    <w:rsid w:val="006D2306"/>
    <w:rsid w:val="006D2396"/>
    <w:rsid w:val="006D241C"/>
    <w:rsid w:val="006D24B6"/>
    <w:rsid w:val="006D261A"/>
    <w:rsid w:val="006D2630"/>
    <w:rsid w:val="006D29C3"/>
    <w:rsid w:val="006D2AA0"/>
    <w:rsid w:val="006D2ADD"/>
    <w:rsid w:val="006D2C31"/>
    <w:rsid w:val="006D2CA8"/>
    <w:rsid w:val="006D2CED"/>
    <w:rsid w:val="006D2CFB"/>
    <w:rsid w:val="006D2D20"/>
    <w:rsid w:val="006D2D4D"/>
    <w:rsid w:val="006D2E8F"/>
    <w:rsid w:val="006D2E9D"/>
    <w:rsid w:val="006D2F0B"/>
    <w:rsid w:val="006D2F79"/>
    <w:rsid w:val="006D2F9A"/>
    <w:rsid w:val="006D31D6"/>
    <w:rsid w:val="006D3267"/>
    <w:rsid w:val="006D3358"/>
    <w:rsid w:val="006D335C"/>
    <w:rsid w:val="006D3393"/>
    <w:rsid w:val="006D3442"/>
    <w:rsid w:val="006D35A1"/>
    <w:rsid w:val="006D3682"/>
    <w:rsid w:val="006D36EE"/>
    <w:rsid w:val="006D379A"/>
    <w:rsid w:val="006D37F5"/>
    <w:rsid w:val="006D3861"/>
    <w:rsid w:val="006D39A4"/>
    <w:rsid w:val="006D39E7"/>
    <w:rsid w:val="006D3A08"/>
    <w:rsid w:val="006D3A80"/>
    <w:rsid w:val="006D3BD5"/>
    <w:rsid w:val="006D3C05"/>
    <w:rsid w:val="006D3C17"/>
    <w:rsid w:val="006D3FEB"/>
    <w:rsid w:val="006D4002"/>
    <w:rsid w:val="006D404C"/>
    <w:rsid w:val="006D4083"/>
    <w:rsid w:val="006D413F"/>
    <w:rsid w:val="006D41E3"/>
    <w:rsid w:val="006D42EC"/>
    <w:rsid w:val="006D4362"/>
    <w:rsid w:val="006D4379"/>
    <w:rsid w:val="006D43C2"/>
    <w:rsid w:val="006D45B6"/>
    <w:rsid w:val="006D45FD"/>
    <w:rsid w:val="006D4723"/>
    <w:rsid w:val="006D475E"/>
    <w:rsid w:val="006D47E2"/>
    <w:rsid w:val="006D48CF"/>
    <w:rsid w:val="006D497D"/>
    <w:rsid w:val="006D4A49"/>
    <w:rsid w:val="006D4AB5"/>
    <w:rsid w:val="006D4ABD"/>
    <w:rsid w:val="006D4B14"/>
    <w:rsid w:val="006D4B58"/>
    <w:rsid w:val="006D4BD2"/>
    <w:rsid w:val="006D4CD1"/>
    <w:rsid w:val="006D4D63"/>
    <w:rsid w:val="006D4D8B"/>
    <w:rsid w:val="006D4E48"/>
    <w:rsid w:val="006D4F43"/>
    <w:rsid w:val="006D501E"/>
    <w:rsid w:val="006D5055"/>
    <w:rsid w:val="006D5095"/>
    <w:rsid w:val="006D50A0"/>
    <w:rsid w:val="006D51AB"/>
    <w:rsid w:val="006D51E6"/>
    <w:rsid w:val="006D532B"/>
    <w:rsid w:val="006D543C"/>
    <w:rsid w:val="006D57AC"/>
    <w:rsid w:val="006D57F3"/>
    <w:rsid w:val="006D58F7"/>
    <w:rsid w:val="006D5926"/>
    <w:rsid w:val="006D5944"/>
    <w:rsid w:val="006D5990"/>
    <w:rsid w:val="006D5A8C"/>
    <w:rsid w:val="006D5A9C"/>
    <w:rsid w:val="006D5AB5"/>
    <w:rsid w:val="006D5AF6"/>
    <w:rsid w:val="006D5BF3"/>
    <w:rsid w:val="006D5CC2"/>
    <w:rsid w:val="006D5D19"/>
    <w:rsid w:val="006D5E68"/>
    <w:rsid w:val="006D5EB0"/>
    <w:rsid w:val="006D5EC2"/>
    <w:rsid w:val="006D5F9D"/>
    <w:rsid w:val="006D60C7"/>
    <w:rsid w:val="006D60DA"/>
    <w:rsid w:val="006D616B"/>
    <w:rsid w:val="006D61D2"/>
    <w:rsid w:val="006D62DF"/>
    <w:rsid w:val="006D632B"/>
    <w:rsid w:val="006D6349"/>
    <w:rsid w:val="006D63A2"/>
    <w:rsid w:val="006D6446"/>
    <w:rsid w:val="006D6488"/>
    <w:rsid w:val="006D6498"/>
    <w:rsid w:val="006D655D"/>
    <w:rsid w:val="006D6567"/>
    <w:rsid w:val="006D65A6"/>
    <w:rsid w:val="006D6673"/>
    <w:rsid w:val="006D66BC"/>
    <w:rsid w:val="006D66D7"/>
    <w:rsid w:val="006D6817"/>
    <w:rsid w:val="006D6836"/>
    <w:rsid w:val="006D6860"/>
    <w:rsid w:val="006D68E6"/>
    <w:rsid w:val="006D69AD"/>
    <w:rsid w:val="006D6A64"/>
    <w:rsid w:val="006D6B4A"/>
    <w:rsid w:val="006D6B93"/>
    <w:rsid w:val="006D6D19"/>
    <w:rsid w:val="006D6E28"/>
    <w:rsid w:val="006D6ECB"/>
    <w:rsid w:val="006D6F0C"/>
    <w:rsid w:val="006D7231"/>
    <w:rsid w:val="006D7286"/>
    <w:rsid w:val="006D7305"/>
    <w:rsid w:val="006D737B"/>
    <w:rsid w:val="006D7451"/>
    <w:rsid w:val="006D7469"/>
    <w:rsid w:val="006D7574"/>
    <w:rsid w:val="006D7624"/>
    <w:rsid w:val="006D776D"/>
    <w:rsid w:val="006D779D"/>
    <w:rsid w:val="006D793E"/>
    <w:rsid w:val="006D796B"/>
    <w:rsid w:val="006D79F5"/>
    <w:rsid w:val="006D7A48"/>
    <w:rsid w:val="006D7A8C"/>
    <w:rsid w:val="006D7AC1"/>
    <w:rsid w:val="006D7B72"/>
    <w:rsid w:val="006D7B86"/>
    <w:rsid w:val="006D7BBA"/>
    <w:rsid w:val="006D7BE4"/>
    <w:rsid w:val="006D7CDE"/>
    <w:rsid w:val="006D7D6F"/>
    <w:rsid w:val="006D7E31"/>
    <w:rsid w:val="006D7F9E"/>
    <w:rsid w:val="006D7FA7"/>
    <w:rsid w:val="006D7FDB"/>
    <w:rsid w:val="006E004F"/>
    <w:rsid w:val="006E00A0"/>
    <w:rsid w:val="006E0113"/>
    <w:rsid w:val="006E01B8"/>
    <w:rsid w:val="006E026C"/>
    <w:rsid w:val="006E02AF"/>
    <w:rsid w:val="006E02C1"/>
    <w:rsid w:val="006E03F9"/>
    <w:rsid w:val="006E0432"/>
    <w:rsid w:val="006E0482"/>
    <w:rsid w:val="006E048C"/>
    <w:rsid w:val="006E0499"/>
    <w:rsid w:val="006E04C2"/>
    <w:rsid w:val="006E04E5"/>
    <w:rsid w:val="006E04F5"/>
    <w:rsid w:val="006E059B"/>
    <w:rsid w:val="006E05A4"/>
    <w:rsid w:val="006E05F7"/>
    <w:rsid w:val="006E0721"/>
    <w:rsid w:val="006E07E1"/>
    <w:rsid w:val="006E08F0"/>
    <w:rsid w:val="006E0950"/>
    <w:rsid w:val="006E09BD"/>
    <w:rsid w:val="006E09D8"/>
    <w:rsid w:val="006E09DA"/>
    <w:rsid w:val="006E0A92"/>
    <w:rsid w:val="006E0B95"/>
    <w:rsid w:val="006E0C01"/>
    <w:rsid w:val="006E0D87"/>
    <w:rsid w:val="006E0E0F"/>
    <w:rsid w:val="006E0E3E"/>
    <w:rsid w:val="006E0EE6"/>
    <w:rsid w:val="006E0EFE"/>
    <w:rsid w:val="006E0F41"/>
    <w:rsid w:val="006E0F77"/>
    <w:rsid w:val="006E0FBD"/>
    <w:rsid w:val="006E0FE7"/>
    <w:rsid w:val="006E10E9"/>
    <w:rsid w:val="006E1112"/>
    <w:rsid w:val="006E1139"/>
    <w:rsid w:val="006E1190"/>
    <w:rsid w:val="006E11A3"/>
    <w:rsid w:val="006E1234"/>
    <w:rsid w:val="006E1239"/>
    <w:rsid w:val="006E1276"/>
    <w:rsid w:val="006E131B"/>
    <w:rsid w:val="006E13FE"/>
    <w:rsid w:val="006E141D"/>
    <w:rsid w:val="006E147B"/>
    <w:rsid w:val="006E1509"/>
    <w:rsid w:val="006E1583"/>
    <w:rsid w:val="006E15A4"/>
    <w:rsid w:val="006E160E"/>
    <w:rsid w:val="006E16E4"/>
    <w:rsid w:val="006E1756"/>
    <w:rsid w:val="006E17C3"/>
    <w:rsid w:val="006E180B"/>
    <w:rsid w:val="006E1852"/>
    <w:rsid w:val="006E195B"/>
    <w:rsid w:val="006E19AC"/>
    <w:rsid w:val="006E19FA"/>
    <w:rsid w:val="006E1A62"/>
    <w:rsid w:val="006E1AE8"/>
    <w:rsid w:val="006E1AE9"/>
    <w:rsid w:val="006E1B33"/>
    <w:rsid w:val="006E1B36"/>
    <w:rsid w:val="006E1C52"/>
    <w:rsid w:val="006E1CAB"/>
    <w:rsid w:val="006E1DC3"/>
    <w:rsid w:val="006E1E04"/>
    <w:rsid w:val="006E1E8E"/>
    <w:rsid w:val="006E1F4D"/>
    <w:rsid w:val="006E1F7A"/>
    <w:rsid w:val="006E1FA7"/>
    <w:rsid w:val="006E21A0"/>
    <w:rsid w:val="006E22C1"/>
    <w:rsid w:val="006E22D5"/>
    <w:rsid w:val="006E23E2"/>
    <w:rsid w:val="006E2579"/>
    <w:rsid w:val="006E2601"/>
    <w:rsid w:val="006E2700"/>
    <w:rsid w:val="006E27A4"/>
    <w:rsid w:val="006E27CA"/>
    <w:rsid w:val="006E27CF"/>
    <w:rsid w:val="006E2809"/>
    <w:rsid w:val="006E2853"/>
    <w:rsid w:val="006E289C"/>
    <w:rsid w:val="006E28C4"/>
    <w:rsid w:val="006E28DD"/>
    <w:rsid w:val="006E2983"/>
    <w:rsid w:val="006E2BAD"/>
    <w:rsid w:val="006E2D0D"/>
    <w:rsid w:val="006E2E3F"/>
    <w:rsid w:val="006E2FC0"/>
    <w:rsid w:val="006E2FEE"/>
    <w:rsid w:val="006E2FEF"/>
    <w:rsid w:val="006E308A"/>
    <w:rsid w:val="006E30E7"/>
    <w:rsid w:val="006E31CC"/>
    <w:rsid w:val="006E326F"/>
    <w:rsid w:val="006E3297"/>
    <w:rsid w:val="006E335E"/>
    <w:rsid w:val="006E3389"/>
    <w:rsid w:val="006E338A"/>
    <w:rsid w:val="006E3435"/>
    <w:rsid w:val="006E34B6"/>
    <w:rsid w:val="006E35B2"/>
    <w:rsid w:val="006E3623"/>
    <w:rsid w:val="006E3691"/>
    <w:rsid w:val="006E3725"/>
    <w:rsid w:val="006E3763"/>
    <w:rsid w:val="006E384B"/>
    <w:rsid w:val="006E3A14"/>
    <w:rsid w:val="006E3A2D"/>
    <w:rsid w:val="006E3AB5"/>
    <w:rsid w:val="006E3B37"/>
    <w:rsid w:val="006E3C17"/>
    <w:rsid w:val="006E3CA7"/>
    <w:rsid w:val="006E3D6D"/>
    <w:rsid w:val="006E3DD0"/>
    <w:rsid w:val="006E3E61"/>
    <w:rsid w:val="006E3E69"/>
    <w:rsid w:val="006E3E7F"/>
    <w:rsid w:val="006E3E86"/>
    <w:rsid w:val="006E3FB1"/>
    <w:rsid w:val="006E3FBB"/>
    <w:rsid w:val="006E4021"/>
    <w:rsid w:val="006E4073"/>
    <w:rsid w:val="006E42BE"/>
    <w:rsid w:val="006E4325"/>
    <w:rsid w:val="006E4345"/>
    <w:rsid w:val="006E439D"/>
    <w:rsid w:val="006E43FD"/>
    <w:rsid w:val="006E4435"/>
    <w:rsid w:val="006E44FB"/>
    <w:rsid w:val="006E450E"/>
    <w:rsid w:val="006E454C"/>
    <w:rsid w:val="006E4562"/>
    <w:rsid w:val="006E4563"/>
    <w:rsid w:val="006E4575"/>
    <w:rsid w:val="006E463F"/>
    <w:rsid w:val="006E483C"/>
    <w:rsid w:val="006E48BF"/>
    <w:rsid w:val="006E48FB"/>
    <w:rsid w:val="006E4986"/>
    <w:rsid w:val="006E4AB0"/>
    <w:rsid w:val="006E4C97"/>
    <w:rsid w:val="006E4D71"/>
    <w:rsid w:val="006E4DA2"/>
    <w:rsid w:val="006E4E04"/>
    <w:rsid w:val="006E4E8C"/>
    <w:rsid w:val="006E4E9E"/>
    <w:rsid w:val="006E4EF6"/>
    <w:rsid w:val="006E4F0E"/>
    <w:rsid w:val="006E5018"/>
    <w:rsid w:val="006E5032"/>
    <w:rsid w:val="006E507A"/>
    <w:rsid w:val="006E50C7"/>
    <w:rsid w:val="006E5129"/>
    <w:rsid w:val="006E515A"/>
    <w:rsid w:val="006E52A7"/>
    <w:rsid w:val="006E538F"/>
    <w:rsid w:val="006E53AF"/>
    <w:rsid w:val="006E5505"/>
    <w:rsid w:val="006E55EE"/>
    <w:rsid w:val="006E5625"/>
    <w:rsid w:val="006E5674"/>
    <w:rsid w:val="006E5677"/>
    <w:rsid w:val="006E568C"/>
    <w:rsid w:val="006E568F"/>
    <w:rsid w:val="006E5691"/>
    <w:rsid w:val="006E570D"/>
    <w:rsid w:val="006E5779"/>
    <w:rsid w:val="006E5810"/>
    <w:rsid w:val="006E5812"/>
    <w:rsid w:val="006E59EC"/>
    <w:rsid w:val="006E59F2"/>
    <w:rsid w:val="006E5A6A"/>
    <w:rsid w:val="006E5A94"/>
    <w:rsid w:val="006E5B83"/>
    <w:rsid w:val="006E5D53"/>
    <w:rsid w:val="006E5D93"/>
    <w:rsid w:val="006E5E38"/>
    <w:rsid w:val="006E5EA8"/>
    <w:rsid w:val="006E601F"/>
    <w:rsid w:val="006E61DE"/>
    <w:rsid w:val="006E6248"/>
    <w:rsid w:val="006E62E0"/>
    <w:rsid w:val="006E6342"/>
    <w:rsid w:val="006E6370"/>
    <w:rsid w:val="006E6666"/>
    <w:rsid w:val="006E6715"/>
    <w:rsid w:val="006E676C"/>
    <w:rsid w:val="006E682D"/>
    <w:rsid w:val="006E682F"/>
    <w:rsid w:val="006E686F"/>
    <w:rsid w:val="006E690E"/>
    <w:rsid w:val="006E6A64"/>
    <w:rsid w:val="006E6B6D"/>
    <w:rsid w:val="006E6C20"/>
    <w:rsid w:val="006E6D6B"/>
    <w:rsid w:val="006E6DAE"/>
    <w:rsid w:val="006E6DBC"/>
    <w:rsid w:val="006E6E71"/>
    <w:rsid w:val="006E6E95"/>
    <w:rsid w:val="006E6F90"/>
    <w:rsid w:val="006E7166"/>
    <w:rsid w:val="006E72C0"/>
    <w:rsid w:val="006E72ED"/>
    <w:rsid w:val="006E7429"/>
    <w:rsid w:val="006E743A"/>
    <w:rsid w:val="006E7444"/>
    <w:rsid w:val="006E7454"/>
    <w:rsid w:val="006E751E"/>
    <w:rsid w:val="006E7561"/>
    <w:rsid w:val="006E75E0"/>
    <w:rsid w:val="006E76D4"/>
    <w:rsid w:val="006E7706"/>
    <w:rsid w:val="006E7725"/>
    <w:rsid w:val="006E7794"/>
    <w:rsid w:val="006E7802"/>
    <w:rsid w:val="006E784B"/>
    <w:rsid w:val="006E79FE"/>
    <w:rsid w:val="006E7A14"/>
    <w:rsid w:val="006E7AD8"/>
    <w:rsid w:val="006E7B1F"/>
    <w:rsid w:val="006E7C1A"/>
    <w:rsid w:val="006E7C6D"/>
    <w:rsid w:val="006E7C87"/>
    <w:rsid w:val="006E7D35"/>
    <w:rsid w:val="006E7EBF"/>
    <w:rsid w:val="006F0016"/>
    <w:rsid w:val="006F001F"/>
    <w:rsid w:val="006F0055"/>
    <w:rsid w:val="006F0204"/>
    <w:rsid w:val="006F020C"/>
    <w:rsid w:val="006F0224"/>
    <w:rsid w:val="006F0330"/>
    <w:rsid w:val="006F0353"/>
    <w:rsid w:val="006F03A6"/>
    <w:rsid w:val="006F03A7"/>
    <w:rsid w:val="006F03C2"/>
    <w:rsid w:val="006F040A"/>
    <w:rsid w:val="006F04C0"/>
    <w:rsid w:val="006F0547"/>
    <w:rsid w:val="006F0619"/>
    <w:rsid w:val="006F066F"/>
    <w:rsid w:val="006F0751"/>
    <w:rsid w:val="006F0811"/>
    <w:rsid w:val="006F0A80"/>
    <w:rsid w:val="006F0B61"/>
    <w:rsid w:val="006F0BB6"/>
    <w:rsid w:val="006F0C18"/>
    <w:rsid w:val="006F0D1C"/>
    <w:rsid w:val="006F0DAA"/>
    <w:rsid w:val="006F0E13"/>
    <w:rsid w:val="006F0E3D"/>
    <w:rsid w:val="006F0E7A"/>
    <w:rsid w:val="006F0EDF"/>
    <w:rsid w:val="006F0F26"/>
    <w:rsid w:val="006F1004"/>
    <w:rsid w:val="006F1050"/>
    <w:rsid w:val="006F1129"/>
    <w:rsid w:val="006F115C"/>
    <w:rsid w:val="006F1288"/>
    <w:rsid w:val="006F12C1"/>
    <w:rsid w:val="006F135B"/>
    <w:rsid w:val="006F1389"/>
    <w:rsid w:val="006F1397"/>
    <w:rsid w:val="006F15BF"/>
    <w:rsid w:val="006F1800"/>
    <w:rsid w:val="006F1820"/>
    <w:rsid w:val="006F1930"/>
    <w:rsid w:val="006F1A5D"/>
    <w:rsid w:val="006F1AE4"/>
    <w:rsid w:val="006F1B86"/>
    <w:rsid w:val="006F1C0F"/>
    <w:rsid w:val="006F1C3E"/>
    <w:rsid w:val="006F1CB7"/>
    <w:rsid w:val="006F1CFA"/>
    <w:rsid w:val="006F1DC0"/>
    <w:rsid w:val="006F1DE3"/>
    <w:rsid w:val="006F1E32"/>
    <w:rsid w:val="006F1EE3"/>
    <w:rsid w:val="006F1F40"/>
    <w:rsid w:val="006F202E"/>
    <w:rsid w:val="006F2097"/>
    <w:rsid w:val="006F2143"/>
    <w:rsid w:val="006F2299"/>
    <w:rsid w:val="006F22FA"/>
    <w:rsid w:val="006F234A"/>
    <w:rsid w:val="006F2387"/>
    <w:rsid w:val="006F2489"/>
    <w:rsid w:val="006F24DC"/>
    <w:rsid w:val="006F2641"/>
    <w:rsid w:val="006F26A5"/>
    <w:rsid w:val="006F292C"/>
    <w:rsid w:val="006F2A52"/>
    <w:rsid w:val="006F2AE0"/>
    <w:rsid w:val="006F2B16"/>
    <w:rsid w:val="006F2B20"/>
    <w:rsid w:val="006F2BDC"/>
    <w:rsid w:val="006F2C3B"/>
    <w:rsid w:val="006F2C74"/>
    <w:rsid w:val="006F2C8B"/>
    <w:rsid w:val="006F2CB7"/>
    <w:rsid w:val="006F2CF2"/>
    <w:rsid w:val="006F2DA3"/>
    <w:rsid w:val="006F2DE2"/>
    <w:rsid w:val="006F2E22"/>
    <w:rsid w:val="006F2E6F"/>
    <w:rsid w:val="006F2EFD"/>
    <w:rsid w:val="006F2FE2"/>
    <w:rsid w:val="006F3110"/>
    <w:rsid w:val="006F3117"/>
    <w:rsid w:val="006F3219"/>
    <w:rsid w:val="006F32FE"/>
    <w:rsid w:val="006F33BC"/>
    <w:rsid w:val="006F33F2"/>
    <w:rsid w:val="006F349C"/>
    <w:rsid w:val="006F359A"/>
    <w:rsid w:val="006F367C"/>
    <w:rsid w:val="006F371C"/>
    <w:rsid w:val="006F375E"/>
    <w:rsid w:val="006F377A"/>
    <w:rsid w:val="006F37AF"/>
    <w:rsid w:val="006F3823"/>
    <w:rsid w:val="006F382F"/>
    <w:rsid w:val="006F3868"/>
    <w:rsid w:val="006F38FD"/>
    <w:rsid w:val="006F3ACA"/>
    <w:rsid w:val="006F3C73"/>
    <w:rsid w:val="006F3CDB"/>
    <w:rsid w:val="006F3CE1"/>
    <w:rsid w:val="006F3F48"/>
    <w:rsid w:val="006F40F7"/>
    <w:rsid w:val="006F416B"/>
    <w:rsid w:val="006F4196"/>
    <w:rsid w:val="006F4210"/>
    <w:rsid w:val="006F4330"/>
    <w:rsid w:val="006F4390"/>
    <w:rsid w:val="006F43A7"/>
    <w:rsid w:val="006F44EA"/>
    <w:rsid w:val="006F4544"/>
    <w:rsid w:val="006F45C0"/>
    <w:rsid w:val="006F474E"/>
    <w:rsid w:val="006F4836"/>
    <w:rsid w:val="006F48BA"/>
    <w:rsid w:val="006F4926"/>
    <w:rsid w:val="006F4945"/>
    <w:rsid w:val="006F4959"/>
    <w:rsid w:val="006F49FD"/>
    <w:rsid w:val="006F4AE2"/>
    <w:rsid w:val="006F4B5D"/>
    <w:rsid w:val="006F4BB1"/>
    <w:rsid w:val="006F4CA2"/>
    <w:rsid w:val="006F4CE6"/>
    <w:rsid w:val="006F4D03"/>
    <w:rsid w:val="006F4D4A"/>
    <w:rsid w:val="006F4D7B"/>
    <w:rsid w:val="006F4DC8"/>
    <w:rsid w:val="006F4DF6"/>
    <w:rsid w:val="006F4E1E"/>
    <w:rsid w:val="006F4E43"/>
    <w:rsid w:val="006F4FA7"/>
    <w:rsid w:val="006F4FD1"/>
    <w:rsid w:val="006F5005"/>
    <w:rsid w:val="006F5011"/>
    <w:rsid w:val="006F50F1"/>
    <w:rsid w:val="006F5118"/>
    <w:rsid w:val="006F5188"/>
    <w:rsid w:val="006F520F"/>
    <w:rsid w:val="006F5246"/>
    <w:rsid w:val="006F52CC"/>
    <w:rsid w:val="006F530F"/>
    <w:rsid w:val="006F5347"/>
    <w:rsid w:val="006F53C6"/>
    <w:rsid w:val="006F5579"/>
    <w:rsid w:val="006F55A6"/>
    <w:rsid w:val="006F5629"/>
    <w:rsid w:val="006F5684"/>
    <w:rsid w:val="006F56AE"/>
    <w:rsid w:val="006F571F"/>
    <w:rsid w:val="006F5723"/>
    <w:rsid w:val="006F5724"/>
    <w:rsid w:val="006F5743"/>
    <w:rsid w:val="006F57DA"/>
    <w:rsid w:val="006F581E"/>
    <w:rsid w:val="006F5919"/>
    <w:rsid w:val="006F596C"/>
    <w:rsid w:val="006F5A74"/>
    <w:rsid w:val="006F5AEE"/>
    <w:rsid w:val="006F5B7F"/>
    <w:rsid w:val="006F5CA1"/>
    <w:rsid w:val="006F5CA3"/>
    <w:rsid w:val="006F5E96"/>
    <w:rsid w:val="006F5F35"/>
    <w:rsid w:val="006F5F61"/>
    <w:rsid w:val="006F5F99"/>
    <w:rsid w:val="006F5FB3"/>
    <w:rsid w:val="006F61E8"/>
    <w:rsid w:val="006F61FC"/>
    <w:rsid w:val="006F627B"/>
    <w:rsid w:val="006F62A9"/>
    <w:rsid w:val="006F6351"/>
    <w:rsid w:val="006F639C"/>
    <w:rsid w:val="006F64D2"/>
    <w:rsid w:val="006F6528"/>
    <w:rsid w:val="006F65F0"/>
    <w:rsid w:val="006F674A"/>
    <w:rsid w:val="006F67B5"/>
    <w:rsid w:val="006F67E0"/>
    <w:rsid w:val="006F683A"/>
    <w:rsid w:val="006F6854"/>
    <w:rsid w:val="006F68FA"/>
    <w:rsid w:val="006F6961"/>
    <w:rsid w:val="006F698B"/>
    <w:rsid w:val="006F6A13"/>
    <w:rsid w:val="006F6A99"/>
    <w:rsid w:val="006F6BC2"/>
    <w:rsid w:val="006F6C18"/>
    <w:rsid w:val="006F6C85"/>
    <w:rsid w:val="006F6D07"/>
    <w:rsid w:val="006F6DCE"/>
    <w:rsid w:val="006F6E7D"/>
    <w:rsid w:val="006F6EF6"/>
    <w:rsid w:val="006F6FBF"/>
    <w:rsid w:val="006F70E4"/>
    <w:rsid w:val="006F71CC"/>
    <w:rsid w:val="006F72ED"/>
    <w:rsid w:val="006F734C"/>
    <w:rsid w:val="006F73C6"/>
    <w:rsid w:val="006F743C"/>
    <w:rsid w:val="006F745A"/>
    <w:rsid w:val="006F76AF"/>
    <w:rsid w:val="006F76D0"/>
    <w:rsid w:val="006F77A0"/>
    <w:rsid w:val="006F77AB"/>
    <w:rsid w:val="006F78D3"/>
    <w:rsid w:val="006F78D4"/>
    <w:rsid w:val="006F7916"/>
    <w:rsid w:val="006F7996"/>
    <w:rsid w:val="006F7AE6"/>
    <w:rsid w:val="006F7C35"/>
    <w:rsid w:val="006F7C97"/>
    <w:rsid w:val="006F7CC3"/>
    <w:rsid w:val="006F7CDB"/>
    <w:rsid w:val="006F7D8E"/>
    <w:rsid w:val="006F7DCC"/>
    <w:rsid w:val="006F7E00"/>
    <w:rsid w:val="006F7E33"/>
    <w:rsid w:val="006F7E94"/>
    <w:rsid w:val="0070002E"/>
    <w:rsid w:val="0070003B"/>
    <w:rsid w:val="007001CA"/>
    <w:rsid w:val="0070021D"/>
    <w:rsid w:val="0070024C"/>
    <w:rsid w:val="0070025B"/>
    <w:rsid w:val="00700270"/>
    <w:rsid w:val="0070031C"/>
    <w:rsid w:val="007003D2"/>
    <w:rsid w:val="007003F8"/>
    <w:rsid w:val="0070053C"/>
    <w:rsid w:val="0070054C"/>
    <w:rsid w:val="00700568"/>
    <w:rsid w:val="00700616"/>
    <w:rsid w:val="00700646"/>
    <w:rsid w:val="0070064E"/>
    <w:rsid w:val="007006E2"/>
    <w:rsid w:val="007007E6"/>
    <w:rsid w:val="00700832"/>
    <w:rsid w:val="007008A7"/>
    <w:rsid w:val="007008B1"/>
    <w:rsid w:val="007009C2"/>
    <w:rsid w:val="007009D8"/>
    <w:rsid w:val="00700B6F"/>
    <w:rsid w:val="00700E84"/>
    <w:rsid w:val="00700EA8"/>
    <w:rsid w:val="00700EB4"/>
    <w:rsid w:val="00700FB6"/>
    <w:rsid w:val="007010C4"/>
    <w:rsid w:val="0070110A"/>
    <w:rsid w:val="0070110B"/>
    <w:rsid w:val="007011C2"/>
    <w:rsid w:val="007011CD"/>
    <w:rsid w:val="0070130A"/>
    <w:rsid w:val="0070145E"/>
    <w:rsid w:val="00701465"/>
    <w:rsid w:val="00701485"/>
    <w:rsid w:val="007014CA"/>
    <w:rsid w:val="00701513"/>
    <w:rsid w:val="007016AA"/>
    <w:rsid w:val="007016B0"/>
    <w:rsid w:val="00701749"/>
    <w:rsid w:val="0070178F"/>
    <w:rsid w:val="007018CB"/>
    <w:rsid w:val="00701948"/>
    <w:rsid w:val="00701970"/>
    <w:rsid w:val="0070197D"/>
    <w:rsid w:val="00701B49"/>
    <w:rsid w:val="00701B93"/>
    <w:rsid w:val="00701DB9"/>
    <w:rsid w:val="00701DF3"/>
    <w:rsid w:val="00701E0B"/>
    <w:rsid w:val="00701E1D"/>
    <w:rsid w:val="00701E54"/>
    <w:rsid w:val="00701EFE"/>
    <w:rsid w:val="00701F3C"/>
    <w:rsid w:val="00701FBE"/>
    <w:rsid w:val="00702030"/>
    <w:rsid w:val="0070206E"/>
    <w:rsid w:val="00702081"/>
    <w:rsid w:val="00702127"/>
    <w:rsid w:val="007022F4"/>
    <w:rsid w:val="00702394"/>
    <w:rsid w:val="007025C6"/>
    <w:rsid w:val="007026BB"/>
    <w:rsid w:val="0070272A"/>
    <w:rsid w:val="007027C3"/>
    <w:rsid w:val="00702856"/>
    <w:rsid w:val="00702877"/>
    <w:rsid w:val="007028B6"/>
    <w:rsid w:val="00702B33"/>
    <w:rsid w:val="00702B93"/>
    <w:rsid w:val="00702BDC"/>
    <w:rsid w:val="00702BEF"/>
    <w:rsid w:val="00702D87"/>
    <w:rsid w:val="00702E76"/>
    <w:rsid w:val="00702EC1"/>
    <w:rsid w:val="00702ED9"/>
    <w:rsid w:val="00702F38"/>
    <w:rsid w:val="00702F59"/>
    <w:rsid w:val="00702F7C"/>
    <w:rsid w:val="00702F9A"/>
    <w:rsid w:val="00702FC6"/>
    <w:rsid w:val="00702FE5"/>
    <w:rsid w:val="00702FFC"/>
    <w:rsid w:val="00703012"/>
    <w:rsid w:val="0070309C"/>
    <w:rsid w:val="007030AF"/>
    <w:rsid w:val="00703102"/>
    <w:rsid w:val="0070313E"/>
    <w:rsid w:val="007032C3"/>
    <w:rsid w:val="00703343"/>
    <w:rsid w:val="00703435"/>
    <w:rsid w:val="00703496"/>
    <w:rsid w:val="007034EA"/>
    <w:rsid w:val="007035FA"/>
    <w:rsid w:val="0070361D"/>
    <w:rsid w:val="0070379B"/>
    <w:rsid w:val="0070380F"/>
    <w:rsid w:val="0070383A"/>
    <w:rsid w:val="007038FB"/>
    <w:rsid w:val="0070394B"/>
    <w:rsid w:val="00703953"/>
    <w:rsid w:val="007039B5"/>
    <w:rsid w:val="00703A55"/>
    <w:rsid w:val="00703ADE"/>
    <w:rsid w:val="00703B68"/>
    <w:rsid w:val="00703C0B"/>
    <w:rsid w:val="00703C25"/>
    <w:rsid w:val="00703CBE"/>
    <w:rsid w:val="00703CC3"/>
    <w:rsid w:val="00703D00"/>
    <w:rsid w:val="00703D91"/>
    <w:rsid w:val="00703D9A"/>
    <w:rsid w:val="00703E33"/>
    <w:rsid w:val="00703E5A"/>
    <w:rsid w:val="00703E5C"/>
    <w:rsid w:val="00703E76"/>
    <w:rsid w:val="00703EC9"/>
    <w:rsid w:val="00703F0B"/>
    <w:rsid w:val="00703FF0"/>
    <w:rsid w:val="0070407F"/>
    <w:rsid w:val="0070408A"/>
    <w:rsid w:val="00704161"/>
    <w:rsid w:val="0070416D"/>
    <w:rsid w:val="007041E0"/>
    <w:rsid w:val="0070420B"/>
    <w:rsid w:val="007043F9"/>
    <w:rsid w:val="0070448B"/>
    <w:rsid w:val="007044D6"/>
    <w:rsid w:val="0070461E"/>
    <w:rsid w:val="00704679"/>
    <w:rsid w:val="0070469F"/>
    <w:rsid w:val="007046B4"/>
    <w:rsid w:val="00704726"/>
    <w:rsid w:val="0070473F"/>
    <w:rsid w:val="00704777"/>
    <w:rsid w:val="007047BD"/>
    <w:rsid w:val="007048D2"/>
    <w:rsid w:val="00704980"/>
    <w:rsid w:val="00704A3D"/>
    <w:rsid w:val="00704AC5"/>
    <w:rsid w:val="00704C5D"/>
    <w:rsid w:val="00704D54"/>
    <w:rsid w:val="00704E5E"/>
    <w:rsid w:val="00704E99"/>
    <w:rsid w:val="00704EBD"/>
    <w:rsid w:val="00704F52"/>
    <w:rsid w:val="00704F72"/>
    <w:rsid w:val="007050F5"/>
    <w:rsid w:val="007051C4"/>
    <w:rsid w:val="0070530D"/>
    <w:rsid w:val="0070533C"/>
    <w:rsid w:val="007053C0"/>
    <w:rsid w:val="007053C7"/>
    <w:rsid w:val="00705432"/>
    <w:rsid w:val="0070554B"/>
    <w:rsid w:val="0070557C"/>
    <w:rsid w:val="00705648"/>
    <w:rsid w:val="00705684"/>
    <w:rsid w:val="007056F6"/>
    <w:rsid w:val="00705758"/>
    <w:rsid w:val="00705811"/>
    <w:rsid w:val="00705849"/>
    <w:rsid w:val="00705856"/>
    <w:rsid w:val="007058C5"/>
    <w:rsid w:val="007058F6"/>
    <w:rsid w:val="00705A34"/>
    <w:rsid w:val="00705A6E"/>
    <w:rsid w:val="00705A88"/>
    <w:rsid w:val="00705ACE"/>
    <w:rsid w:val="00705B2E"/>
    <w:rsid w:val="00705B95"/>
    <w:rsid w:val="00705BBF"/>
    <w:rsid w:val="00705C16"/>
    <w:rsid w:val="00705CC8"/>
    <w:rsid w:val="00705D31"/>
    <w:rsid w:val="00705D4C"/>
    <w:rsid w:val="00705D99"/>
    <w:rsid w:val="00705DCE"/>
    <w:rsid w:val="00705E3C"/>
    <w:rsid w:val="00705ECC"/>
    <w:rsid w:val="00705F31"/>
    <w:rsid w:val="00705F46"/>
    <w:rsid w:val="00705F4B"/>
    <w:rsid w:val="00706100"/>
    <w:rsid w:val="00706153"/>
    <w:rsid w:val="007061A2"/>
    <w:rsid w:val="00706210"/>
    <w:rsid w:val="007062AF"/>
    <w:rsid w:val="00706327"/>
    <w:rsid w:val="00706328"/>
    <w:rsid w:val="0070635B"/>
    <w:rsid w:val="00706368"/>
    <w:rsid w:val="0070636E"/>
    <w:rsid w:val="007064E9"/>
    <w:rsid w:val="0070651A"/>
    <w:rsid w:val="0070662D"/>
    <w:rsid w:val="007066E5"/>
    <w:rsid w:val="00706700"/>
    <w:rsid w:val="0070674A"/>
    <w:rsid w:val="00706774"/>
    <w:rsid w:val="007067DF"/>
    <w:rsid w:val="0070689C"/>
    <w:rsid w:val="007068BA"/>
    <w:rsid w:val="0070694D"/>
    <w:rsid w:val="007069AE"/>
    <w:rsid w:val="00706A35"/>
    <w:rsid w:val="00706AD3"/>
    <w:rsid w:val="00706BD8"/>
    <w:rsid w:val="00706C0D"/>
    <w:rsid w:val="00706C2B"/>
    <w:rsid w:val="00706C47"/>
    <w:rsid w:val="00706CAF"/>
    <w:rsid w:val="00706CBA"/>
    <w:rsid w:val="00706D01"/>
    <w:rsid w:val="00706ED9"/>
    <w:rsid w:val="00706FAE"/>
    <w:rsid w:val="00706FDA"/>
    <w:rsid w:val="00706FE2"/>
    <w:rsid w:val="00707094"/>
    <w:rsid w:val="007070C9"/>
    <w:rsid w:val="007070EA"/>
    <w:rsid w:val="007071BE"/>
    <w:rsid w:val="007071C7"/>
    <w:rsid w:val="007071D8"/>
    <w:rsid w:val="0070732B"/>
    <w:rsid w:val="007073B8"/>
    <w:rsid w:val="00707429"/>
    <w:rsid w:val="0070747A"/>
    <w:rsid w:val="007074C0"/>
    <w:rsid w:val="007074F0"/>
    <w:rsid w:val="007075F0"/>
    <w:rsid w:val="007077B4"/>
    <w:rsid w:val="007077BC"/>
    <w:rsid w:val="007077CE"/>
    <w:rsid w:val="00707827"/>
    <w:rsid w:val="00707846"/>
    <w:rsid w:val="007078DA"/>
    <w:rsid w:val="00707925"/>
    <w:rsid w:val="00707CA9"/>
    <w:rsid w:val="00707CF4"/>
    <w:rsid w:val="00707D4C"/>
    <w:rsid w:val="00707D6A"/>
    <w:rsid w:val="00707E4A"/>
    <w:rsid w:val="00707E58"/>
    <w:rsid w:val="00707E9E"/>
    <w:rsid w:val="00707F3B"/>
    <w:rsid w:val="00707F47"/>
    <w:rsid w:val="00707F54"/>
    <w:rsid w:val="00707F7B"/>
    <w:rsid w:val="00707F8F"/>
    <w:rsid w:val="0071004C"/>
    <w:rsid w:val="0071007C"/>
    <w:rsid w:val="007100E1"/>
    <w:rsid w:val="00710133"/>
    <w:rsid w:val="007101BE"/>
    <w:rsid w:val="00710274"/>
    <w:rsid w:val="007102E1"/>
    <w:rsid w:val="0071035F"/>
    <w:rsid w:val="007103AC"/>
    <w:rsid w:val="0071057D"/>
    <w:rsid w:val="0071064F"/>
    <w:rsid w:val="007106CB"/>
    <w:rsid w:val="00710726"/>
    <w:rsid w:val="00710796"/>
    <w:rsid w:val="007107BB"/>
    <w:rsid w:val="00710871"/>
    <w:rsid w:val="007108E8"/>
    <w:rsid w:val="00710A27"/>
    <w:rsid w:val="00710ABA"/>
    <w:rsid w:val="00710ABB"/>
    <w:rsid w:val="00710B4E"/>
    <w:rsid w:val="00710D67"/>
    <w:rsid w:val="00710FD4"/>
    <w:rsid w:val="007110A0"/>
    <w:rsid w:val="007110CE"/>
    <w:rsid w:val="007110F5"/>
    <w:rsid w:val="007111AE"/>
    <w:rsid w:val="0071129F"/>
    <w:rsid w:val="0071159E"/>
    <w:rsid w:val="007115A5"/>
    <w:rsid w:val="007115CC"/>
    <w:rsid w:val="007115DF"/>
    <w:rsid w:val="007115ED"/>
    <w:rsid w:val="00711606"/>
    <w:rsid w:val="007116A4"/>
    <w:rsid w:val="00711764"/>
    <w:rsid w:val="00711941"/>
    <w:rsid w:val="00711B00"/>
    <w:rsid w:val="00711B21"/>
    <w:rsid w:val="00711B23"/>
    <w:rsid w:val="00711B38"/>
    <w:rsid w:val="00711C43"/>
    <w:rsid w:val="00711CDC"/>
    <w:rsid w:val="00711F1B"/>
    <w:rsid w:val="00711F54"/>
    <w:rsid w:val="00711F85"/>
    <w:rsid w:val="00712026"/>
    <w:rsid w:val="0071211F"/>
    <w:rsid w:val="0071219B"/>
    <w:rsid w:val="007121A4"/>
    <w:rsid w:val="007121FA"/>
    <w:rsid w:val="00712285"/>
    <w:rsid w:val="0071232B"/>
    <w:rsid w:val="0071242E"/>
    <w:rsid w:val="0071245E"/>
    <w:rsid w:val="00712543"/>
    <w:rsid w:val="00712636"/>
    <w:rsid w:val="0071268E"/>
    <w:rsid w:val="007126A2"/>
    <w:rsid w:val="0071276B"/>
    <w:rsid w:val="007127B9"/>
    <w:rsid w:val="007127E3"/>
    <w:rsid w:val="007127FD"/>
    <w:rsid w:val="0071289B"/>
    <w:rsid w:val="007128A3"/>
    <w:rsid w:val="0071292B"/>
    <w:rsid w:val="007129CB"/>
    <w:rsid w:val="00712A35"/>
    <w:rsid w:val="00712AEF"/>
    <w:rsid w:val="00712B25"/>
    <w:rsid w:val="00712DA7"/>
    <w:rsid w:val="00712DB0"/>
    <w:rsid w:val="00712DD8"/>
    <w:rsid w:val="00712E10"/>
    <w:rsid w:val="00712F26"/>
    <w:rsid w:val="00712F59"/>
    <w:rsid w:val="0071305A"/>
    <w:rsid w:val="0071305B"/>
    <w:rsid w:val="00713115"/>
    <w:rsid w:val="007131E5"/>
    <w:rsid w:val="007132BA"/>
    <w:rsid w:val="00713328"/>
    <w:rsid w:val="007133DA"/>
    <w:rsid w:val="007133E7"/>
    <w:rsid w:val="007136BB"/>
    <w:rsid w:val="007136C5"/>
    <w:rsid w:val="00713706"/>
    <w:rsid w:val="0071372B"/>
    <w:rsid w:val="00713781"/>
    <w:rsid w:val="0071378F"/>
    <w:rsid w:val="007138F5"/>
    <w:rsid w:val="00713A2B"/>
    <w:rsid w:val="00713A4D"/>
    <w:rsid w:val="00713A8F"/>
    <w:rsid w:val="00713ACF"/>
    <w:rsid w:val="00713B62"/>
    <w:rsid w:val="00713BB8"/>
    <w:rsid w:val="00713BDC"/>
    <w:rsid w:val="00713CE2"/>
    <w:rsid w:val="00713E29"/>
    <w:rsid w:val="00713E86"/>
    <w:rsid w:val="00713FD4"/>
    <w:rsid w:val="00714080"/>
    <w:rsid w:val="007141B4"/>
    <w:rsid w:val="0071432E"/>
    <w:rsid w:val="00714371"/>
    <w:rsid w:val="00714389"/>
    <w:rsid w:val="007143F4"/>
    <w:rsid w:val="0071441A"/>
    <w:rsid w:val="00714443"/>
    <w:rsid w:val="00714664"/>
    <w:rsid w:val="00714699"/>
    <w:rsid w:val="007147C7"/>
    <w:rsid w:val="007147FB"/>
    <w:rsid w:val="00714842"/>
    <w:rsid w:val="007148D7"/>
    <w:rsid w:val="0071492F"/>
    <w:rsid w:val="00714A24"/>
    <w:rsid w:val="00714AA8"/>
    <w:rsid w:val="00714B26"/>
    <w:rsid w:val="00714B47"/>
    <w:rsid w:val="00714B55"/>
    <w:rsid w:val="00714BDA"/>
    <w:rsid w:val="00714BDF"/>
    <w:rsid w:val="00714BF6"/>
    <w:rsid w:val="00714C4E"/>
    <w:rsid w:val="00714C72"/>
    <w:rsid w:val="00714C9C"/>
    <w:rsid w:val="00714CD5"/>
    <w:rsid w:val="00714E60"/>
    <w:rsid w:val="00714E89"/>
    <w:rsid w:val="00714EFD"/>
    <w:rsid w:val="00714F9C"/>
    <w:rsid w:val="00714FD8"/>
    <w:rsid w:val="00715045"/>
    <w:rsid w:val="0071507A"/>
    <w:rsid w:val="00715083"/>
    <w:rsid w:val="007150B0"/>
    <w:rsid w:val="00715126"/>
    <w:rsid w:val="00715265"/>
    <w:rsid w:val="00715290"/>
    <w:rsid w:val="007152CB"/>
    <w:rsid w:val="007152E6"/>
    <w:rsid w:val="007152F3"/>
    <w:rsid w:val="007153A2"/>
    <w:rsid w:val="00715582"/>
    <w:rsid w:val="0071565B"/>
    <w:rsid w:val="007157BD"/>
    <w:rsid w:val="007157F8"/>
    <w:rsid w:val="007158A3"/>
    <w:rsid w:val="0071595E"/>
    <w:rsid w:val="00715987"/>
    <w:rsid w:val="00715A3D"/>
    <w:rsid w:val="00715B4C"/>
    <w:rsid w:val="00715B95"/>
    <w:rsid w:val="00715B98"/>
    <w:rsid w:val="00715C36"/>
    <w:rsid w:val="00715C86"/>
    <w:rsid w:val="00715D65"/>
    <w:rsid w:val="00715D6B"/>
    <w:rsid w:val="00715E1C"/>
    <w:rsid w:val="00715E44"/>
    <w:rsid w:val="00715E86"/>
    <w:rsid w:val="00715EC7"/>
    <w:rsid w:val="00715FDD"/>
    <w:rsid w:val="00715FE3"/>
    <w:rsid w:val="0071604C"/>
    <w:rsid w:val="00716054"/>
    <w:rsid w:val="0071605D"/>
    <w:rsid w:val="007161B6"/>
    <w:rsid w:val="007161B9"/>
    <w:rsid w:val="007161FA"/>
    <w:rsid w:val="00716369"/>
    <w:rsid w:val="0071654D"/>
    <w:rsid w:val="007165EE"/>
    <w:rsid w:val="007166BA"/>
    <w:rsid w:val="00716750"/>
    <w:rsid w:val="00716765"/>
    <w:rsid w:val="007167FA"/>
    <w:rsid w:val="00716840"/>
    <w:rsid w:val="00716919"/>
    <w:rsid w:val="00716ADD"/>
    <w:rsid w:val="00716AF9"/>
    <w:rsid w:val="00716D5D"/>
    <w:rsid w:val="00716E03"/>
    <w:rsid w:val="00716E0E"/>
    <w:rsid w:val="00716EF1"/>
    <w:rsid w:val="00716FD9"/>
    <w:rsid w:val="0071708C"/>
    <w:rsid w:val="0071710C"/>
    <w:rsid w:val="007171B5"/>
    <w:rsid w:val="00717223"/>
    <w:rsid w:val="00717247"/>
    <w:rsid w:val="00717377"/>
    <w:rsid w:val="0071745E"/>
    <w:rsid w:val="0071754B"/>
    <w:rsid w:val="007175BB"/>
    <w:rsid w:val="0071763D"/>
    <w:rsid w:val="007176BE"/>
    <w:rsid w:val="007178C9"/>
    <w:rsid w:val="007178EF"/>
    <w:rsid w:val="007178F3"/>
    <w:rsid w:val="007178F4"/>
    <w:rsid w:val="00717914"/>
    <w:rsid w:val="007179AF"/>
    <w:rsid w:val="00717B29"/>
    <w:rsid w:val="00717B45"/>
    <w:rsid w:val="00717B48"/>
    <w:rsid w:val="00717B85"/>
    <w:rsid w:val="00717C20"/>
    <w:rsid w:val="00717CF0"/>
    <w:rsid w:val="00717F39"/>
    <w:rsid w:val="00717FCA"/>
    <w:rsid w:val="00717FF4"/>
    <w:rsid w:val="00720039"/>
    <w:rsid w:val="0072004F"/>
    <w:rsid w:val="00720052"/>
    <w:rsid w:val="007200AC"/>
    <w:rsid w:val="00720108"/>
    <w:rsid w:val="0072014C"/>
    <w:rsid w:val="007201A4"/>
    <w:rsid w:val="007201C6"/>
    <w:rsid w:val="0072020B"/>
    <w:rsid w:val="00720252"/>
    <w:rsid w:val="007203CB"/>
    <w:rsid w:val="007203CC"/>
    <w:rsid w:val="0072054F"/>
    <w:rsid w:val="007205FC"/>
    <w:rsid w:val="007206BF"/>
    <w:rsid w:val="007206F7"/>
    <w:rsid w:val="00720795"/>
    <w:rsid w:val="007207CA"/>
    <w:rsid w:val="0072082A"/>
    <w:rsid w:val="007208A1"/>
    <w:rsid w:val="007208F2"/>
    <w:rsid w:val="0072090E"/>
    <w:rsid w:val="00720919"/>
    <w:rsid w:val="007209B6"/>
    <w:rsid w:val="00720A56"/>
    <w:rsid w:val="00720A96"/>
    <w:rsid w:val="00720AD4"/>
    <w:rsid w:val="00720BD8"/>
    <w:rsid w:val="00720CC8"/>
    <w:rsid w:val="00720D68"/>
    <w:rsid w:val="00720D7B"/>
    <w:rsid w:val="00720D99"/>
    <w:rsid w:val="00720EC4"/>
    <w:rsid w:val="0072104F"/>
    <w:rsid w:val="00721158"/>
    <w:rsid w:val="007211AE"/>
    <w:rsid w:val="007211DD"/>
    <w:rsid w:val="00721340"/>
    <w:rsid w:val="00721342"/>
    <w:rsid w:val="00721379"/>
    <w:rsid w:val="007213DE"/>
    <w:rsid w:val="0072148E"/>
    <w:rsid w:val="007214DB"/>
    <w:rsid w:val="00721525"/>
    <w:rsid w:val="007215E4"/>
    <w:rsid w:val="00721743"/>
    <w:rsid w:val="00721770"/>
    <w:rsid w:val="007217E4"/>
    <w:rsid w:val="007218EE"/>
    <w:rsid w:val="007218FE"/>
    <w:rsid w:val="007219F2"/>
    <w:rsid w:val="00721D4D"/>
    <w:rsid w:val="00721DE1"/>
    <w:rsid w:val="00721E07"/>
    <w:rsid w:val="00721E90"/>
    <w:rsid w:val="007220D2"/>
    <w:rsid w:val="0072210A"/>
    <w:rsid w:val="0072220C"/>
    <w:rsid w:val="00722213"/>
    <w:rsid w:val="007222DC"/>
    <w:rsid w:val="007222DD"/>
    <w:rsid w:val="00722314"/>
    <w:rsid w:val="007223FB"/>
    <w:rsid w:val="0072240C"/>
    <w:rsid w:val="00722472"/>
    <w:rsid w:val="007224A8"/>
    <w:rsid w:val="00722513"/>
    <w:rsid w:val="007225D1"/>
    <w:rsid w:val="0072265F"/>
    <w:rsid w:val="00722666"/>
    <w:rsid w:val="007226DA"/>
    <w:rsid w:val="007227EA"/>
    <w:rsid w:val="007227F2"/>
    <w:rsid w:val="0072284B"/>
    <w:rsid w:val="00722852"/>
    <w:rsid w:val="007229F1"/>
    <w:rsid w:val="00722AB8"/>
    <w:rsid w:val="00722B93"/>
    <w:rsid w:val="00722BA8"/>
    <w:rsid w:val="00722C75"/>
    <w:rsid w:val="00722C78"/>
    <w:rsid w:val="00722DB1"/>
    <w:rsid w:val="00722E18"/>
    <w:rsid w:val="00722FAD"/>
    <w:rsid w:val="00723014"/>
    <w:rsid w:val="00723126"/>
    <w:rsid w:val="007231B9"/>
    <w:rsid w:val="007231C6"/>
    <w:rsid w:val="007232DD"/>
    <w:rsid w:val="00723335"/>
    <w:rsid w:val="007233E9"/>
    <w:rsid w:val="007233F6"/>
    <w:rsid w:val="00723488"/>
    <w:rsid w:val="0072368F"/>
    <w:rsid w:val="007236F6"/>
    <w:rsid w:val="007237DE"/>
    <w:rsid w:val="007237E9"/>
    <w:rsid w:val="00723921"/>
    <w:rsid w:val="0072394B"/>
    <w:rsid w:val="00723959"/>
    <w:rsid w:val="007239D6"/>
    <w:rsid w:val="00723A0E"/>
    <w:rsid w:val="00723A39"/>
    <w:rsid w:val="00723A81"/>
    <w:rsid w:val="00723AEB"/>
    <w:rsid w:val="00723B06"/>
    <w:rsid w:val="00723B16"/>
    <w:rsid w:val="00723BE8"/>
    <w:rsid w:val="00723C60"/>
    <w:rsid w:val="00723C76"/>
    <w:rsid w:val="00723D0D"/>
    <w:rsid w:val="00723DC0"/>
    <w:rsid w:val="00723E96"/>
    <w:rsid w:val="00723FD5"/>
    <w:rsid w:val="00724024"/>
    <w:rsid w:val="00724035"/>
    <w:rsid w:val="007240D8"/>
    <w:rsid w:val="007240F7"/>
    <w:rsid w:val="007242D9"/>
    <w:rsid w:val="007242E4"/>
    <w:rsid w:val="0072444D"/>
    <w:rsid w:val="007244C2"/>
    <w:rsid w:val="007244C4"/>
    <w:rsid w:val="00724524"/>
    <w:rsid w:val="00724597"/>
    <w:rsid w:val="007245B5"/>
    <w:rsid w:val="007245FE"/>
    <w:rsid w:val="0072466D"/>
    <w:rsid w:val="00724704"/>
    <w:rsid w:val="0072479C"/>
    <w:rsid w:val="007247BB"/>
    <w:rsid w:val="007247C2"/>
    <w:rsid w:val="007247D0"/>
    <w:rsid w:val="007247D8"/>
    <w:rsid w:val="007247EA"/>
    <w:rsid w:val="0072484B"/>
    <w:rsid w:val="007248B7"/>
    <w:rsid w:val="007248BA"/>
    <w:rsid w:val="00724A8C"/>
    <w:rsid w:val="00724B12"/>
    <w:rsid w:val="00724B1C"/>
    <w:rsid w:val="00724D07"/>
    <w:rsid w:val="00724D7D"/>
    <w:rsid w:val="00724F3F"/>
    <w:rsid w:val="00724FD2"/>
    <w:rsid w:val="0072515A"/>
    <w:rsid w:val="00725268"/>
    <w:rsid w:val="007253C8"/>
    <w:rsid w:val="007254E6"/>
    <w:rsid w:val="00725644"/>
    <w:rsid w:val="00725674"/>
    <w:rsid w:val="007256CF"/>
    <w:rsid w:val="0072571A"/>
    <w:rsid w:val="00725761"/>
    <w:rsid w:val="00725802"/>
    <w:rsid w:val="00725A96"/>
    <w:rsid w:val="00725B30"/>
    <w:rsid w:val="00725B6E"/>
    <w:rsid w:val="00725BC3"/>
    <w:rsid w:val="00725C4A"/>
    <w:rsid w:val="00725D55"/>
    <w:rsid w:val="00725D78"/>
    <w:rsid w:val="00725F46"/>
    <w:rsid w:val="00725FD7"/>
    <w:rsid w:val="00725FE9"/>
    <w:rsid w:val="007260AD"/>
    <w:rsid w:val="007260CA"/>
    <w:rsid w:val="007261B7"/>
    <w:rsid w:val="0072633B"/>
    <w:rsid w:val="00726346"/>
    <w:rsid w:val="00726408"/>
    <w:rsid w:val="0072641B"/>
    <w:rsid w:val="00726597"/>
    <w:rsid w:val="00726621"/>
    <w:rsid w:val="0072673D"/>
    <w:rsid w:val="00726791"/>
    <w:rsid w:val="007267A7"/>
    <w:rsid w:val="00726872"/>
    <w:rsid w:val="0072695D"/>
    <w:rsid w:val="00726A58"/>
    <w:rsid w:val="00726ACD"/>
    <w:rsid w:val="00726B9B"/>
    <w:rsid w:val="00726CAD"/>
    <w:rsid w:val="00726D4B"/>
    <w:rsid w:val="00726DB8"/>
    <w:rsid w:val="00726DE9"/>
    <w:rsid w:val="00726E9D"/>
    <w:rsid w:val="007270B9"/>
    <w:rsid w:val="007271F7"/>
    <w:rsid w:val="007272B8"/>
    <w:rsid w:val="00727533"/>
    <w:rsid w:val="00727629"/>
    <w:rsid w:val="00727831"/>
    <w:rsid w:val="0072783F"/>
    <w:rsid w:val="00727912"/>
    <w:rsid w:val="00727A82"/>
    <w:rsid w:val="00727ACC"/>
    <w:rsid w:val="00727ADD"/>
    <w:rsid w:val="00727D1C"/>
    <w:rsid w:val="00727DCC"/>
    <w:rsid w:val="00727DCD"/>
    <w:rsid w:val="00727E72"/>
    <w:rsid w:val="00727ECC"/>
    <w:rsid w:val="00727F75"/>
    <w:rsid w:val="00727FC1"/>
    <w:rsid w:val="00730070"/>
    <w:rsid w:val="0073014C"/>
    <w:rsid w:val="00730188"/>
    <w:rsid w:val="0073026C"/>
    <w:rsid w:val="00730282"/>
    <w:rsid w:val="0073036F"/>
    <w:rsid w:val="00730449"/>
    <w:rsid w:val="00730469"/>
    <w:rsid w:val="007305AD"/>
    <w:rsid w:val="007305D3"/>
    <w:rsid w:val="007305EF"/>
    <w:rsid w:val="00730696"/>
    <w:rsid w:val="00730760"/>
    <w:rsid w:val="007307C4"/>
    <w:rsid w:val="00730898"/>
    <w:rsid w:val="007308D0"/>
    <w:rsid w:val="00730906"/>
    <w:rsid w:val="00730945"/>
    <w:rsid w:val="00730971"/>
    <w:rsid w:val="00730975"/>
    <w:rsid w:val="00730A2C"/>
    <w:rsid w:val="00730A82"/>
    <w:rsid w:val="00730AE8"/>
    <w:rsid w:val="00730AEE"/>
    <w:rsid w:val="00730C9C"/>
    <w:rsid w:val="00730E11"/>
    <w:rsid w:val="00730E8A"/>
    <w:rsid w:val="00730F34"/>
    <w:rsid w:val="00730FCC"/>
    <w:rsid w:val="00730FEB"/>
    <w:rsid w:val="007310A2"/>
    <w:rsid w:val="007310C8"/>
    <w:rsid w:val="007310CE"/>
    <w:rsid w:val="007310E8"/>
    <w:rsid w:val="0073123A"/>
    <w:rsid w:val="0073124B"/>
    <w:rsid w:val="00731287"/>
    <w:rsid w:val="00731380"/>
    <w:rsid w:val="00731395"/>
    <w:rsid w:val="007313BB"/>
    <w:rsid w:val="00731446"/>
    <w:rsid w:val="00731452"/>
    <w:rsid w:val="007315AB"/>
    <w:rsid w:val="007316D0"/>
    <w:rsid w:val="0073170E"/>
    <w:rsid w:val="007317B5"/>
    <w:rsid w:val="00731906"/>
    <w:rsid w:val="0073191E"/>
    <w:rsid w:val="00731ACF"/>
    <w:rsid w:val="00731B1C"/>
    <w:rsid w:val="00731B88"/>
    <w:rsid w:val="00731BC3"/>
    <w:rsid w:val="00731C4D"/>
    <w:rsid w:val="00731DB8"/>
    <w:rsid w:val="00731DD8"/>
    <w:rsid w:val="00731EB4"/>
    <w:rsid w:val="00731EC0"/>
    <w:rsid w:val="00731FDF"/>
    <w:rsid w:val="007321D6"/>
    <w:rsid w:val="007321F4"/>
    <w:rsid w:val="007321F5"/>
    <w:rsid w:val="00732302"/>
    <w:rsid w:val="00732308"/>
    <w:rsid w:val="00732393"/>
    <w:rsid w:val="007323A4"/>
    <w:rsid w:val="00732415"/>
    <w:rsid w:val="007324B8"/>
    <w:rsid w:val="007324ED"/>
    <w:rsid w:val="0073258F"/>
    <w:rsid w:val="0073261C"/>
    <w:rsid w:val="00732649"/>
    <w:rsid w:val="0073277B"/>
    <w:rsid w:val="00732786"/>
    <w:rsid w:val="00732865"/>
    <w:rsid w:val="00732877"/>
    <w:rsid w:val="00732977"/>
    <w:rsid w:val="00732CF0"/>
    <w:rsid w:val="00732CF9"/>
    <w:rsid w:val="00732DD3"/>
    <w:rsid w:val="00732E7E"/>
    <w:rsid w:val="00732EBE"/>
    <w:rsid w:val="00732F0E"/>
    <w:rsid w:val="00732FE6"/>
    <w:rsid w:val="0073308D"/>
    <w:rsid w:val="0073310D"/>
    <w:rsid w:val="00733156"/>
    <w:rsid w:val="00733188"/>
    <w:rsid w:val="00733334"/>
    <w:rsid w:val="0073337A"/>
    <w:rsid w:val="00733394"/>
    <w:rsid w:val="007334A2"/>
    <w:rsid w:val="007334C9"/>
    <w:rsid w:val="007335AE"/>
    <w:rsid w:val="0073363C"/>
    <w:rsid w:val="007336DB"/>
    <w:rsid w:val="00733744"/>
    <w:rsid w:val="007337A6"/>
    <w:rsid w:val="007337D0"/>
    <w:rsid w:val="007337D2"/>
    <w:rsid w:val="007338AB"/>
    <w:rsid w:val="00733A44"/>
    <w:rsid w:val="00733BB3"/>
    <w:rsid w:val="00733BBD"/>
    <w:rsid w:val="00733C84"/>
    <w:rsid w:val="00733D22"/>
    <w:rsid w:val="00733E59"/>
    <w:rsid w:val="00733E60"/>
    <w:rsid w:val="00733EB7"/>
    <w:rsid w:val="00733ECB"/>
    <w:rsid w:val="00733F4B"/>
    <w:rsid w:val="00733F8D"/>
    <w:rsid w:val="007340F9"/>
    <w:rsid w:val="00734107"/>
    <w:rsid w:val="00734108"/>
    <w:rsid w:val="007341ED"/>
    <w:rsid w:val="00734212"/>
    <w:rsid w:val="007343D4"/>
    <w:rsid w:val="00734404"/>
    <w:rsid w:val="00734479"/>
    <w:rsid w:val="007344AA"/>
    <w:rsid w:val="0073450E"/>
    <w:rsid w:val="007345C9"/>
    <w:rsid w:val="007346FA"/>
    <w:rsid w:val="007346FD"/>
    <w:rsid w:val="00734759"/>
    <w:rsid w:val="00734822"/>
    <w:rsid w:val="007348D3"/>
    <w:rsid w:val="00734909"/>
    <w:rsid w:val="007349D8"/>
    <w:rsid w:val="00734A6A"/>
    <w:rsid w:val="00734A8D"/>
    <w:rsid w:val="00734B7B"/>
    <w:rsid w:val="00734B95"/>
    <w:rsid w:val="00734BF9"/>
    <w:rsid w:val="00734C97"/>
    <w:rsid w:val="00734CDA"/>
    <w:rsid w:val="00734CDC"/>
    <w:rsid w:val="00734CE9"/>
    <w:rsid w:val="00734E57"/>
    <w:rsid w:val="00734EB6"/>
    <w:rsid w:val="00734EE7"/>
    <w:rsid w:val="00734EEB"/>
    <w:rsid w:val="00734EF1"/>
    <w:rsid w:val="00734F4B"/>
    <w:rsid w:val="00734FB2"/>
    <w:rsid w:val="00734FD1"/>
    <w:rsid w:val="0073500A"/>
    <w:rsid w:val="007350A3"/>
    <w:rsid w:val="0073516B"/>
    <w:rsid w:val="00735180"/>
    <w:rsid w:val="0073518F"/>
    <w:rsid w:val="00735276"/>
    <w:rsid w:val="007352CE"/>
    <w:rsid w:val="0073534F"/>
    <w:rsid w:val="00735473"/>
    <w:rsid w:val="00735477"/>
    <w:rsid w:val="007355E0"/>
    <w:rsid w:val="00735724"/>
    <w:rsid w:val="0073575B"/>
    <w:rsid w:val="00735763"/>
    <w:rsid w:val="007357A0"/>
    <w:rsid w:val="007357AF"/>
    <w:rsid w:val="007357D1"/>
    <w:rsid w:val="007358A1"/>
    <w:rsid w:val="007358BD"/>
    <w:rsid w:val="00735978"/>
    <w:rsid w:val="00735BBC"/>
    <w:rsid w:val="00735D5D"/>
    <w:rsid w:val="00735DDC"/>
    <w:rsid w:val="00735E38"/>
    <w:rsid w:val="00735EC8"/>
    <w:rsid w:val="00735ECD"/>
    <w:rsid w:val="00735EF7"/>
    <w:rsid w:val="00735F31"/>
    <w:rsid w:val="007360E8"/>
    <w:rsid w:val="0073616F"/>
    <w:rsid w:val="007362BD"/>
    <w:rsid w:val="00736350"/>
    <w:rsid w:val="0073639C"/>
    <w:rsid w:val="007363A1"/>
    <w:rsid w:val="007363AB"/>
    <w:rsid w:val="0073641F"/>
    <w:rsid w:val="00736471"/>
    <w:rsid w:val="007365B7"/>
    <w:rsid w:val="00736638"/>
    <w:rsid w:val="007366C7"/>
    <w:rsid w:val="007366F2"/>
    <w:rsid w:val="0073672D"/>
    <w:rsid w:val="007367C1"/>
    <w:rsid w:val="007367EE"/>
    <w:rsid w:val="00736A58"/>
    <w:rsid w:val="00736B52"/>
    <w:rsid w:val="00736BB1"/>
    <w:rsid w:val="00736C26"/>
    <w:rsid w:val="00736C74"/>
    <w:rsid w:val="00736D27"/>
    <w:rsid w:val="00736D7A"/>
    <w:rsid w:val="00736D7B"/>
    <w:rsid w:val="00736E43"/>
    <w:rsid w:val="00736E5D"/>
    <w:rsid w:val="00736E8D"/>
    <w:rsid w:val="00736FC2"/>
    <w:rsid w:val="00736FC4"/>
    <w:rsid w:val="00737007"/>
    <w:rsid w:val="00737062"/>
    <w:rsid w:val="00737076"/>
    <w:rsid w:val="0073717E"/>
    <w:rsid w:val="00737328"/>
    <w:rsid w:val="007373B7"/>
    <w:rsid w:val="007373C9"/>
    <w:rsid w:val="00737440"/>
    <w:rsid w:val="00737600"/>
    <w:rsid w:val="00737695"/>
    <w:rsid w:val="007376A4"/>
    <w:rsid w:val="007377AE"/>
    <w:rsid w:val="007377E5"/>
    <w:rsid w:val="00737971"/>
    <w:rsid w:val="0073797A"/>
    <w:rsid w:val="00737C83"/>
    <w:rsid w:val="00737CB2"/>
    <w:rsid w:val="00737D33"/>
    <w:rsid w:val="00737EF0"/>
    <w:rsid w:val="00737F44"/>
    <w:rsid w:val="00737F82"/>
    <w:rsid w:val="00737FE6"/>
    <w:rsid w:val="0074000A"/>
    <w:rsid w:val="007400F0"/>
    <w:rsid w:val="00740207"/>
    <w:rsid w:val="00740209"/>
    <w:rsid w:val="00740221"/>
    <w:rsid w:val="00740275"/>
    <w:rsid w:val="007402DC"/>
    <w:rsid w:val="0074036F"/>
    <w:rsid w:val="00740537"/>
    <w:rsid w:val="007405E8"/>
    <w:rsid w:val="0074061B"/>
    <w:rsid w:val="007407FA"/>
    <w:rsid w:val="00740803"/>
    <w:rsid w:val="0074085E"/>
    <w:rsid w:val="0074099A"/>
    <w:rsid w:val="0074099F"/>
    <w:rsid w:val="007409E0"/>
    <w:rsid w:val="00740ABA"/>
    <w:rsid w:val="00740BF9"/>
    <w:rsid w:val="00740C14"/>
    <w:rsid w:val="00740C31"/>
    <w:rsid w:val="00740D18"/>
    <w:rsid w:val="00740E8B"/>
    <w:rsid w:val="00740ED4"/>
    <w:rsid w:val="00741032"/>
    <w:rsid w:val="00741034"/>
    <w:rsid w:val="0074106A"/>
    <w:rsid w:val="007411BD"/>
    <w:rsid w:val="007411EE"/>
    <w:rsid w:val="007411F6"/>
    <w:rsid w:val="00741277"/>
    <w:rsid w:val="0074134A"/>
    <w:rsid w:val="0074146B"/>
    <w:rsid w:val="007415E7"/>
    <w:rsid w:val="0074162F"/>
    <w:rsid w:val="007416A7"/>
    <w:rsid w:val="00741712"/>
    <w:rsid w:val="00741778"/>
    <w:rsid w:val="007418D8"/>
    <w:rsid w:val="007418E3"/>
    <w:rsid w:val="00741930"/>
    <w:rsid w:val="0074199B"/>
    <w:rsid w:val="0074199C"/>
    <w:rsid w:val="007419B2"/>
    <w:rsid w:val="007419C9"/>
    <w:rsid w:val="00741A53"/>
    <w:rsid w:val="00741ABE"/>
    <w:rsid w:val="00741ACC"/>
    <w:rsid w:val="00741AFA"/>
    <w:rsid w:val="00741BDD"/>
    <w:rsid w:val="00741BFA"/>
    <w:rsid w:val="00741C24"/>
    <w:rsid w:val="00741C2E"/>
    <w:rsid w:val="00741CC1"/>
    <w:rsid w:val="00741E3D"/>
    <w:rsid w:val="00741E6C"/>
    <w:rsid w:val="0074203F"/>
    <w:rsid w:val="00742086"/>
    <w:rsid w:val="00742095"/>
    <w:rsid w:val="0074225A"/>
    <w:rsid w:val="007422EA"/>
    <w:rsid w:val="007422F4"/>
    <w:rsid w:val="007423AE"/>
    <w:rsid w:val="00742464"/>
    <w:rsid w:val="0074246E"/>
    <w:rsid w:val="007424CC"/>
    <w:rsid w:val="00742596"/>
    <w:rsid w:val="007425D7"/>
    <w:rsid w:val="00742644"/>
    <w:rsid w:val="00742696"/>
    <w:rsid w:val="0074273F"/>
    <w:rsid w:val="0074274E"/>
    <w:rsid w:val="007427EE"/>
    <w:rsid w:val="007427FD"/>
    <w:rsid w:val="00742854"/>
    <w:rsid w:val="00742856"/>
    <w:rsid w:val="00742A57"/>
    <w:rsid w:val="00742B35"/>
    <w:rsid w:val="00742B4B"/>
    <w:rsid w:val="00742B7F"/>
    <w:rsid w:val="00742BCD"/>
    <w:rsid w:val="00742C4B"/>
    <w:rsid w:val="00742D95"/>
    <w:rsid w:val="00742E07"/>
    <w:rsid w:val="00742F2E"/>
    <w:rsid w:val="00742F3B"/>
    <w:rsid w:val="00743033"/>
    <w:rsid w:val="00743044"/>
    <w:rsid w:val="007431AA"/>
    <w:rsid w:val="007431DA"/>
    <w:rsid w:val="0074321C"/>
    <w:rsid w:val="00743276"/>
    <w:rsid w:val="007432DA"/>
    <w:rsid w:val="00743458"/>
    <w:rsid w:val="0074360A"/>
    <w:rsid w:val="007436D8"/>
    <w:rsid w:val="007436E8"/>
    <w:rsid w:val="00743751"/>
    <w:rsid w:val="00743801"/>
    <w:rsid w:val="00743813"/>
    <w:rsid w:val="00743822"/>
    <w:rsid w:val="00743915"/>
    <w:rsid w:val="0074391A"/>
    <w:rsid w:val="00743936"/>
    <w:rsid w:val="007439CF"/>
    <w:rsid w:val="00743A79"/>
    <w:rsid w:val="00743C11"/>
    <w:rsid w:val="00743D50"/>
    <w:rsid w:val="00743DFA"/>
    <w:rsid w:val="00743DFD"/>
    <w:rsid w:val="00744046"/>
    <w:rsid w:val="00744090"/>
    <w:rsid w:val="007440F6"/>
    <w:rsid w:val="00744343"/>
    <w:rsid w:val="00744542"/>
    <w:rsid w:val="007445F4"/>
    <w:rsid w:val="00744634"/>
    <w:rsid w:val="00744663"/>
    <w:rsid w:val="00744774"/>
    <w:rsid w:val="00744926"/>
    <w:rsid w:val="00744A33"/>
    <w:rsid w:val="00744A75"/>
    <w:rsid w:val="00744A8C"/>
    <w:rsid w:val="00744AB8"/>
    <w:rsid w:val="00744AFC"/>
    <w:rsid w:val="00744B0D"/>
    <w:rsid w:val="00744C3E"/>
    <w:rsid w:val="00744CA7"/>
    <w:rsid w:val="00744D1C"/>
    <w:rsid w:val="00744D87"/>
    <w:rsid w:val="00744DF5"/>
    <w:rsid w:val="00744E0E"/>
    <w:rsid w:val="00744F0B"/>
    <w:rsid w:val="00744FC6"/>
    <w:rsid w:val="00744FFE"/>
    <w:rsid w:val="00745126"/>
    <w:rsid w:val="007451A6"/>
    <w:rsid w:val="0074532B"/>
    <w:rsid w:val="0074533E"/>
    <w:rsid w:val="00745392"/>
    <w:rsid w:val="00745445"/>
    <w:rsid w:val="00745476"/>
    <w:rsid w:val="007454D1"/>
    <w:rsid w:val="007454F9"/>
    <w:rsid w:val="00745516"/>
    <w:rsid w:val="00745521"/>
    <w:rsid w:val="00745857"/>
    <w:rsid w:val="007459C2"/>
    <w:rsid w:val="007459CF"/>
    <w:rsid w:val="00745B3E"/>
    <w:rsid w:val="00745B7A"/>
    <w:rsid w:val="00745B8D"/>
    <w:rsid w:val="00745D9A"/>
    <w:rsid w:val="00745DC8"/>
    <w:rsid w:val="00745E26"/>
    <w:rsid w:val="00745E9B"/>
    <w:rsid w:val="00745EDC"/>
    <w:rsid w:val="00745EF0"/>
    <w:rsid w:val="00745F57"/>
    <w:rsid w:val="00745F5D"/>
    <w:rsid w:val="00745F67"/>
    <w:rsid w:val="00745FC1"/>
    <w:rsid w:val="0074603A"/>
    <w:rsid w:val="00746099"/>
    <w:rsid w:val="007460AF"/>
    <w:rsid w:val="007460D7"/>
    <w:rsid w:val="0074614F"/>
    <w:rsid w:val="0074625F"/>
    <w:rsid w:val="0074628C"/>
    <w:rsid w:val="007462A4"/>
    <w:rsid w:val="007462DB"/>
    <w:rsid w:val="007463B6"/>
    <w:rsid w:val="00746408"/>
    <w:rsid w:val="0074640F"/>
    <w:rsid w:val="00746457"/>
    <w:rsid w:val="0074657D"/>
    <w:rsid w:val="007465BC"/>
    <w:rsid w:val="00746606"/>
    <w:rsid w:val="00746625"/>
    <w:rsid w:val="007466B0"/>
    <w:rsid w:val="00746781"/>
    <w:rsid w:val="00746840"/>
    <w:rsid w:val="0074687B"/>
    <w:rsid w:val="0074694D"/>
    <w:rsid w:val="00746A9B"/>
    <w:rsid w:val="00746B19"/>
    <w:rsid w:val="00746B9B"/>
    <w:rsid w:val="00746C05"/>
    <w:rsid w:val="00746C4C"/>
    <w:rsid w:val="00746D03"/>
    <w:rsid w:val="00746D8D"/>
    <w:rsid w:val="00746D90"/>
    <w:rsid w:val="00746E5C"/>
    <w:rsid w:val="00746E89"/>
    <w:rsid w:val="00746ECC"/>
    <w:rsid w:val="00746F57"/>
    <w:rsid w:val="00746FD2"/>
    <w:rsid w:val="0074713F"/>
    <w:rsid w:val="0074722E"/>
    <w:rsid w:val="0074723A"/>
    <w:rsid w:val="0074725E"/>
    <w:rsid w:val="0074728E"/>
    <w:rsid w:val="007472D2"/>
    <w:rsid w:val="00747347"/>
    <w:rsid w:val="007473E7"/>
    <w:rsid w:val="0074740E"/>
    <w:rsid w:val="0074753D"/>
    <w:rsid w:val="00747564"/>
    <w:rsid w:val="007475E5"/>
    <w:rsid w:val="00747665"/>
    <w:rsid w:val="00747707"/>
    <w:rsid w:val="0074775E"/>
    <w:rsid w:val="007477BD"/>
    <w:rsid w:val="00747826"/>
    <w:rsid w:val="007479BF"/>
    <w:rsid w:val="007479DB"/>
    <w:rsid w:val="007479EA"/>
    <w:rsid w:val="00747C22"/>
    <w:rsid w:val="00747D6E"/>
    <w:rsid w:val="00747D74"/>
    <w:rsid w:val="00747D98"/>
    <w:rsid w:val="00747ED0"/>
    <w:rsid w:val="00747F5E"/>
    <w:rsid w:val="0075000D"/>
    <w:rsid w:val="0075018C"/>
    <w:rsid w:val="00750212"/>
    <w:rsid w:val="00750257"/>
    <w:rsid w:val="007502FE"/>
    <w:rsid w:val="00750341"/>
    <w:rsid w:val="00750448"/>
    <w:rsid w:val="007505A7"/>
    <w:rsid w:val="007505C2"/>
    <w:rsid w:val="007505D4"/>
    <w:rsid w:val="007505F9"/>
    <w:rsid w:val="0075061E"/>
    <w:rsid w:val="00750697"/>
    <w:rsid w:val="007506E3"/>
    <w:rsid w:val="007507DD"/>
    <w:rsid w:val="00750836"/>
    <w:rsid w:val="00750960"/>
    <w:rsid w:val="007509A1"/>
    <w:rsid w:val="007509F4"/>
    <w:rsid w:val="00750A0A"/>
    <w:rsid w:val="00750A39"/>
    <w:rsid w:val="00750B36"/>
    <w:rsid w:val="00750B89"/>
    <w:rsid w:val="00750CC4"/>
    <w:rsid w:val="00750E10"/>
    <w:rsid w:val="00750E50"/>
    <w:rsid w:val="00750EBC"/>
    <w:rsid w:val="00750EC7"/>
    <w:rsid w:val="00750F06"/>
    <w:rsid w:val="00750F4F"/>
    <w:rsid w:val="00750F77"/>
    <w:rsid w:val="00751079"/>
    <w:rsid w:val="007510C4"/>
    <w:rsid w:val="007510F3"/>
    <w:rsid w:val="007510FF"/>
    <w:rsid w:val="00751184"/>
    <w:rsid w:val="007512EA"/>
    <w:rsid w:val="0075132A"/>
    <w:rsid w:val="00751364"/>
    <w:rsid w:val="00751435"/>
    <w:rsid w:val="00751457"/>
    <w:rsid w:val="007514D3"/>
    <w:rsid w:val="0075153F"/>
    <w:rsid w:val="007515B9"/>
    <w:rsid w:val="007515EC"/>
    <w:rsid w:val="00751686"/>
    <w:rsid w:val="007517EB"/>
    <w:rsid w:val="007518A3"/>
    <w:rsid w:val="00751927"/>
    <w:rsid w:val="007519F5"/>
    <w:rsid w:val="00751A16"/>
    <w:rsid w:val="00751A46"/>
    <w:rsid w:val="00751A9C"/>
    <w:rsid w:val="00751B21"/>
    <w:rsid w:val="00751B73"/>
    <w:rsid w:val="00751B8B"/>
    <w:rsid w:val="00751BAE"/>
    <w:rsid w:val="00751C88"/>
    <w:rsid w:val="00751D62"/>
    <w:rsid w:val="00751EF1"/>
    <w:rsid w:val="00751F97"/>
    <w:rsid w:val="00752072"/>
    <w:rsid w:val="00752166"/>
    <w:rsid w:val="007521EF"/>
    <w:rsid w:val="0075222A"/>
    <w:rsid w:val="00752245"/>
    <w:rsid w:val="007522FC"/>
    <w:rsid w:val="007523B4"/>
    <w:rsid w:val="0075241D"/>
    <w:rsid w:val="00752468"/>
    <w:rsid w:val="007524A9"/>
    <w:rsid w:val="007524D8"/>
    <w:rsid w:val="00752512"/>
    <w:rsid w:val="007525D5"/>
    <w:rsid w:val="007525E4"/>
    <w:rsid w:val="007526BE"/>
    <w:rsid w:val="007526C6"/>
    <w:rsid w:val="007526D4"/>
    <w:rsid w:val="00752828"/>
    <w:rsid w:val="00752922"/>
    <w:rsid w:val="0075297F"/>
    <w:rsid w:val="007529F9"/>
    <w:rsid w:val="00752A55"/>
    <w:rsid w:val="00752AE6"/>
    <w:rsid w:val="00752B9C"/>
    <w:rsid w:val="00752C0F"/>
    <w:rsid w:val="00752CF8"/>
    <w:rsid w:val="00752D1C"/>
    <w:rsid w:val="00752D50"/>
    <w:rsid w:val="00752D75"/>
    <w:rsid w:val="00752D9A"/>
    <w:rsid w:val="00752DEC"/>
    <w:rsid w:val="00752E1A"/>
    <w:rsid w:val="00752EC0"/>
    <w:rsid w:val="00752ECF"/>
    <w:rsid w:val="00752EFE"/>
    <w:rsid w:val="00752F2D"/>
    <w:rsid w:val="00753185"/>
    <w:rsid w:val="00753220"/>
    <w:rsid w:val="0075331D"/>
    <w:rsid w:val="00753382"/>
    <w:rsid w:val="007533CC"/>
    <w:rsid w:val="007533F0"/>
    <w:rsid w:val="0075357A"/>
    <w:rsid w:val="007535A7"/>
    <w:rsid w:val="00753640"/>
    <w:rsid w:val="00753666"/>
    <w:rsid w:val="0075366D"/>
    <w:rsid w:val="00753708"/>
    <w:rsid w:val="00753749"/>
    <w:rsid w:val="00753764"/>
    <w:rsid w:val="00753773"/>
    <w:rsid w:val="007537DB"/>
    <w:rsid w:val="007537EA"/>
    <w:rsid w:val="0075389C"/>
    <w:rsid w:val="00753A2A"/>
    <w:rsid w:val="00753A7C"/>
    <w:rsid w:val="00753B31"/>
    <w:rsid w:val="00753DCC"/>
    <w:rsid w:val="00753F11"/>
    <w:rsid w:val="0075406D"/>
    <w:rsid w:val="0075427E"/>
    <w:rsid w:val="007543C9"/>
    <w:rsid w:val="00754573"/>
    <w:rsid w:val="007545D2"/>
    <w:rsid w:val="007546B1"/>
    <w:rsid w:val="007546F9"/>
    <w:rsid w:val="007547C4"/>
    <w:rsid w:val="0075486B"/>
    <w:rsid w:val="007548BE"/>
    <w:rsid w:val="007548F3"/>
    <w:rsid w:val="00754951"/>
    <w:rsid w:val="007549CF"/>
    <w:rsid w:val="00754A27"/>
    <w:rsid w:val="00754A76"/>
    <w:rsid w:val="00754BB4"/>
    <w:rsid w:val="00754C70"/>
    <w:rsid w:val="00754CA9"/>
    <w:rsid w:val="00754CC9"/>
    <w:rsid w:val="00754D8C"/>
    <w:rsid w:val="00754DF6"/>
    <w:rsid w:val="00754EBE"/>
    <w:rsid w:val="00754FAE"/>
    <w:rsid w:val="00755204"/>
    <w:rsid w:val="00755211"/>
    <w:rsid w:val="007552AC"/>
    <w:rsid w:val="00755318"/>
    <w:rsid w:val="007553FA"/>
    <w:rsid w:val="0075545A"/>
    <w:rsid w:val="007555F7"/>
    <w:rsid w:val="00755616"/>
    <w:rsid w:val="00755627"/>
    <w:rsid w:val="007556D3"/>
    <w:rsid w:val="007557CA"/>
    <w:rsid w:val="007558C8"/>
    <w:rsid w:val="00755912"/>
    <w:rsid w:val="007559F5"/>
    <w:rsid w:val="00755A3C"/>
    <w:rsid w:val="00755C9F"/>
    <w:rsid w:val="00755D13"/>
    <w:rsid w:val="00755D36"/>
    <w:rsid w:val="00755D9B"/>
    <w:rsid w:val="00755DE3"/>
    <w:rsid w:val="00755E21"/>
    <w:rsid w:val="00755E57"/>
    <w:rsid w:val="00755E72"/>
    <w:rsid w:val="007560D6"/>
    <w:rsid w:val="007561DD"/>
    <w:rsid w:val="00756275"/>
    <w:rsid w:val="00756312"/>
    <w:rsid w:val="00756354"/>
    <w:rsid w:val="00756401"/>
    <w:rsid w:val="0075647F"/>
    <w:rsid w:val="00756588"/>
    <w:rsid w:val="0075658D"/>
    <w:rsid w:val="00756624"/>
    <w:rsid w:val="007566F0"/>
    <w:rsid w:val="007568C9"/>
    <w:rsid w:val="00756903"/>
    <w:rsid w:val="0075691E"/>
    <w:rsid w:val="00756A13"/>
    <w:rsid w:val="00756AD6"/>
    <w:rsid w:val="00756B57"/>
    <w:rsid w:val="00756BB7"/>
    <w:rsid w:val="00756BC6"/>
    <w:rsid w:val="00756BDA"/>
    <w:rsid w:val="00756CB3"/>
    <w:rsid w:val="00756E5D"/>
    <w:rsid w:val="00756E85"/>
    <w:rsid w:val="00756F1A"/>
    <w:rsid w:val="00756F32"/>
    <w:rsid w:val="00756F8B"/>
    <w:rsid w:val="00756FFF"/>
    <w:rsid w:val="00757018"/>
    <w:rsid w:val="0075704F"/>
    <w:rsid w:val="0075706F"/>
    <w:rsid w:val="00757115"/>
    <w:rsid w:val="007571AB"/>
    <w:rsid w:val="007571F9"/>
    <w:rsid w:val="00757226"/>
    <w:rsid w:val="007572DA"/>
    <w:rsid w:val="007573A6"/>
    <w:rsid w:val="00757414"/>
    <w:rsid w:val="007574AD"/>
    <w:rsid w:val="007574E3"/>
    <w:rsid w:val="00757559"/>
    <w:rsid w:val="00757567"/>
    <w:rsid w:val="00757635"/>
    <w:rsid w:val="00757643"/>
    <w:rsid w:val="0075765B"/>
    <w:rsid w:val="00757740"/>
    <w:rsid w:val="00757841"/>
    <w:rsid w:val="007578FF"/>
    <w:rsid w:val="0075790D"/>
    <w:rsid w:val="00757A49"/>
    <w:rsid w:val="00757C33"/>
    <w:rsid w:val="00757C8E"/>
    <w:rsid w:val="00757CDE"/>
    <w:rsid w:val="00757D83"/>
    <w:rsid w:val="00757DAD"/>
    <w:rsid w:val="00757E72"/>
    <w:rsid w:val="00757E80"/>
    <w:rsid w:val="00757EE0"/>
    <w:rsid w:val="00757F99"/>
    <w:rsid w:val="00760069"/>
    <w:rsid w:val="007600EE"/>
    <w:rsid w:val="00760255"/>
    <w:rsid w:val="00760295"/>
    <w:rsid w:val="007602B2"/>
    <w:rsid w:val="007602DF"/>
    <w:rsid w:val="00760343"/>
    <w:rsid w:val="00760452"/>
    <w:rsid w:val="007604D4"/>
    <w:rsid w:val="00760513"/>
    <w:rsid w:val="00760587"/>
    <w:rsid w:val="007605A7"/>
    <w:rsid w:val="007605C7"/>
    <w:rsid w:val="007605D8"/>
    <w:rsid w:val="0076060D"/>
    <w:rsid w:val="00760628"/>
    <w:rsid w:val="00760633"/>
    <w:rsid w:val="007606B6"/>
    <w:rsid w:val="007606B8"/>
    <w:rsid w:val="0076083F"/>
    <w:rsid w:val="007608F0"/>
    <w:rsid w:val="0076099F"/>
    <w:rsid w:val="00760A3C"/>
    <w:rsid w:val="00760A94"/>
    <w:rsid w:val="00760A95"/>
    <w:rsid w:val="00760AC8"/>
    <w:rsid w:val="00760AD1"/>
    <w:rsid w:val="00760B16"/>
    <w:rsid w:val="00760BFF"/>
    <w:rsid w:val="00760C77"/>
    <w:rsid w:val="00760CDA"/>
    <w:rsid w:val="00760D69"/>
    <w:rsid w:val="00760EF7"/>
    <w:rsid w:val="00760FFE"/>
    <w:rsid w:val="00761041"/>
    <w:rsid w:val="0076109B"/>
    <w:rsid w:val="007610A9"/>
    <w:rsid w:val="0076112B"/>
    <w:rsid w:val="0076126A"/>
    <w:rsid w:val="007613B9"/>
    <w:rsid w:val="007613E6"/>
    <w:rsid w:val="007614A2"/>
    <w:rsid w:val="007614ED"/>
    <w:rsid w:val="007615F8"/>
    <w:rsid w:val="00761604"/>
    <w:rsid w:val="00761637"/>
    <w:rsid w:val="00761647"/>
    <w:rsid w:val="00761735"/>
    <w:rsid w:val="0076176C"/>
    <w:rsid w:val="007617D0"/>
    <w:rsid w:val="007619B7"/>
    <w:rsid w:val="007619B8"/>
    <w:rsid w:val="00761A26"/>
    <w:rsid w:val="00761A3D"/>
    <w:rsid w:val="00761B1B"/>
    <w:rsid w:val="00761BD9"/>
    <w:rsid w:val="00761C4D"/>
    <w:rsid w:val="00761C82"/>
    <w:rsid w:val="00761D52"/>
    <w:rsid w:val="00761D59"/>
    <w:rsid w:val="00761E37"/>
    <w:rsid w:val="00761E48"/>
    <w:rsid w:val="00761E5C"/>
    <w:rsid w:val="00761E8C"/>
    <w:rsid w:val="00761EA5"/>
    <w:rsid w:val="00761F4C"/>
    <w:rsid w:val="00762012"/>
    <w:rsid w:val="0076205F"/>
    <w:rsid w:val="007620BF"/>
    <w:rsid w:val="0076212A"/>
    <w:rsid w:val="00762245"/>
    <w:rsid w:val="0076225B"/>
    <w:rsid w:val="007622BE"/>
    <w:rsid w:val="007622C6"/>
    <w:rsid w:val="00762358"/>
    <w:rsid w:val="007623D6"/>
    <w:rsid w:val="00762447"/>
    <w:rsid w:val="0076248A"/>
    <w:rsid w:val="00762531"/>
    <w:rsid w:val="00762577"/>
    <w:rsid w:val="0076278A"/>
    <w:rsid w:val="00762887"/>
    <w:rsid w:val="00762929"/>
    <w:rsid w:val="00762A0B"/>
    <w:rsid w:val="00762A28"/>
    <w:rsid w:val="00762A29"/>
    <w:rsid w:val="00762A2D"/>
    <w:rsid w:val="00762A6E"/>
    <w:rsid w:val="00762AF9"/>
    <w:rsid w:val="00762B06"/>
    <w:rsid w:val="00762B65"/>
    <w:rsid w:val="00762D1B"/>
    <w:rsid w:val="00762D22"/>
    <w:rsid w:val="00762E8E"/>
    <w:rsid w:val="00762ED8"/>
    <w:rsid w:val="00762F06"/>
    <w:rsid w:val="00762F34"/>
    <w:rsid w:val="00762F5D"/>
    <w:rsid w:val="00763106"/>
    <w:rsid w:val="00763131"/>
    <w:rsid w:val="0076354B"/>
    <w:rsid w:val="0076359D"/>
    <w:rsid w:val="00763729"/>
    <w:rsid w:val="00763734"/>
    <w:rsid w:val="0076376E"/>
    <w:rsid w:val="007637B1"/>
    <w:rsid w:val="0076380F"/>
    <w:rsid w:val="007638C9"/>
    <w:rsid w:val="00763B59"/>
    <w:rsid w:val="00763B82"/>
    <w:rsid w:val="00763C46"/>
    <w:rsid w:val="007640B3"/>
    <w:rsid w:val="007640B4"/>
    <w:rsid w:val="007641FB"/>
    <w:rsid w:val="00764293"/>
    <w:rsid w:val="007643F0"/>
    <w:rsid w:val="007643F7"/>
    <w:rsid w:val="00764406"/>
    <w:rsid w:val="007644AB"/>
    <w:rsid w:val="007644B1"/>
    <w:rsid w:val="0076458E"/>
    <w:rsid w:val="00764669"/>
    <w:rsid w:val="007646AF"/>
    <w:rsid w:val="0076477C"/>
    <w:rsid w:val="007647A2"/>
    <w:rsid w:val="007647D4"/>
    <w:rsid w:val="00764849"/>
    <w:rsid w:val="00764992"/>
    <w:rsid w:val="00764A55"/>
    <w:rsid w:val="00764BD8"/>
    <w:rsid w:val="00764CFD"/>
    <w:rsid w:val="00764D60"/>
    <w:rsid w:val="00764DEE"/>
    <w:rsid w:val="00764E0E"/>
    <w:rsid w:val="00764F24"/>
    <w:rsid w:val="00764FDC"/>
    <w:rsid w:val="007650C8"/>
    <w:rsid w:val="007651E1"/>
    <w:rsid w:val="00765350"/>
    <w:rsid w:val="00765387"/>
    <w:rsid w:val="007653CA"/>
    <w:rsid w:val="007654CA"/>
    <w:rsid w:val="007655BE"/>
    <w:rsid w:val="0076561F"/>
    <w:rsid w:val="00765753"/>
    <w:rsid w:val="007657CA"/>
    <w:rsid w:val="00765801"/>
    <w:rsid w:val="00765826"/>
    <w:rsid w:val="0076583B"/>
    <w:rsid w:val="0076589E"/>
    <w:rsid w:val="007659FA"/>
    <w:rsid w:val="00765ACF"/>
    <w:rsid w:val="00765B00"/>
    <w:rsid w:val="00765B67"/>
    <w:rsid w:val="00765B86"/>
    <w:rsid w:val="00765C28"/>
    <w:rsid w:val="00765D3A"/>
    <w:rsid w:val="00765E1F"/>
    <w:rsid w:val="00765E80"/>
    <w:rsid w:val="00765F27"/>
    <w:rsid w:val="00766021"/>
    <w:rsid w:val="007661DD"/>
    <w:rsid w:val="0076621F"/>
    <w:rsid w:val="007662CE"/>
    <w:rsid w:val="00766320"/>
    <w:rsid w:val="00766340"/>
    <w:rsid w:val="00766477"/>
    <w:rsid w:val="0076663B"/>
    <w:rsid w:val="0076667E"/>
    <w:rsid w:val="007666A5"/>
    <w:rsid w:val="007666C6"/>
    <w:rsid w:val="007666F9"/>
    <w:rsid w:val="00766765"/>
    <w:rsid w:val="00766982"/>
    <w:rsid w:val="007669AE"/>
    <w:rsid w:val="007669FA"/>
    <w:rsid w:val="00766B5A"/>
    <w:rsid w:val="00766BDE"/>
    <w:rsid w:val="00766BED"/>
    <w:rsid w:val="00766C1F"/>
    <w:rsid w:val="00766C37"/>
    <w:rsid w:val="00766CBB"/>
    <w:rsid w:val="00766CE3"/>
    <w:rsid w:val="00766D18"/>
    <w:rsid w:val="00766D6E"/>
    <w:rsid w:val="00766F51"/>
    <w:rsid w:val="00766F58"/>
    <w:rsid w:val="00767028"/>
    <w:rsid w:val="00767037"/>
    <w:rsid w:val="007671F2"/>
    <w:rsid w:val="00767217"/>
    <w:rsid w:val="00767285"/>
    <w:rsid w:val="007672C9"/>
    <w:rsid w:val="007672E5"/>
    <w:rsid w:val="007673ED"/>
    <w:rsid w:val="007674D5"/>
    <w:rsid w:val="007674F6"/>
    <w:rsid w:val="007675E4"/>
    <w:rsid w:val="00767626"/>
    <w:rsid w:val="0076768F"/>
    <w:rsid w:val="007676D9"/>
    <w:rsid w:val="00767752"/>
    <w:rsid w:val="007677DD"/>
    <w:rsid w:val="00767862"/>
    <w:rsid w:val="00767899"/>
    <w:rsid w:val="007678C6"/>
    <w:rsid w:val="00767914"/>
    <w:rsid w:val="007679DD"/>
    <w:rsid w:val="007679EA"/>
    <w:rsid w:val="00767A3A"/>
    <w:rsid w:val="00767BAB"/>
    <w:rsid w:val="00767C2B"/>
    <w:rsid w:val="00767C55"/>
    <w:rsid w:val="00767C9E"/>
    <w:rsid w:val="00767CA9"/>
    <w:rsid w:val="00767CF7"/>
    <w:rsid w:val="00767D9F"/>
    <w:rsid w:val="00767E8B"/>
    <w:rsid w:val="00767E9C"/>
    <w:rsid w:val="00767EEB"/>
    <w:rsid w:val="00767FC8"/>
    <w:rsid w:val="00770103"/>
    <w:rsid w:val="00770164"/>
    <w:rsid w:val="00770170"/>
    <w:rsid w:val="0077028C"/>
    <w:rsid w:val="0077039D"/>
    <w:rsid w:val="007703B5"/>
    <w:rsid w:val="007703D7"/>
    <w:rsid w:val="007703F7"/>
    <w:rsid w:val="00770457"/>
    <w:rsid w:val="00770485"/>
    <w:rsid w:val="0077051D"/>
    <w:rsid w:val="00770542"/>
    <w:rsid w:val="0077067C"/>
    <w:rsid w:val="00770716"/>
    <w:rsid w:val="00770717"/>
    <w:rsid w:val="00770817"/>
    <w:rsid w:val="0077087C"/>
    <w:rsid w:val="007708BB"/>
    <w:rsid w:val="00770B0E"/>
    <w:rsid w:val="00770BFD"/>
    <w:rsid w:val="00770CFE"/>
    <w:rsid w:val="00770DEA"/>
    <w:rsid w:val="00770E68"/>
    <w:rsid w:val="00770F15"/>
    <w:rsid w:val="00770FD4"/>
    <w:rsid w:val="007710C1"/>
    <w:rsid w:val="0077110F"/>
    <w:rsid w:val="00771124"/>
    <w:rsid w:val="00771176"/>
    <w:rsid w:val="007711A7"/>
    <w:rsid w:val="007711F0"/>
    <w:rsid w:val="0077126E"/>
    <w:rsid w:val="0077134F"/>
    <w:rsid w:val="0077143C"/>
    <w:rsid w:val="00771517"/>
    <w:rsid w:val="0077155F"/>
    <w:rsid w:val="007715A7"/>
    <w:rsid w:val="00771666"/>
    <w:rsid w:val="00771678"/>
    <w:rsid w:val="00771680"/>
    <w:rsid w:val="00771691"/>
    <w:rsid w:val="00771749"/>
    <w:rsid w:val="00771761"/>
    <w:rsid w:val="00771811"/>
    <w:rsid w:val="0077186A"/>
    <w:rsid w:val="007718F9"/>
    <w:rsid w:val="00771935"/>
    <w:rsid w:val="00771956"/>
    <w:rsid w:val="00771B63"/>
    <w:rsid w:val="00771C61"/>
    <w:rsid w:val="00771C8E"/>
    <w:rsid w:val="00771CFE"/>
    <w:rsid w:val="00771DE6"/>
    <w:rsid w:val="00771ED2"/>
    <w:rsid w:val="00771F04"/>
    <w:rsid w:val="00771FB9"/>
    <w:rsid w:val="00772102"/>
    <w:rsid w:val="0077210E"/>
    <w:rsid w:val="00772126"/>
    <w:rsid w:val="007721CB"/>
    <w:rsid w:val="00772423"/>
    <w:rsid w:val="00772532"/>
    <w:rsid w:val="007725CF"/>
    <w:rsid w:val="0077264D"/>
    <w:rsid w:val="00772776"/>
    <w:rsid w:val="007727CB"/>
    <w:rsid w:val="00772899"/>
    <w:rsid w:val="007728A7"/>
    <w:rsid w:val="0077292A"/>
    <w:rsid w:val="00772963"/>
    <w:rsid w:val="007729B7"/>
    <w:rsid w:val="00772A20"/>
    <w:rsid w:val="00772A24"/>
    <w:rsid w:val="00772A2D"/>
    <w:rsid w:val="00772A86"/>
    <w:rsid w:val="00772B11"/>
    <w:rsid w:val="00772B3B"/>
    <w:rsid w:val="00772C01"/>
    <w:rsid w:val="00772CC0"/>
    <w:rsid w:val="00772CEB"/>
    <w:rsid w:val="00772CEC"/>
    <w:rsid w:val="00772DAE"/>
    <w:rsid w:val="00772E45"/>
    <w:rsid w:val="00772E74"/>
    <w:rsid w:val="00772F50"/>
    <w:rsid w:val="00773322"/>
    <w:rsid w:val="007733B0"/>
    <w:rsid w:val="007734D3"/>
    <w:rsid w:val="0077350C"/>
    <w:rsid w:val="00773534"/>
    <w:rsid w:val="00773544"/>
    <w:rsid w:val="007735AE"/>
    <w:rsid w:val="007735F6"/>
    <w:rsid w:val="00773664"/>
    <w:rsid w:val="00773777"/>
    <w:rsid w:val="007738A0"/>
    <w:rsid w:val="007739AD"/>
    <w:rsid w:val="00773A4A"/>
    <w:rsid w:val="00773A91"/>
    <w:rsid w:val="00773AA1"/>
    <w:rsid w:val="00773AA6"/>
    <w:rsid w:val="00773B00"/>
    <w:rsid w:val="00773B5B"/>
    <w:rsid w:val="00773BAE"/>
    <w:rsid w:val="00773C07"/>
    <w:rsid w:val="00773CC2"/>
    <w:rsid w:val="00773CEF"/>
    <w:rsid w:val="00773D09"/>
    <w:rsid w:val="00773E30"/>
    <w:rsid w:val="00773E5D"/>
    <w:rsid w:val="00773EB0"/>
    <w:rsid w:val="00773EFA"/>
    <w:rsid w:val="00773FCC"/>
    <w:rsid w:val="00773FEC"/>
    <w:rsid w:val="00774142"/>
    <w:rsid w:val="00774180"/>
    <w:rsid w:val="007741F6"/>
    <w:rsid w:val="00774351"/>
    <w:rsid w:val="007743B7"/>
    <w:rsid w:val="0077447A"/>
    <w:rsid w:val="0077455B"/>
    <w:rsid w:val="0077457D"/>
    <w:rsid w:val="007745B1"/>
    <w:rsid w:val="00774717"/>
    <w:rsid w:val="0077472E"/>
    <w:rsid w:val="0077475B"/>
    <w:rsid w:val="007749DF"/>
    <w:rsid w:val="00774A1B"/>
    <w:rsid w:val="00774A47"/>
    <w:rsid w:val="00774A8A"/>
    <w:rsid w:val="00774BED"/>
    <w:rsid w:val="00774D02"/>
    <w:rsid w:val="00774DB0"/>
    <w:rsid w:val="00774E14"/>
    <w:rsid w:val="00774E33"/>
    <w:rsid w:val="00774E61"/>
    <w:rsid w:val="00774E88"/>
    <w:rsid w:val="00774ECC"/>
    <w:rsid w:val="00774F44"/>
    <w:rsid w:val="00774F8D"/>
    <w:rsid w:val="00774FBD"/>
    <w:rsid w:val="00774FD8"/>
    <w:rsid w:val="00775065"/>
    <w:rsid w:val="00775112"/>
    <w:rsid w:val="00775210"/>
    <w:rsid w:val="00775327"/>
    <w:rsid w:val="00775340"/>
    <w:rsid w:val="007753A8"/>
    <w:rsid w:val="0077543D"/>
    <w:rsid w:val="00775593"/>
    <w:rsid w:val="007755B7"/>
    <w:rsid w:val="007756F5"/>
    <w:rsid w:val="00775707"/>
    <w:rsid w:val="0077578B"/>
    <w:rsid w:val="007757E5"/>
    <w:rsid w:val="0077583F"/>
    <w:rsid w:val="007758F8"/>
    <w:rsid w:val="00775929"/>
    <w:rsid w:val="0077598B"/>
    <w:rsid w:val="00775A23"/>
    <w:rsid w:val="00775A3C"/>
    <w:rsid w:val="00775BA9"/>
    <w:rsid w:val="00775BD0"/>
    <w:rsid w:val="00775BD8"/>
    <w:rsid w:val="00775C16"/>
    <w:rsid w:val="00775D24"/>
    <w:rsid w:val="00775E2F"/>
    <w:rsid w:val="00775E7A"/>
    <w:rsid w:val="00775E96"/>
    <w:rsid w:val="00775EB7"/>
    <w:rsid w:val="00775EC8"/>
    <w:rsid w:val="00775EE2"/>
    <w:rsid w:val="00775F25"/>
    <w:rsid w:val="00775F97"/>
    <w:rsid w:val="00776009"/>
    <w:rsid w:val="0077609B"/>
    <w:rsid w:val="007761DA"/>
    <w:rsid w:val="00776227"/>
    <w:rsid w:val="0077623D"/>
    <w:rsid w:val="007762D2"/>
    <w:rsid w:val="0077633B"/>
    <w:rsid w:val="00776398"/>
    <w:rsid w:val="007765E9"/>
    <w:rsid w:val="007766A0"/>
    <w:rsid w:val="007766B2"/>
    <w:rsid w:val="007766F0"/>
    <w:rsid w:val="0077674F"/>
    <w:rsid w:val="007768DD"/>
    <w:rsid w:val="00776A6A"/>
    <w:rsid w:val="00776A93"/>
    <w:rsid w:val="00776B83"/>
    <w:rsid w:val="00776D8E"/>
    <w:rsid w:val="00776DB9"/>
    <w:rsid w:val="00776E1A"/>
    <w:rsid w:val="0077704C"/>
    <w:rsid w:val="00777093"/>
    <w:rsid w:val="007770FC"/>
    <w:rsid w:val="00777170"/>
    <w:rsid w:val="007771BB"/>
    <w:rsid w:val="00777239"/>
    <w:rsid w:val="007772C2"/>
    <w:rsid w:val="00777379"/>
    <w:rsid w:val="0077738B"/>
    <w:rsid w:val="007773B4"/>
    <w:rsid w:val="007773FF"/>
    <w:rsid w:val="00777431"/>
    <w:rsid w:val="00777488"/>
    <w:rsid w:val="007774EA"/>
    <w:rsid w:val="0077759F"/>
    <w:rsid w:val="007775AD"/>
    <w:rsid w:val="007775B3"/>
    <w:rsid w:val="0077762F"/>
    <w:rsid w:val="00777633"/>
    <w:rsid w:val="007776A5"/>
    <w:rsid w:val="007776CC"/>
    <w:rsid w:val="0077781E"/>
    <w:rsid w:val="0077787B"/>
    <w:rsid w:val="00777884"/>
    <w:rsid w:val="0077788B"/>
    <w:rsid w:val="0077791B"/>
    <w:rsid w:val="00777C5F"/>
    <w:rsid w:val="00777C7E"/>
    <w:rsid w:val="00777D6C"/>
    <w:rsid w:val="00777F9E"/>
    <w:rsid w:val="00777FD5"/>
    <w:rsid w:val="0078005B"/>
    <w:rsid w:val="00780067"/>
    <w:rsid w:val="007800ED"/>
    <w:rsid w:val="0078017A"/>
    <w:rsid w:val="0078018A"/>
    <w:rsid w:val="007802FE"/>
    <w:rsid w:val="0078033B"/>
    <w:rsid w:val="007805CF"/>
    <w:rsid w:val="00780625"/>
    <w:rsid w:val="00780638"/>
    <w:rsid w:val="007806A6"/>
    <w:rsid w:val="00780951"/>
    <w:rsid w:val="007809B7"/>
    <w:rsid w:val="00780A33"/>
    <w:rsid w:val="00780AF8"/>
    <w:rsid w:val="00780B75"/>
    <w:rsid w:val="00780E2A"/>
    <w:rsid w:val="00780E5C"/>
    <w:rsid w:val="0078102B"/>
    <w:rsid w:val="0078107E"/>
    <w:rsid w:val="00781096"/>
    <w:rsid w:val="007810D1"/>
    <w:rsid w:val="00781110"/>
    <w:rsid w:val="00781144"/>
    <w:rsid w:val="007812FD"/>
    <w:rsid w:val="00781362"/>
    <w:rsid w:val="007813E4"/>
    <w:rsid w:val="00781423"/>
    <w:rsid w:val="00781479"/>
    <w:rsid w:val="007814A5"/>
    <w:rsid w:val="0078154C"/>
    <w:rsid w:val="0078155F"/>
    <w:rsid w:val="0078162C"/>
    <w:rsid w:val="007816BA"/>
    <w:rsid w:val="007816C9"/>
    <w:rsid w:val="007816D9"/>
    <w:rsid w:val="00781732"/>
    <w:rsid w:val="0078186D"/>
    <w:rsid w:val="00781891"/>
    <w:rsid w:val="007818BC"/>
    <w:rsid w:val="007818F2"/>
    <w:rsid w:val="00781922"/>
    <w:rsid w:val="00781965"/>
    <w:rsid w:val="007819BD"/>
    <w:rsid w:val="00781A35"/>
    <w:rsid w:val="00781B92"/>
    <w:rsid w:val="00781BBA"/>
    <w:rsid w:val="00781C31"/>
    <w:rsid w:val="00781C3D"/>
    <w:rsid w:val="00781D2F"/>
    <w:rsid w:val="00781D67"/>
    <w:rsid w:val="00781D77"/>
    <w:rsid w:val="00781D8C"/>
    <w:rsid w:val="00781E18"/>
    <w:rsid w:val="00781E3A"/>
    <w:rsid w:val="00781E84"/>
    <w:rsid w:val="00781EC7"/>
    <w:rsid w:val="00781F1A"/>
    <w:rsid w:val="00781F43"/>
    <w:rsid w:val="00781F81"/>
    <w:rsid w:val="00781FD7"/>
    <w:rsid w:val="007820C0"/>
    <w:rsid w:val="00782130"/>
    <w:rsid w:val="00782159"/>
    <w:rsid w:val="007821DD"/>
    <w:rsid w:val="007821EA"/>
    <w:rsid w:val="007822AE"/>
    <w:rsid w:val="00782327"/>
    <w:rsid w:val="00782404"/>
    <w:rsid w:val="0078251F"/>
    <w:rsid w:val="00782624"/>
    <w:rsid w:val="007826B9"/>
    <w:rsid w:val="007826C3"/>
    <w:rsid w:val="007826DF"/>
    <w:rsid w:val="0078273C"/>
    <w:rsid w:val="007827A1"/>
    <w:rsid w:val="00782822"/>
    <w:rsid w:val="0078282C"/>
    <w:rsid w:val="00782894"/>
    <w:rsid w:val="007829D9"/>
    <w:rsid w:val="00782A0A"/>
    <w:rsid w:val="00782A50"/>
    <w:rsid w:val="00782A8C"/>
    <w:rsid w:val="00782AD5"/>
    <w:rsid w:val="00782AEB"/>
    <w:rsid w:val="00782C31"/>
    <w:rsid w:val="00782C64"/>
    <w:rsid w:val="00782CAE"/>
    <w:rsid w:val="00782E7D"/>
    <w:rsid w:val="00782EA5"/>
    <w:rsid w:val="00782FB1"/>
    <w:rsid w:val="00782FCB"/>
    <w:rsid w:val="00783047"/>
    <w:rsid w:val="00783050"/>
    <w:rsid w:val="00783062"/>
    <w:rsid w:val="007830C8"/>
    <w:rsid w:val="00783153"/>
    <w:rsid w:val="00783179"/>
    <w:rsid w:val="0078323E"/>
    <w:rsid w:val="0078327F"/>
    <w:rsid w:val="00783320"/>
    <w:rsid w:val="007833BE"/>
    <w:rsid w:val="0078350C"/>
    <w:rsid w:val="007835A7"/>
    <w:rsid w:val="00783A7C"/>
    <w:rsid w:val="00783A9A"/>
    <w:rsid w:val="00783C2A"/>
    <w:rsid w:val="00783C68"/>
    <w:rsid w:val="00783CD1"/>
    <w:rsid w:val="00783D36"/>
    <w:rsid w:val="00783DAA"/>
    <w:rsid w:val="00783DBD"/>
    <w:rsid w:val="00783E5C"/>
    <w:rsid w:val="00783F9E"/>
    <w:rsid w:val="00783FAD"/>
    <w:rsid w:val="00783FD4"/>
    <w:rsid w:val="00784013"/>
    <w:rsid w:val="0078402B"/>
    <w:rsid w:val="00784044"/>
    <w:rsid w:val="007841D2"/>
    <w:rsid w:val="00784241"/>
    <w:rsid w:val="00784244"/>
    <w:rsid w:val="00784373"/>
    <w:rsid w:val="00784418"/>
    <w:rsid w:val="00784419"/>
    <w:rsid w:val="007844AA"/>
    <w:rsid w:val="007844B7"/>
    <w:rsid w:val="007844CB"/>
    <w:rsid w:val="00784543"/>
    <w:rsid w:val="00784550"/>
    <w:rsid w:val="00784588"/>
    <w:rsid w:val="00784665"/>
    <w:rsid w:val="007848F3"/>
    <w:rsid w:val="00784951"/>
    <w:rsid w:val="007849E9"/>
    <w:rsid w:val="007849EB"/>
    <w:rsid w:val="00784A47"/>
    <w:rsid w:val="00784B65"/>
    <w:rsid w:val="00784B82"/>
    <w:rsid w:val="00784B93"/>
    <w:rsid w:val="00784BD7"/>
    <w:rsid w:val="00784C00"/>
    <w:rsid w:val="00784CB1"/>
    <w:rsid w:val="00784CFD"/>
    <w:rsid w:val="00784D48"/>
    <w:rsid w:val="00784DB1"/>
    <w:rsid w:val="00784DDD"/>
    <w:rsid w:val="00784E7A"/>
    <w:rsid w:val="00784F33"/>
    <w:rsid w:val="00785055"/>
    <w:rsid w:val="007850C4"/>
    <w:rsid w:val="0078514E"/>
    <w:rsid w:val="00785417"/>
    <w:rsid w:val="00785423"/>
    <w:rsid w:val="00785431"/>
    <w:rsid w:val="007854A7"/>
    <w:rsid w:val="00785516"/>
    <w:rsid w:val="007856B9"/>
    <w:rsid w:val="00785725"/>
    <w:rsid w:val="00785786"/>
    <w:rsid w:val="007857F6"/>
    <w:rsid w:val="00785862"/>
    <w:rsid w:val="0078595F"/>
    <w:rsid w:val="00785980"/>
    <w:rsid w:val="00785A0E"/>
    <w:rsid w:val="00785B0D"/>
    <w:rsid w:val="00785BC7"/>
    <w:rsid w:val="00785C33"/>
    <w:rsid w:val="00785D09"/>
    <w:rsid w:val="00785E4C"/>
    <w:rsid w:val="00785F1D"/>
    <w:rsid w:val="00786064"/>
    <w:rsid w:val="00786083"/>
    <w:rsid w:val="00786093"/>
    <w:rsid w:val="00786125"/>
    <w:rsid w:val="00786141"/>
    <w:rsid w:val="007861AE"/>
    <w:rsid w:val="007861E1"/>
    <w:rsid w:val="00786271"/>
    <w:rsid w:val="007864D0"/>
    <w:rsid w:val="0078656D"/>
    <w:rsid w:val="00786760"/>
    <w:rsid w:val="0078684A"/>
    <w:rsid w:val="0078689C"/>
    <w:rsid w:val="007868CF"/>
    <w:rsid w:val="0078693D"/>
    <w:rsid w:val="0078694A"/>
    <w:rsid w:val="00786959"/>
    <w:rsid w:val="00786965"/>
    <w:rsid w:val="00786AA9"/>
    <w:rsid w:val="00786BE9"/>
    <w:rsid w:val="00786C7C"/>
    <w:rsid w:val="00786CE9"/>
    <w:rsid w:val="00786D4A"/>
    <w:rsid w:val="00786D70"/>
    <w:rsid w:val="00786D98"/>
    <w:rsid w:val="00786E0F"/>
    <w:rsid w:val="00786E2F"/>
    <w:rsid w:val="007870AF"/>
    <w:rsid w:val="007871C4"/>
    <w:rsid w:val="00787202"/>
    <w:rsid w:val="00787235"/>
    <w:rsid w:val="00787248"/>
    <w:rsid w:val="007873B3"/>
    <w:rsid w:val="0078754E"/>
    <w:rsid w:val="0078755F"/>
    <w:rsid w:val="0078756C"/>
    <w:rsid w:val="007875BA"/>
    <w:rsid w:val="00787634"/>
    <w:rsid w:val="007878A5"/>
    <w:rsid w:val="0078791B"/>
    <w:rsid w:val="00787928"/>
    <w:rsid w:val="0078793F"/>
    <w:rsid w:val="0078796F"/>
    <w:rsid w:val="007879BB"/>
    <w:rsid w:val="007879CD"/>
    <w:rsid w:val="00787A39"/>
    <w:rsid w:val="00787A84"/>
    <w:rsid w:val="00787AC3"/>
    <w:rsid w:val="00787B25"/>
    <w:rsid w:val="00787B6A"/>
    <w:rsid w:val="00787DB1"/>
    <w:rsid w:val="00787DC7"/>
    <w:rsid w:val="00787E2F"/>
    <w:rsid w:val="00787F3F"/>
    <w:rsid w:val="00787FBB"/>
    <w:rsid w:val="0079011C"/>
    <w:rsid w:val="0079016C"/>
    <w:rsid w:val="007901CC"/>
    <w:rsid w:val="0079024F"/>
    <w:rsid w:val="00790267"/>
    <w:rsid w:val="0079027B"/>
    <w:rsid w:val="0079032F"/>
    <w:rsid w:val="00790347"/>
    <w:rsid w:val="0079037D"/>
    <w:rsid w:val="0079040D"/>
    <w:rsid w:val="0079048A"/>
    <w:rsid w:val="007904E8"/>
    <w:rsid w:val="00790514"/>
    <w:rsid w:val="007906FF"/>
    <w:rsid w:val="0079075B"/>
    <w:rsid w:val="0079085A"/>
    <w:rsid w:val="00790895"/>
    <w:rsid w:val="007908CA"/>
    <w:rsid w:val="00790939"/>
    <w:rsid w:val="00790954"/>
    <w:rsid w:val="007909AE"/>
    <w:rsid w:val="00790B3F"/>
    <w:rsid w:val="00790C6D"/>
    <w:rsid w:val="00790CAE"/>
    <w:rsid w:val="00790CF9"/>
    <w:rsid w:val="00790F4A"/>
    <w:rsid w:val="00790FC6"/>
    <w:rsid w:val="0079106B"/>
    <w:rsid w:val="0079113F"/>
    <w:rsid w:val="007911CA"/>
    <w:rsid w:val="00791232"/>
    <w:rsid w:val="0079133F"/>
    <w:rsid w:val="0079136E"/>
    <w:rsid w:val="007913DE"/>
    <w:rsid w:val="007913E4"/>
    <w:rsid w:val="007913EE"/>
    <w:rsid w:val="007915B5"/>
    <w:rsid w:val="00791680"/>
    <w:rsid w:val="00791743"/>
    <w:rsid w:val="00791767"/>
    <w:rsid w:val="0079177B"/>
    <w:rsid w:val="007917CD"/>
    <w:rsid w:val="00791836"/>
    <w:rsid w:val="007919BB"/>
    <w:rsid w:val="00791C63"/>
    <w:rsid w:val="00791D7C"/>
    <w:rsid w:val="00791E23"/>
    <w:rsid w:val="00791EB5"/>
    <w:rsid w:val="00792098"/>
    <w:rsid w:val="007920B9"/>
    <w:rsid w:val="00792294"/>
    <w:rsid w:val="00792346"/>
    <w:rsid w:val="007924A8"/>
    <w:rsid w:val="0079254E"/>
    <w:rsid w:val="00792563"/>
    <w:rsid w:val="007926B9"/>
    <w:rsid w:val="0079276D"/>
    <w:rsid w:val="007927BC"/>
    <w:rsid w:val="007928A5"/>
    <w:rsid w:val="00792959"/>
    <w:rsid w:val="00792987"/>
    <w:rsid w:val="007929CA"/>
    <w:rsid w:val="00792A68"/>
    <w:rsid w:val="00792A70"/>
    <w:rsid w:val="00792A9F"/>
    <w:rsid w:val="00792B86"/>
    <w:rsid w:val="00792BD1"/>
    <w:rsid w:val="00792C7B"/>
    <w:rsid w:val="00792DC1"/>
    <w:rsid w:val="00792EFF"/>
    <w:rsid w:val="00792F30"/>
    <w:rsid w:val="00792F46"/>
    <w:rsid w:val="00792F83"/>
    <w:rsid w:val="00792F8A"/>
    <w:rsid w:val="00793037"/>
    <w:rsid w:val="007932A3"/>
    <w:rsid w:val="0079331B"/>
    <w:rsid w:val="00793369"/>
    <w:rsid w:val="007933D1"/>
    <w:rsid w:val="00793490"/>
    <w:rsid w:val="0079358B"/>
    <w:rsid w:val="0079362B"/>
    <w:rsid w:val="00793764"/>
    <w:rsid w:val="00793A07"/>
    <w:rsid w:val="00793A1C"/>
    <w:rsid w:val="00793A6F"/>
    <w:rsid w:val="00793B00"/>
    <w:rsid w:val="00793BFB"/>
    <w:rsid w:val="00793CE0"/>
    <w:rsid w:val="00793D04"/>
    <w:rsid w:val="00793D2C"/>
    <w:rsid w:val="00793DFB"/>
    <w:rsid w:val="00793E35"/>
    <w:rsid w:val="00793EC7"/>
    <w:rsid w:val="00793F20"/>
    <w:rsid w:val="00793F3B"/>
    <w:rsid w:val="00793FB2"/>
    <w:rsid w:val="0079400C"/>
    <w:rsid w:val="0079401B"/>
    <w:rsid w:val="007942AC"/>
    <w:rsid w:val="007942F7"/>
    <w:rsid w:val="00794396"/>
    <w:rsid w:val="00794437"/>
    <w:rsid w:val="00794465"/>
    <w:rsid w:val="007944C5"/>
    <w:rsid w:val="007944DE"/>
    <w:rsid w:val="00794519"/>
    <w:rsid w:val="00794589"/>
    <w:rsid w:val="00794643"/>
    <w:rsid w:val="00794707"/>
    <w:rsid w:val="00794779"/>
    <w:rsid w:val="007949BE"/>
    <w:rsid w:val="00794A1E"/>
    <w:rsid w:val="00794A99"/>
    <w:rsid w:val="00794B68"/>
    <w:rsid w:val="00794B8A"/>
    <w:rsid w:val="00794DF0"/>
    <w:rsid w:val="00794ED2"/>
    <w:rsid w:val="00794F17"/>
    <w:rsid w:val="00795019"/>
    <w:rsid w:val="007950F8"/>
    <w:rsid w:val="007951AD"/>
    <w:rsid w:val="007952FE"/>
    <w:rsid w:val="00795348"/>
    <w:rsid w:val="007954A7"/>
    <w:rsid w:val="00795536"/>
    <w:rsid w:val="0079557D"/>
    <w:rsid w:val="007955B9"/>
    <w:rsid w:val="007955E3"/>
    <w:rsid w:val="00795675"/>
    <w:rsid w:val="007956C8"/>
    <w:rsid w:val="00795720"/>
    <w:rsid w:val="0079576F"/>
    <w:rsid w:val="00795A17"/>
    <w:rsid w:val="00795A30"/>
    <w:rsid w:val="00795A90"/>
    <w:rsid w:val="00795B09"/>
    <w:rsid w:val="00795B64"/>
    <w:rsid w:val="00795CA0"/>
    <w:rsid w:val="00795DB8"/>
    <w:rsid w:val="00795EF4"/>
    <w:rsid w:val="00795F68"/>
    <w:rsid w:val="00795FD3"/>
    <w:rsid w:val="007960EC"/>
    <w:rsid w:val="00796152"/>
    <w:rsid w:val="007962C0"/>
    <w:rsid w:val="007962D4"/>
    <w:rsid w:val="007963A7"/>
    <w:rsid w:val="00796422"/>
    <w:rsid w:val="0079649F"/>
    <w:rsid w:val="00796525"/>
    <w:rsid w:val="007965B0"/>
    <w:rsid w:val="00796680"/>
    <w:rsid w:val="00796828"/>
    <w:rsid w:val="007969E0"/>
    <w:rsid w:val="00796ADC"/>
    <w:rsid w:val="00796AEC"/>
    <w:rsid w:val="00796D06"/>
    <w:rsid w:val="00796D9C"/>
    <w:rsid w:val="00796E93"/>
    <w:rsid w:val="00796F8B"/>
    <w:rsid w:val="00796F9C"/>
    <w:rsid w:val="00797108"/>
    <w:rsid w:val="0079716E"/>
    <w:rsid w:val="007971BB"/>
    <w:rsid w:val="007971C5"/>
    <w:rsid w:val="007971DA"/>
    <w:rsid w:val="0079722B"/>
    <w:rsid w:val="007972A1"/>
    <w:rsid w:val="0079730C"/>
    <w:rsid w:val="0079734A"/>
    <w:rsid w:val="00797395"/>
    <w:rsid w:val="00797496"/>
    <w:rsid w:val="00797537"/>
    <w:rsid w:val="00797599"/>
    <w:rsid w:val="0079772C"/>
    <w:rsid w:val="00797740"/>
    <w:rsid w:val="00797900"/>
    <w:rsid w:val="00797A3C"/>
    <w:rsid w:val="00797B97"/>
    <w:rsid w:val="00797BF7"/>
    <w:rsid w:val="00797C40"/>
    <w:rsid w:val="00797C9F"/>
    <w:rsid w:val="00797D4E"/>
    <w:rsid w:val="00797DD4"/>
    <w:rsid w:val="00797EF2"/>
    <w:rsid w:val="00797F1F"/>
    <w:rsid w:val="00797F28"/>
    <w:rsid w:val="00797F31"/>
    <w:rsid w:val="007A0064"/>
    <w:rsid w:val="007A0085"/>
    <w:rsid w:val="007A0140"/>
    <w:rsid w:val="007A018E"/>
    <w:rsid w:val="007A0195"/>
    <w:rsid w:val="007A02F4"/>
    <w:rsid w:val="007A031F"/>
    <w:rsid w:val="007A033A"/>
    <w:rsid w:val="007A03C3"/>
    <w:rsid w:val="007A0507"/>
    <w:rsid w:val="007A05A1"/>
    <w:rsid w:val="007A05E6"/>
    <w:rsid w:val="007A065B"/>
    <w:rsid w:val="007A07DC"/>
    <w:rsid w:val="007A08FF"/>
    <w:rsid w:val="007A0A1B"/>
    <w:rsid w:val="007A0A4B"/>
    <w:rsid w:val="007A0C2D"/>
    <w:rsid w:val="007A0D00"/>
    <w:rsid w:val="007A0D8A"/>
    <w:rsid w:val="007A0E2B"/>
    <w:rsid w:val="007A0E46"/>
    <w:rsid w:val="007A1019"/>
    <w:rsid w:val="007A10C8"/>
    <w:rsid w:val="007A10C9"/>
    <w:rsid w:val="007A1130"/>
    <w:rsid w:val="007A1131"/>
    <w:rsid w:val="007A1209"/>
    <w:rsid w:val="007A123B"/>
    <w:rsid w:val="007A1249"/>
    <w:rsid w:val="007A126D"/>
    <w:rsid w:val="007A1298"/>
    <w:rsid w:val="007A1349"/>
    <w:rsid w:val="007A1449"/>
    <w:rsid w:val="007A14A1"/>
    <w:rsid w:val="007A14BA"/>
    <w:rsid w:val="007A15A9"/>
    <w:rsid w:val="007A15D7"/>
    <w:rsid w:val="007A1744"/>
    <w:rsid w:val="007A17F2"/>
    <w:rsid w:val="007A180A"/>
    <w:rsid w:val="007A19AA"/>
    <w:rsid w:val="007A1A8D"/>
    <w:rsid w:val="007A1AFB"/>
    <w:rsid w:val="007A1B11"/>
    <w:rsid w:val="007A1CF6"/>
    <w:rsid w:val="007A1D04"/>
    <w:rsid w:val="007A1D63"/>
    <w:rsid w:val="007A1D91"/>
    <w:rsid w:val="007A1E23"/>
    <w:rsid w:val="007A1E93"/>
    <w:rsid w:val="007A1ED7"/>
    <w:rsid w:val="007A1F02"/>
    <w:rsid w:val="007A1FE4"/>
    <w:rsid w:val="007A20A2"/>
    <w:rsid w:val="007A2221"/>
    <w:rsid w:val="007A228B"/>
    <w:rsid w:val="007A22E4"/>
    <w:rsid w:val="007A22F6"/>
    <w:rsid w:val="007A2332"/>
    <w:rsid w:val="007A23C1"/>
    <w:rsid w:val="007A23E7"/>
    <w:rsid w:val="007A23F0"/>
    <w:rsid w:val="007A24A1"/>
    <w:rsid w:val="007A25AA"/>
    <w:rsid w:val="007A2642"/>
    <w:rsid w:val="007A26CB"/>
    <w:rsid w:val="007A27DB"/>
    <w:rsid w:val="007A285C"/>
    <w:rsid w:val="007A2995"/>
    <w:rsid w:val="007A29B0"/>
    <w:rsid w:val="007A2A7C"/>
    <w:rsid w:val="007A2A97"/>
    <w:rsid w:val="007A2B39"/>
    <w:rsid w:val="007A2C95"/>
    <w:rsid w:val="007A2CE6"/>
    <w:rsid w:val="007A2D3A"/>
    <w:rsid w:val="007A2DB6"/>
    <w:rsid w:val="007A2DC1"/>
    <w:rsid w:val="007A2E97"/>
    <w:rsid w:val="007A2F11"/>
    <w:rsid w:val="007A2FCE"/>
    <w:rsid w:val="007A30EC"/>
    <w:rsid w:val="007A3227"/>
    <w:rsid w:val="007A32F5"/>
    <w:rsid w:val="007A33E4"/>
    <w:rsid w:val="007A34E6"/>
    <w:rsid w:val="007A3546"/>
    <w:rsid w:val="007A35E3"/>
    <w:rsid w:val="007A35FA"/>
    <w:rsid w:val="007A3675"/>
    <w:rsid w:val="007A372F"/>
    <w:rsid w:val="007A37DE"/>
    <w:rsid w:val="007A38E1"/>
    <w:rsid w:val="007A3A0D"/>
    <w:rsid w:val="007A3AA1"/>
    <w:rsid w:val="007A3EA2"/>
    <w:rsid w:val="007A3EBD"/>
    <w:rsid w:val="007A3FD9"/>
    <w:rsid w:val="007A3FF9"/>
    <w:rsid w:val="007A4128"/>
    <w:rsid w:val="007A41BF"/>
    <w:rsid w:val="007A4275"/>
    <w:rsid w:val="007A4283"/>
    <w:rsid w:val="007A4394"/>
    <w:rsid w:val="007A43F6"/>
    <w:rsid w:val="007A447C"/>
    <w:rsid w:val="007A44B9"/>
    <w:rsid w:val="007A451A"/>
    <w:rsid w:val="007A4547"/>
    <w:rsid w:val="007A4553"/>
    <w:rsid w:val="007A45B8"/>
    <w:rsid w:val="007A4652"/>
    <w:rsid w:val="007A467F"/>
    <w:rsid w:val="007A468D"/>
    <w:rsid w:val="007A4750"/>
    <w:rsid w:val="007A488C"/>
    <w:rsid w:val="007A4893"/>
    <w:rsid w:val="007A48F5"/>
    <w:rsid w:val="007A491F"/>
    <w:rsid w:val="007A4945"/>
    <w:rsid w:val="007A4A33"/>
    <w:rsid w:val="007A4AF1"/>
    <w:rsid w:val="007A4AF4"/>
    <w:rsid w:val="007A4B97"/>
    <w:rsid w:val="007A4D3E"/>
    <w:rsid w:val="007A4E0F"/>
    <w:rsid w:val="007A4EC3"/>
    <w:rsid w:val="007A4F16"/>
    <w:rsid w:val="007A4F69"/>
    <w:rsid w:val="007A50AF"/>
    <w:rsid w:val="007A5164"/>
    <w:rsid w:val="007A5214"/>
    <w:rsid w:val="007A52FF"/>
    <w:rsid w:val="007A535D"/>
    <w:rsid w:val="007A5367"/>
    <w:rsid w:val="007A5404"/>
    <w:rsid w:val="007A5556"/>
    <w:rsid w:val="007A5608"/>
    <w:rsid w:val="007A5768"/>
    <w:rsid w:val="007A58EB"/>
    <w:rsid w:val="007A5948"/>
    <w:rsid w:val="007A599B"/>
    <w:rsid w:val="007A59FB"/>
    <w:rsid w:val="007A5A2A"/>
    <w:rsid w:val="007A5A73"/>
    <w:rsid w:val="007A5AC8"/>
    <w:rsid w:val="007A5BF4"/>
    <w:rsid w:val="007A5D40"/>
    <w:rsid w:val="007A5DB7"/>
    <w:rsid w:val="007A5E4D"/>
    <w:rsid w:val="007A5EA9"/>
    <w:rsid w:val="007A6184"/>
    <w:rsid w:val="007A622E"/>
    <w:rsid w:val="007A64D9"/>
    <w:rsid w:val="007A6624"/>
    <w:rsid w:val="007A681E"/>
    <w:rsid w:val="007A6830"/>
    <w:rsid w:val="007A6834"/>
    <w:rsid w:val="007A690E"/>
    <w:rsid w:val="007A6A5B"/>
    <w:rsid w:val="007A6AD1"/>
    <w:rsid w:val="007A6ADD"/>
    <w:rsid w:val="007A6CC8"/>
    <w:rsid w:val="007A6D07"/>
    <w:rsid w:val="007A6E4C"/>
    <w:rsid w:val="007A6EF2"/>
    <w:rsid w:val="007A6F84"/>
    <w:rsid w:val="007A70AA"/>
    <w:rsid w:val="007A70D1"/>
    <w:rsid w:val="007A71A9"/>
    <w:rsid w:val="007A71CA"/>
    <w:rsid w:val="007A71E7"/>
    <w:rsid w:val="007A72A5"/>
    <w:rsid w:val="007A72E6"/>
    <w:rsid w:val="007A7375"/>
    <w:rsid w:val="007A7390"/>
    <w:rsid w:val="007A73CE"/>
    <w:rsid w:val="007A73FF"/>
    <w:rsid w:val="007A7458"/>
    <w:rsid w:val="007A7494"/>
    <w:rsid w:val="007A7502"/>
    <w:rsid w:val="007A757E"/>
    <w:rsid w:val="007A763F"/>
    <w:rsid w:val="007A76C1"/>
    <w:rsid w:val="007A7710"/>
    <w:rsid w:val="007A7782"/>
    <w:rsid w:val="007A7916"/>
    <w:rsid w:val="007A7918"/>
    <w:rsid w:val="007A791E"/>
    <w:rsid w:val="007A7BC3"/>
    <w:rsid w:val="007A7CCF"/>
    <w:rsid w:val="007A7FF7"/>
    <w:rsid w:val="007B0082"/>
    <w:rsid w:val="007B00B7"/>
    <w:rsid w:val="007B0138"/>
    <w:rsid w:val="007B0178"/>
    <w:rsid w:val="007B01BD"/>
    <w:rsid w:val="007B0261"/>
    <w:rsid w:val="007B02A1"/>
    <w:rsid w:val="007B02A2"/>
    <w:rsid w:val="007B0397"/>
    <w:rsid w:val="007B03AF"/>
    <w:rsid w:val="007B041E"/>
    <w:rsid w:val="007B0442"/>
    <w:rsid w:val="007B04A1"/>
    <w:rsid w:val="007B0574"/>
    <w:rsid w:val="007B05CA"/>
    <w:rsid w:val="007B06B2"/>
    <w:rsid w:val="007B06CB"/>
    <w:rsid w:val="007B0745"/>
    <w:rsid w:val="007B07A8"/>
    <w:rsid w:val="007B07AC"/>
    <w:rsid w:val="007B07B0"/>
    <w:rsid w:val="007B081D"/>
    <w:rsid w:val="007B08C5"/>
    <w:rsid w:val="007B0908"/>
    <w:rsid w:val="007B0A8D"/>
    <w:rsid w:val="007B0BAE"/>
    <w:rsid w:val="007B0BF9"/>
    <w:rsid w:val="007B0C17"/>
    <w:rsid w:val="007B0C63"/>
    <w:rsid w:val="007B0C7A"/>
    <w:rsid w:val="007B0D63"/>
    <w:rsid w:val="007B0ECB"/>
    <w:rsid w:val="007B0EEF"/>
    <w:rsid w:val="007B0F14"/>
    <w:rsid w:val="007B0F8C"/>
    <w:rsid w:val="007B0FAD"/>
    <w:rsid w:val="007B0FE2"/>
    <w:rsid w:val="007B1051"/>
    <w:rsid w:val="007B1095"/>
    <w:rsid w:val="007B1172"/>
    <w:rsid w:val="007B11DE"/>
    <w:rsid w:val="007B1353"/>
    <w:rsid w:val="007B145D"/>
    <w:rsid w:val="007B14D9"/>
    <w:rsid w:val="007B14DA"/>
    <w:rsid w:val="007B14FE"/>
    <w:rsid w:val="007B1565"/>
    <w:rsid w:val="007B15D6"/>
    <w:rsid w:val="007B164A"/>
    <w:rsid w:val="007B16D7"/>
    <w:rsid w:val="007B1737"/>
    <w:rsid w:val="007B18AF"/>
    <w:rsid w:val="007B1963"/>
    <w:rsid w:val="007B1A32"/>
    <w:rsid w:val="007B1BD3"/>
    <w:rsid w:val="007B1C15"/>
    <w:rsid w:val="007B1DEC"/>
    <w:rsid w:val="007B1E1C"/>
    <w:rsid w:val="007B1E9F"/>
    <w:rsid w:val="007B2198"/>
    <w:rsid w:val="007B22C2"/>
    <w:rsid w:val="007B22C5"/>
    <w:rsid w:val="007B23BB"/>
    <w:rsid w:val="007B251A"/>
    <w:rsid w:val="007B2545"/>
    <w:rsid w:val="007B25CF"/>
    <w:rsid w:val="007B26E6"/>
    <w:rsid w:val="007B2790"/>
    <w:rsid w:val="007B27B2"/>
    <w:rsid w:val="007B2832"/>
    <w:rsid w:val="007B2A5E"/>
    <w:rsid w:val="007B2A85"/>
    <w:rsid w:val="007B2A99"/>
    <w:rsid w:val="007B2A9D"/>
    <w:rsid w:val="007B2B34"/>
    <w:rsid w:val="007B2B58"/>
    <w:rsid w:val="007B2D61"/>
    <w:rsid w:val="007B2DFB"/>
    <w:rsid w:val="007B2ED5"/>
    <w:rsid w:val="007B2EE1"/>
    <w:rsid w:val="007B30C7"/>
    <w:rsid w:val="007B31B0"/>
    <w:rsid w:val="007B31D1"/>
    <w:rsid w:val="007B3229"/>
    <w:rsid w:val="007B3364"/>
    <w:rsid w:val="007B337D"/>
    <w:rsid w:val="007B35AF"/>
    <w:rsid w:val="007B3656"/>
    <w:rsid w:val="007B36D1"/>
    <w:rsid w:val="007B3801"/>
    <w:rsid w:val="007B399A"/>
    <w:rsid w:val="007B39AA"/>
    <w:rsid w:val="007B3A7F"/>
    <w:rsid w:val="007B3A8B"/>
    <w:rsid w:val="007B3AA5"/>
    <w:rsid w:val="007B3BB1"/>
    <w:rsid w:val="007B3D08"/>
    <w:rsid w:val="007B3D78"/>
    <w:rsid w:val="007B3E9B"/>
    <w:rsid w:val="007B3EA2"/>
    <w:rsid w:val="007B3ECD"/>
    <w:rsid w:val="007B4077"/>
    <w:rsid w:val="007B41C9"/>
    <w:rsid w:val="007B4215"/>
    <w:rsid w:val="007B423D"/>
    <w:rsid w:val="007B42BC"/>
    <w:rsid w:val="007B42EE"/>
    <w:rsid w:val="007B42F3"/>
    <w:rsid w:val="007B430B"/>
    <w:rsid w:val="007B4325"/>
    <w:rsid w:val="007B4423"/>
    <w:rsid w:val="007B4466"/>
    <w:rsid w:val="007B446D"/>
    <w:rsid w:val="007B45C6"/>
    <w:rsid w:val="007B45D9"/>
    <w:rsid w:val="007B45E3"/>
    <w:rsid w:val="007B474C"/>
    <w:rsid w:val="007B47FA"/>
    <w:rsid w:val="007B489C"/>
    <w:rsid w:val="007B48D1"/>
    <w:rsid w:val="007B4966"/>
    <w:rsid w:val="007B49F3"/>
    <w:rsid w:val="007B4AD6"/>
    <w:rsid w:val="007B4B4F"/>
    <w:rsid w:val="007B4B60"/>
    <w:rsid w:val="007B4BB9"/>
    <w:rsid w:val="007B4C01"/>
    <w:rsid w:val="007B4C89"/>
    <w:rsid w:val="007B4C94"/>
    <w:rsid w:val="007B4D5C"/>
    <w:rsid w:val="007B4D76"/>
    <w:rsid w:val="007B4E57"/>
    <w:rsid w:val="007B4EAA"/>
    <w:rsid w:val="007B4F44"/>
    <w:rsid w:val="007B4F4F"/>
    <w:rsid w:val="007B4F7A"/>
    <w:rsid w:val="007B4FA5"/>
    <w:rsid w:val="007B4FB2"/>
    <w:rsid w:val="007B4FF7"/>
    <w:rsid w:val="007B5037"/>
    <w:rsid w:val="007B510C"/>
    <w:rsid w:val="007B528B"/>
    <w:rsid w:val="007B52B7"/>
    <w:rsid w:val="007B52C9"/>
    <w:rsid w:val="007B5426"/>
    <w:rsid w:val="007B5455"/>
    <w:rsid w:val="007B5464"/>
    <w:rsid w:val="007B553D"/>
    <w:rsid w:val="007B5605"/>
    <w:rsid w:val="007B567B"/>
    <w:rsid w:val="007B56AF"/>
    <w:rsid w:val="007B5795"/>
    <w:rsid w:val="007B5B51"/>
    <w:rsid w:val="007B5B52"/>
    <w:rsid w:val="007B5B7D"/>
    <w:rsid w:val="007B5BBC"/>
    <w:rsid w:val="007B5D67"/>
    <w:rsid w:val="007B5E31"/>
    <w:rsid w:val="007B5E5D"/>
    <w:rsid w:val="007B5E96"/>
    <w:rsid w:val="007B5E98"/>
    <w:rsid w:val="007B5F43"/>
    <w:rsid w:val="007B5F89"/>
    <w:rsid w:val="007B6019"/>
    <w:rsid w:val="007B603B"/>
    <w:rsid w:val="007B6110"/>
    <w:rsid w:val="007B6215"/>
    <w:rsid w:val="007B6409"/>
    <w:rsid w:val="007B650A"/>
    <w:rsid w:val="007B65AD"/>
    <w:rsid w:val="007B6764"/>
    <w:rsid w:val="007B68B7"/>
    <w:rsid w:val="007B68F5"/>
    <w:rsid w:val="007B69FA"/>
    <w:rsid w:val="007B6A38"/>
    <w:rsid w:val="007B6A78"/>
    <w:rsid w:val="007B6B3C"/>
    <w:rsid w:val="007B6C55"/>
    <w:rsid w:val="007B6CA9"/>
    <w:rsid w:val="007B6CD6"/>
    <w:rsid w:val="007B6D02"/>
    <w:rsid w:val="007B6D27"/>
    <w:rsid w:val="007B6DBA"/>
    <w:rsid w:val="007B6E00"/>
    <w:rsid w:val="007B6E38"/>
    <w:rsid w:val="007B6E3D"/>
    <w:rsid w:val="007B6E72"/>
    <w:rsid w:val="007B6EE3"/>
    <w:rsid w:val="007B6F0A"/>
    <w:rsid w:val="007B6F67"/>
    <w:rsid w:val="007B6F68"/>
    <w:rsid w:val="007B7012"/>
    <w:rsid w:val="007B7050"/>
    <w:rsid w:val="007B7221"/>
    <w:rsid w:val="007B7309"/>
    <w:rsid w:val="007B742C"/>
    <w:rsid w:val="007B74A5"/>
    <w:rsid w:val="007B7501"/>
    <w:rsid w:val="007B754E"/>
    <w:rsid w:val="007B7572"/>
    <w:rsid w:val="007B759A"/>
    <w:rsid w:val="007B75EB"/>
    <w:rsid w:val="007B76CF"/>
    <w:rsid w:val="007B772F"/>
    <w:rsid w:val="007B7739"/>
    <w:rsid w:val="007B7763"/>
    <w:rsid w:val="007B782A"/>
    <w:rsid w:val="007B7893"/>
    <w:rsid w:val="007B7A2C"/>
    <w:rsid w:val="007B7A99"/>
    <w:rsid w:val="007B7AC4"/>
    <w:rsid w:val="007B7DAC"/>
    <w:rsid w:val="007B7E03"/>
    <w:rsid w:val="007B7E9C"/>
    <w:rsid w:val="007B7EA3"/>
    <w:rsid w:val="007B7F8C"/>
    <w:rsid w:val="007C005D"/>
    <w:rsid w:val="007C01C0"/>
    <w:rsid w:val="007C03A6"/>
    <w:rsid w:val="007C03F4"/>
    <w:rsid w:val="007C045A"/>
    <w:rsid w:val="007C04F1"/>
    <w:rsid w:val="007C0523"/>
    <w:rsid w:val="007C0548"/>
    <w:rsid w:val="007C0632"/>
    <w:rsid w:val="007C06B5"/>
    <w:rsid w:val="007C06C4"/>
    <w:rsid w:val="007C071A"/>
    <w:rsid w:val="007C0726"/>
    <w:rsid w:val="007C0761"/>
    <w:rsid w:val="007C07A5"/>
    <w:rsid w:val="007C07E3"/>
    <w:rsid w:val="007C0817"/>
    <w:rsid w:val="007C08EE"/>
    <w:rsid w:val="007C0914"/>
    <w:rsid w:val="007C096C"/>
    <w:rsid w:val="007C09CD"/>
    <w:rsid w:val="007C0A58"/>
    <w:rsid w:val="007C0C2C"/>
    <w:rsid w:val="007C0CB7"/>
    <w:rsid w:val="007C0E3D"/>
    <w:rsid w:val="007C0F47"/>
    <w:rsid w:val="007C10EE"/>
    <w:rsid w:val="007C1272"/>
    <w:rsid w:val="007C1392"/>
    <w:rsid w:val="007C13F4"/>
    <w:rsid w:val="007C1438"/>
    <w:rsid w:val="007C145C"/>
    <w:rsid w:val="007C14CD"/>
    <w:rsid w:val="007C1654"/>
    <w:rsid w:val="007C1666"/>
    <w:rsid w:val="007C16DF"/>
    <w:rsid w:val="007C1731"/>
    <w:rsid w:val="007C1760"/>
    <w:rsid w:val="007C17F6"/>
    <w:rsid w:val="007C18A3"/>
    <w:rsid w:val="007C1A98"/>
    <w:rsid w:val="007C1C0A"/>
    <w:rsid w:val="007C1D15"/>
    <w:rsid w:val="007C1D9E"/>
    <w:rsid w:val="007C1DF6"/>
    <w:rsid w:val="007C1EB3"/>
    <w:rsid w:val="007C1F66"/>
    <w:rsid w:val="007C1FF8"/>
    <w:rsid w:val="007C2172"/>
    <w:rsid w:val="007C2203"/>
    <w:rsid w:val="007C2237"/>
    <w:rsid w:val="007C2267"/>
    <w:rsid w:val="007C2412"/>
    <w:rsid w:val="007C25AA"/>
    <w:rsid w:val="007C25C1"/>
    <w:rsid w:val="007C2603"/>
    <w:rsid w:val="007C274F"/>
    <w:rsid w:val="007C276D"/>
    <w:rsid w:val="007C2849"/>
    <w:rsid w:val="007C284A"/>
    <w:rsid w:val="007C28A2"/>
    <w:rsid w:val="007C28B0"/>
    <w:rsid w:val="007C28DA"/>
    <w:rsid w:val="007C28F1"/>
    <w:rsid w:val="007C2923"/>
    <w:rsid w:val="007C297B"/>
    <w:rsid w:val="007C2B66"/>
    <w:rsid w:val="007C2B98"/>
    <w:rsid w:val="007C2BDC"/>
    <w:rsid w:val="007C2C15"/>
    <w:rsid w:val="007C2C74"/>
    <w:rsid w:val="007C2CFE"/>
    <w:rsid w:val="007C2D44"/>
    <w:rsid w:val="007C2D4F"/>
    <w:rsid w:val="007C2E95"/>
    <w:rsid w:val="007C2EC0"/>
    <w:rsid w:val="007C2F52"/>
    <w:rsid w:val="007C2F67"/>
    <w:rsid w:val="007C3071"/>
    <w:rsid w:val="007C30DB"/>
    <w:rsid w:val="007C312A"/>
    <w:rsid w:val="007C3153"/>
    <w:rsid w:val="007C315D"/>
    <w:rsid w:val="007C33C4"/>
    <w:rsid w:val="007C3406"/>
    <w:rsid w:val="007C3480"/>
    <w:rsid w:val="007C35E9"/>
    <w:rsid w:val="007C36CF"/>
    <w:rsid w:val="007C3761"/>
    <w:rsid w:val="007C388C"/>
    <w:rsid w:val="007C38DC"/>
    <w:rsid w:val="007C38E5"/>
    <w:rsid w:val="007C3940"/>
    <w:rsid w:val="007C39E3"/>
    <w:rsid w:val="007C3A14"/>
    <w:rsid w:val="007C3A2B"/>
    <w:rsid w:val="007C3A54"/>
    <w:rsid w:val="007C3AD5"/>
    <w:rsid w:val="007C3B15"/>
    <w:rsid w:val="007C3B60"/>
    <w:rsid w:val="007C3B79"/>
    <w:rsid w:val="007C3D4F"/>
    <w:rsid w:val="007C3D9A"/>
    <w:rsid w:val="007C3DD1"/>
    <w:rsid w:val="007C3DF2"/>
    <w:rsid w:val="007C3EB5"/>
    <w:rsid w:val="007C3EFA"/>
    <w:rsid w:val="007C3F17"/>
    <w:rsid w:val="007C3F5E"/>
    <w:rsid w:val="007C3FCB"/>
    <w:rsid w:val="007C407B"/>
    <w:rsid w:val="007C4116"/>
    <w:rsid w:val="007C4137"/>
    <w:rsid w:val="007C4138"/>
    <w:rsid w:val="007C4216"/>
    <w:rsid w:val="007C4227"/>
    <w:rsid w:val="007C423A"/>
    <w:rsid w:val="007C423D"/>
    <w:rsid w:val="007C4282"/>
    <w:rsid w:val="007C4353"/>
    <w:rsid w:val="007C439F"/>
    <w:rsid w:val="007C43E7"/>
    <w:rsid w:val="007C4449"/>
    <w:rsid w:val="007C4582"/>
    <w:rsid w:val="007C459A"/>
    <w:rsid w:val="007C45D9"/>
    <w:rsid w:val="007C45E0"/>
    <w:rsid w:val="007C465E"/>
    <w:rsid w:val="007C470B"/>
    <w:rsid w:val="007C48B8"/>
    <w:rsid w:val="007C495F"/>
    <w:rsid w:val="007C4966"/>
    <w:rsid w:val="007C496D"/>
    <w:rsid w:val="007C49A1"/>
    <w:rsid w:val="007C4AE6"/>
    <w:rsid w:val="007C4B27"/>
    <w:rsid w:val="007C4B6E"/>
    <w:rsid w:val="007C4B9C"/>
    <w:rsid w:val="007C4C3A"/>
    <w:rsid w:val="007C4C91"/>
    <w:rsid w:val="007C4CBE"/>
    <w:rsid w:val="007C4D3F"/>
    <w:rsid w:val="007C4D43"/>
    <w:rsid w:val="007C4D4C"/>
    <w:rsid w:val="007C4D79"/>
    <w:rsid w:val="007C4DC1"/>
    <w:rsid w:val="007C4E34"/>
    <w:rsid w:val="007C4EA0"/>
    <w:rsid w:val="007C4F92"/>
    <w:rsid w:val="007C4F96"/>
    <w:rsid w:val="007C4FB8"/>
    <w:rsid w:val="007C4FE1"/>
    <w:rsid w:val="007C503B"/>
    <w:rsid w:val="007C5356"/>
    <w:rsid w:val="007C5374"/>
    <w:rsid w:val="007C53C4"/>
    <w:rsid w:val="007C5477"/>
    <w:rsid w:val="007C56C0"/>
    <w:rsid w:val="007C56FA"/>
    <w:rsid w:val="007C5718"/>
    <w:rsid w:val="007C578E"/>
    <w:rsid w:val="007C5821"/>
    <w:rsid w:val="007C5954"/>
    <w:rsid w:val="007C59D1"/>
    <w:rsid w:val="007C5A28"/>
    <w:rsid w:val="007C5B35"/>
    <w:rsid w:val="007C5BC9"/>
    <w:rsid w:val="007C5BE0"/>
    <w:rsid w:val="007C5C6A"/>
    <w:rsid w:val="007C5CE6"/>
    <w:rsid w:val="007C5DA0"/>
    <w:rsid w:val="007C5E44"/>
    <w:rsid w:val="007C5F20"/>
    <w:rsid w:val="007C5F72"/>
    <w:rsid w:val="007C6055"/>
    <w:rsid w:val="007C6114"/>
    <w:rsid w:val="007C6130"/>
    <w:rsid w:val="007C6146"/>
    <w:rsid w:val="007C61A5"/>
    <w:rsid w:val="007C622B"/>
    <w:rsid w:val="007C6443"/>
    <w:rsid w:val="007C6454"/>
    <w:rsid w:val="007C65A0"/>
    <w:rsid w:val="007C65A6"/>
    <w:rsid w:val="007C6681"/>
    <w:rsid w:val="007C66AE"/>
    <w:rsid w:val="007C66C0"/>
    <w:rsid w:val="007C66EA"/>
    <w:rsid w:val="007C6786"/>
    <w:rsid w:val="007C692E"/>
    <w:rsid w:val="007C69FE"/>
    <w:rsid w:val="007C6A0E"/>
    <w:rsid w:val="007C6BDC"/>
    <w:rsid w:val="007C6C21"/>
    <w:rsid w:val="007C6C27"/>
    <w:rsid w:val="007C6D2F"/>
    <w:rsid w:val="007C6D68"/>
    <w:rsid w:val="007C6E15"/>
    <w:rsid w:val="007C6E24"/>
    <w:rsid w:val="007C6E84"/>
    <w:rsid w:val="007C6EE7"/>
    <w:rsid w:val="007C6F04"/>
    <w:rsid w:val="007C6F8C"/>
    <w:rsid w:val="007C70B0"/>
    <w:rsid w:val="007C70DB"/>
    <w:rsid w:val="007C71A8"/>
    <w:rsid w:val="007C720E"/>
    <w:rsid w:val="007C72C7"/>
    <w:rsid w:val="007C730B"/>
    <w:rsid w:val="007C7362"/>
    <w:rsid w:val="007C73AA"/>
    <w:rsid w:val="007C73B2"/>
    <w:rsid w:val="007C747E"/>
    <w:rsid w:val="007C74CB"/>
    <w:rsid w:val="007C7628"/>
    <w:rsid w:val="007C76FD"/>
    <w:rsid w:val="007C78A8"/>
    <w:rsid w:val="007C79BC"/>
    <w:rsid w:val="007C7A74"/>
    <w:rsid w:val="007C7AAC"/>
    <w:rsid w:val="007C7C27"/>
    <w:rsid w:val="007C7E0F"/>
    <w:rsid w:val="007D0008"/>
    <w:rsid w:val="007D0042"/>
    <w:rsid w:val="007D00B8"/>
    <w:rsid w:val="007D01EA"/>
    <w:rsid w:val="007D0256"/>
    <w:rsid w:val="007D027D"/>
    <w:rsid w:val="007D02A2"/>
    <w:rsid w:val="007D0343"/>
    <w:rsid w:val="007D03A1"/>
    <w:rsid w:val="007D03B7"/>
    <w:rsid w:val="007D0422"/>
    <w:rsid w:val="007D0429"/>
    <w:rsid w:val="007D0474"/>
    <w:rsid w:val="007D049D"/>
    <w:rsid w:val="007D04EE"/>
    <w:rsid w:val="007D0535"/>
    <w:rsid w:val="007D055D"/>
    <w:rsid w:val="007D05DD"/>
    <w:rsid w:val="007D0675"/>
    <w:rsid w:val="007D06BD"/>
    <w:rsid w:val="007D078E"/>
    <w:rsid w:val="007D07AD"/>
    <w:rsid w:val="007D07CF"/>
    <w:rsid w:val="007D0859"/>
    <w:rsid w:val="007D08B8"/>
    <w:rsid w:val="007D0923"/>
    <w:rsid w:val="007D0982"/>
    <w:rsid w:val="007D09F8"/>
    <w:rsid w:val="007D0A47"/>
    <w:rsid w:val="007D0AC0"/>
    <w:rsid w:val="007D0B20"/>
    <w:rsid w:val="007D0BF8"/>
    <w:rsid w:val="007D0C02"/>
    <w:rsid w:val="007D0D47"/>
    <w:rsid w:val="007D0E50"/>
    <w:rsid w:val="007D0F14"/>
    <w:rsid w:val="007D108C"/>
    <w:rsid w:val="007D11C2"/>
    <w:rsid w:val="007D1203"/>
    <w:rsid w:val="007D1280"/>
    <w:rsid w:val="007D1313"/>
    <w:rsid w:val="007D14B6"/>
    <w:rsid w:val="007D14E1"/>
    <w:rsid w:val="007D151B"/>
    <w:rsid w:val="007D1570"/>
    <w:rsid w:val="007D15F9"/>
    <w:rsid w:val="007D166E"/>
    <w:rsid w:val="007D16DC"/>
    <w:rsid w:val="007D177F"/>
    <w:rsid w:val="007D190F"/>
    <w:rsid w:val="007D1A78"/>
    <w:rsid w:val="007D1AB2"/>
    <w:rsid w:val="007D1B5F"/>
    <w:rsid w:val="007D1BB5"/>
    <w:rsid w:val="007D1BDC"/>
    <w:rsid w:val="007D1BE0"/>
    <w:rsid w:val="007D1CEA"/>
    <w:rsid w:val="007D1D5A"/>
    <w:rsid w:val="007D1D92"/>
    <w:rsid w:val="007D1E75"/>
    <w:rsid w:val="007D1EA5"/>
    <w:rsid w:val="007D1F8D"/>
    <w:rsid w:val="007D1F9A"/>
    <w:rsid w:val="007D2048"/>
    <w:rsid w:val="007D2080"/>
    <w:rsid w:val="007D20A3"/>
    <w:rsid w:val="007D20F5"/>
    <w:rsid w:val="007D219C"/>
    <w:rsid w:val="007D2206"/>
    <w:rsid w:val="007D22C5"/>
    <w:rsid w:val="007D22D3"/>
    <w:rsid w:val="007D23D5"/>
    <w:rsid w:val="007D240D"/>
    <w:rsid w:val="007D2433"/>
    <w:rsid w:val="007D2446"/>
    <w:rsid w:val="007D24D2"/>
    <w:rsid w:val="007D25B8"/>
    <w:rsid w:val="007D25BC"/>
    <w:rsid w:val="007D25E6"/>
    <w:rsid w:val="007D266F"/>
    <w:rsid w:val="007D269F"/>
    <w:rsid w:val="007D26BF"/>
    <w:rsid w:val="007D2736"/>
    <w:rsid w:val="007D2971"/>
    <w:rsid w:val="007D29B5"/>
    <w:rsid w:val="007D29CA"/>
    <w:rsid w:val="007D2A1B"/>
    <w:rsid w:val="007D2B2C"/>
    <w:rsid w:val="007D2C2A"/>
    <w:rsid w:val="007D2C7A"/>
    <w:rsid w:val="007D2CEE"/>
    <w:rsid w:val="007D2D1D"/>
    <w:rsid w:val="007D2D26"/>
    <w:rsid w:val="007D2D81"/>
    <w:rsid w:val="007D2E30"/>
    <w:rsid w:val="007D2E63"/>
    <w:rsid w:val="007D2F58"/>
    <w:rsid w:val="007D2F91"/>
    <w:rsid w:val="007D3038"/>
    <w:rsid w:val="007D30D1"/>
    <w:rsid w:val="007D30FA"/>
    <w:rsid w:val="007D311B"/>
    <w:rsid w:val="007D311C"/>
    <w:rsid w:val="007D329A"/>
    <w:rsid w:val="007D3305"/>
    <w:rsid w:val="007D3306"/>
    <w:rsid w:val="007D334C"/>
    <w:rsid w:val="007D33A4"/>
    <w:rsid w:val="007D346F"/>
    <w:rsid w:val="007D3573"/>
    <w:rsid w:val="007D3673"/>
    <w:rsid w:val="007D3701"/>
    <w:rsid w:val="007D3745"/>
    <w:rsid w:val="007D37DC"/>
    <w:rsid w:val="007D3839"/>
    <w:rsid w:val="007D38EC"/>
    <w:rsid w:val="007D392A"/>
    <w:rsid w:val="007D3A6D"/>
    <w:rsid w:val="007D3B19"/>
    <w:rsid w:val="007D3BD8"/>
    <w:rsid w:val="007D3D60"/>
    <w:rsid w:val="007D4005"/>
    <w:rsid w:val="007D414B"/>
    <w:rsid w:val="007D41F5"/>
    <w:rsid w:val="007D42DB"/>
    <w:rsid w:val="007D43F1"/>
    <w:rsid w:val="007D4408"/>
    <w:rsid w:val="007D44B3"/>
    <w:rsid w:val="007D44F6"/>
    <w:rsid w:val="007D454D"/>
    <w:rsid w:val="007D45AA"/>
    <w:rsid w:val="007D45B2"/>
    <w:rsid w:val="007D45BE"/>
    <w:rsid w:val="007D45C2"/>
    <w:rsid w:val="007D474B"/>
    <w:rsid w:val="007D48AF"/>
    <w:rsid w:val="007D4902"/>
    <w:rsid w:val="007D496D"/>
    <w:rsid w:val="007D4A69"/>
    <w:rsid w:val="007D4A6D"/>
    <w:rsid w:val="007D4A9B"/>
    <w:rsid w:val="007D4B27"/>
    <w:rsid w:val="007D4B38"/>
    <w:rsid w:val="007D4BE4"/>
    <w:rsid w:val="007D4D0E"/>
    <w:rsid w:val="007D4D96"/>
    <w:rsid w:val="007D4DE8"/>
    <w:rsid w:val="007D4DF8"/>
    <w:rsid w:val="007D4E11"/>
    <w:rsid w:val="007D4E3F"/>
    <w:rsid w:val="007D4EA7"/>
    <w:rsid w:val="007D50E8"/>
    <w:rsid w:val="007D5106"/>
    <w:rsid w:val="007D51FB"/>
    <w:rsid w:val="007D5246"/>
    <w:rsid w:val="007D5331"/>
    <w:rsid w:val="007D5396"/>
    <w:rsid w:val="007D53FF"/>
    <w:rsid w:val="007D5405"/>
    <w:rsid w:val="007D5416"/>
    <w:rsid w:val="007D5482"/>
    <w:rsid w:val="007D54E9"/>
    <w:rsid w:val="007D54F7"/>
    <w:rsid w:val="007D56A7"/>
    <w:rsid w:val="007D56BB"/>
    <w:rsid w:val="007D572D"/>
    <w:rsid w:val="007D577E"/>
    <w:rsid w:val="007D579E"/>
    <w:rsid w:val="007D5818"/>
    <w:rsid w:val="007D5914"/>
    <w:rsid w:val="007D5926"/>
    <w:rsid w:val="007D59C1"/>
    <w:rsid w:val="007D59CD"/>
    <w:rsid w:val="007D5A25"/>
    <w:rsid w:val="007D5B07"/>
    <w:rsid w:val="007D5B88"/>
    <w:rsid w:val="007D5C6F"/>
    <w:rsid w:val="007D5D42"/>
    <w:rsid w:val="007D5D50"/>
    <w:rsid w:val="007D5EF7"/>
    <w:rsid w:val="007D60DE"/>
    <w:rsid w:val="007D6101"/>
    <w:rsid w:val="007D621C"/>
    <w:rsid w:val="007D62BC"/>
    <w:rsid w:val="007D62E2"/>
    <w:rsid w:val="007D6346"/>
    <w:rsid w:val="007D6377"/>
    <w:rsid w:val="007D6410"/>
    <w:rsid w:val="007D64C9"/>
    <w:rsid w:val="007D64F6"/>
    <w:rsid w:val="007D6543"/>
    <w:rsid w:val="007D6733"/>
    <w:rsid w:val="007D679D"/>
    <w:rsid w:val="007D67B9"/>
    <w:rsid w:val="007D68F3"/>
    <w:rsid w:val="007D695E"/>
    <w:rsid w:val="007D69E5"/>
    <w:rsid w:val="007D6AB6"/>
    <w:rsid w:val="007D6ADF"/>
    <w:rsid w:val="007D6AFC"/>
    <w:rsid w:val="007D6BCA"/>
    <w:rsid w:val="007D6C22"/>
    <w:rsid w:val="007D6C64"/>
    <w:rsid w:val="007D6DE3"/>
    <w:rsid w:val="007D6E7D"/>
    <w:rsid w:val="007D6E7F"/>
    <w:rsid w:val="007D6F02"/>
    <w:rsid w:val="007D6F14"/>
    <w:rsid w:val="007D6F68"/>
    <w:rsid w:val="007D6F81"/>
    <w:rsid w:val="007D6F8B"/>
    <w:rsid w:val="007D7035"/>
    <w:rsid w:val="007D708D"/>
    <w:rsid w:val="007D7094"/>
    <w:rsid w:val="007D710A"/>
    <w:rsid w:val="007D71E3"/>
    <w:rsid w:val="007D728A"/>
    <w:rsid w:val="007D7292"/>
    <w:rsid w:val="007D73EC"/>
    <w:rsid w:val="007D7407"/>
    <w:rsid w:val="007D74D9"/>
    <w:rsid w:val="007D7584"/>
    <w:rsid w:val="007D76B5"/>
    <w:rsid w:val="007D76CD"/>
    <w:rsid w:val="007D77C2"/>
    <w:rsid w:val="007D7985"/>
    <w:rsid w:val="007D7A2F"/>
    <w:rsid w:val="007D7A61"/>
    <w:rsid w:val="007D7B72"/>
    <w:rsid w:val="007D7C17"/>
    <w:rsid w:val="007D7C72"/>
    <w:rsid w:val="007D7DA6"/>
    <w:rsid w:val="007D7DC1"/>
    <w:rsid w:val="007D7E1B"/>
    <w:rsid w:val="007D7E4D"/>
    <w:rsid w:val="007D7E87"/>
    <w:rsid w:val="007D7E88"/>
    <w:rsid w:val="007D7F7E"/>
    <w:rsid w:val="007E0033"/>
    <w:rsid w:val="007E0044"/>
    <w:rsid w:val="007E00A2"/>
    <w:rsid w:val="007E00CC"/>
    <w:rsid w:val="007E016B"/>
    <w:rsid w:val="007E0217"/>
    <w:rsid w:val="007E023F"/>
    <w:rsid w:val="007E0262"/>
    <w:rsid w:val="007E0279"/>
    <w:rsid w:val="007E03C5"/>
    <w:rsid w:val="007E0414"/>
    <w:rsid w:val="007E050F"/>
    <w:rsid w:val="007E0687"/>
    <w:rsid w:val="007E0693"/>
    <w:rsid w:val="007E075E"/>
    <w:rsid w:val="007E07EB"/>
    <w:rsid w:val="007E0815"/>
    <w:rsid w:val="007E08A2"/>
    <w:rsid w:val="007E091C"/>
    <w:rsid w:val="007E0A75"/>
    <w:rsid w:val="007E0AFD"/>
    <w:rsid w:val="007E0B20"/>
    <w:rsid w:val="007E0B64"/>
    <w:rsid w:val="007E0B85"/>
    <w:rsid w:val="007E0D62"/>
    <w:rsid w:val="007E0DFF"/>
    <w:rsid w:val="007E0E31"/>
    <w:rsid w:val="007E0E9D"/>
    <w:rsid w:val="007E0EA5"/>
    <w:rsid w:val="007E0ECB"/>
    <w:rsid w:val="007E0EF0"/>
    <w:rsid w:val="007E0F0D"/>
    <w:rsid w:val="007E1121"/>
    <w:rsid w:val="007E118C"/>
    <w:rsid w:val="007E118F"/>
    <w:rsid w:val="007E11FC"/>
    <w:rsid w:val="007E12D5"/>
    <w:rsid w:val="007E12F2"/>
    <w:rsid w:val="007E139F"/>
    <w:rsid w:val="007E13B8"/>
    <w:rsid w:val="007E1403"/>
    <w:rsid w:val="007E141A"/>
    <w:rsid w:val="007E1466"/>
    <w:rsid w:val="007E14CE"/>
    <w:rsid w:val="007E1633"/>
    <w:rsid w:val="007E1641"/>
    <w:rsid w:val="007E174F"/>
    <w:rsid w:val="007E1821"/>
    <w:rsid w:val="007E1984"/>
    <w:rsid w:val="007E1998"/>
    <w:rsid w:val="007E1A13"/>
    <w:rsid w:val="007E1A41"/>
    <w:rsid w:val="007E1A4B"/>
    <w:rsid w:val="007E1A6A"/>
    <w:rsid w:val="007E1C2C"/>
    <w:rsid w:val="007E1C84"/>
    <w:rsid w:val="007E1CB8"/>
    <w:rsid w:val="007E1CE2"/>
    <w:rsid w:val="007E1D26"/>
    <w:rsid w:val="007E1D36"/>
    <w:rsid w:val="007E1D6A"/>
    <w:rsid w:val="007E1E3E"/>
    <w:rsid w:val="007E1E60"/>
    <w:rsid w:val="007E1E65"/>
    <w:rsid w:val="007E1F09"/>
    <w:rsid w:val="007E1F8C"/>
    <w:rsid w:val="007E1F9E"/>
    <w:rsid w:val="007E21EB"/>
    <w:rsid w:val="007E2205"/>
    <w:rsid w:val="007E2273"/>
    <w:rsid w:val="007E2449"/>
    <w:rsid w:val="007E2454"/>
    <w:rsid w:val="007E2488"/>
    <w:rsid w:val="007E248E"/>
    <w:rsid w:val="007E24C5"/>
    <w:rsid w:val="007E24ED"/>
    <w:rsid w:val="007E2654"/>
    <w:rsid w:val="007E268F"/>
    <w:rsid w:val="007E2775"/>
    <w:rsid w:val="007E2969"/>
    <w:rsid w:val="007E2A08"/>
    <w:rsid w:val="007E2AA6"/>
    <w:rsid w:val="007E2AED"/>
    <w:rsid w:val="007E2B52"/>
    <w:rsid w:val="007E2BA6"/>
    <w:rsid w:val="007E2BD7"/>
    <w:rsid w:val="007E2C55"/>
    <w:rsid w:val="007E2D60"/>
    <w:rsid w:val="007E2E48"/>
    <w:rsid w:val="007E2ED9"/>
    <w:rsid w:val="007E2EE2"/>
    <w:rsid w:val="007E2F98"/>
    <w:rsid w:val="007E3060"/>
    <w:rsid w:val="007E3073"/>
    <w:rsid w:val="007E318F"/>
    <w:rsid w:val="007E3208"/>
    <w:rsid w:val="007E334F"/>
    <w:rsid w:val="007E33CD"/>
    <w:rsid w:val="007E3561"/>
    <w:rsid w:val="007E35A6"/>
    <w:rsid w:val="007E3677"/>
    <w:rsid w:val="007E36DB"/>
    <w:rsid w:val="007E3710"/>
    <w:rsid w:val="007E37E1"/>
    <w:rsid w:val="007E3999"/>
    <w:rsid w:val="007E39F8"/>
    <w:rsid w:val="007E3A80"/>
    <w:rsid w:val="007E3B53"/>
    <w:rsid w:val="007E3B79"/>
    <w:rsid w:val="007E3D51"/>
    <w:rsid w:val="007E3D99"/>
    <w:rsid w:val="007E3DDD"/>
    <w:rsid w:val="007E3F00"/>
    <w:rsid w:val="007E3F7C"/>
    <w:rsid w:val="007E4071"/>
    <w:rsid w:val="007E40A6"/>
    <w:rsid w:val="007E418A"/>
    <w:rsid w:val="007E4416"/>
    <w:rsid w:val="007E44B4"/>
    <w:rsid w:val="007E4500"/>
    <w:rsid w:val="007E4509"/>
    <w:rsid w:val="007E4555"/>
    <w:rsid w:val="007E46E6"/>
    <w:rsid w:val="007E4795"/>
    <w:rsid w:val="007E4796"/>
    <w:rsid w:val="007E484B"/>
    <w:rsid w:val="007E4860"/>
    <w:rsid w:val="007E48EB"/>
    <w:rsid w:val="007E4927"/>
    <w:rsid w:val="007E4970"/>
    <w:rsid w:val="007E4993"/>
    <w:rsid w:val="007E4A6D"/>
    <w:rsid w:val="007E4B10"/>
    <w:rsid w:val="007E4B2C"/>
    <w:rsid w:val="007E4B63"/>
    <w:rsid w:val="007E4B89"/>
    <w:rsid w:val="007E4B8A"/>
    <w:rsid w:val="007E4C67"/>
    <w:rsid w:val="007E4C87"/>
    <w:rsid w:val="007E4E43"/>
    <w:rsid w:val="007E4E7F"/>
    <w:rsid w:val="007E4F68"/>
    <w:rsid w:val="007E4F9D"/>
    <w:rsid w:val="007E4FC2"/>
    <w:rsid w:val="007E5020"/>
    <w:rsid w:val="007E50A8"/>
    <w:rsid w:val="007E5192"/>
    <w:rsid w:val="007E51D6"/>
    <w:rsid w:val="007E51EE"/>
    <w:rsid w:val="007E51F9"/>
    <w:rsid w:val="007E52E1"/>
    <w:rsid w:val="007E54FC"/>
    <w:rsid w:val="007E569C"/>
    <w:rsid w:val="007E56D6"/>
    <w:rsid w:val="007E572D"/>
    <w:rsid w:val="007E58AB"/>
    <w:rsid w:val="007E597A"/>
    <w:rsid w:val="007E5A0C"/>
    <w:rsid w:val="007E5A49"/>
    <w:rsid w:val="007E5A81"/>
    <w:rsid w:val="007E5B97"/>
    <w:rsid w:val="007E5C0C"/>
    <w:rsid w:val="007E5C27"/>
    <w:rsid w:val="007E5CA7"/>
    <w:rsid w:val="007E5D7A"/>
    <w:rsid w:val="007E5E77"/>
    <w:rsid w:val="007E5EA4"/>
    <w:rsid w:val="007E5EB5"/>
    <w:rsid w:val="007E5EE4"/>
    <w:rsid w:val="007E5F78"/>
    <w:rsid w:val="007E5FA1"/>
    <w:rsid w:val="007E5FD2"/>
    <w:rsid w:val="007E5FF4"/>
    <w:rsid w:val="007E614A"/>
    <w:rsid w:val="007E61A9"/>
    <w:rsid w:val="007E6359"/>
    <w:rsid w:val="007E63B2"/>
    <w:rsid w:val="007E63F7"/>
    <w:rsid w:val="007E647B"/>
    <w:rsid w:val="007E64E0"/>
    <w:rsid w:val="007E6591"/>
    <w:rsid w:val="007E6666"/>
    <w:rsid w:val="007E66BB"/>
    <w:rsid w:val="007E66DF"/>
    <w:rsid w:val="007E66E3"/>
    <w:rsid w:val="007E6806"/>
    <w:rsid w:val="007E688C"/>
    <w:rsid w:val="007E6891"/>
    <w:rsid w:val="007E68DB"/>
    <w:rsid w:val="007E6985"/>
    <w:rsid w:val="007E6AFC"/>
    <w:rsid w:val="007E6BD9"/>
    <w:rsid w:val="007E6C35"/>
    <w:rsid w:val="007E6C55"/>
    <w:rsid w:val="007E6D23"/>
    <w:rsid w:val="007E6D8C"/>
    <w:rsid w:val="007E6D9F"/>
    <w:rsid w:val="007E6E14"/>
    <w:rsid w:val="007E6EF4"/>
    <w:rsid w:val="007E6F8C"/>
    <w:rsid w:val="007E6FF6"/>
    <w:rsid w:val="007E7070"/>
    <w:rsid w:val="007E70C1"/>
    <w:rsid w:val="007E70EF"/>
    <w:rsid w:val="007E7179"/>
    <w:rsid w:val="007E724A"/>
    <w:rsid w:val="007E72D6"/>
    <w:rsid w:val="007E72DD"/>
    <w:rsid w:val="007E7326"/>
    <w:rsid w:val="007E7527"/>
    <w:rsid w:val="007E7668"/>
    <w:rsid w:val="007E76F9"/>
    <w:rsid w:val="007E7716"/>
    <w:rsid w:val="007E773E"/>
    <w:rsid w:val="007E775A"/>
    <w:rsid w:val="007E7767"/>
    <w:rsid w:val="007E7796"/>
    <w:rsid w:val="007E77CA"/>
    <w:rsid w:val="007E797B"/>
    <w:rsid w:val="007E7AF6"/>
    <w:rsid w:val="007E7BB9"/>
    <w:rsid w:val="007E7C19"/>
    <w:rsid w:val="007E7CB1"/>
    <w:rsid w:val="007E7D9C"/>
    <w:rsid w:val="007E7E26"/>
    <w:rsid w:val="007E7E59"/>
    <w:rsid w:val="007E7E5D"/>
    <w:rsid w:val="007E7EBC"/>
    <w:rsid w:val="007E7EFB"/>
    <w:rsid w:val="007E7F1A"/>
    <w:rsid w:val="007E7F2B"/>
    <w:rsid w:val="007E7F45"/>
    <w:rsid w:val="007F0047"/>
    <w:rsid w:val="007F02D3"/>
    <w:rsid w:val="007F02DD"/>
    <w:rsid w:val="007F0396"/>
    <w:rsid w:val="007F0399"/>
    <w:rsid w:val="007F0460"/>
    <w:rsid w:val="007F04E8"/>
    <w:rsid w:val="007F0565"/>
    <w:rsid w:val="007F0635"/>
    <w:rsid w:val="007F067F"/>
    <w:rsid w:val="007F06F6"/>
    <w:rsid w:val="007F07AC"/>
    <w:rsid w:val="007F07DC"/>
    <w:rsid w:val="007F0833"/>
    <w:rsid w:val="007F084A"/>
    <w:rsid w:val="007F08A3"/>
    <w:rsid w:val="007F08DD"/>
    <w:rsid w:val="007F091E"/>
    <w:rsid w:val="007F09C3"/>
    <w:rsid w:val="007F0A36"/>
    <w:rsid w:val="007F0ABB"/>
    <w:rsid w:val="007F0BD4"/>
    <w:rsid w:val="007F0BFA"/>
    <w:rsid w:val="007F0C67"/>
    <w:rsid w:val="007F0D24"/>
    <w:rsid w:val="007F0EB2"/>
    <w:rsid w:val="007F0F79"/>
    <w:rsid w:val="007F0F94"/>
    <w:rsid w:val="007F0FDF"/>
    <w:rsid w:val="007F102A"/>
    <w:rsid w:val="007F11A3"/>
    <w:rsid w:val="007F127B"/>
    <w:rsid w:val="007F134B"/>
    <w:rsid w:val="007F1353"/>
    <w:rsid w:val="007F13CE"/>
    <w:rsid w:val="007F1470"/>
    <w:rsid w:val="007F14D0"/>
    <w:rsid w:val="007F14E9"/>
    <w:rsid w:val="007F14F0"/>
    <w:rsid w:val="007F156C"/>
    <w:rsid w:val="007F15D5"/>
    <w:rsid w:val="007F16A8"/>
    <w:rsid w:val="007F176C"/>
    <w:rsid w:val="007F17AC"/>
    <w:rsid w:val="007F17C1"/>
    <w:rsid w:val="007F1839"/>
    <w:rsid w:val="007F19B1"/>
    <w:rsid w:val="007F1B9A"/>
    <w:rsid w:val="007F1C1F"/>
    <w:rsid w:val="007F1C6E"/>
    <w:rsid w:val="007F1D32"/>
    <w:rsid w:val="007F1D74"/>
    <w:rsid w:val="007F1F68"/>
    <w:rsid w:val="007F1FD4"/>
    <w:rsid w:val="007F20BD"/>
    <w:rsid w:val="007F20D6"/>
    <w:rsid w:val="007F211A"/>
    <w:rsid w:val="007F2224"/>
    <w:rsid w:val="007F2231"/>
    <w:rsid w:val="007F2258"/>
    <w:rsid w:val="007F225C"/>
    <w:rsid w:val="007F2332"/>
    <w:rsid w:val="007F236F"/>
    <w:rsid w:val="007F2489"/>
    <w:rsid w:val="007F2531"/>
    <w:rsid w:val="007F2587"/>
    <w:rsid w:val="007F258F"/>
    <w:rsid w:val="007F25A9"/>
    <w:rsid w:val="007F260F"/>
    <w:rsid w:val="007F263D"/>
    <w:rsid w:val="007F2663"/>
    <w:rsid w:val="007F26B5"/>
    <w:rsid w:val="007F26F5"/>
    <w:rsid w:val="007F2901"/>
    <w:rsid w:val="007F2966"/>
    <w:rsid w:val="007F29B9"/>
    <w:rsid w:val="007F29E6"/>
    <w:rsid w:val="007F2B6E"/>
    <w:rsid w:val="007F2BC4"/>
    <w:rsid w:val="007F2BE9"/>
    <w:rsid w:val="007F2BF2"/>
    <w:rsid w:val="007F2CF4"/>
    <w:rsid w:val="007F2E45"/>
    <w:rsid w:val="007F2EAF"/>
    <w:rsid w:val="007F2FE1"/>
    <w:rsid w:val="007F2FE5"/>
    <w:rsid w:val="007F30E8"/>
    <w:rsid w:val="007F31AD"/>
    <w:rsid w:val="007F31CB"/>
    <w:rsid w:val="007F3212"/>
    <w:rsid w:val="007F3226"/>
    <w:rsid w:val="007F3251"/>
    <w:rsid w:val="007F3256"/>
    <w:rsid w:val="007F325D"/>
    <w:rsid w:val="007F3277"/>
    <w:rsid w:val="007F32A4"/>
    <w:rsid w:val="007F3330"/>
    <w:rsid w:val="007F333D"/>
    <w:rsid w:val="007F350E"/>
    <w:rsid w:val="007F35A2"/>
    <w:rsid w:val="007F35E2"/>
    <w:rsid w:val="007F3680"/>
    <w:rsid w:val="007F3689"/>
    <w:rsid w:val="007F3748"/>
    <w:rsid w:val="007F3824"/>
    <w:rsid w:val="007F3858"/>
    <w:rsid w:val="007F38ED"/>
    <w:rsid w:val="007F3A19"/>
    <w:rsid w:val="007F3A4E"/>
    <w:rsid w:val="007F3A50"/>
    <w:rsid w:val="007F3AC6"/>
    <w:rsid w:val="007F3B60"/>
    <w:rsid w:val="007F3C2A"/>
    <w:rsid w:val="007F3C37"/>
    <w:rsid w:val="007F3C40"/>
    <w:rsid w:val="007F3CD6"/>
    <w:rsid w:val="007F3CFA"/>
    <w:rsid w:val="007F3D18"/>
    <w:rsid w:val="007F3DAA"/>
    <w:rsid w:val="007F3DED"/>
    <w:rsid w:val="007F3FC3"/>
    <w:rsid w:val="007F3FC7"/>
    <w:rsid w:val="007F3FDF"/>
    <w:rsid w:val="007F4010"/>
    <w:rsid w:val="007F403D"/>
    <w:rsid w:val="007F4141"/>
    <w:rsid w:val="007F42DE"/>
    <w:rsid w:val="007F43B8"/>
    <w:rsid w:val="007F43D1"/>
    <w:rsid w:val="007F4401"/>
    <w:rsid w:val="007F4477"/>
    <w:rsid w:val="007F45F1"/>
    <w:rsid w:val="007F464E"/>
    <w:rsid w:val="007F469E"/>
    <w:rsid w:val="007F4791"/>
    <w:rsid w:val="007F4849"/>
    <w:rsid w:val="007F4894"/>
    <w:rsid w:val="007F48B9"/>
    <w:rsid w:val="007F48E7"/>
    <w:rsid w:val="007F4990"/>
    <w:rsid w:val="007F49F6"/>
    <w:rsid w:val="007F4AB5"/>
    <w:rsid w:val="007F4B12"/>
    <w:rsid w:val="007F4BE9"/>
    <w:rsid w:val="007F4C84"/>
    <w:rsid w:val="007F4CB6"/>
    <w:rsid w:val="007F4DB4"/>
    <w:rsid w:val="007F4DBB"/>
    <w:rsid w:val="007F4E3D"/>
    <w:rsid w:val="007F4EC3"/>
    <w:rsid w:val="007F4ED3"/>
    <w:rsid w:val="007F4ED6"/>
    <w:rsid w:val="007F4F81"/>
    <w:rsid w:val="007F4FE2"/>
    <w:rsid w:val="007F50FE"/>
    <w:rsid w:val="007F51A1"/>
    <w:rsid w:val="007F5544"/>
    <w:rsid w:val="007F559D"/>
    <w:rsid w:val="007F5634"/>
    <w:rsid w:val="007F570C"/>
    <w:rsid w:val="007F57C8"/>
    <w:rsid w:val="007F5852"/>
    <w:rsid w:val="007F5886"/>
    <w:rsid w:val="007F58F0"/>
    <w:rsid w:val="007F5A4F"/>
    <w:rsid w:val="007F5A79"/>
    <w:rsid w:val="007F5AA1"/>
    <w:rsid w:val="007F5B44"/>
    <w:rsid w:val="007F5BFC"/>
    <w:rsid w:val="007F5D28"/>
    <w:rsid w:val="007F5D43"/>
    <w:rsid w:val="007F5D97"/>
    <w:rsid w:val="007F5E26"/>
    <w:rsid w:val="007F5ECA"/>
    <w:rsid w:val="007F5F64"/>
    <w:rsid w:val="007F6035"/>
    <w:rsid w:val="007F60BE"/>
    <w:rsid w:val="007F6122"/>
    <w:rsid w:val="007F62B2"/>
    <w:rsid w:val="007F62C6"/>
    <w:rsid w:val="007F62D8"/>
    <w:rsid w:val="007F63F4"/>
    <w:rsid w:val="007F64D5"/>
    <w:rsid w:val="007F6623"/>
    <w:rsid w:val="007F671B"/>
    <w:rsid w:val="007F6771"/>
    <w:rsid w:val="007F67C6"/>
    <w:rsid w:val="007F68CE"/>
    <w:rsid w:val="007F6969"/>
    <w:rsid w:val="007F6AA5"/>
    <w:rsid w:val="007F6CD8"/>
    <w:rsid w:val="007F6D17"/>
    <w:rsid w:val="007F6EE3"/>
    <w:rsid w:val="007F7026"/>
    <w:rsid w:val="007F70B3"/>
    <w:rsid w:val="007F70CA"/>
    <w:rsid w:val="007F714C"/>
    <w:rsid w:val="007F7294"/>
    <w:rsid w:val="007F72DB"/>
    <w:rsid w:val="007F72DC"/>
    <w:rsid w:val="007F7421"/>
    <w:rsid w:val="007F74FE"/>
    <w:rsid w:val="007F7570"/>
    <w:rsid w:val="007F7613"/>
    <w:rsid w:val="007F76AE"/>
    <w:rsid w:val="007F76FD"/>
    <w:rsid w:val="007F7747"/>
    <w:rsid w:val="007F77B3"/>
    <w:rsid w:val="007F77FF"/>
    <w:rsid w:val="007F7967"/>
    <w:rsid w:val="007F79AF"/>
    <w:rsid w:val="007F79F6"/>
    <w:rsid w:val="007F7A0F"/>
    <w:rsid w:val="007F7B7C"/>
    <w:rsid w:val="007F7CCC"/>
    <w:rsid w:val="007F7E47"/>
    <w:rsid w:val="007F7EEF"/>
    <w:rsid w:val="007F7F0C"/>
    <w:rsid w:val="007F7F4F"/>
    <w:rsid w:val="0080002E"/>
    <w:rsid w:val="008000FD"/>
    <w:rsid w:val="008000FE"/>
    <w:rsid w:val="00800115"/>
    <w:rsid w:val="0080012F"/>
    <w:rsid w:val="008001AE"/>
    <w:rsid w:val="0080023B"/>
    <w:rsid w:val="0080030D"/>
    <w:rsid w:val="00800425"/>
    <w:rsid w:val="008006B8"/>
    <w:rsid w:val="008006C0"/>
    <w:rsid w:val="0080075D"/>
    <w:rsid w:val="008007A3"/>
    <w:rsid w:val="008007BB"/>
    <w:rsid w:val="008008B2"/>
    <w:rsid w:val="00800958"/>
    <w:rsid w:val="0080095E"/>
    <w:rsid w:val="00800A8B"/>
    <w:rsid w:val="00800AB4"/>
    <w:rsid w:val="00800B4D"/>
    <w:rsid w:val="00800C59"/>
    <w:rsid w:val="00800D20"/>
    <w:rsid w:val="00800DCE"/>
    <w:rsid w:val="00800E5D"/>
    <w:rsid w:val="00800EFE"/>
    <w:rsid w:val="00801079"/>
    <w:rsid w:val="0080114E"/>
    <w:rsid w:val="008011BB"/>
    <w:rsid w:val="00801242"/>
    <w:rsid w:val="00801330"/>
    <w:rsid w:val="008013C8"/>
    <w:rsid w:val="00801496"/>
    <w:rsid w:val="0080152B"/>
    <w:rsid w:val="00801599"/>
    <w:rsid w:val="008015A0"/>
    <w:rsid w:val="00801640"/>
    <w:rsid w:val="00801712"/>
    <w:rsid w:val="00801714"/>
    <w:rsid w:val="0080171C"/>
    <w:rsid w:val="008017CC"/>
    <w:rsid w:val="008017EF"/>
    <w:rsid w:val="008018AD"/>
    <w:rsid w:val="008018CF"/>
    <w:rsid w:val="008018F6"/>
    <w:rsid w:val="008018FC"/>
    <w:rsid w:val="00801966"/>
    <w:rsid w:val="00801998"/>
    <w:rsid w:val="008019F3"/>
    <w:rsid w:val="00801A03"/>
    <w:rsid w:val="00801A14"/>
    <w:rsid w:val="00801A64"/>
    <w:rsid w:val="00801AAA"/>
    <w:rsid w:val="00801AF5"/>
    <w:rsid w:val="00801B57"/>
    <w:rsid w:val="00801BB6"/>
    <w:rsid w:val="00801C01"/>
    <w:rsid w:val="00801C2C"/>
    <w:rsid w:val="00801E14"/>
    <w:rsid w:val="00801E39"/>
    <w:rsid w:val="00801E91"/>
    <w:rsid w:val="00801FEB"/>
    <w:rsid w:val="00801FEE"/>
    <w:rsid w:val="00802007"/>
    <w:rsid w:val="0080203A"/>
    <w:rsid w:val="008020B1"/>
    <w:rsid w:val="00802104"/>
    <w:rsid w:val="00802210"/>
    <w:rsid w:val="00802218"/>
    <w:rsid w:val="00802258"/>
    <w:rsid w:val="0080228B"/>
    <w:rsid w:val="0080238F"/>
    <w:rsid w:val="008023B6"/>
    <w:rsid w:val="0080244F"/>
    <w:rsid w:val="008024C4"/>
    <w:rsid w:val="00802526"/>
    <w:rsid w:val="00802528"/>
    <w:rsid w:val="00802555"/>
    <w:rsid w:val="00802580"/>
    <w:rsid w:val="00802692"/>
    <w:rsid w:val="00802706"/>
    <w:rsid w:val="00802793"/>
    <w:rsid w:val="008027F0"/>
    <w:rsid w:val="0080285D"/>
    <w:rsid w:val="00802948"/>
    <w:rsid w:val="00802A0C"/>
    <w:rsid w:val="00802A21"/>
    <w:rsid w:val="00802B83"/>
    <w:rsid w:val="00802BD0"/>
    <w:rsid w:val="00802BD3"/>
    <w:rsid w:val="00802CF2"/>
    <w:rsid w:val="00802D0C"/>
    <w:rsid w:val="00802D1B"/>
    <w:rsid w:val="00802DF5"/>
    <w:rsid w:val="00802F7D"/>
    <w:rsid w:val="0080318E"/>
    <w:rsid w:val="008033C6"/>
    <w:rsid w:val="00803433"/>
    <w:rsid w:val="0080344F"/>
    <w:rsid w:val="00803585"/>
    <w:rsid w:val="00803654"/>
    <w:rsid w:val="00803684"/>
    <w:rsid w:val="0080373B"/>
    <w:rsid w:val="0080388B"/>
    <w:rsid w:val="008038EC"/>
    <w:rsid w:val="0080399A"/>
    <w:rsid w:val="008039A4"/>
    <w:rsid w:val="00803A2F"/>
    <w:rsid w:val="00803ADD"/>
    <w:rsid w:val="00803ADF"/>
    <w:rsid w:val="00803B5C"/>
    <w:rsid w:val="00803B7E"/>
    <w:rsid w:val="00803B88"/>
    <w:rsid w:val="00803C00"/>
    <w:rsid w:val="00803C34"/>
    <w:rsid w:val="00803C7E"/>
    <w:rsid w:val="00803D0C"/>
    <w:rsid w:val="00803D2A"/>
    <w:rsid w:val="00803E74"/>
    <w:rsid w:val="00803EA1"/>
    <w:rsid w:val="00803FF2"/>
    <w:rsid w:val="0080403F"/>
    <w:rsid w:val="00804165"/>
    <w:rsid w:val="00804200"/>
    <w:rsid w:val="0080424D"/>
    <w:rsid w:val="00804266"/>
    <w:rsid w:val="008043C7"/>
    <w:rsid w:val="00804415"/>
    <w:rsid w:val="00804592"/>
    <w:rsid w:val="00804660"/>
    <w:rsid w:val="00804689"/>
    <w:rsid w:val="008046C8"/>
    <w:rsid w:val="00804871"/>
    <w:rsid w:val="00804886"/>
    <w:rsid w:val="00804899"/>
    <w:rsid w:val="008048A4"/>
    <w:rsid w:val="008048B9"/>
    <w:rsid w:val="008048DF"/>
    <w:rsid w:val="00804A7B"/>
    <w:rsid w:val="00804B89"/>
    <w:rsid w:val="00804BDA"/>
    <w:rsid w:val="00804CA1"/>
    <w:rsid w:val="00804D82"/>
    <w:rsid w:val="00804E19"/>
    <w:rsid w:val="00804EB3"/>
    <w:rsid w:val="00804EEB"/>
    <w:rsid w:val="00804FC5"/>
    <w:rsid w:val="00804FE5"/>
    <w:rsid w:val="00805025"/>
    <w:rsid w:val="00805191"/>
    <w:rsid w:val="0080519D"/>
    <w:rsid w:val="00805232"/>
    <w:rsid w:val="008052C5"/>
    <w:rsid w:val="008053D6"/>
    <w:rsid w:val="00805414"/>
    <w:rsid w:val="00805435"/>
    <w:rsid w:val="00805441"/>
    <w:rsid w:val="0080545F"/>
    <w:rsid w:val="00805516"/>
    <w:rsid w:val="0080551B"/>
    <w:rsid w:val="0080558F"/>
    <w:rsid w:val="008055A4"/>
    <w:rsid w:val="008055F5"/>
    <w:rsid w:val="00805655"/>
    <w:rsid w:val="00805699"/>
    <w:rsid w:val="008056AE"/>
    <w:rsid w:val="00805801"/>
    <w:rsid w:val="0080586F"/>
    <w:rsid w:val="00805876"/>
    <w:rsid w:val="00805881"/>
    <w:rsid w:val="00805898"/>
    <w:rsid w:val="00805902"/>
    <w:rsid w:val="00805970"/>
    <w:rsid w:val="00805AAC"/>
    <w:rsid w:val="00805B14"/>
    <w:rsid w:val="00805C00"/>
    <w:rsid w:val="00805C7D"/>
    <w:rsid w:val="00805CA9"/>
    <w:rsid w:val="00805D4D"/>
    <w:rsid w:val="00805D79"/>
    <w:rsid w:val="00805DBC"/>
    <w:rsid w:val="00805EFC"/>
    <w:rsid w:val="00805FD8"/>
    <w:rsid w:val="00806059"/>
    <w:rsid w:val="008060DA"/>
    <w:rsid w:val="008060EE"/>
    <w:rsid w:val="0080614C"/>
    <w:rsid w:val="0080618A"/>
    <w:rsid w:val="008062A8"/>
    <w:rsid w:val="0080630A"/>
    <w:rsid w:val="0080638C"/>
    <w:rsid w:val="008063FD"/>
    <w:rsid w:val="00806586"/>
    <w:rsid w:val="008065A9"/>
    <w:rsid w:val="0080662E"/>
    <w:rsid w:val="008066F8"/>
    <w:rsid w:val="008067D6"/>
    <w:rsid w:val="00806804"/>
    <w:rsid w:val="00806875"/>
    <w:rsid w:val="00806980"/>
    <w:rsid w:val="008069CF"/>
    <w:rsid w:val="00806A4E"/>
    <w:rsid w:val="00806A55"/>
    <w:rsid w:val="00806AB7"/>
    <w:rsid w:val="00806B05"/>
    <w:rsid w:val="00806B7E"/>
    <w:rsid w:val="00806C23"/>
    <w:rsid w:val="00806DBA"/>
    <w:rsid w:val="00806DE6"/>
    <w:rsid w:val="00806DFA"/>
    <w:rsid w:val="00806E0F"/>
    <w:rsid w:val="00807016"/>
    <w:rsid w:val="0080710E"/>
    <w:rsid w:val="008071E0"/>
    <w:rsid w:val="008072BC"/>
    <w:rsid w:val="00807383"/>
    <w:rsid w:val="008074D5"/>
    <w:rsid w:val="0080751C"/>
    <w:rsid w:val="00807620"/>
    <w:rsid w:val="0080765C"/>
    <w:rsid w:val="0080776B"/>
    <w:rsid w:val="00807882"/>
    <w:rsid w:val="008078BD"/>
    <w:rsid w:val="008079FF"/>
    <w:rsid w:val="00807D5F"/>
    <w:rsid w:val="00807DAB"/>
    <w:rsid w:val="00807DC4"/>
    <w:rsid w:val="00807DEF"/>
    <w:rsid w:val="00807E71"/>
    <w:rsid w:val="00807EA7"/>
    <w:rsid w:val="00807EAF"/>
    <w:rsid w:val="00807F56"/>
    <w:rsid w:val="00810058"/>
    <w:rsid w:val="008100C9"/>
    <w:rsid w:val="00810329"/>
    <w:rsid w:val="0081032D"/>
    <w:rsid w:val="0081036D"/>
    <w:rsid w:val="008103F8"/>
    <w:rsid w:val="00810405"/>
    <w:rsid w:val="0081040C"/>
    <w:rsid w:val="0081054B"/>
    <w:rsid w:val="0081058E"/>
    <w:rsid w:val="00810699"/>
    <w:rsid w:val="008106A6"/>
    <w:rsid w:val="008106CE"/>
    <w:rsid w:val="0081075A"/>
    <w:rsid w:val="00810793"/>
    <w:rsid w:val="008107A7"/>
    <w:rsid w:val="008107EE"/>
    <w:rsid w:val="0081082E"/>
    <w:rsid w:val="00810839"/>
    <w:rsid w:val="008108C7"/>
    <w:rsid w:val="008109CD"/>
    <w:rsid w:val="008109E3"/>
    <w:rsid w:val="00810B5F"/>
    <w:rsid w:val="00810C1B"/>
    <w:rsid w:val="00810C35"/>
    <w:rsid w:val="00810CAE"/>
    <w:rsid w:val="00810CFE"/>
    <w:rsid w:val="00810CFF"/>
    <w:rsid w:val="00810DA0"/>
    <w:rsid w:val="00810DD2"/>
    <w:rsid w:val="00810DDF"/>
    <w:rsid w:val="00810E09"/>
    <w:rsid w:val="00810EA8"/>
    <w:rsid w:val="008110B2"/>
    <w:rsid w:val="00811171"/>
    <w:rsid w:val="008111AC"/>
    <w:rsid w:val="008111B2"/>
    <w:rsid w:val="008111C5"/>
    <w:rsid w:val="0081127C"/>
    <w:rsid w:val="0081128B"/>
    <w:rsid w:val="008112EB"/>
    <w:rsid w:val="0081130B"/>
    <w:rsid w:val="00811350"/>
    <w:rsid w:val="00811373"/>
    <w:rsid w:val="00811385"/>
    <w:rsid w:val="008113E1"/>
    <w:rsid w:val="008113E9"/>
    <w:rsid w:val="0081154D"/>
    <w:rsid w:val="00811557"/>
    <w:rsid w:val="0081166E"/>
    <w:rsid w:val="00811802"/>
    <w:rsid w:val="0081182F"/>
    <w:rsid w:val="00811859"/>
    <w:rsid w:val="008118E9"/>
    <w:rsid w:val="00811A5D"/>
    <w:rsid w:val="00811AE9"/>
    <w:rsid w:val="00811B13"/>
    <w:rsid w:val="00811B50"/>
    <w:rsid w:val="00811BA5"/>
    <w:rsid w:val="00811BB3"/>
    <w:rsid w:val="00811C8F"/>
    <w:rsid w:val="00811C98"/>
    <w:rsid w:val="00811D6B"/>
    <w:rsid w:val="00811D7D"/>
    <w:rsid w:val="00811DDE"/>
    <w:rsid w:val="00811E0C"/>
    <w:rsid w:val="00811FA6"/>
    <w:rsid w:val="00811FD4"/>
    <w:rsid w:val="00811FFF"/>
    <w:rsid w:val="0081202B"/>
    <w:rsid w:val="00812053"/>
    <w:rsid w:val="00812055"/>
    <w:rsid w:val="0081215C"/>
    <w:rsid w:val="008121FF"/>
    <w:rsid w:val="0081225C"/>
    <w:rsid w:val="00812315"/>
    <w:rsid w:val="00812357"/>
    <w:rsid w:val="0081239C"/>
    <w:rsid w:val="00812497"/>
    <w:rsid w:val="00812523"/>
    <w:rsid w:val="008125F6"/>
    <w:rsid w:val="00812666"/>
    <w:rsid w:val="008126AB"/>
    <w:rsid w:val="008126DE"/>
    <w:rsid w:val="008126E8"/>
    <w:rsid w:val="00812781"/>
    <w:rsid w:val="00812798"/>
    <w:rsid w:val="0081283F"/>
    <w:rsid w:val="0081288F"/>
    <w:rsid w:val="00812ABA"/>
    <w:rsid w:val="00812AC0"/>
    <w:rsid w:val="00812D85"/>
    <w:rsid w:val="00812DAE"/>
    <w:rsid w:val="00812FD3"/>
    <w:rsid w:val="0081315A"/>
    <w:rsid w:val="00813247"/>
    <w:rsid w:val="008132E8"/>
    <w:rsid w:val="008132EF"/>
    <w:rsid w:val="0081335F"/>
    <w:rsid w:val="00813480"/>
    <w:rsid w:val="008134C2"/>
    <w:rsid w:val="00813536"/>
    <w:rsid w:val="008135DA"/>
    <w:rsid w:val="008135E8"/>
    <w:rsid w:val="008136AB"/>
    <w:rsid w:val="008137F2"/>
    <w:rsid w:val="008137F3"/>
    <w:rsid w:val="008138FA"/>
    <w:rsid w:val="008139DD"/>
    <w:rsid w:val="00813B15"/>
    <w:rsid w:val="00813B4F"/>
    <w:rsid w:val="00813B9A"/>
    <w:rsid w:val="00813BAB"/>
    <w:rsid w:val="00813D6C"/>
    <w:rsid w:val="00813DD4"/>
    <w:rsid w:val="00813E34"/>
    <w:rsid w:val="00813E36"/>
    <w:rsid w:val="00813E96"/>
    <w:rsid w:val="00813ED2"/>
    <w:rsid w:val="00813EEE"/>
    <w:rsid w:val="00814079"/>
    <w:rsid w:val="008140C6"/>
    <w:rsid w:val="00814125"/>
    <w:rsid w:val="0081412F"/>
    <w:rsid w:val="00814205"/>
    <w:rsid w:val="00814328"/>
    <w:rsid w:val="008143D1"/>
    <w:rsid w:val="0081444E"/>
    <w:rsid w:val="00814531"/>
    <w:rsid w:val="0081457A"/>
    <w:rsid w:val="00814591"/>
    <w:rsid w:val="0081462D"/>
    <w:rsid w:val="00814706"/>
    <w:rsid w:val="00814741"/>
    <w:rsid w:val="008148A0"/>
    <w:rsid w:val="008148A2"/>
    <w:rsid w:val="008148C7"/>
    <w:rsid w:val="008148EB"/>
    <w:rsid w:val="00814A2C"/>
    <w:rsid w:val="00814AE2"/>
    <w:rsid w:val="00814B80"/>
    <w:rsid w:val="00814B83"/>
    <w:rsid w:val="00814BB1"/>
    <w:rsid w:val="00814CF7"/>
    <w:rsid w:val="00814D68"/>
    <w:rsid w:val="00814DA2"/>
    <w:rsid w:val="00814EB5"/>
    <w:rsid w:val="00814F29"/>
    <w:rsid w:val="00814F3E"/>
    <w:rsid w:val="00814FA7"/>
    <w:rsid w:val="00814FF3"/>
    <w:rsid w:val="008150E2"/>
    <w:rsid w:val="008150EB"/>
    <w:rsid w:val="008151CA"/>
    <w:rsid w:val="008151EC"/>
    <w:rsid w:val="008151F1"/>
    <w:rsid w:val="00815263"/>
    <w:rsid w:val="00815586"/>
    <w:rsid w:val="0081563A"/>
    <w:rsid w:val="008156A6"/>
    <w:rsid w:val="0081579B"/>
    <w:rsid w:val="0081586F"/>
    <w:rsid w:val="008158AE"/>
    <w:rsid w:val="008158DA"/>
    <w:rsid w:val="00815931"/>
    <w:rsid w:val="00815936"/>
    <w:rsid w:val="0081593E"/>
    <w:rsid w:val="00815960"/>
    <w:rsid w:val="008159A3"/>
    <w:rsid w:val="008159F9"/>
    <w:rsid w:val="00815AC5"/>
    <w:rsid w:val="00815AD0"/>
    <w:rsid w:val="00815AE8"/>
    <w:rsid w:val="00815AF5"/>
    <w:rsid w:val="00815B77"/>
    <w:rsid w:val="00815C7A"/>
    <w:rsid w:val="00815C85"/>
    <w:rsid w:val="00815D50"/>
    <w:rsid w:val="00815E8A"/>
    <w:rsid w:val="00815EC1"/>
    <w:rsid w:val="00815EDF"/>
    <w:rsid w:val="00815EFB"/>
    <w:rsid w:val="00815F2F"/>
    <w:rsid w:val="00815FFF"/>
    <w:rsid w:val="00816079"/>
    <w:rsid w:val="00816149"/>
    <w:rsid w:val="008161C1"/>
    <w:rsid w:val="0081620F"/>
    <w:rsid w:val="008162B1"/>
    <w:rsid w:val="0081633D"/>
    <w:rsid w:val="0081639C"/>
    <w:rsid w:val="0081640B"/>
    <w:rsid w:val="00816509"/>
    <w:rsid w:val="0081659F"/>
    <w:rsid w:val="00816615"/>
    <w:rsid w:val="00816636"/>
    <w:rsid w:val="008167BC"/>
    <w:rsid w:val="008167CD"/>
    <w:rsid w:val="008167CE"/>
    <w:rsid w:val="008167E4"/>
    <w:rsid w:val="00816807"/>
    <w:rsid w:val="008168AA"/>
    <w:rsid w:val="008168B7"/>
    <w:rsid w:val="008168F0"/>
    <w:rsid w:val="00816930"/>
    <w:rsid w:val="00816A59"/>
    <w:rsid w:val="00816ADE"/>
    <w:rsid w:val="00816B01"/>
    <w:rsid w:val="00816B3F"/>
    <w:rsid w:val="00816BDF"/>
    <w:rsid w:val="00816C61"/>
    <w:rsid w:val="00816CE7"/>
    <w:rsid w:val="00816DB6"/>
    <w:rsid w:val="00816E25"/>
    <w:rsid w:val="00816E7A"/>
    <w:rsid w:val="00816FFD"/>
    <w:rsid w:val="0081704B"/>
    <w:rsid w:val="0081722B"/>
    <w:rsid w:val="0081729E"/>
    <w:rsid w:val="0081735E"/>
    <w:rsid w:val="008174EA"/>
    <w:rsid w:val="0081751A"/>
    <w:rsid w:val="008176A0"/>
    <w:rsid w:val="008177B0"/>
    <w:rsid w:val="00817863"/>
    <w:rsid w:val="0081786D"/>
    <w:rsid w:val="00817884"/>
    <w:rsid w:val="00817890"/>
    <w:rsid w:val="0081791D"/>
    <w:rsid w:val="0081798E"/>
    <w:rsid w:val="00817AA6"/>
    <w:rsid w:val="00817B02"/>
    <w:rsid w:val="00817B96"/>
    <w:rsid w:val="00817BD3"/>
    <w:rsid w:val="00817C19"/>
    <w:rsid w:val="00817CA2"/>
    <w:rsid w:val="00817CCA"/>
    <w:rsid w:val="00817D17"/>
    <w:rsid w:val="00817D8F"/>
    <w:rsid w:val="0082000D"/>
    <w:rsid w:val="00820089"/>
    <w:rsid w:val="008200AC"/>
    <w:rsid w:val="00820147"/>
    <w:rsid w:val="00820272"/>
    <w:rsid w:val="0082027E"/>
    <w:rsid w:val="008202CC"/>
    <w:rsid w:val="0082031A"/>
    <w:rsid w:val="00820354"/>
    <w:rsid w:val="008203FC"/>
    <w:rsid w:val="00820646"/>
    <w:rsid w:val="008206BA"/>
    <w:rsid w:val="00820747"/>
    <w:rsid w:val="00820753"/>
    <w:rsid w:val="0082075B"/>
    <w:rsid w:val="00820844"/>
    <w:rsid w:val="00820888"/>
    <w:rsid w:val="0082089C"/>
    <w:rsid w:val="0082092B"/>
    <w:rsid w:val="008209BB"/>
    <w:rsid w:val="00820ABB"/>
    <w:rsid w:val="00820C40"/>
    <w:rsid w:val="00820C4F"/>
    <w:rsid w:val="00820CC2"/>
    <w:rsid w:val="00820D4B"/>
    <w:rsid w:val="00820D9D"/>
    <w:rsid w:val="00820F53"/>
    <w:rsid w:val="00820F5A"/>
    <w:rsid w:val="00820FED"/>
    <w:rsid w:val="0082114F"/>
    <w:rsid w:val="008211A9"/>
    <w:rsid w:val="0082124B"/>
    <w:rsid w:val="008212A4"/>
    <w:rsid w:val="00821466"/>
    <w:rsid w:val="008214E2"/>
    <w:rsid w:val="00821504"/>
    <w:rsid w:val="00821539"/>
    <w:rsid w:val="00821552"/>
    <w:rsid w:val="0082155F"/>
    <w:rsid w:val="0082160C"/>
    <w:rsid w:val="0082166F"/>
    <w:rsid w:val="008216DB"/>
    <w:rsid w:val="008216F5"/>
    <w:rsid w:val="008216F8"/>
    <w:rsid w:val="008216FF"/>
    <w:rsid w:val="0082176E"/>
    <w:rsid w:val="00821795"/>
    <w:rsid w:val="008217E4"/>
    <w:rsid w:val="008217E9"/>
    <w:rsid w:val="00821842"/>
    <w:rsid w:val="0082196F"/>
    <w:rsid w:val="00821984"/>
    <w:rsid w:val="008219D1"/>
    <w:rsid w:val="00821A1F"/>
    <w:rsid w:val="00821A2B"/>
    <w:rsid w:val="00821AA1"/>
    <w:rsid w:val="00821B10"/>
    <w:rsid w:val="00821B5D"/>
    <w:rsid w:val="00821B9A"/>
    <w:rsid w:val="00821BB3"/>
    <w:rsid w:val="00821BE5"/>
    <w:rsid w:val="00821DB0"/>
    <w:rsid w:val="00821E80"/>
    <w:rsid w:val="00821EA4"/>
    <w:rsid w:val="00821EFF"/>
    <w:rsid w:val="00821FA9"/>
    <w:rsid w:val="00821FCC"/>
    <w:rsid w:val="00822021"/>
    <w:rsid w:val="0082209E"/>
    <w:rsid w:val="00822118"/>
    <w:rsid w:val="00822190"/>
    <w:rsid w:val="008221A0"/>
    <w:rsid w:val="008221D4"/>
    <w:rsid w:val="008222FA"/>
    <w:rsid w:val="0082239D"/>
    <w:rsid w:val="00822588"/>
    <w:rsid w:val="008225CC"/>
    <w:rsid w:val="00822855"/>
    <w:rsid w:val="00822893"/>
    <w:rsid w:val="00822B86"/>
    <w:rsid w:val="00822C32"/>
    <w:rsid w:val="00822C54"/>
    <w:rsid w:val="00822CE9"/>
    <w:rsid w:val="00822D33"/>
    <w:rsid w:val="00822DA9"/>
    <w:rsid w:val="00822E0C"/>
    <w:rsid w:val="00822E21"/>
    <w:rsid w:val="00822ED4"/>
    <w:rsid w:val="0082318A"/>
    <w:rsid w:val="00823210"/>
    <w:rsid w:val="0082324E"/>
    <w:rsid w:val="00823306"/>
    <w:rsid w:val="0082332B"/>
    <w:rsid w:val="00823350"/>
    <w:rsid w:val="0082349D"/>
    <w:rsid w:val="008234A0"/>
    <w:rsid w:val="00823620"/>
    <w:rsid w:val="00823690"/>
    <w:rsid w:val="00823733"/>
    <w:rsid w:val="00823737"/>
    <w:rsid w:val="008237AA"/>
    <w:rsid w:val="00823809"/>
    <w:rsid w:val="00823925"/>
    <w:rsid w:val="00823945"/>
    <w:rsid w:val="00823953"/>
    <w:rsid w:val="0082395F"/>
    <w:rsid w:val="008239B7"/>
    <w:rsid w:val="00823A60"/>
    <w:rsid w:val="00823AEB"/>
    <w:rsid w:val="00823B4C"/>
    <w:rsid w:val="00823CB4"/>
    <w:rsid w:val="00823EF0"/>
    <w:rsid w:val="00823F03"/>
    <w:rsid w:val="00823FA8"/>
    <w:rsid w:val="00824114"/>
    <w:rsid w:val="00824149"/>
    <w:rsid w:val="00824178"/>
    <w:rsid w:val="008242A4"/>
    <w:rsid w:val="008242B8"/>
    <w:rsid w:val="00824302"/>
    <w:rsid w:val="00824316"/>
    <w:rsid w:val="00824341"/>
    <w:rsid w:val="00824369"/>
    <w:rsid w:val="0082436A"/>
    <w:rsid w:val="00824470"/>
    <w:rsid w:val="0082448A"/>
    <w:rsid w:val="0082449E"/>
    <w:rsid w:val="008244EB"/>
    <w:rsid w:val="008244FA"/>
    <w:rsid w:val="00824546"/>
    <w:rsid w:val="00824552"/>
    <w:rsid w:val="00824589"/>
    <w:rsid w:val="0082465A"/>
    <w:rsid w:val="0082472C"/>
    <w:rsid w:val="00824738"/>
    <w:rsid w:val="0082483C"/>
    <w:rsid w:val="00824890"/>
    <w:rsid w:val="00824905"/>
    <w:rsid w:val="008249B2"/>
    <w:rsid w:val="008249D7"/>
    <w:rsid w:val="00824B2D"/>
    <w:rsid w:val="00824B58"/>
    <w:rsid w:val="00824E2B"/>
    <w:rsid w:val="00825169"/>
    <w:rsid w:val="0082516C"/>
    <w:rsid w:val="00825391"/>
    <w:rsid w:val="0082548B"/>
    <w:rsid w:val="0082548D"/>
    <w:rsid w:val="00825530"/>
    <w:rsid w:val="0082557A"/>
    <w:rsid w:val="008256CA"/>
    <w:rsid w:val="008256DB"/>
    <w:rsid w:val="00825702"/>
    <w:rsid w:val="00825713"/>
    <w:rsid w:val="0082571C"/>
    <w:rsid w:val="008257BA"/>
    <w:rsid w:val="00825940"/>
    <w:rsid w:val="00825ABD"/>
    <w:rsid w:val="00825AE7"/>
    <w:rsid w:val="00825AFE"/>
    <w:rsid w:val="00825B50"/>
    <w:rsid w:val="00825CF0"/>
    <w:rsid w:val="00825D0B"/>
    <w:rsid w:val="00825D5D"/>
    <w:rsid w:val="00825E43"/>
    <w:rsid w:val="00825F25"/>
    <w:rsid w:val="00825F94"/>
    <w:rsid w:val="00825F9C"/>
    <w:rsid w:val="0082607F"/>
    <w:rsid w:val="00826313"/>
    <w:rsid w:val="00826380"/>
    <w:rsid w:val="00826388"/>
    <w:rsid w:val="0082646E"/>
    <w:rsid w:val="0082652A"/>
    <w:rsid w:val="00826535"/>
    <w:rsid w:val="0082653A"/>
    <w:rsid w:val="0082668F"/>
    <w:rsid w:val="008269EE"/>
    <w:rsid w:val="00826AE2"/>
    <w:rsid w:val="00826B61"/>
    <w:rsid w:val="00826BBC"/>
    <w:rsid w:val="00826C16"/>
    <w:rsid w:val="00826C38"/>
    <w:rsid w:val="00826C3B"/>
    <w:rsid w:val="00826C3F"/>
    <w:rsid w:val="00826C60"/>
    <w:rsid w:val="00826C7E"/>
    <w:rsid w:val="00826D9A"/>
    <w:rsid w:val="00826F78"/>
    <w:rsid w:val="00826FCC"/>
    <w:rsid w:val="008270E7"/>
    <w:rsid w:val="00827174"/>
    <w:rsid w:val="008271B3"/>
    <w:rsid w:val="008271C0"/>
    <w:rsid w:val="00827227"/>
    <w:rsid w:val="0082726C"/>
    <w:rsid w:val="0082733D"/>
    <w:rsid w:val="00827439"/>
    <w:rsid w:val="00827487"/>
    <w:rsid w:val="008274EF"/>
    <w:rsid w:val="00827698"/>
    <w:rsid w:val="008276BB"/>
    <w:rsid w:val="0082775C"/>
    <w:rsid w:val="008277B0"/>
    <w:rsid w:val="008277DE"/>
    <w:rsid w:val="008277E9"/>
    <w:rsid w:val="008277F2"/>
    <w:rsid w:val="008277F8"/>
    <w:rsid w:val="0082783A"/>
    <w:rsid w:val="0082783C"/>
    <w:rsid w:val="00827983"/>
    <w:rsid w:val="00827B89"/>
    <w:rsid w:val="00827DA7"/>
    <w:rsid w:val="00827E22"/>
    <w:rsid w:val="00827EDF"/>
    <w:rsid w:val="00830087"/>
    <w:rsid w:val="00830178"/>
    <w:rsid w:val="0083026D"/>
    <w:rsid w:val="0083032D"/>
    <w:rsid w:val="00830349"/>
    <w:rsid w:val="00830374"/>
    <w:rsid w:val="00830392"/>
    <w:rsid w:val="0083039B"/>
    <w:rsid w:val="00830628"/>
    <w:rsid w:val="008306B9"/>
    <w:rsid w:val="00830815"/>
    <w:rsid w:val="0083086A"/>
    <w:rsid w:val="008308E4"/>
    <w:rsid w:val="00830950"/>
    <w:rsid w:val="00830A38"/>
    <w:rsid w:val="00830A3D"/>
    <w:rsid w:val="00830AF6"/>
    <w:rsid w:val="00830BB2"/>
    <w:rsid w:val="00830BCB"/>
    <w:rsid w:val="00830CBE"/>
    <w:rsid w:val="00830D90"/>
    <w:rsid w:val="00830DAE"/>
    <w:rsid w:val="00830DFB"/>
    <w:rsid w:val="00830E0B"/>
    <w:rsid w:val="00830F1A"/>
    <w:rsid w:val="00830FF4"/>
    <w:rsid w:val="00831107"/>
    <w:rsid w:val="008311F6"/>
    <w:rsid w:val="00831236"/>
    <w:rsid w:val="00831330"/>
    <w:rsid w:val="00831360"/>
    <w:rsid w:val="00831391"/>
    <w:rsid w:val="0083140C"/>
    <w:rsid w:val="00831468"/>
    <w:rsid w:val="0083148B"/>
    <w:rsid w:val="008314B8"/>
    <w:rsid w:val="0083154C"/>
    <w:rsid w:val="00831580"/>
    <w:rsid w:val="008315F8"/>
    <w:rsid w:val="0083178E"/>
    <w:rsid w:val="00831802"/>
    <w:rsid w:val="00831809"/>
    <w:rsid w:val="008318D1"/>
    <w:rsid w:val="00831B4D"/>
    <w:rsid w:val="00831B98"/>
    <w:rsid w:val="00831D89"/>
    <w:rsid w:val="00831E7C"/>
    <w:rsid w:val="00831EC6"/>
    <w:rsid w:val="00831EDB"/>
    <w:rsid w:val="00831F35"/>
    <w:rsid w:val="00831FC2"/>
    <w:rsid w:val="00831FD0"/>
    <w:rsid w:val="00832024"/>
    <w:rsid w:val="00832072"/>
    <w:rsid w:val="008320A7"/>
    <w:rsid w:val="00832269"/>
    <w:rsid w:val="00832298"/>
    <w:rsid w:val="00832320"/>
    <w:rsid w:val="0083235C"/>
    <w:rsid w:val="008323A3"/>
    <w:rsid w:val="00832406"/>
    <w:rsid w:val="00832535"/>
    <w:rsid w:val="00832733"/>
    <w:rsid w:val="00832774"/>
    <w:rsid w:val="00832791"/>
    <w:rsid w:val="008327F1"/>
    <w:rsid w:val="00832862"/>
    <w:rsid w:val="0083288B"/>
    <w:rsid w:val="0083292E"/>
    <w:rsid w:val="008329C9"/>
    <w:rsid w:val="00832A18"/>
    <w:rsid w:val="00832A46"/>
    <w:rsid w:val="00832AAD"/>
    <w:rsid w:val="00832CC5"/>
    <w:rsid w:val="00832D07"/>
    <w:rsid w:val="00832D2F"/>
    <w:rsid w:val="00832D30"/>
    <w:rsid w:val="00832E1A"/>
    <w:rsid w:val="00832EE1"/>
    <w:rsid w:val="0083306E"/>
    <w:rsid w:val="0083315F"/>
    <w:rsid w:val="00833166"/>
    <w:rsid w:val="00833185"/>
    <w:rsid w:val="008331EA"/>
    <w:rsid w:val="00833269"/>
    <w:rsid w:val="008332CC"/>
    <w:rsid w:val="008333A5"/>
    <w:rsid w:val="0083341E"/>
    <w:rsid w:val="00833597"/>
    <w:rsid w:val="008335F0"/>
    <w:rsid w:val="0083364A"/>
    <w:rsid w:val="00833659"/>
    <w:rsid w:val="00833697"/>
    <w:rsid w:val="0083384A"/>
    <w:rsid w:val="00833910"/>
    <w:rsid w:val="00833926"/>
    <w:rsid w:val="00833A0D"/>
    <w:rsid w:val="00833AE2"/>
    <w:rsid w:val="00833AFB"/>
    <w:rsid w:val="00833B33"/>
    <w:rsid w:val="00833C94"/>
    <w:rsid w:val="00833CF4"/>
    <w:rsid w:val="00833DF3"/>
    <w:rsid w:val="00833E2D"/>
    <w:rsid w:val="00833EC1"/>
    <w:rsid w:val="00833F25"/>
    <w:rsid w:val="00833FC3"/>
    <w:rsid w:val="0083413D"/>
    <w:rsid w:val="00834215"/>
    <w:rsid w:val="00834244"/>
    <w:rsid w:val="0083429E"/>
    <w:rsid w:val="0083436B"/>
    <w:rsid w:val="0083446D"/>
    <w:rsid w:val="0083446F"/>
    <w:rsid w:val="00834489"/>
    <w:rsid w:val="008344FA"/>
    <w:rsid w:val="0083454F"/>
    <w:rsid w:val="008346B6"/>
    <w:rsid w:val="008346B8"/>
    <w:rsid w:val="00834846"/>
    <w:rsid w:val="008348D7"/>
    <w:rsid w:val="0083493C"/>
    <w:rsid w:val="00834962"/>
    <w:rsid w:val="00834A4A"/>
    <w:rsid w:val="00834A83"/>
    <w:rsid w:val="00834AE5"/>
    <w:rsid w:val="00834B01"/>
    <w:rsid w:val="00834B08"/>
    <w:rsid w:val="00834B13"/>
    <w:rsid w:val="00834B7B"/>
    <w:rsid w:val="00834C69"/>
    <w:rsid w:val="00834C7C"/>
    <w:rsid w:val="00834CA9"/>
    <w:rsid w:val="00834D10"/>
    <w:rsid w:val="00834D27"/>
    <w:rsid w:val="00834D65"/>
    <w:rsid w:val="00834E06"/>
    <w:rsid w:val="00834E77"/>
    <w:rsid w:val="00834EFE"/>
    <w:rsid w:val="00834F74"/>
    <w:rsid w:val="00834FFE"/>
    <w:rsid w:val="00835032"/>
    <w:rsid w:val="008350E3"/>
    <w:rsid w:val="008353ED"/>
    <w:rsid w:val="00835490"/>
    <w:rsid w:val="0083555C"/>
    <w:rsid w:val="008355C7"/>
    <w:rsid w:val="008355D0"/>
    <w:rsid w:val="008356F1"/>
    <w:rsid w:val="00835788"/>
    <w:rsid w:val="008357D7"/>
    <w:rsid w:val="00835850"/>
    <w:rsid w:val="00835925"/>
    <w:rsid w:val="008359E2"/>
    <w:rsid w:val="00835B7E"/>
    <w:rsid w:val="00835C09"/>
    <w:rsid w:val="00835C71"/>
    <w:rsid w:val="00835CE0"/>
    <w:rsid w:val="00835E1F"/>
    <w:rsid w:val="0083603C"/>
    <w:rsid w:val="008360EF"/>
    <w:rsid w:val="008360F9"/>
    <w:rsid w:val="00836119"/>
    <w:rsid w:val="00836168"/>
    <w:rsid w:val="008361CA"/>
    <w:rsid w:val="00836250"/>
    <w:rsid w:val="0083634C"/>
    <w:rsid w:val="008363E6"/>
    <w:rsid w:val="00836439"/>
    <w:rsid w:val="008364B2"/>
    <w:rsid w:val="008365BD"/>
    <w:rsid w:val="0083661E"/>
    <w:rsid w:val="00836620"/>
    <w:rsid w:val="0083668A"/>
    <w:rsid w:val="008367D6"/>
    <w:rsid w:val="008368A4"/>
    <w:rsid w:val="008368FE"/>
    <w:rsid w:val="00836C22"/>
    <w:rsid w:val="00836C76"/>
    <w:rsid w:val="00836C82"/>
    <w:rsid w:val="00836C9E"/>
    <w:rsid w:val="00836D12"/>
    <w:rsid w:val="00836D2C"/>
    <w:rsid w:val="00836D3D"/>
    <w:rsid w:val="00836D93"/>
    <w:rsid w:val="00836DF3"/>
    <w:rsid w:val="00836E2D"/>
    <w:rsid w:val="00836EC2"/>
    <w:rsid w:val="00836EC9"/>
    <w:rsid w:val="00836F0A"/>
    <w:rsid w:val="00836F78"/>
    <w:rsid w:val="00836F7C"/>
    <w:rsid w:val="00836F9C"/>
    <w:rsid w:val="00836FB1"/>
    <w:rsid w:val="00836FC4"/>
    <w:rsid w:val="00837103"/>
    <w:rsid w:val="00837107"/>
    <w:rsid w:val="00837163"/>
    <w:rsid w:val="00837223"/>
    <w:rsid w:val="00837296"/>
    <w:rsid w:val="00837304"/>
    <w:rsid w:val="00837329"/>
    <w:rsid w:val="008374C4"/>
    <w:rsid w:val="008375B1"/>
    <w:rsid w:val="008375ED"/>
    <w:rsid w:val="008376A7"/>
    <w:rsid w:val="008376E2"/>
    <w:rsid w:val="008376E4"/>
    <w:rsid w:val="008377A5"/>
    <w:rsid w:val="00837869"/>
    <w:rsid w:val="00837A1A"/>
    <w:rsid w:val="00837A6B"/>
    <w:rsid w:val="00837C04"/>
    <w:rsid w:val="00837C45"/>
    <w:rsid w:val="00837D65"/>
    <w:rsid w:val="00837DA9"/>
    <w:rsid w:val="00837DF4"/>
    <w:rsid w:val="00837E2B"/>
    <w:rsid w:val="00837F07"/>
    <w:rsid w:val="00837FB4"/>
    <w:rsid w:val="00840015"/>
    <w:rsid w:val="008400AC"/>
    <w:rsid w:val="00840268"/>
    <w:rsid w:val="00840269"/>
    <w:rsid w:val="00840299"/>
    <w:rsid w:val="0084039F"/>
    <w:rsid w:val="008403C2"/>
    <w:rsid w:val="008404F3"/>
    <w:rsid w:val="00840544"/>
    <w:rsid w:val="0084054E"/>
    <w:rsid w:val="008405A3"/>
    <w:rsid w:val="008405D2"/>
    <w:rsid w:val="00840671"/>
    <w:rsid w:val="008406F4"/>
    <w:rsid w:val="008406FE"/>
    <w:rsid w:val="00840718"/>
    <w:rsid w:val="00840734"/>
    <w:rsid w:val="008407ED"/>
    <w:rsid w:val="0084080E"/>
    <w:rsid w:val="00840831"/>
    <w:rsid w:val="0084092F"/>
    <w:rsid w:val="00840953"/>
    <w:rsid w:val="00840BDC"/>
    <w:rsid w:val="00840C8B"/>
    <w:rsid w:val="00840DB5"/>
    <w:rsid w:val="00840F41"/>
    <w:rsid w:val="00840FC4"/>
    <w:rsid w:val="0084100E"/>
    <w:rsid w:val="008410A2"/>
    <w:rsid w:val="008410D3"/>
    <w:rsid w:val="008410E5"/>
    <w:rsid w:val="008411A1"/>
    <w:rsid w:val="008411E5"/>
    <w:rsid w:val="00841343"/>
    <w:rsid w:val="00841434"/>
    <w:rsid w:val="0084146D"/>
    <w:rsid w:val="008414A1"/>
    <w:rsid w:val="0084152B"/>
    <w:rsid w:val="008415B7"/>
    <w:rsid w:val="008416C0"/>
    <w:rsid w:val="00841714"/>
    <w:rsid w:val="008417B8"/>
    <w:rsid w:val="00841915"/>
    <w:rsid w:val="0084195F"/>
    <w:rsid w:val="008419AE"/>
    <w:rsid w:val="00841A6C"/>
    <w:rsid w:val="00841B28"/>
    <w:rsid w:val="00841B71"/>
    <w:rsid w:val="00841BB4"/>
    <w:rsid w:val="00841C07"/>
    <w:rsid w:val="00841CBE"/>
    <w:rsid w:val="00841D12"/>
    <w:rsid w:val="00841D37"/>
    <w:rsid w:val="00841D54"/>
    <w:rsid w:val="00841DDA"/>
    <w:rsid w:val="00841DE3"/>
    <w:rsid w:val="00841E14"/>
    <w:rsid w:val="00841E3C"/>
    <w:rsid w:val="00842102"/>
    <w:rsid w:val="008421E5"/>
    <w:rsid w:val="0084226E"/>
    <w:rsid w:val="0084227A"/>
    <w:rsid w:val="00842281"/>
    <w:rsid w:val="0084233A"/>
    <w:rsid w:val="0084235C"/>
    <w:rsid w:val="00842412"/>
    <w:rsid w:val="008424C5"/>
    <w:rsid w:val="00842553"/>
    <w:rsid w:val="008427B8"/>
    <w:rsid w:val="008428AD"/>
    <w:rsid w:val="00842918"/>
    <w:rsid w:val="00842923"/>
    <w:rsid w:val="008429C4"/>
    <w:rsid w:val="008429E8"/>
    <w:rsid w:val="008429EE"/>
    <w:rsid w:val="00842A28"/>
    <w:rsid w:val="00842A8C"/>
    <w:rsid w:val="00842AAD"/>
    <w:rsid w:val="00842B1F"/>
    <w:rsid w:val="00842B3D"/>
    <w:rsid w:val="00842B8A"/>
    <w:rsid w:val="00842B9D"/>
    <w:rsid w:val="00842C58"/>
    <w:rsid w:val="00842CDF"/>
    <w:rsid w:val="00842D5C"/>
    <w:rsid w:val="00842EB1"/>
    <w:rsid w:val="00842FCA"/>
    <w:rsid w:val="00842FE6"/>
    <w:rsid w:val="0084301A"/>
    <w:rsid w:val="008430D8"/>
    <w:rsid w:val="008431E0"/>
    <w:rsid w:val="008433A0"/>
    <w:rsid w:val="008433DD"/>
    <w:rsid w:val="00843468"/>
    <w:rsid w:val="008434B3"/>
    <w:rsid w:val="00843533"/>
    <w:rsid w:val="0084358C"/>
    <w:rsid w:val="00843676"/>
    <w:rsid w:val="00843744"/>
    <w:rsid w:val="00843785"/>
    <w:rsid w:val="0084383D"/>
    <w:rsid w:val="0084385E"/>
    <w:rsid w:val="00843913"/>
    <w:rsid w:val="00843993"/>
    <w:rsid w:val="008439E2"/>
    <w:rsid w:val="00843C03"/>
    <w:rsid w:val="00843C64"/>
    <w:rsid w:val="00843CDF"/>
    <w:rsid w:val="00843D8A"/>
    <w:rsid w:val="00843DF1"/>
    <w:rsid w:val="00843F01"/>
    <w:rsid w:val="00843F67"/>
    <w:rsid w:val="00843F74"/>
    <w:rsid w:val="00843FB3"/>
    <w:rsid w:val="00843FC4"/>
    <w:rsid w:val="00844082"/>
    <w:rsid w:val="00844118"/>
    <w:rsid w:val="008441E0"/>
    <w:rsid w:val="0084430B"/>
    <w:rsid w:val="008443BE"/>
    <w:rsid w:val="008444C3"/>
    <w:rsid w:val="008446A4"/>
    <w:rsid w:val="008446BC"/>
    <w:rsid w:val="0084472B"/>
    <w:rsid w:val="00844762"/>
    <w:rsid w:val="00844791"/>
    <w:rsid w:val="008447AC"/>
    <w:rsid w:val="008447B2"/>
    <w:rsid w:val="008447B9"/>
    <w:rsid w:val="008447D4"/>
    <w:rsid w:val="00844809"/>
    <w:rsid w:val="00844893"/>
    <w:rsid w:val="008448C1"/>
    <w:rsid w:val="0084495D"/>
    <w:rsid w:val="008449F2"/>
    <w:rsid w:val="00844A64"/>
    <w:rsid w:val="00844C1B"/>
    <w:rsid w:val="00844C6D"/>
    <w:rsid w:val="00844E5F"/>
    <w:rsid w:val="00844F54"/>
    <w:rsid w:val="00845009"/>
    <w:rsid w:val="008451C7"/>
    <w:rsid w:val="008451F2"/>
    <w:rsid w:val="008452DB"/>
    <w:rsid w:val="0084530F"/>
    <w:rsid w:val="0084532A"/>
    <w:rsid w:val="00845556"/>
    <w:rsid w:val="008455E6"/>
    <w:rsid w:val="00845678"/>
    <w:rsid w:val="0084589E"/>
    <w:rsid w:val="008458BE"/>
    <w:rsid w:val="008458C5"/>
    <w:rsid w:val="00845A38"/>
    <w:rsid w:val="00845B28"/>
    <w:rsid w:val="00845BD1"/>
    <w:rsid w:val="00845C2A"/>
    <w:rsid w:val="00845D84"/>
    <w:rsid w:val="00845D9D"/>
    <w:rsid w:val="00845DF2"/>
    <w:rsid w:val="00845E4B"/>
    <w:rsid w:val="00845F4E"/>
    <w:rsid w:val="00845F90"/>
    <w:rsid w:val="00846254"/>
    <w:rsid w:val="0084629C"/>
    <w:rsid w:val="008463BE"/>
    <w:rsid w:val="008463F9"/>
    <w:rsid w:val="0084640C"/>
    <w:rsid w:val="0084646A"/>
    <w:rsid w:val="00846556"/>
    <w:rsid w:val="008465BC"/>
    <w:rsid w:val="00846638"/>
    <w:rsid w:val="00846776"/>
    <w:rsid w:val="008467BC"/>
    <w:rsid w:val="008468C6"/>
    <w:rsid w:val="0084690E"/>
    <w:rsid w:val="0084693E"/>
    <w:rsid w:val="00846954"/>
    <w:rsid w:val="00846A12"/>
    <w:rsid w:val="00846AC4"/>
    <w:rsid w:val="00846AC7"/>
    <w:rsid w:val="00846B21"/>
    <w:rsid w:val="00846B4A"/>
    <w:rsid w:val="00846C61"/>
    <w:rsid w:val="00846D7E"/>
    <w:rsid w:val="00846DCF"/>
    <w:rsid w:val="00846EAA"/>
    <w:rsid w:val="00846EDE"/>
    <w:rsid w:val="00846EF3"/>
    <w:rsid w:val="00846F48"/>
    <w:rsid w:val="0084703C"/>
    <w:rsid w:val="008470D4"/>
    <w:rsid w:val="00847133"/>
    <w:rsid w:val="0084714D"/>
    <w:rsid w:val="008471C1"/>
    <w:rsid w:val="0084724C"/>
    <w:rsid w:val="0084726E"/>
    <w:rsid w:val="00847273"/>
    <w:rsid w:val="00847361"/>
    <w:rsid w:val="0084751C"/>
    <w:rsid w:val="00847675"/>
    <w:rsid w:val="0084774F"/>
    <w:rsid w:val="0084778E"/>
    <w:rsid w:val="008477B2"/>
    <w:rsid w:val="008477DD"/>
    <w:rsid w:val="008477E1"/>
    <w:rsid w:val="008477F9"/>
    <w:rsid w:val="00847810"/>
    <w:rsid w:val="0084788C"/>
    <w:rsid w:val="00847A2E"/>
    <w:rsid w:val="00847B5F"/>
    <w:rsid w:val="00847B8C"/>
    <w:rsid w:val="00847C86"/>
    <w:rsid w:val="00847D04"/>
    <w:rsid w:val="00847DBF"/>
    <w:rsid w:val="00847DF8"/>
    <w:rsid w:val="00847E28"/>
    <w:rsid w:val="00847EEA"/>
    <w:rsid w:val="00847F15"/>
    <w:rsid w:val="00847F2E"/>
    <w:rsid w:val="00847F60"/>
    <w:rsid w:val="00847F74"/>
    <w:rsid w:val="00850092"/>
    <w:rsid w:val="008500F8"/>
    <w:rsid w:val="0085016C"/>
    <w:rsid w:val="008502EA"/>
    <w:rsid w:val="008502F6"/>
    <w:rsid w:val="00850305"/>
    <w:rsid w:val="00850388"/>
    <w:rsid w:val="0085050A"/>
    <w:rsid w:val="00850549"/>
    <w:rsid w:val="008506E3"/>
    <w:rsid w:val="0085071B"/>
    <w:rsid w:val="008507CD"/>
    <w:rsid w:val="008507DC"/>
    <w:rsid w:val="0085087C"/>
    <w:rsid w:val="0085099D"/>
    <w:rsid w:val="00850A18"/>
    <w:rsid w:val="00850A66"/>
    <w:rsid w:val="00850A79"/>
    <w:rsid w:val="00850AA7"/>
    <w:rsid w:val="00850B19"/>
    <w:rsid w:val="00850B96"/>
    <w:rsid w:val="00850BA5"/>
    <w:rsid w:val="00850BF1"/>
    <w:rsid w:val="00850C18"/>
    <w:rsid w:val="00850CC2"/>
    <w:rsid w:val="00850D56"/>
    <w:rsid w:val="00850EEC"/>
    <w:rsid w:val="00850EF8"/>
    <w:rsid w:val="00851144"/>
    <w:rsid w:val="0085114C"/>
    <w:rsid w:val="008511F5"/>
    <w:rsid w:val="00851210"/>
    <w:rsid w:val="00851227"/>
    <w:rsid w:val="0085124D"/>
    <w:rsid w:val="00851304"/>
    <w:rsid w:val="0085131F"/>
    <w:rsid w:val="00851385"/>
    <w:rsid w:val="008513B5"/>
    <w:rsid w:val="008513E2"/>
    <w:rsid w:val="0085146A"/>
    <w:rsid w:val="008514A1"/>
    <w:rsid w:val="00851506"/>
    <w:rsid w:val="008515CD"/>
    <w:rsid w:val="00851608"/>
    <w:rsid w:val="008517D0"/>
    <w:rsid w:val="008518D5"/>
    <w:rsid w:val="00851A18"/>
    <w:rsid w:val="00851A93"/>
    <w:rsid w:val="00851B2E"/>
    <w:rsid w:val="00851B41"/>
    <w:rsid w:val="00851B99"/>
    <w:rsid w:val="00851BF1"/>
    <w:rsid w:val="00851C07"/>
    <w:rsid w:val="00851C37"/>
    <w:rsid w:val="00851DFB"/>
    <w:rsid w:val="00851DFD"/>
    <w:rsid w:val="00851F38"/>
    <w:rsid w:val="00851F7A"/>
    <w:rsid w:val="00851F9C"/>
    <w:rsid w:val="00851FE3"/>
    <w:rsid w:val="008520F9"/>
    <w:rsid w:val="008521A1"/>
    <w:rsid w:val="008521E7"/>
    <w:rsid w:val="008521E8"/>
    <w:rsid w:val="00852244"/>
    <w:rsid w:val="0085225C"/>
    <w:rsid w:val="008523A4"/>
    <w:rsid w:val="00852473"/>
    <w:rsid w:val="008524DF"/>
    <w:rsid w:val="008525F6"/>
    <w:rsid w:val="0085260D"/>
    <w:rsid w:val="0085266A"/>
    <w:rsid w:val="00852696"/>
    <w:rsid w:val="0085285B"/>
    <w:rsid w:val="008529EB"/>
    <w:rsid w:val="00852A01"/>
    <w:rsid w:val="00852BD6"/>
    <w:rsid w:val="00852C06"/>
    <w:rsid w:val="00852C7A"/>
    <w:rsid w:val="00852D04"/>
    <w:rsid w:val="00852D49"/>
    <w:rsid w:val="00852D70"/>
    <w:rsid w:val="00852E1B"/>
    <w:rsid w:val="00852E86"/>
    <w:rsid w:val="00852EA4"/>
    <w:rsid w:val="00852F08"/>
    <w:rsid w:val="00852F33"/>
    <w:rsid w:val="00852F89"/>
    <w:rsid w:val="008531AE"/>
    <w:rsid w:val="008532C6"/>
    <w:rsid w:val="00853374"/>
    <w:rsid w:val="008533AE"/>
    <w:rsid w:val="0085343F"/>
    <w:rsid w:val="0085346F"/>
    <w:rsid w:val="00853580"/>
    <w:rsid w:val="0085368B"/>
    <w:rsid w:val="008538F4"/>
    <w:rsid w:val="00853A00"/>
    <w:rsid w:val="00853B2B"/>
    <w:rsid w:val="00853BB0"/>
    <w:rsid w:val="00853E4E"/>
    <w:rsid w:val="00853E5C"/>
    <w:rsid w:val="00853EA7"/>
    <w:rsid w:val="00853EF2"/>
    <w:rsid w:val="00854051"/>
    <w:rsid w:val="008540D0"/>
    <w:rsid w:val="008541AE"/>
    <w:rsid w:val="00854366"/>
    <w:rsid w:val="00854452"/>
    <w:rsid w:val="00854765"/>
    <w:rsid w:val="008547BC"/>
    <w:rsid w:val="008547C3"/>
    <w:rsid w:val="008547CD"/>
    <w:rsid w:val="00854899"/>
    <w:rsid w:val="00854ADC"/>
    <w:rsid w:val="00854B3F"/>
    <w:rsid w:val="00854BA7"/>
    <w:rsid w:val="00854BDF"/>
    <w:rsid w:val="00854CDD"/>
    <w:rsid w:val="00854D5F"/>
    <w:rsid w:val="00854E78"/>
    <w:rsid w:val="00854EBC"/>
    <w:rsid w:val="00854F39"/>
    <w:rsid w:val="0085503F"/>
    <w:rsid w:val="0085520D"/>
    <w:rsid w:val="0085526E"/>
    <w:rsid w:val="00855425"/>
    <w:rsid w:val="0085557D"/>
    <w:rsid w:val="008555B3"/>
    <w:rsid w:val="0085563E"/>
    <w:rsid w:val="00855650"/>
    <w:rsid w:val="008556E6"/>
    <w:rsid w:val="00855737"/>
    <w:rsid w:val="0085576E"/>
    <w:rsid w:val="0085577C"/>
    <w:rsid w:val="0085594A"/>
    <w:rsid w:val="0085596F"/>
    <w:rsid w:val="00855991"/>
    <w:rsid w:val="00855C21"/>
    <w:rsid w:val="00855CB7"/>
    <w:rsid w:val="00855CD0"/>
    <w:rsid w:val="00855DE9"/>
    <w:rsid w:val="00855E0E"/>
    <w:rsid w:val="00855F3E"/>
    <w:rsid w:val="00855FA2"/>
    <w:rsid w:val="00856152"/>
    <w:rsid w:val="008561C7"/>
    <w:rsid w:val="00856280"/>
    <w:rsid w:val="00856316"/>
    <w:rsid w:val="0085631F"/>
    <w:rsid w:val="0085639B"/>
    <w:rsid w:val="00856416"/>
    <w:rsid w:val="00856514"/>
    <w:rsid w:val="0085651C"/>
    <w:rsid w:val="00856551"/>
    <w:rsid w:val="008565A6"/>
    <w:rsid w:val="0085660C"/>
    <w:rsid w:val="0085661A"/>
    <w:rsid w:val="00856645"/>
    <w:rsid w:val="0085671E"/>
    <w:rsid w:val="00856733"/>
    <w:rsid w:val="008567C1"/>
    <w:rsid w:val="008569CC"/>
    <w:rsid w:val="00856A8E"/>
    <w:rsid w:val="00856ADB"/>
    <w:rsid w:val="00856ADE"/>
    <w:rsid w:val="00856AFC"/>
    <w:rsid w:val="00856B4C"/>
    <w:rsid w:val="00856B84"/>
    <w:rsid w:val="00856BC6"/>
    <w:rsid w:val="00856BEA"/>
    <w:rsid w:val="00856D44"/>
    <w:rsid w:val="00856DFA"/>
    <w:rsid w:val="00856E0B"/>
    <w:rsid w:val="00856ED6"/>
    <w:rsid w:val="00857064"/>
    <w:rsid w:val="008571D1"/>
    <w:rsid w:val="008571FD"/>
    <w:rsid w:val="0085725F"/>
    <w:rsid w:val="008572B1"/>
    <w:rsid w:val="0085732F"/>
    <w:rsid w:val="008573B2"/>
    <w:rsid w:val="0085743D"/>
    <w:rsid w:val="0085746D"/>
    <w:rsid w:val="008574EB"/>
    <w:rsid w:val="0085753D"/>
    <w:rsid w:val="008575F8"/>
    <w:rsid w:val="008576B4"/>
    <w:rsid w:val="008576CF"/>
    <w:rsid w:val="00857824"/>
    <w:rsid w:val="00857879"/>
    <w:rsid w:val="00857AAF"/>
    <w:rsid w:val="00857C12"/>
    <w:rsid w:val="00857CD5"/>
    <w:rsid w:val="00857DDA"/>
    <w:rsid w:val="00857E89"/>
    <w:rsid w:val="0086004B"/>
    <w:rsid w:val="00860054"/>
    <w:rsid w:val="008600A6"/>
    <w:rsid w:val="008600F5"/>
    <w:rsid w:val="008601DD"/>
    <w:rsid w:val="008601F2"/>
    <w:rsid w:val="00860203"/>
    <w:rsid w:val="00860248"/>
    <w:rsid w:val="00860297"/>
    <w:rsid w:val="008604C5"/>
    <w:rsid w:val="00860509"/>
    <w:rsid w:val="0086062A"/>
    <w:rsid w:val="0086071A"/>
    <w:rsid w:val="00860840"/>
    <w:rsid w:val="00860853"/>
    <w:rsid w:val="0086087F"/>
    <w:rsid w:val="00860975"/>
    <w:rsid w:val="00860A18"/>
    <w:rsid w:val="00860A7B"/>
    <w:rsid w:val="00860C75"/>
    <w:rsid w:val="00860DB1"/>
    <w:rsid w:val="00860DB3"/>
    <w:rsid w:val="00860FBE"/>
    <w:rsid w:val="00861003"/>
    <w:rsid w:val="00861060"/>
    <w:rsid w:val="00861134"/>
    <w:rsid w:val="00861267"/>
    <w:rsid w:val="00861384"/>
    <w:rsid w:val="00861427"/>
    <w:rsid w:val="008615C8"/>
    <w:rsid w:val="008617A3"/>
    <w:rsid w:val="008618EF"/>
    <w:rsid w:val="00861910"/>
    <w:rsid w:val="00861933"/>
    <w:rsid w:val="00861990"/>
    <w:rsid w:val="00861A08"/>
    <w:rsid w:val="00861A6B"/>
    <w:rsid w:val="00861A72"/>
    <w:rsid w:val="00861B4D"/>
    <w:rsid w:val="00861C1D"/>
    <w:rsid w:val="00861C9C"/>
    <w:rsid w:val="00861D90"/>
    <w:rsid w:val="00861E1F"/>
    <w:rsid w:val="00861E4B"/>
    <w:rsid w:val="00861E93"/>
    <w:rsid w:val="00861F0E"/>
    <w:rsid w:val="00861F60"/>
    <w:rsid w:val="00862040"/>
    <w:rsid w:val="0086205E"/>
    <w:rsid w:val="00862103"/>
    <w:rsid w:val="00862128"/>
    <w:rsid w:val="0086212D"/>
    <w:rsid w:val="008621DA"/>
    <w:rsid w:val="008621EF"/>
    <w:rsid w:val="008623C4"/>
    <w:rsid w:val="008623EC"/>
    <w:rsid w:val="008625A2"/>
    <w:rsid w:val="008627B3"/>
    <w:rsid w:val="008627EB"/>
    <w:rsid w:val="0086281C"/>
    <w:rsid w:val="00862962"/>
    <w:rsid w:val="008629A7"/>
    <w:rsid w:val="008629D6"/>
    <w:rsid w:val="00862B10"/>
    <w:rsid w:val="00862BCB"/>
    <w:rsid w:val="00862C6A"/>
    <w:rsid w:val="00862D8C"/>
    <w:rsid w:val="00862DD9"/>
    <w:rsid w:val="00862E36"/>
    <w:rsid w:val="00862E66"/>
    <w:rsid w:val="00862F0A"/>
    <w:rsid w:val="00862F8C"/>
    <w:rsid w:val="00862F95"/>
    <w:rsid w:val="00862FDA"/>
    <w:rsid w:val="00863150"/>
    <w:rsid w:val="00863199"/>
    <w:rsid w:val="008631BC"/>
    <w:rsid w:val="008631FA"/>
    <w:rsid w:val="00863237"/>
    <w:rsid w:val="0086336F"/>
    <w:rsid w:val="00863415"/>
    <w:rsid w:val="0086343C"/>
    <w:rsid w:val="0086353B"/>
    <w:rsid w:val="008636AF"/>
    <w:rsid w:val="008637C2"/>
    <w:rsid w:val="008638D7"/>
    <w:rsid w:val="00863997"/>
    <w:rsid w:val="008639B3"/>
    <w:rsid w:val="00863B56"/>
    <w:rsid w:val="00863C21"/>
    <w:rsid w:val="00863C33"/>
    <w:rsid w:val="00863DED"/>
    <w:rsid w:val="00863E93"/>
    <w:rsid w:val="008640B1"/>
    <w:rsid w:val="008640BE"/>
    <w:rsid w:val="008640E2"/>
    <w:rsid w:val="00864237"/>
    <w:rsid w:val="00864257"/>
    <w:rsid w:val="00864288"/>
    <w:rsid w:val="008642BB"/>
    <w:rsid w:val="00864494"/>
    <w:rsid w:val="00864563"/>
    <w:rsid w:val="008645AB"/>
    <w:rsid w:val="008646BC"/>
    <w:rsid w:val="0086488A"/>
    <w:rsid w:val="0086489C"/>
    <w:rsid w:val="008648A1"/>
    <w:rsid w:val="008648AD"/>
    <w:rsid w:val="008648E4"/>
    <w:rsid w:val="0086499D"/>
    <w:rsid w:val="00864ABB"/>
    <w:rsid w:val="00864B6E"/>
    <w:rsid w:val="00864BAC"/>
    <w:rsid w:val="00864BBD"/>
    <w:rsid w:val="00864CB9"/>
    <w:rsid w:val="00864CF7"/>
    <w:rsid w:val="00864D08"/>
    <w:rsid w:val="00864F5E"/>
    <w:rsid w:val="00864F95"/>
    <w:rsid w:val="00864FE3"/>
    <w:rsid w:val="00864FEC"/>
    <w:rsid w:val="0086507C"/>
    <w:rsid w:val="008650BE"/>
    <w:rsid w:val="008651B5"/>
    <w:rsid w:val="008651F5"/>
    <w:rsid w:val="0086520D"/>
    <w:rsid w:val="0086521F"/>
    <w:rsid w:val="00865235"/>
    <w:rsid w:val="00865297"/>
    <w:rsid w:val="008652F0"/>
    <w:rsid w:val="0086543A"/>
    <w:rsid w:val="0086551A"/>
    <w:rsid w:val="008655AF"/>
    <w:rsid w:val="00865679"/>
    <w:rsid w:val="008656C4"/>
    <w:rsid w:val="008656DD"/>
    <w:rsid w:val="008656FA"/>
    <w:rsid w:val="0086571E"/>
    <w:rsid w:val="008657F4"/>
    <w:rsid w:val="00865876"/>
    <w:rsid w:val="0086587D"/>
    <w:rsid w:val="008659A0"/>
    <w:rsid w:val="00865A14"/>
    <w:rsid w:val="00865AA6"/>
    <w:rsid w:val="00865E31"/>
    <w:rsid w:val="00865E40"/>
    <w:rsid w:val="00865F0D"/>
    <w:rsid w:val="00865F57"/>
    <w:rsid w:val="00865F74"/>
    <w:rsid w:val="008660C2"/>
    <w:rsid w:val="00866199"/>
    <w:rsid w:val="008662E5"/>
    <w:rsid w:val="0086639D"/>
    <w:rsid w:val="00866464"/>
    <w:rsid w:val="00866503"/>
    <w:rsid w:val="008665A5"/>
    <w:rsid w:val="008665FF"/>
    <w:rsid w:val="00866788"/>
    <w:rsid w:val="00866805"/>
    <w:rsid w:val="008668E3"/>
    <w:rsid w:val="0086694D"/>
    <w:rsid w:val="008669D9"/>
    <w:rsid w:val="008669F9"/>
    <w:rsid w:val="00866C47"/>
    <w:rsid w:val="00866E53"/>
    <w:rsid w:val="00866EC5"/>
    <w:rsid w:val="0086705A"/>
    <w:rsid w:val="00867064"/>
    <w:rsid w:val="008671A9"/>
    <w:rsid w:val="008671E0"/>
    <w:rsid w:val="0086736E"/>
    <w:rsid w:val="00867472"/>
    <w:rsid w:val="0086747B"/>
    <w:rsid w:val="008674C4"/>
    <w:rsid w:val="008674CC"/>
    <w:rsid w:val="00867531"/>
    <w:rsid w:val="008676AA"/>
    <w:rsid w:val="0086773B"/>
    <w:rsid w:val="0086794F"/>
    <w:rsid w:val="0086795B"/>
    <w:rsid w:val="00867966"/>
    <w:rsid w:val="00867A44"/>
    <w:rsid w:val="00867B38"/>
    <w:rsid w:val="00867BB6"/>
    <w:rsid w:val="00867BE3"/>
    <w:rsid w:val="00867C23"/>
    <w:rsid w:val="00867CFA"/>
    <w:rsid w:val="00867D7E"/>
    <w:rsid w:val="00867DB8"/>
    <w:rsid w:val="00867DD9"/>
    <w:rsid w:val="00867E28"/>
    <w:rsid w:val="00867E73"/>
    <w:rsid w:val="00870137"/>
    <w:rsid w:val="0087016C"/>
    <w:rsid w:val="0087021C"/>
    <w:rsid w:val="00870303"/>
    <w:rsid w:val="0087033A"/>
    <w:rsid w:val="008703C6"/>
    <w:rsid w:val="00870411"/>
    <w:rsid w:val="0087049B"/>
    <w:rsid w:val="008704D8"/>
    <w:rsid w:val="008705AF"/>
    <w:rsid w:val="00870705"/>
    <w:rsid w:val="00870785"/>
    <w:rsid w:val="00870AA0"/>
    <w:rsid w:val="00870B2A"/>
    <w:rsid w:val="00870BFC"/>
    <w:rsid w:val="00870C35"/>
    <w:rsid w:val="00870C45"/>
    <w:rsid w:val="00870CE6"/>
    <w:rsid w:val="00870D2C"/>
    <w:rsid w:val="00870D3B"/>
    <w:rsid w:val="00870D56"/>
    <w:rsid w:val="00870D97"/>
    <w:rsid w:val="00870E14"/>
    <w:rsid w:val="00870F04"/>
    <w:rsid w:val="00870F64"/>
    <w:rsid w:val="00870FB6"/>
    <w:rsid w:val="0087104A"/>
    <w:rsid w:val="0087110C"/>
    <w:rsid w:val="00871177"/>
    <w:rsid w:val="00871208"/>
    <w:rsid w:val="0087124B"/>
    <w:rsid w:val="00871278"/>
    <w:rsid w:val="008712FA"/>
    <w:rsid w:val="0087132B"/>
    <w:rsid w:val="00871470"/>
    <w:rsid w:val="008714AD"/>
    <w:rsid w:val="008714E7"/>
    <w:rsid w:val="008714FB"/>
    <w:rsid w:val="0087153D"/>
    <w:rsid w:val="00871558"/>
    <w:rsid w:val="0087174D"/>
    <w:rsid w:val="008717BC"/>
    <w:rsid w:val="00871934"/>
    <w:rsid w:val="008719A3"/>
    <w:rsid w:val="00871A96"/>
    <w:rsid w:val="00871AEE"/>
    <w:rsid w:val="00871B6B"/>
    <w:rsid w:val="00871B9C"/>
    <w:rsid w:val="00871BB2"/>
    <w:rsid w:val="00871DB0"/>
    <w:rsid w:val="00871EAE"/>
    <w:rsid w:val="00871F01"/>
    <w:rsid w:val="00871F86"/>
    <w:rsid w:val="00871F8A"/>
    <w:rsid w:val="00871FB0"/>
    <w:rsid w:val="0087203C"/>
    <w:rsid w:val="00872104"/>
    <w:rsid w:val="00872149"/>
    <w:rsid w:val="00872263"/>
    <w:rsid w:val="0087228F"/>
    <w:rsid w:val="00872374"/>
    <w:rsid w:val="0087237D"/>
    <w:rsid w:val="0087246D"/>
    <w:rsid w:val="008725F7"/>
    <w:rsid w:val="00872654"/>
    <w:rsid w:val="00872712"/>
    <w:rsid w:val="0087294C"/>
    <w:rsid w:val="00872A29"/>
    <w:rsid w:val="00872ACE"/>
    <w:rsid w:val="00872BF5"/>
    <w:rsid w:val="00872C7B"/>
    <w:rsid w:val="00872D41"/>
    <w:rsid w:val="00872DD7"/>
    <w:rsid w:val="00872E2E"/>
    <w:rsid w:val="00872E9D"/>
    <w:rsid w:val="00873016"/>
    <w:rsid w:val="00873048"/>
    <w:rsid w:val="008730AA"/>
    <w:rsid w:val="008730FF"/>
    <w:rsid w:val="008732E7"/>
    <w:rsid w:val="0087335F"/>
    <w:rsid w:val="00873457"/>
    <w:rsid w:val="0087346B"/>
    <w:rsid w:val="008734BF"/>
    <w:rsid w:val="00873521"/>
    <w:rsid w:val="00873524"/>
    <w:rsid w:val="00873529"/>
    <w:rsid w:val="00873542"/>
    <w:rsid w:val="008735AC"/>
    <w:rsid w:val="008736E2"/>
    <w:rsid w:val="00873763"/>
    <w:rsid w:val="00873974"/>
    <w:rsid w:val="008739B0"/>
    <w:rsid w:val="008739BC"/>
    <w:rsid w:val="008739CE"/>
    <w:rsid w:val="00873A60"/>
    <w:rsid w:val="00873A79"/>
    <w:rsid w:val="00873ADE"/>
    <w:rsid w:val="00873B18"/>
    <w:rsid w:val="00873BA3"/>
    <w:rsid w:val="00873BBF"/>
    <w:rsid w:val="00873BD3"/>
    <w:rsid w:val="00873C2E"/>
    <w:rsid w:val="00873C32"/>
    <w:rsid w:val="00873DCC"/>
    <w:rsid w:val="00873E1D"/>
    <w:rsid w:val="00873E6C"/>
    <w:rsid w:val="0087401F"/>
    <w:rsid w:val="008740C1"/>
    <w:rsid w:val="0087418D"/>
    <w:rsid w:val="008741C6"/>
    <w:rsid w:val="008741D2"/>
    <w:rsid w:val="008741EF"/>
    <w:rsid w:val="008743D1"/>
    <w:rsid w:val="00874518"/>
    <w:rsid w:val="008745DD"/>
    <w:rsid w:val="0087477C"/>
    <w:rsid w:val="008747E1"/>
    <w:rsid w:val="008747F8"/>
    <w:rsid w:val="0087482B"/>
    <w:rsid w:val="00874865"/>
    <w:rsid w:val="0087487D"/>
    <w:rsid w:val="008748B2"/>
    <w:rsid w:val="00874937"/>
    <w:rsid w:val="00874978"/>
    <w:rsid w:val="00874AA9"/>
    <w:rsid w:val="00874ABA"/>
    <w:rsid w:val="00874AC0"/>
    <w:rsid w:val="00874AD5"/>
    <w:rsid w:val="00874AE0"/>
    <w:rsid w:val="00874B50"/>
    <w:rsid w:val="00874BD3"/>
    <w:rsid w:val="00874C40"/>
    <w:rsid w:val="00874D32"/>
    <w:rsid w:val="00874DC2"/>
    <w:rsid w:val="00874E68"/>
    <w:rsid w:val="00874F02"/>
    <w:rsid w:val="00874F38"/>
    <w:rsid w:val="00874F66"/>
    <w:rsid w:val="00874FD9"/>
    <w:rsid w:val="00875031"/>
    <w:rsid w:val="0087508D"/>
    <w:rsid w:val="008750D6"/>
    <w:rsid w:val="008750FE"/>
    <w:rsid w:val="0087516C"/>
    <w:rsid w:val="00875246"/>
    <w:rsid w:val="00875387"/>
    <w:rsid w:val="008753D2"/>
    <w:rsid w:val="00875561"/>
    <w:rsid w:val="00875565"/>
    <w:rsid w:val="008755CD"/>
    <w:rsid w:val="00875689"/>
    <w:rsid w:val="008756E9"/>
    <w:rsid w:val="00875756"/>
    <w:rsid w:val="008757CB"/>
    <w:rsid w:val="008758AC"/>
    <w:rsid w:val="00875902"/>
    <w:rsid w:val="00875ACB"/>
    <w:rsid w:val="00875B2C"/>
    <w:rsid w:val="00875BFF"/>
    <w:rsid w:val="00875CA7"/>
    <w:rsid w:val="00875CB9"/>
    <w:rsid w:val="00875E5E"/>
    <w:rsid w:val="00875ED6"/>
    <w:rsid w:val="00875EEE"/>
    <w:rsid w:val="00876010"/>
    <w:rsid w:val="00876021"/>
    <w:rsid w:val="00876207"/>
    <w:rsid w:val="00876262"/>
    <w:rsid w:val="00876306"/>
    <w:rsid w:val="008763BF"/>
    <w:rsid w:val="008763C3"/>
    <w:rsid w:val="00876514"/>
    <w:rsid w:val="0087652E"/>
    <w:rsid w:val="0087657F"/>
    <w:rsid w:val="008766A7"/>
    <w:rsid w:val="008766E7"/>
    <w:rsid w:val="00876706"/>
    <w:rsid w:val="008767F7"/>
    <w:rsid w:val="00876881"/>
    <w:rsid w:val="008768A1"/>
    <w:rsid w:val="008768CE"/>
    <w:rsid w:val="00876970"/>
    <w:rsid w:val="00876983"/>
    <w:rsid w:val="008769CE"/>
    <w:rsid w:val="00876B75"/>
    <w:rsid w:val="00876C38"/>
    <w:rsid w:val="00876D4E"/>
    <w:rsid w:val="00876DF9"/>
    <w:rsid w:val="00876EDC"/>
    <w:rsid w:val="00876EDE"/>
    <w:rsid w:val="00876F21"/>
    <w:rsid w:val="008771BC"/>
    <w:rsid w:val="00877214"/>
    <w:rsid w:val="00877292"/>
    <w:rsid w:val="008773AF"/>
    <w:rsid w:val="00877443"/>
    <w:rsid w:val="008774F5"/>
    <w:rsid w:val="0087756A"/>
    <w:rsid w:val="00877579"/>
    <w:rsid w:val="00877741"/>
    <w:rsid w:val="0087774D"/>
    <w:rsid w:val="00877778"/>
    <w:rsid w:val="008777C6"/>
    <w:rsid w:val="0087786A"/>
    <w:rsid w:val="008779F0"/>
    <w:rsid w:val="00877B6F"/>
    <w:rsid w:val="00877B72"/>
    <w:rsid w:val="00877E6D"/>
    <w:rsid w:val="00877EED"/>
    <w:rsid w:val="00877F30"/>
    <w:rsid w:val="00880019"/>
    <w:rsid w:val="00880268"/>
    <w:rsid w:val="0088031F"/>
    <w:rsid w:val="00880382"/>
    <w:rsid w:val="0088040A"/>
    <w:rsid w:val="00880441"/>
    <w:rsid w:val="008804B8"/>
    <w:rsid w:val="008808D4"/>
    <w:rsid w:val="0088099D"/>
    <w:rsid w:val="008809F3"/>
    <w:rsid w:val="00880A76"/>
    <w:rsid w:val="00880BBF"/>
    <w:rsid w:val="00880D4F"/>
    <w:rsid w:val="00880DA1"/>
    <w:rsid w:val="00880FCF"/>
    <w:rsid w:val="00881059"/>
    <w:rsid w:val="008810C0"/>
    <w:rsid w:val="008810C6"/>
    <w:rsid w:val="008810D7"/>
    <w:rsid w:val="008810DC"/>
    <w:rsid w:val="008811D1"/>
    <w:rsid w:val="0088120D"/>
    <w:rsid w:val="00881260"/>
    <w:rsid w:val="008813A8"/>
    <w:rsid w:val="00881607"/>
    <w:rsid w:val="0088160B"/>
    <w:rsid w:val="008816EA"/>
    <w:rsid w:val="008816FA"/>
    <w:rsid w:val="00881750"/>
    <w:rsid w:val="0088186B"/>
    <w:rsid w:val="00881A05"/>
    <w:rsid w:val="00881A17"/>
    <w:rsid w:val="00881A48"/>
    <w:rsid w:val="00881A80"/>
    <w:rsid w:val="00881ADD"/>
    <w:rsid w:val="00881AFD"/>
    <w:rsid w:val="00881AFF"/>
    <w:rsid w:val="00881BA8"/>
    <w:rsid w:val="00881BEB"/>
    <w:rsid w:val="00881C58"/>
    <w:rsid w:val="00881C9E"/>
    <w:rsid w:val="00881CB5"/>
    <w:rsid w:val="00881DA9"/>
    <w:rsid w:val="00881DCF"/>
    <w:rsid w:val="00881E88"/>
    <w:rsid w:val="00881F60"/>
    <w:rsid w:val="00882031"/>
    <w:rsid w:val="00882079"/>
    <w:rsid w:val="0088213C"/>
    <w:rsid w:val="00882285"/>
    <w:rsid w:val="0088246C"/>
    <w:rsid w:val="008824DE"/>
    <w:rsid w:val="00882527"/>
    <w:rsid w:val="008825D8"/>
    <w:rsid w:val="00882615"/>
    <w:rsid w:val="0088271D"/>
    <w:rsid w:val="00882765"/>
    <w:rsid w:val="008827A0"/>
    <w:rsid w:val="0088288C"/>
    <w:rsid w:val="008828A2"/>
    <w:rsid w:val="008828AB"/>
    <w:rsid w:val="008829AC"/>
    <w:rsid w:val="00882BF0"/>
    <w:rsid w:val="00882C33"/>
    <w:rsid w:val="00882C8B"/>
    <w:rsid w:val="00882C90"/>
    <w:rsid w:val="00882CB9"/>
    <w:rsid w:val="00882CCA"/>
    <w:rsid w:val="00882D1F"/>
    <w:rsid w:val="00882D2A"/>
    <w:rsid w:val="00882E6F"/>
    <w:rsid w:val="00882F8F"/>
    <w:rsid w:val="00882FC8"/>
    <w:rsid w:val="00882FCC"/>
    <w:rsid w:val="00883088"/>
    <w:rsid w:val="008830EB"/>
    <w:rsid w:val="00883128"/>
    <w:rsid w:val="0088314F"/>
    <w:rsid w:val="0088319C"/>
    <w:rsid w:val="00883215"/>
    <w:rsid w:val="008832C1"/>
    <w:rsid w:val="00883318"/>
    <w:rsid w:val="00883349"/>
    <w:rsid w:val="0088335C"/>
    <w:rsid w:val="0088340B"/>
    <w:rsid w:val="00883484"/>
    <w:rsid w:val="008834CE"/>
    <w:rsid w:val="00883521"/>
    <w:rsid w:val="008835A1"/>
    <w:rsid w:val="008835FA"/>
    <w:rsid w:val="00883624"/>
    <w:rsid w:val="0088382C"/>
    <w:rsid w:val="008839D1"/>
    <w:rsid w:val="00883AC6"/>
    <w:rsid w:val="00883CAA"/>
    <w:rsid w:val="00883CBB"/>
    <w:rsid w:val="00883CF5"/>
    <w:rsid w:val="00883D1C"/>
    <w:rsid w:val="00883DCD"/>
    <w:rsid w:val="00883E4C"/>
    <w:rsid w:val="00883E74"/>
    <w:rsid w:val="00883E81"/>
    <w:rsid w:val="00883F12"/>
    <w:rsid w:val="00884013"/>
    <w:rsid w:val="00884090"/>
    <w:rsid w:val="008840A4"/>
    <w:rsid w:val="008840F6"/>
    <w:rsid w:val="00884336"/>
    <w:rsid w:val="00884341"/>
    <w:rsid w:val="00884658"/>
    <w:rsid w:val="0088466E"/>
    <w:rsid w:val="0088466F"/>
    <w:rsid w:val="00884703"/>
    <w:rsid w:val="0088473C"/>
    <w:rsid w:val="00884901"/>
    <w:rsid w:val="00884962"/>
    <w:rsid w:val="0088499C"/>
    <w:rsid w:val="008849B5"/>
    <w:rsid w:val="008849C9"/>
    <w:rsid w:val="00884B02"/>
    <w:rsid w:val="00884B3B"/>
    <w:rsid w:val="00884C58"/>
    <w:rsid w:val="00884CCF"/>
    <w:rsid w:val="00884D0E"/>
    <w:rsid w:val="00884D55"/>
    <w:rsid w:val="00884E18"/>
    <w:rsid w:val="00884FE9"/>
    <w:rsid w:val="008850E9"/>
    <w:rsid w:val="00885217"/>
    <w:rsid w:val="00885246"/>
    <w:rsid w:val="00885362"/>
    <w:rsid w:val="008853B5"/>
    <w:rsid w:val="008853DE"/>
    <w:rsid w:val="00885555"/>
    <w:rsid w:val="0088557D"/>
    <w:rsid w:val="00885694"/>
    <w:rsid w:val="00885870"/>
    <w:rsid w:val="008858A7"/>
    <w:rsid w:val="008858F3"/>
    <w:rsid w:val="008858FD"/>
    <w:rsid w:val="0088599E"/>
    <w:rsid w:val="008859A1"/>
    <w:rsid w:val="00885A18"/>
    <w:rsid w:val="00885A77"/>
    <w:rsid w:val="00885BCF"/>
    <w:rsid w:val="00885C5B"/>
    <w:rsid w:val="00885CEC"/>
    <w:rsid w:val="00885DC6"/>
    <w:rsid w:val="00885DF2"/>
    <w:rsid w:val="00885E73"/>
    <w:rsid w:val="00885EB9"/>
    <w:rsid w:val="00885EF1"/>
    <w:rsid w:val="008860EA"/>
    <w:rsid w:val="008860EB"/>
    <w:rsid w:val="008861B1"/>
    <w:rsid w:val="008861BF"/>
    <w:rsid w:val="00886346"/>
    <w:rsid w:val="0088640E"/>
    <w:rsid w:val="0088642A"/>
    <w:rsid w:val="0088646E"/>
    <w:rsid w:val="008864BB"/>
    <w:rsid w:val="00886586"/>
    <w:rsid w:val="008865F0"/>
    <w:rsid w:val="0088676C"/>
    <w:rsid w:val="00886788"/>
    <w:rsid w:val="008868D2"/>
    <w:rsid w:val="00886954"/>
    <w:rsid w:val="008869D0"/>
    <w:rsid w:val="00886B00"/>
    <w:rsid w:val="00886B53"/>
    <w:rsid w:val="00886BCA"/>
    <w:rsid w:val="00886BE9"/>
    <w:rsid w:val="00886BF5"/>
    <w:rsid w:val="00886C1B"/>
    <w:rsid w:val="00886C41"/>
    <w:rsid w:val="00886C86"/>
    <w:rsid w:val="00886CD5"/>
    <w:rsid w:val="00886D59"/>
    <w:rsid w:val="00886D5E"/>
    <w:rsid w:val="00886DF8"/>
    <w:rsid w:val="00886E27"/>
    <w:rsid w:val="00886E37"/>
    <w:rsid w:val="00886EBF"/>
    <w:rsid w:val="00886F33"/>
    <w:rsid w:val="00887088"/>
    <w:rsid w:val="008870BE"/>
    <w:rsid w:val="00887116"/>
    <w:rsid w:val="00887130"/>
    <w:rsid w:val="00887230"/>
    <w:rsid w:val="00887266"/>
    <w:rsid w:val="008872C5"/>
    <w:rsid w:val="008872F0"/>
    <w:rsid w:val="0088735F"/>
    <w:rsid w:val="00887367"/>
    <w:rsid w:val="0088739A"/>
    <w:rsid w:val="008873C9"/>
    <w:rsid w:val="008873EF"/>
    <w:rsid w:val="0088742F"/>
    <w:rsid w:val="00887525"/>
    <w:rsid w:val="0088752E"/>
    <w:rsid w:val="008877D8"/>
    <w:rsid w:val="0088780B"/>
    <w:rsid w:val="00887AC4"/>
    <w:rsid w:val="00887C0D"/>
    <w:rsid w:val="00887C5F"/>
    <w:rsid w:val="00887DB1"/>
    <w:rsid w:val="00887EA3"/>
    <w:rsid w:val="00887F42"/>
    <w:rsid w:val="00887FF3"/>
    <w:rsid w:val="0089007F"/>
    <w:rsid w:val="00890097"/>
    <w:rsid w:val="008900DA"/>
    <w:rsid w:val="0089014E"/>
    <w:rsid w:val="008901C0"/>
    <w:rsid w:val="008901D9"/>
    <w:rsid w:val="00890245"/>
    <w:rsid w:val="0089026C"/>
    <w:rsid w:val="008902B2"/>
    <w:rsid w:val="008902F4"/>
    <w:rsid w:val="00890363"/>
    <w:rsid w:val="008903DC"/>
    <w:rsid w:val="0089040A"/>
    <w:rsid w:val="0089042F"/>
    <w:rsid w:val="008904C7"/>
    <w:rsid w:val="008904EC"/>
    <w:rsid w:val="008905AD"/>
    <w:rsid w:val="008905C5"/>
    <w:rsid w:val="008906FA"/>
    <w:rsid w:val="008907B5"/>
    <w:rsid w:val="00890832"/>
    <w:rsid w:val="008908A2"/>
    <w:rsid w:val="0089091F"/>
    <w:rsid w:val="00890A61"/>
    <w:rsid w:val="00890AB5"/>
    <w:rsid w:val="00890AD2"/>
    <w:rsid w:val="00890AD3"/>
    <w:rsid w:val="00890B21"/>
    <w:rsid w:val="00890E84"/>
    <w:rsid w:val="008910FC"/>
    <w:rsid w:val="00891102"/>
    <w:rsid w:val="00891164"/>
    <w:rsid w:val="00891183"/>
    <w:rsid w:val="00891306"/>
    <w:rsid w:val="00891345"/>
    <w:rsid w:val="008913F1"/>
    <w:rsid w:val="008916DA"/>
    <w:rsid w:val="0089187C"/>
    <w:rsid w:val="008919F0"/>
    <w:rsid w:val="00891A36"/>
    <w:rsid w:val="00891AC6"/>
    <w:rsid w:val="00891AFE"/>
    <w:rsid w:val="00891B83"/>
    <w:rsid w:val="00891BB5"/>
    <w:rsid w:val="00891C0B"/>
    <w:rsid w:val="00891DC6"/>
    <w:rsid w:val="00891E7E"/>
    <w:rsid w:val="00891EF4"/>
    <w:rsid w:val="00891F03"/>
    <w:rsid w:val="00891FE3"/>
    <w:rsid w:val="00891FE8"/>
    <w:rsid w:val="0089208E"/>
    <w:rsid w:val="008920A6"/>
    <w:rsid w:val="0089212A"/>
    <w:rsid w:val="00892171"/>
    <w:rsid w:val="00892206"/>
    <w:rsid w:val="00892284"/>
    <w:rsid w:val="008922C3"/>
    <w:rsid w:val="00892321"/>
    <w:rsid w:val="008923F4"/>
    <w:rsid w:val="00892489"/>
    <w:rsid w:val="008924DE"/>
    <w:rsid w:val="008926A0"/>
    <w:rsid w:val="00892770"/>
    <w:rsid w:val="008927D2"/>
    <w:rsid w:val="00892838"/>
    <w:rsid w:val="00892868"/>
    <w:rsid w:val="00892885"/>
    <w:rsid w:val="008928D8"/>
    <w:rsid w:val="008928FC"/>
    <w:rsid w:val="00892A08"/>
    <w:rsid w:val="00892AB9"/>
    <w:rsid w:val="00892BCE"/>
    <w:rsid w:val="00892C50"/>
    <w:rsid w:val="00892C8E"/>
    <w:rsid w:val="00892CF1"/>
    <w:rsid w:val="00892D65"/>
    <w:rsid w:val="00892D7D"/>
    <w:rsid w:val="00892D9D"/>
    <w:rsid w:val="00892EBD"/>
    <w:rsid w:val="00892ED3"/>
    <w:rsid w:val="00892F9A"/>
    <w:rsid w:val="00892F9D"/>
    <w:rsid w:val="00893033"/>
    <w:rsid w:val="00893037"/>
    <w:rsid w:val="0089309E"/>
    <w:rsid w:val="008930AE"/>
    <w:rsid w:val="00893119"/>
    <w:rsid w:val="00893237"/>
    <w:rsid w:val="00893283"/>
    <w:rsid w:val="008932ED"/>
    <w:rsid w:val="0089350A"/>
    <w:rsid w:val="0089357B"/>
    <w:rsid w:val="008936B3"/>
    <w:rsid w:val="00893745"/>
    <w:rsid w:val="00893748"/>
    <w:rsid w:val="0089379D"/>
    <w:rsid w:val="00893842"/>
    <w:rsid w:val="008938F1"/>
    <w:rsid w:val="0089390C"/>
    <w:rsid w:val="008939FC"/>
    <w:rsid w:val="00893A09"/>
    <w:rsid w:val="00893A25"/>
    <w:rsid w:val="00893A7C"/>
    <w:rsid w:val="00893BD3"/>
    <w:rsid w:val="00893DB0"/>
    <w:rsid w:val="00893DDC"/>
    <w:rsid w:val="00893EF3"/>
    <w:rsid w:val="00893EFD"/>
    <w:rsid w:val="00893F33"/>
    <w:rsid w:val="00893F67"/>
    <w:rsid w:val="00894128"/>
    <w:rsid w:val="008941DD"/>
    <w:rsid w:val="00894232"/>
    <w:rsid w:val="00894273"/>
    <w:rsid w:val="00894294"/>
    <w:rsid w:val="008942BF"/>
    <w:rsid w:val="0089430E"/>
    <w:rsid w:val="00894346"/>
    <w:rsid w:val="00894555"/>
    <w:rsid w:val="008946AB"/>
    <w:rsid w:val="008946FB"/>
    <w:rsid w:val="008947C1"/>
    <w:rsid w:val="00894976"/>
    <w:rsid w:val="00894989"/>
    <w:rsid w:val="00894A36"/>
    <w:rsid w:val="00894AF3"/>
    <w:rsid w:val="00894D0E"/>
    <w:rsid w:val="00894D60"/>
    <w:rsid w:val="00894D8E"/>
    <w:rsid w:val="008950BD"/>
    <w:rsid w:val="00895160"/>
    <w:rsid w:val="00895249"/>
    <w:rsid w:val="0089531D"/>
    <w:rsid w:val="00895358"/>
    <w:rsid w:val="0089539D"/>
    <w:rsid w:val="00895412"/>
    <w:rsid w:val="00895436"/>
    <w:rsid w:val="00895482"/>
    <w:rsid w:val="00895593"/>
    <w:rsid w:val="008956B1"/>
    <w:rsid w:val="008956D6"/>
    <w:rsid w:val="008956FE"/>
    <w:rsid w:val="00895748"/>
    <w:rsid w:val="008957DB"/>
    <w:rsid w:val="008957DF"/>
    <w:rsid w:val="00895842"/>
    <w:rsid w:val="00895870"/>
    <w:rsid w:val="008958E4"/>
    <w:rsid w:val="008958ED"/>
    <w:rsid w:val="00895982"/>
    <w:rsid w:val="00895B91"/>
    <w:rsid w:val="00895BF8"/>
    <w:rsid w:val="00895C58"/>
    <w:rsid w:val="00895E34"/>
    <w:rsid w:val="00895E35"/>
    <w:rsid w:val="00895ED9"/>
    <w:rsid w:val="00895F0B"/>
    <w:rsid w:val="00895F46"/>
    <w:rsid w:val="00895FB8"/>
    <w:rsid w:val="00895FDA"/>
    <w:rsid w:val="0089615F"/>
    <w:rsid w:val="0089636D"/>
    <w:rsid w:val="008963D3"/>
    <w:rsid w:val="00896432"/>
    <w:rsid w:val="0089650E"/>
    <w:rsid w:val="008966AD"/>
    <w:rsid w:val="008966E4"/>
    <w:rsid w:val="008967F7"/>
    <w:rsid w:val="0089688E"/>
    <w:rsid w:val="008968AD"/>
    <w:rsid w:val="00896960"/>
    <w:rsid w:val="00896963"/>
    <w:rsid w:val="008969B7"/>
    <w:rsid w:val="00896B31"/>
    <w:rsid w:val="00896B32"/>
    <w:rsid w:val="00896BD7"/>
    <w:rsid w:val="00896C19"/>
    <w:rsid w:val="00896C9A"/>
    <w:rsid w:val="00896D85"/>
    <w:rsid w:val="00896E1C"/>
    <w:rsid w:val="00896E4C"/>
    <w:rsid w:val="00896E97"/>
    <w:rsid w:val="00897104"/>
    <w:rsid w:val="00897168"/>
    <w:rsid w:val="0089718B"/>
    <w:rsid w:val="0089721C"/>
    <w:rsid w:val="0089722C"/>
    <w:rsid w:val="00897320"/>
    <w:rsid w:val="008973C3"/>
    <w:rsid w:val="00897439"/>
    <w:rsid w:val="00897473"/>
    <w:rsid w:val="0089767B"/>
    <w:rsid w:val="0089769D"/>
    <w:rsid w:val="008976F8"/>
    <w:rsid w:val="008977A9"/>
    <w:rsid w:val="0089785F"/>
    <w:rsid w:val="008979F4"/>
    <w:rsid w:val="00897A18"/>
    <w:rsid w:val="00897A4F"/>
    <w:rsid w:val="00897AEE"/>
    <w:rsid w:val="00897B40"/>
    <w:rsid w:val="00897B50"/>
    <w:rsid w:val="00897C01"/>
    <w:rsid w:val="00897C9C"/>
    <w:rsid w:val="00897CA5"/>
    <w:rsid w:val="00897CE7"/>
    <w:rsid w:val="00897CFF"/>
    <w:rsid w:val="00897D12"/>
    <w:rsid w:val="00897DAA"/>
    <w:rsid w:val="00897F1E"/>
    <w:rsid w:val="008A01AD"/>
    <w:rsid w:val="008A01FD"/>
    <w:rsid w:val="008A0252"/>
    <w:rsid w:val="008A025D"/>
    <w:rsid w:val="008A031B"/>
    <w:rsid w:val="008A0359"/>
    <w:rsid w:val="008A039A"/>
    <w:rsid w:val="008A0419"/>
    <w:rsid w:val="008A0427"/>
    <w:rsid w:val="008A0428"/>
    <w:rsid w:val="008A04DD"/>
    <w:rsid w:val="008A0521"/>
    <w:rsid w:val="008A06AD"/>
    <w:rsid w:val="008A0706"/>
    <w:rsid w:val="008A079C"/>
    <w:rsid w:val="008A07A1"/>
    <w:rsid w:val="008A07AE"/>
    <w:rsid w:val="008A0904"/>
    <w:rsid w:val="008A0944"/>
    <w:rsid w:val="008A09A0"/>
    <w:rsid w:val="008A09F3"/>
    <w:rsid w:val="008A0AA4"/>
    <w:rsid w:val="008A0AF9"/>
    <w:rsid w:val="008A0C30"/>
    <w:rsid w:val="008A0C48"/>
    <w:rsid w:val="008A0C4F"/>
    <w:rsid w:val="008A0C6B"/>
    <w:rsid w:val="008A0C7D"/>
    <w:rsid w:val="008A0CBC"/>
    <w:rsid w:val="008A0CDB"/>
    <w:rsid w:val="008A0D2C"/>
    <w:rsid w:val="008A0D67"/>
    <w:rsid w:val="008A0DA1"/>
    <w:rsid w:val="008A0E32"/>
    <w:rsid w:val="008A0F2B"/>
    <w:rsid w:val="008A0F4D"/>
    <w:rsid w:val="008A1040"/>
    <w:rsid w:val="008A10A2"/>
    <w:rsid w:val="008A128E"/>
    <w:rsid w:val="008A14C4"/>
    <w:rsid w:val="008A1637"/>
    <w:rsid w:val="008A1763"/>
    <w:rsid w:val="008A181B"/>
    <w:rsid w:val="008A18D8"/>
    <w:rsid w:val="008A18E4"/>
    <w:rsid w:val="008A19A8"/>
    <w:rsid w:val="008A19D5"/>
    <w:rsid w:val="008A1B1C"/>
    <w:rsid w:val="008A1B91"/>
    <w:rsid w:val="008A1BF4"/>
    <w:rsid w:val="008A1CA2"/>
    <w:rsid w:val="008A1CB3"/>
    <w:rsid w:val="008A1D6E"/>
    <w:rsid w:val="008A1E0B"/>
    <w:rsid w:val="008A1E6E"/>
    <w:rsid w:val="008A1E80"/>
    <w:rsid w:val="008A1E89"/>
    <w:rsid w:val="008A1EA9"/>
    <w:rsid w:val="008A1F1C"/>
    <w:rsid w:val="008A2017"/>
    <w:rsid w:val="008A209A"/>
    <w:rsid w:val="008A20B3"/>
    <w:rsid w:val="008A2100"/>
    <w:rsid w:val="008A2143"/>
    <w:rsid w:val="008A2147"/>
    <w:rsid w:val="008A214B"/>
    <w:rsid w:val="008A21B8"/>
    <w:rsid w:val="008A21E9"/>
    <w:rsid w:val="008A2219"/>
    <w:rsid w:val="008A2382"/>
    <w:rsid w:val="008A24A8"/>
    <w:rsid w:val="008A2577"/>
    <w:rsid w:val="008A25BB"/>
    <w:rsid w:val="008A2725"/>
    <w:rsid w:val="008A276F"/>
    <w:rsid w:val="008A2883"/>
    <w:rsid w:val="008A29F6"/>
    <w:rsid w:val="008A2C1C"/>
    <w:rsid w:val="008A2C1E"/>
    <w:rsid w:val="008A2CB5"/>
    <w:rsid w:val="008A2E32"/>
    <w:rsid w:val="008A2E54"/>
    <w:rsid w:val="008A2EC0"/>
    <w:rsid w:val="008A2F20"/>
    <w:rsid w:val="008A2F64"/>
    <w:rsid w:val="008A300A"/>
    <w:rsid w:val="008A304B"/>
    <w:rsid w:val="008A3148"/>
    <w:rsid w:val="008A3154"/>
    <w:rsid w:val="008A3187"/>
    <w:rsid w:val="008A3218"/>
    <w:rsid w:val="008A3237"/>
    <w:rsid w:val="008A3248"/>
    <w:rsid w:val="008A324F"/>
    <w:rsid w:val="008A32B5"/>
    <w:rsid w:val="008A3399"/>
    <w:rsid w:val="008A344F"/>
    <w:rsid w:val="008A36B1"/>
    <w:rsid w:val="008A3783"/>
    <w:rsid w:val="008A386B"/>
    <w:rsid w:val="008A39B8"/>
    <w:rsid w:val="008A39FC"/>
    <w:rsid w:val="008A3AD2"/>
    <w:rsid w:val="008A3AE7"/>
    <w:rsid w:val="008A3AF7"/>
    <w:rsid w:val="008A3BE7"/>
    <w:rsid w:val="008A3DD2"/>
    <w:rsid w:val="008A3DD5"/>
    <w:rsid w:val="008A3E44"/>
    <w:rsid w:val="008A3F56"/>
    <w:rsid w:val="008A3F72"/>
    <w:rsid w:val="008A3FFC"/>
    <w:rsid w:val="008A4010"/>
    <w:rsid w:val="008A4044"/>
    <w:rsid w:val="008A4146"/>
    <w:rsid w:val="008A4200"/>
    <w:rsid w:val="008A426B"/>
    <w:rsid w:val="008A4313"/>
    <w:rsid w:val="008A4412"/>
    <w:rsid w:val="008A45E9"/>
    <w:rsid w:val="008A4626"/>
    <w:rsid w:val="008A464C"/>
    <w:rsid w:val="008A4759"/>
    <w:rsid w:val="008A477A"/>
    <w:rsid w:val="008A4792"/>
    <w:rsid w:val="008A47A6"/>
    <w:rsid w:val="008A47CC"/>
    <w:rsid w:val="008A4807"/>
    <w:rsid w:val="008A4959"/>
    <w:rsid w:val="008A497F"/>
    <w:rsid w:val="008A4A0D"/>
    <w:rsid w:val="008A4BAD"/>
    <w:rsid w:val="008A4BF7"/>
    <w:rsid w:val="008A4C1D"/>
    <w:rsid w:val="008A4C20"/>
    <w:rsid w:val="008A4C66"/>
    <w:rsid w:val="008A4CF1"/>
    <w:rsid w:val="008A4D47"/>
    <w:rsid w:val="008A4D80"/>
    <w:rsid w:val="008A4DA2"/>
    <w:rsid w:val="008A4EE5"/>
    <w:rsid w:val="008A4F29"/>
    <w:rsid w:val="008A4F6B"/>
    <w:rsid w:val="008A503B"/>
    <w:rsid w:val="008A508C"/>
    <w:rsid w:val="008A50A2"/>
    <w:rsid w:val="008A5219"/>
    <w:rsid w:val="008A5251"/>
    <w:rsid w:val="008A52F1"/>
    <w:rsid w:val="008A537F"/>
    <w:rsid w:val="008A53AB"/>
    <w:rsid w:val="008A53B8"/>
    <w:rsid w:val="008A542D"/>
    <w:rsid w:val="008A5469"/>
    <w:rsid w:val="008A54E1"/>
    <w:rsid w:val="008A55DF"/>
    <w:rsid w:val="008A562A"/>
    <w:rsid w:val="008A5708"/>
    <w:rsid w:val="008A57E7"/>
    <w:rsid w:val="008A5888"/>
    <w:rsid w:val="008A589A"/>
    <w:rsid w:val="008A58B8"/>
    <w:rsid w:val="008A5953"/>
    <w:rsid w:val="008A5A0A"/>
    <w:rsid w:val="008A5AB7"/>
    <w:rsid w:val="008A5B16"/>
    <w:rsid w:val="008A5B1E"/>
    <w:rsid w:val="008A5B4B"/>
    <w:rsid w:val="008A5C2F"/>
    <w:rsid w:val="008A5C71"/>
    <w:rsid w:val="008A5C8C"/>
    <w:rsid w:val="008A5D59"/>
    <w:rsid w:val="008A5D75"/>
    <w:rsid w:val="008A5E0B"/>
    <w:rsid w:val="008A5F3B"/>
    <w:rsid w:val="008A5FEA"/>
    <w:rsid w:val="008A6066"/>
    <w:rsid w:val="008A6261"/>
    <w:rsid w:val="008A630D"/>
    <w:rsid w:val="008A631D"/>
    <w:rsid w:val="008A636E"/>
    <w:rsid w:val="008A63B6"/>
    <w:rsid w:val="008A64EB"/>
    <w:rsid w:val="008A65BD"/>
    <w:rsid w:val="008A676D"/>
    <w:rsid w:val="008A67BE"/>
    <w:rsid w:val="008A67F3"/>
    <w:rsid w:val="008A687F"/>
    <w:rsid w:val="008A69C5"/>
    <w:rsid w:val="008A6A52"/>
    <w:rsid w:val="008A6B1E"/>
    <w:rsid w:val="008A6B4A"/>
    <w:rsid w:val="008A6B6A"/>
    <w:rsid w:val="008A6C46"/>
    <w:rsid w:val="008A6CF4"/>
    <w:rsid w:val="008A6D3E"/>
    <w:rsid w:val="008A6D84"/>
    <w:rsid w:val="008A6E24"/>
    <w:rsid w:val="008A6E44"/>
    <w:rsid w:val="008A6E99"/>
    <w:rsid w:val="008A71B1"/>
    <w:rsid w:val="008A71C3"/>
    <w:rsid w:val="008A722C"/>
    <w:rsid w:val="008A7326"/>
    <w:rsid w:val="008A7336"/>
    <w:rsid w:val="008A733D"/>
    <w:rsid w:val="008A7354"/>
    <w:rsid w:val="008A73D1"/>
    <w:rsid w:val="008A73F9"/>
    <w:rsid w:val="008A74DE"/>
    <w:rsid w:val="008A751D"/>
    <w:rsid w:val="008A75A2"/>
    <w:rsid w:val="008A7684"/>
    <w:rsid w:val="008A7719"/>
    <w:rsid w:val="008A778A"/>
    <w:rsid w:val="008A7828"/>
    <w:rsid w:val="008A783A"/>
    <w:rsid w:val="008A7890"/>
    <w:rsid w:val="008A78C7"/>
    <w:rsid w:val="008A78E9"/>
    <w:rsid w:val="008A7934"/>
    <w:rsid w:val="008A798F"/>
    <w:rsid w:val="008A7B3B"/>
    <w:rsid w:val="008A7C11"/>
    <w:rsid w:val="008A7D63"/>
    <w:rsid w:val="008A7D7B"/>
    <w:rsid w:val="008A7DE6"/>
    <w:rsid w:val="008A7DF3"/>
    <w:rsid w:val="008A7E06"/>
    <w:rsid w:val="008A7E4B"/>
    <w:rsid w:val="008A7E53"/>
    <w:rsid w:val="008A7E86"/>
    <w:rsid w:val="008A7EB0"/>
    <w:rsid w:val="008B0125"/>
    <w:rsid w:val="008B015C"/>
    <w:rsid w:val="008B0174"/>
    <w:rsid w:val="008B01EF"/>
    <w:rsid w:val="008B0266"/>
    <w:rsid w:val="008B02FC"/>
    <w:rsid w:val="008B0355"/>
    <w:rsid w:val="008B040A"/>
    <w:rsid w:val="008B0461"/>
    <w:rsid w:val="008B0576"/>
    <w:rsid w:val="008B0622"/>
    <w:rsid w:val="008B0672"/>
    <w:rsid w:val="008B06B9"/>
    <w:rsid w:val="008B06DE"/>
    <w:rsid w:val="008B0801"/>
    <w:rsid w:val="008B0874"/>
    <w:rsid w:val="008B0925"/>
    <w:rsid w:val="008B099E"/>
    <w:rsid w:val="008B09F9"/>
    <w:rsid w:val="008B0A85"/>
    <w:rsid w:val="008B0B12"/>
    <w:rsid w:val="008B0B2E"/>
    <w:rsid w:val="008B0B81"/>
    <w:rsid w:val="008B0CA3"/>
    <w:rsid w:val="008B0E05"/>
    <w:rsid w:val="008B0E2C"/>
    <w:rsid w:val="008B0E93"/>
    <w:rsid w:val="008B1162"/>
    <w:rsid w:val="008B1218"/>
    <w:rsid w:val="008B12A7"/>
    <w:rsid w:val="008B12D7"/>
    <w:rsid w:val="008B12FF"/>
    <w:rsid w:val="008B1511"/>
    <w:rsid w:val="008B15ED"/>
    <w:rsid w:val="008B15FA"/>
    <w:rsid w:val="008B1610"/>
    <w:rsid w:val="008B184C"/>
    <w:rsid w:val="008B18A2"/>
    <w:rsid w:val="008B1905"/>
    <w:rsid w:val="008B197F"/>
    <w:rsid w:val="008B1988"/>
    <w:rsid w:val="008B1B7A"/>
    <w:rsid w:val="008B1C03"/>
    <w:rsid w:val="008B1C46"/>
    <w:rsid w:val="008B1D8F"/>
    <w:rsid w:val="008B1D93"/>
    <w:rsid w:val="008B1DDF"/>
    <w:rsid w:val="008B1E5A"/>
    <w:rsid w:val="008B1E9B"/>
    <w:rsid w:val="008B1F62"/>
    <w:rsid w:val="008B2040"/>
    <w:rsid w:val="008B2216"/>
    <w:rsid w:val="008B234E"/>
    <w:rsid w:val="008B2364"/>
    <w:rsid w:val="008B2451"/>
    <w:rsid w:val="008B2507"/>
    <w:rsid w:val="008B2568"/>
    <w:rsid w:val="008B2750"/>
    <w:rsid w:val="008B2842"/>
    <w:rsid w:val="008B287B"/>
    <w:rsid w:val="008B2888"/>
    <w:rsid w:val="008B294E"/>
    <w:rsid w:val="008B29E9"/>
    <w:rsid w:val="008B29F3"/>
    <w:rsid w:val="008B2A70"/>
    <w:rsid w:val="008B2BB2"/>
    <w:rsid w:val="008B2BEA"/>
    <w:rsid w:val="008B2CBA"/>
    <w:rsid w:val="008B2CC7"/>
    <w:rsid w:val="008B2D49"/>
    <w:rsid w:val="008B2D5D"/>
    <w:rsid w:val="008B2DCC"/>
    <w:rsid w:val="008B2DD5"/>
    <w:rsid w:val="008B2E1C"/>
    <w:rsid w:val="008B2E2E"/>
    <w:rsid w:val="008B2EC1"/>
    <w:rsid w:val="008B2F31"/>
    <w:rsid w:val="008B30BA"/>
    <w:rsid w:val="008B30E6"/>
    <w:rsid w:val="008B312F"/>
    <w:rsid w:val="008B31F2"/>
    <w:rsid w:val="008B3243"/>
    <w:rsid w:val="008B353D"/>
    <w:rsid w:val="008B354E"/>
    <w:rsid w:val="008B35EB"/>
    <w:rsid w:val="008B367E"/>
    <w:rsid w:val="008B3725"/>
    <w:rsid w:val="008B3746"/>
    <w:rsid w:val="008B3747"/>
    <w:rsid w:val="008B3750"/>
    <w:rsid w:val="008B3889"/>
    <w:rsid w:val="008B38DE"/>
    <w:rsid w:val="008B3938"/>
    <w:rsid w:val="008B3951"/>
    <w:rsid w:val="008B396D"/>
    <w:rsid w:val="008B39F9"/>
    <w:rsid w:val="008B3ACB"/>
    <w:rsid w:val="008B3B60"/>
    <w:rsid w:val="008B3D09"/>
    <w:rsid w:val="008B3D14"/>
    <w:rsid w:val="008B3D18"/>
    <w:rsid w:val="008B3DC8"/>
    <w:rsid w:val="008B3EF2"/>
    <w:rsid w:val="008B4022"/>
    <w:rsid w:val="008B403A"/>
    <w:rsid w:val="008B4048"/>
    <w:rsid w:val="008B40AD"/>
    <w:rsid w:val="008B41DC"/>
    <w:rsid w:val="008B43F8"/>
    <w:rsid w:val="008B4503"/>
    <w:rsid w:val="008B45E5"/>
    <w:rsid w:val="008B4687"/>
    <w:rsid w:val="008B46A1"/>
    <w:rsid w:val="008B4719"/>
    <w:rsid w:val="008B47EA"/>
    <w:rsid w:val="008B48F4"/>
    <w:rsid w:val="008B4A8C"/>
    <w:rsid w:val="008B4ACE"/>
    <w:rsid w:val="008B4B1F"/>
    <w:rsid w:val="008B4C07"/>
    <w:rsid w:val="008B4C9B"/>
    <w:rsid w:val="008B4CAC"/>
    <w:rsid w:val="008B4D01"/>
    <w:rsid w:val="008B4D34"/>
    <w:rsid w:val="008B4D76"/>
    <w:rsid w:val="008B4E64"/>
    <w:rsid w:val="008B4EE6"/>
    <w:rsid w:val="008B4F2D"/>
    <w:rsid w:val="008B4F3C"/>
    <w:rsid w:val="008B4F6C"/>
    <w:rsid w:val="008B501B"/>
    <w:rsid w:val="008B5032"/>
    <w:rsid w:val="008B50C3"/>
    <w:rsid w:val="008B50E2"/>
    <w:rsid w:val="008B51E3"/>
    <w:rsid w:val="008B5361"/>
    <w:rsid w:val="008B5391"/>
    <w:rsid w:val="008B5403"/>
    <w:rsid w:val="008B5439"/>
    <w:rsid w:val="008B5484"/>
    <w:rsid w:val="008B54A5"/>
    <w:rsid w:val="008B54AF"/>
    <w:rsid w:val="008B5504"/>
    <w:rsid w:val="008B555D"/>
    <w:rsid w:val="008B5562"/>
    <w:rsid w:val="008B560E"/>
    <w:rsid w:val="008B5636"/>
    <w:rsid w:val="008B572A"/>
    <w:rsid w:val="008B579A"/>
    <w:rsid w:val="008B5815"/>
    <w:rsid w:val="008B58AE"/>
    <w:rsid w:val="008B5906"/>
    <w:rsid w:val="008B5A4A"/>
    <w:rsid w:val="008B5BD9"/>
    <w:rsid w:val="008B5BE8"/>
    <w:rsid w:val="008B5C7C"/>
    <w:rsid w:val="008B5D31"/>
    <w:rsid w:val="008B5D9C"/>
    <w:rsid w:val="008B5E22"/>
    <w:rsid w:val="008B5E53"/>
    <w:rsid w:val="008B5EA1"/>
    <w:rsid w:val="008B5F11"/>
    <w:rsid w:val="008B6075"/>
    <w:rsid w:val="008B60B5"/>
    <w:rsid w:val="008B612E"/>
    <w:rsid w:val="008B63A5"/>
    <w:rsid w:val="008B63C8"/>
    <w:rsid w:val="008B63EE"/>
    <w:rsid w:val="008B63FE"/>
    <w:rsid w:val="008B641A"/>
    <w:rsid w:val="008B649D"/>
    <w:rsid w:val="008B6518"/>
    <w:rsid w:val="008B65E9"/>
    <w:rsid w:val="008B686A"/>
    <w:rsid w:val="008B6874"/>
    <w:rsid w:val="008B6914"/>
    <w:rsid w:val="008B6988"/>
    <w:rsid w:val="008B6A3B"/>
    <w:rsid w:val="008B6A7D"/>
    <w:rsid w:val="008B6B10"/>
    <w:rsid w:val="008B6B67"/>
    <w:rsid w:val="008B6BB1"/>
    <w:rsid w:val="008B6BBB"/>
    <w:rsid w:val="008B6BDF"/>
    <w:rsid w:val="008B6E0A"/>
    <w:rsid w:val="008B6E2A"/>
    <w:rsid w:val="008B6E83"/>
    <w:rsid w:val="008B6F4A"/>
    <w:rsid w:val="008B6FA7"/>
    <w:rsid w:val="008B70E5"/>
    <w:rsid w:val="008B70EB"/>
    <w:rsid w:val="008B710A"/>
    <w:rsid w:val="008B710E"/>
    <w:rsid w:val="008B7163"/>
    <w:rsid w:val="008B72F0"/>
    <w:rsid w:val="008B7338"/>
    <w:rsid w:val="008B75C0"/>
    <w:rsid w:val="008B75F2"/>
    <w:rsid w:val="008B75FB"/>
    <w:rsid w:val="008B7637"/>
    <w:rsid w:val="008B7647"/>
    <w:rsid w:val="008B76A2"/>
    <w:rsid w:val="008B76D5"/>
    <w:rsid w:val="008B783A"/>
    <w:rsid w:val="008B78DD"/>
    <w:rsid w:val="008B78FA"/>
    <w:rsid w:val="008B794E"/>
    <w:rsid w:val="008B7988"/>
    <w:rsid w:val="008B7A8F"/>
    <w:rsid w:val="008B7AE3"/>
    <w:rsid w:val="008B7B55"/>
    <w:rsid w:val="008B7B89"/>
    <w:rsid w:val="008B7B9E"/>
    <w:rsid w:val="008B7D7E"/>
    <w:rsid w:val="008B7DBA"/>
    <w:rsid w:val="008B7E4D"/>
    <w:rsid w:val="008B7F8C"/>
    <w:rsid w:val="008B7FA5"/>
    <w:rsid w:val="008B7FCD"/>
    <w:rsid w:val="008B7FE5"/>
    <w:rsid w:val="008C0026"/>
    <w:rsid w:val="008C003A"/>
    <w:rsid w:val="008C00C0"/>
    <w:rsid w:val="008C00FC"/>
    <w:rsid w:val="008C0131"/>
    <w:rsid w:val="008C0222"/>
    <w:rsid w:val="008C024A"/>
    <w:rsid w:val="008C02AD"/>
    <w:rsid w:val="008C02BD"/>
    <w:rsid w:val="008C02FA"/>
    <w:rsid w:val="008C03EF"/>
    <w:rsid w:val="008C040F"/>
    <w:rsid w:val="008C04AF"/>
    <w:rsid w:val="008C053F"/>
    <w:rsid w:val="008C057F"/>
    <w:rsid w:val="008C064A"/>
    <w:rsid w:val="008C06A8"/>
    <w:rsid w:val="008C071B"/>
    <w:rsid w:val="008C088F"/>
    <w:rsid w:val="008C08A6"/>
    <w:rsid w:val="008C0A44"/>
    <w:rsid w:val="008C0B9F"/>
    <w:rsid w:val="008C0BB1"/>
    <w:rsid w:val="008C0D82"/>
    <w:rsid w:val="008C0DAC"/>
    <w:rsid w:val="008C0DBE"/>
    <w:rsid w:val="008C0E27"/>
    <w:rsid w:val="008C0E4B"/>
    <w:rsid w:val="008C0EDB"/>
    <w:rsid w:val="008C0EE9"/>
    <w:rsid w:val="008C0FB7"/>
    <w:rsid w:val="008C108A"/>
    <w:rsid w:val="008C1167"/>
    <w:rsid w:val="008C11D6"/>
    <w:rsid w:val="008C130C"/>
    <w:rsid w:val="008C140B"/>
    <w:rsid w:val="008C1544"/>
    <w:rsid w:val="008C15B6"/>
    <w:rsid w:val="008C161E"/>
    <w:rsid w:val="008C1652"/>
    <w:rsid w:val="008C1688"/>
    <w:rsid w:val="008C168E"/>
    <w:rsid w:val="008C17D1"/>
    <w:rsid w:val="008C1803"/>
    <w:rsid w:val="008C1975"/>
    <w:rsid w:val="008C1983"/>
    <w:rsid w:val="008C1B06"/>
    <w:rsid w:val="008C1B4F"/>
    <w:rsid w:val="008C1BB0"/>
    <w:rsid w:val="008C1BD9"/>
    <w:rsid w:val="008C1C8D"/>
    <w:rsid w:val="008C1CA1"/>
    <w:rsid w:val="008C1CB3"/>
    <w:rsid w:val="008C1D15"/>
    <w:rsid w:val="008C1DA4"/>
    <w:rsid w:val="008C1F73"/>
    <w:rsid w:val="008C1F94"/>
    <w:rsid w:val="008C207A"/>
    <w:rsid w:val="008C20F2"/>
    <w:rsid w:val="008C229F"/>
    <w:rsid w:val="008C22C3"/>
    <w:rsid w:val="008C230C"/>
    <w:rsid w:val="008C2341"/>
    <w:rsid w:val="008C2343"/>
    <w:rsid w:val="008C2366"/>
    <w:rsid w:val="008C2393"/>
    <w:rsid w:val="008C23BF"/>
    <w:rsid w:val="008C23FC"/>
    <w:rsid w:val="008C2406"/>
    <w:rsid w:val="008C24AF"/>
    <w:rsid w:val="008C2568"/>
    <w:rsid w:val="008C256E"/>
    <w:rsid w:val="008C25BC"/>
    <w:rsid w:val="008C260E"/>
    <w:rsid w:val="008C268F"/>
    <w:rsid w:val="008C26A0"/>
    <w:rsid w:val="008C26A2"/>
    <w:rsid w:val="008C26C2"/>
    <w:rsid w:val="008C271B"/>
    <w:rsid w:val="008C2760"/>
    <w:rsid w:val="008C27D8"/>
    <w:rsid w:val="008C2818"/>
    <w:rsid w:val="008C2BEB"/>
    <w:rsid w:val="008C2E2A"/>
    <w:rsid w:val="008C2F13"/>
    <w:rsid w:val="008C303F"/>
    <w:rsid w:val="008C3112"/>
    <w:rsid w:val="008C3113"/>
    <w:rsid w:val="008C31CB"/>
    <w:rsid w:val="008C31D6"/>
    <w:rsid w:val="008C31F0"/>
    <w:rsid w:val="008C3253"/>
    <w:rsid w:val="008C3273"/>
    <w:rsid w:val="008C32B3"/>
    <w:rsid w:val="008C32B6"/>
    <w:rsid w:val="008C3477"/>
    <w:rsid w:val="008C34DA"/>
    <w:rsid w:val="008C3531"/>
    <w:rsid w:val="008C361C"/>
    <w:rsid w:val="008C36CD"/>
    <w:rsid w:val="008C36E5"/>
    <w:rsid w:val="008C3776"/>
    <w:rsid w:val="008C3791"/>
    <w:rsid w:val="008C380B"/>
    <w:rsid w:val="008C38F5"/>
    <w:rsid w:val="008C3BC5"/>
    <w:rsid w:val="008C3BC9"/>
    <w:rsid w:val="008C3E57"/>
    <w:rsid w:val="008C3ED1"/>
    <w:rsid w:val="008C3F06"/>
    <w:rsid w:val="008C3FAE"/>
    <w:rsid w:val="008C3FB1"/>
    <w:rsid w:val="008C40D0"/>
    <w:rsid w:val="008C41C9"/>
    <w:rsid w:val="008C421F"/>
    <w:rsid w:val="008C4248"/>
    <w:rsid w:val="008C42F6"/>
    <w:rsid w:val="008C43E1"/>
    <w:rsid w:val="008C43E5"/>
    <w:rsid w:val="008C4488"/>
    <w:rsid w:val="008C44A4"/>
    <w:rsid w:val="008C4627"/>
    <w:rsid w:val="008C462A"/>
    <w:rsid w:val="008C4659"/>
    <w:rsid w:val="008C4692"/>
    <w:rsid w:val="008C46BB"/>
    <w:rsid w:val="008C46DE"/>
    <w:rsid w:val="008C4785"/>
    <w:rsid w:val="008C47ED"/>
    <w:rsid w:val="008C4848"/>
    <w:rsid w:val="008C491B"/>
    <w:rsid w:val="008C4952"/>
    <w:rsid w:val="008C49BD"/>
    <w:rsid w:val="008C4A69"/>
    <w:rsid w:val="008C4A9F"/>
    <w:rsid w:val="008C4AE0"/>
    <w:rsid w:val="008C4AF0"/>
    <w:rsid w:val="008C4B7F"/>
    <w:rsid w:val="008C4B92"/>
    <w:rsid w:val="008C4BB5"/>
    <w:rsid w:val="008C4C40"/>
    <w:rsid w:val="008C4D25"/>
    <w:rsid w:val="008C4D45"/>
    <w:rsid w:val="008C4E14"/>
    <w:rsid w:val="008C4E26"/>
    <w:rsid w:val="008C4E68"/>
    <w:rsid w:val="008C5201"/>
    <w:rsid w:val="008C530F"/>
    <w:rsid w:val="008C5360"/>
    <w:rsid w:val="008C5502"/>
    <w:rsid w:val="008C5507"/>
    <w:rsid w:val="008C5586"/>
    <w:rsid w:val="008C55A2"/>
    <w:rsid w:val="008C55B7"/>
    <w:rsid w:val="008C5641"/>
    <w:rsid w:val="008C5659"/>
    <w:rsid w:val="008C565B"/>
    <w:rsid w:val="008C5697"/>
    <w:rsid w:val="008C5743"/>
    <w:rsid w:val="008C57D9"/>
    <w:rsid w:val="008C5817"/>
    <w:rsid w:val="008C58DF"/>
    <w:rsid w:val="008C5A7D"/>
    <w:rsid w:val="008C5B52"/>
    <w:rsid w:val="008C5B77"/>
    <w:rsid w:val="008C5BE0"/>
    <w:rsid w:val="008C5BFE"/>
    <w:rsid w:val="008C5CF5"/>
    <w:rsid w:val="008C5D5B"/>
    <w:rsid w:val="008C5DE9"/>
    <w:rsid w:val="008C5E45"/>
    <w:rsid w:val="008C5E89"/>
    <w:rsid w:val="008C5EA0"/>
    <w:rsid w:val="008C5EB9"/>
    <w:rsid w:val="008C5F4E"/>
    <w:rsid w:val="008C5F58"/>
    <w:rsid w:val="008C603D"/>
    <w:rsid w:val="008C615F"/>
    <w:rsid w:val="008C61A4"/>
    <w:rsid w:val="008C61E7"/>
    <w:rsid w:val="008C621F"/>
    <w:rsid w:val="008C62AF"/>
    <w:rsid w:val="008C62CE"/>
    <w:rsid w:val="008C62DF"/>
    <w:rsid w:val="008C63A6"/>
    <w:rsid w:val="008C6410"/>
    <w:rsid w:val="008C65CB"/>
    <w:rsid w:val="008C65E8"/>
    <w:rsid w:val="008C66C0"/>
    <w:rsid w:val="008C68B5"/>
    <w:rsid w:val="008C68DB"/>
    <w:rsid w:val="008C697B"/>
    <w:rsid w:val="008C6995"/>
    <w:rsid w:val="008C69AC"/>
    <w:rsid w:val="008C6B11"/>
    <w:rsid w:val="008C6BA1"/>
    <w:rsid w:val="008C6CD9"/>
    <w:rsid w:val="008C6D8F"/>
    <w:rsid w:val="008C6ECD"/>
    <w:rsid w:val="008C6F13"/>
    <w:rsid w:val="008C6F59"/>
    <w:rsid w:val="008C70C2"/>
    <w:rsid w:val="008C70C4"/>
    <w:rsid w:val="008C70EE"/>
    <w:rsid w:val="008C713F"/>
    <w:rsid w:val="008C7196"/>
    <w:rsid w:val="008C72DC"/>
    <w:rsid w:val="008C7330"/>
    <w:rsid w:val="008C7344"/>
    <w:rsid w:val="008C734F"/>
    <w:rsid w:val="008C735F"/>
    <w:rsid w:val="008C736F"/>
    <w:rsid w:val="008C7380"/>
    <w:rsid w:val="008C73FE"/>
    <w:rsid w:val="008C7439"/>
    <w:rsid w:val="008C74FE"/>
    <w:rsid w:val="008C755C"/>
    <w:rsid w:val="008C7587"/>
    <w:rsid w:val="008C75B7"/>
    <w:rsid w:val="008C765B"/>
    <w:rsid w:val="008C76C3"/>
    <w:rsid w:val="008C7716"/>
    <w:rsid w:val="008C771A"/>
    <w:rsid w:val="008C7767"/>
    <w:rsid w:val="008C77BB"/>
    <w:rsid w:val="008C77D7"/>
    <w:rsid w:val="008C7810"/>
    <w:rsid w:val="008C788F"/>
    <w:rsid w:val="008C78A7"/>
    <w:rsid w:val="008C78CD"/>
    <w:rsid w:val="008C798C"/>
    <w:rsid w:val="008C7BA9"/>
    <w:rsid w:val="008C7C6D"/>
    <w:rsid w:val="008C7E7E"/>
    <w:rsid w:val="008D0113"/>
    <w:rsid w:val="008D0219"/>
    <w:rsid w:val="008D0277"/>
    <w:rsid w:val="008D0297"/>
    <w:rsid w:val="008D02A7"/>
    <w:rsid w:val="008D02DF"/>
    <w:rsid w:val="008D0521"/>
    <w:rsid w:val="008D055D"/>
    <w:rsid w:val="008D0582"/>
    <w:rsid w:val="008D0602"/>
    <w:rsid w:val="008D0688"/>
    <w:rsid w:val="008D06E3"/>
    <w:rsid w:val="008D07A4"/>
    <w:rsid w:val="008D08D3"/>
    <w:rsid w:val="008D0990"/>
    <w:rsid w:val="008D0AF9"/>
    <w:rsid w:val="008D0B20"/>
    <w:rsid w:val="008D0BE2"/>
    <w:rsid w:val="008D0BED"/>
    <w:rsid w:val="008D0C54"/>
    <w:rsid w:val="008D0E9B"/>
    <w:rsid w:val="008D0EE3"/>
    <w:rsid w:val="008D10BC"/>
    <w:rsid w:val="008D10EE"/>
    <w:rsid w:val="008D1225"/>
    <w:rsid w:val="008D1231"/>
    <w:rsid w:val="008D127B"/>
    <w:rsid w:val="008D1297"/>
    <w:rsid w:val="008D12AE"/>
    <w:rsid w:val="008D1398"/>
    <w:rsid w:val="008D13A7"/>
    <w:rsid w:val="008D13EB"/>
    <w:rsid w:val="008D13F4"/>
    <w:rsid w:val="008D146C"/>
    <w:rsid w:val="008D15B6"/>
    <w:rsid w:val="008D15CB"/>
    <w:rsid w:val="008D1659"/>
    <w:rsid w:val="008D1740"/>
    <w:rsid w:val="008D17C3"/>
    <w:rsid w:val="008D1831"/>
    <w:rsid w:val="008D196F"/>
    <w:rsid w:val="008D1C52"/>
    <w:rsid w:val="008D1FB9"/>
    <w:rsid w:val="008D2039"/>
    <w:rsid w:val="008D2045"/>
    <w:rsid w:val="008D20EE"/>
    <w:rsid w:val="008D22C6"/>
    <w:rsid w:val="008D2437"/>
    <w:rsid w:val="008D247F"/>
    <w:rsid w:val="008D248F"/>
    <w:rsid w:val="008D2520"/>
    <w:rsid w:val="008D25D1"/>
    <w:rsid w:val="008D260B"/>
    <w:rsid w:val="008D2A78"/>
    <w:rsid w:val="008D2B34"/>
    <w:rsid w:val="008D2B60"/>
    <w:rsid w:val="008D2BC5"/>
    <w:rsid w:val="008D2C13"/>
    <w:rsid w:val="008D2CA9"/>
    <w:rsid w:val="008D2E52"/>
    <w:rsid w:val="008D2E82"/>
    <w:rsid w:val="008D2E89"/>
    <w:rsid w:val="008D2EC2"/>
    <w:rsid w:val="008D2F98"/>
    <w:rsid w:val="008D3007"/>
    <w:rsid w:val="008D303B"/>
    <w:rsid w:val="008D3124"/>
    <w:rsid w:val="008D3199"/>
    <w:rsid w:val="008D31FB"/>
    <w:rsid w:val="008D3241"/>
    <w:rsid w:val="008D3244"/>
    <w:rsid w:val="008D325D"/>
    <w:rsid w:val="008D3285"/>
    <w:rsid w:val="008D3299"/>
    <w:rsid w:val="008D3325"/>
    <w:rsid w:val="008D3343"/>
    <w:rsid w:val="008D34A8"/>
    <w:rsid w:val="008D3624"/>
    <w:rsid w:val="008D37B5"/>
    <w:rsid w:val="008D37CF"/>
    <w:rsid w:val="008D38D6"/>
    <w:rsid w:val="008D3909"/>
    <w:rsid w:val="008D396D"/>
    <w:rsid w:val="008D3A52"/>
    <w:rsid w:val="008D3A5A"/>
    <w:rsid w:val="008D3A84"/>
    <w:rsid w:val="008D3A8A"/>
    <w:rsid w:val="008D3A98"/>
    <w:rsid w:val="008D3AB5"/>
    <w:rsid w:val="008D3AD5"/>
    <w:rsid w:val="008D3B4C"/>
    <w:rsid w:val="008D3BD6"/>
    <w:rsid w:val="008D3BDC"/>
    <w:rsid w:val="008D3C05"/>
    <w:rsid w:val="008D3C31"/>
    <w:rsid w:val="008D3CB8"/>
    <w:rsid w:val="008D3D15"/>
    <w:rsid w:val="008D3D2A"/>
    <w:rsid w:val="008D3D7A"/>
    <w:rsid w:val="008D3DBC"/>
    <w:rsid w:val="008D3E03"/>
    <w:rsid w:val="008D3E69"/>
    <w:rsid w:val="008D3EB9"/>
    <w:rsid w:val="008D3F10"/>
    <w:rsid w:val="008D3F4A"/>
    <w:rsid w:val="008D3FB3"/>
    <w:rsid w:val="008D4147"/>
    <w:rsid w:val="008D42CE"/>
    <w:rsid w:val="008D43D6"/>
    <w:rsid w:val="008D43EB"/>
    <w:rsid w:val="008D4449"/>
    <w:rsid w:val="008D4452"/>
    <w:rsid w:val="008D44C1"/>
    <w:rsid w:val="008D4568"/>
    <w:rsid w:val="008D456A"/>
    <w:rsid w:val="008D458A"/>
    <w:rsid w:val="008D45EE"/>
    <w:rsid w:val="008D4604"/>
    <w:rsid w:val="008D4716"/>
    <w:rsid w:val="008D4733"/>
    <w:rsid w:val="008D4770"/>
    <w:rsid w:val="008D488F"/>
    <w:rsid w:val="008D49DB"/>
    <w:rsid w:val="008D4A1B"/>
    <w:rsid w:val="008D4B59"/>
    <w:rsid w:val="008D4BED"/>
    <w:rsid w:val="008D4C2E"/>
    <w:rsid w:val="008D4C50"/>
    <w:rsid w:val="008D4F23"/>
    <w:rsid w:val="008D4F3A"/>
    <w:rsid w:val="008D4FC8"/>
    <w:rsid w:val="008D5076"/>
    <w:rsid w:val="008D5169"/>
    <w:rsid w:val="008D528C"/>
    <w:rsid w:val="008D538D"/>
    <w:rsid w:val="008D54B0"/>
    <w:rsid w:val="008D54E7"/>
    <w:rsid w:val="008D5507"/>
    <w:rsid w:val="008D56BA"/>
    <w:rsid w:val="008D57FC"/>
    <w:rsid w:val="008D5872"/>
    <w:rsid w:val="008D5945"/>
    <w:rsid w:val="008D5974"/>
    <w:rsid w:val="008D5BA5"/>
    <w:rsid w:val="008D5C72"/>
    <w:rsid w:val="008D5CF8"/>
    <w:rsid w:val="008D5D67"/>
    <w:rsid w:val="008D5D8B"/>
    <w:rsid w:val="008D5DA2"/>
    <w:rsid w:val="008D5DF0"/>
    <w:rsid w:val="008D5DF1"/>
    <w:rsid w:val="008D5EFB"/>
    <w:rsid w:val="008D5FCE"/>
    <w:rsid w:val="008D613B"/>
    <w:rsid w:val="008D614B"/>
    <w:rsid w:val="008D6201"/>
    <w:rsid w:val="008D6204"/>
    <w:rsid w:val="008D6347"/>
    <w:rsid w:val="008D634A"/>
    <w:rsid w:val="008D63BD"/>
    <w:rsid w:val="008D642F"/>
    <w:rsid w:val="008D64EA"/>
    <w:rsid w:val="008D6627"/>
    <w:rsid w:val="008D6633"/>
    <w:rsid w:val="008D663F"/>
    <w:rsid w:val="008D66B8"/>
    <w:rsid w:val="008D66D9"/>
    <w:rsid w:val="008D68C4"/>
    <w:rsid w:val="008D6903"/>
    <w:rsid w:val="008D691F"/>
    <w:rsid w:val="008D6941"/>
    <w:rsid w:val="008D696E"/>
    <w:rsid w:val="008D6A36"/>
    <w:rsid w:val="008D6A3F"/>
    <w:rsid w:val="008D6A61"/>
    <w:rsid w:val="008D6A79"/>
    <w:rsid w:val="008D6AC1"/>
    <w:rsid w:val="008D6BD0"/>
    <w:rsid w:val="008D6BFE"/>
    <w:rsid w:val="008D6CA0"/>
    <w:rsid w:val="008D6DE1"/>
    <w:rsid w:val="008D6DF4"/>
    <w:rsid w:val="008D6E61"/>
    <w:rsid w:val="008D6E80"/>
    <w:rsid w:val="008D6EE5"/>
    <w:rsid w:val="008D6F2F"/>
    <w:rsid w:val="008D6FF6"/>
    <w:rsid w:val="008D7034"/>
    <w:rsid w:val="008D706E"/>
    <w:rsid w:val="008D70DC"/>
    <w:rsid w:val="008D70EF"/>
    <w:rsid w:val="008D7139"/>
    <w:rsid w:val="008D722D"/>
    <w:rsid w:val="008D725C"/>
    <w:rsid w:val="008D7380"/>
    <w:rsid w:val="008D7431"/>
    <w:rsid w:val="008D748A"/>
    <w:rsid w:val="008D74FA"/>
    <w:rsid w:val="008D74FE"/>
    <w:rsid w:val="008D7565"/>
    <w:rsid w:val="008D7607"/>
    <w:rsid w:val="008D763C"/>
    <w:rsid w:val="008D7914"/>
    <w:rsid w:val="008D7921"/>
    <w:rsid w:val="008D799A"/>
    <w:rsid w:val="008D79A1"/>
    <w:rsid w:val="008D7B22"/>
    <w:rsid w:val="008D7B9D"/>
    <w:rsid w:val="008D7D8B"/>
    <w:rsid w:val="008D7E92"/>
    <w:rsid w:val="008D7EB4"/>
    <w:rsid w:val="008D7EE1"/>
    <w:rsid w:val="008D7EED"/>
    <w:rsid w:val="008D7F83"/>
    <w:rsid w:val="008D7FF5"/>
    <w:rsid w:val="008E010E"/>
    <w:rsid w:val="008E012A"/>
    <w:rsid w:val="008E0137"/>
    <w:rsid w:val="008E01E4"/>
    <w:rsid w:val="008E01E6"/>
    <w:rsid w:val="008E020E"/>
    <w:rsid w:val="008E024F"/>
    <w:rsid w:val="008E02D9"/>
    <w:rsid w:val="008E0336"/>
    <w:rsid w:val="008E0518"/>
    <w:rsid w:val="008E06C8"/>
    <w:rsid w:val="008E06F9"/>
    <w:rsid w:val="008E0738"/>
    <w:rsid w:val="008E0774"/>
    <w:rsid w:val="008E08BA"/>
    <w:rsid w:val="008E08C5"/>
    <w:rsid w:val="008E0913"/>
    <w:rsid w:val="008E0A82"/>
    <w:rsid w:val="008E0AA2"/>
    <w:rsid w:val="008E0AFE"/>
    <w:rsid w:val="008E0BA2"/>
    <w:rsid w:val="008E0BC7"/>
    <w:rsid w:val="008E0D51"/>
    <w:rsid w:val="008E0D95"/>
    <w:rsid w:val="008E0D9B"/>
    <w:rsid w:val="008E0E28"/>
    <w:rsid w:val="008E0E84"/>
    <w:rsid w:val="008E0F37"/>
    <w:rsid w:val="008E0FD6"/>
    <w:rsid w:val="008E10AE"/>
    <w:rsid w:val="008E110E"/>
    <w:rsid w:val="008E1175"/>
    <w:rsid w:val="008E11C1"/>
    <w:rsid w:val="008E11EB"/>
    <w:rsid w:val="008E1291"/>
    <w:rsid w:val="008E1398"/>
    <w:rsid w:val="008E15B6"/>
    <w:rsid w:val="008E15C8"/>
    <w:rsid w:val="008E164B"/>
    <w:rsid w:val="008E16C1"/>
    <w:rsid w:val="008E17A0"/>
    <w:rsid w:val="008E185C"/>
    <w:rsid w:val="008E1883"/>
    <w:rsid w:val="008E18D1"/>
    <w:rsid w:val="008E1991"/>
    <w:rsid w:val="008E1A8D"/>
    <w:rsid w:val="008E1C01"/>
    <w:rsid w:val="008E1C20"/>
    <w:rsid w:val="008E1C4B"/>
    <w:rsid w:val="008E1CA6"/>
    <w:rsid w:val="008E1D5F"/>
    <w:rsid w:val="008E1F49"/>
    <w:rsid w:val="008E1FA1"/>
    <w:rsid w:val="008E1FAB"/>
    <w:rsid w:val="008E1FB6"/>
    <w:rsid w:val="008E1FCF"/>
    <w:rsid w:val="008E1FE4"/>
    <w:rsid w:val="008E200B"/>
    <w:rsid w:val="008E2057"/>
    <w:rsid w:val="008E2090"/>
    <w:rsid w:val="008E217C"/>
    <w:rsid w:val="008E235B"/>
    <w:rsid w:val="008E23A3"/>
    <w:rsid w:val="008E23D1"/>
    <w:rsid w:val="008E23D8"/>
    <w:rsid w:val="008E23E9"/>
    <w:rsid w:val="008E23ED"/>
    <w:rsid w:val="008E246E"/>
    <w:rsid w:val="008E2529"/>
    <w:rsid w:val="008E254B"/>
    <w:rsid w:val="008E2595"/>
    <w:rsid w:val="008E25E1"/>
    <w:rsid w:val="008E2681"/>
    <w:rsid w:val="008E26C5"/>
    <w:rsid w:val="008E2800"/>
    <w:rsid w:val="008E287D"/>
    <w:rsid w:val="008E289A"/>
    <w:rsid w:val="008E28DF"/>
    <w:rsid w:val="008E29B7"/>
    <w:rsid w:val="008E2A70"/>
    <w:rsid w:val="008E2B36"/>
    <w:rsid w:val="008E2C3C"/>
    <w:rsid w:val="008E2C5A"/>
    <w:rsid w:val="008E2C6A"/>
    <w:rsid w:val="008E2CD6"/>
    <w:rsid w:val="008E2CF4"/>
    <w:rsid w:val="008E2D07"/>
    <w:rsid w:val="008E2DEE"/>
    <w:rsid w:val="008E2EB5"/>
    <w:rsid w:val="008E2EDE"/>
    <w:rsid w:val="008E2F01"/>
    <w:rsid w:val="008E2F26"/>
    <w:rsid w:val="008E2FFE"/>
    <w:rsid w:val="008E31FB"/>
    <w:rsid w:val="008E3328"/>
    <w:rsid w:val="008E3412"/>
    <w:rsid w:val="008E3457"/>
    <w:rsid w:val="008E34A0"/>
    <w:rsid w:val="008E34AF"/>
    <w:rsid w:val="008E34EC"/>
    <w:rsid w:val="008E350B"/>
    <w:rsid w:val="008E359C"/>
    <w:rsid w:val="008E35B9"/>
    <w:rsid w:val="008E35CA"/>
    <w:rsid w:val="008E3680"/>
    <w:rsid w:val="008E368F"/>
    <w:rsid w:val="008E36AD"/>
    <w:rsid w:val="008E3702"/>
    <w:rsid w:val="008E3751"/>
    <w:rsid w:val="008E381B"/>
    <w:rsid w:val="008E38DF"/>
    <w:rsid w:val="008E38EF"/>
    <w:rsid w:val="008E3A30"/>
    <w:rsid w:val="008E3A53"/>
    <w:rsid w:val="008E3ABA"/>
    <w:rsid w:val="008E3B4C"/>
    <w:rsid w:val="008E3E59"/>
    <w:rsid w:val="008E3E85"/>
    <w:rsid w:val="008E3EE3"/>
    <w:rsid w:val="008E3EF2"/>
    <w:rsid w:val="008E3F01"/>
    <w:rsid w:val="008E3F6F"/>
    <w:rsid w:val="008E4023"/>
    <w:rsid w:val="008E4080"/>
    <w:rsid w:val="008E4105"/>
    <w:rsid w:val="008E4171"/>
    <w:rsid w:val="008E4195"/>
    <w:rsid w:val="008E4285"/>
    <w:rsid w:val="008E4297"/>
    <w:rsid w:val="008E4324"/>
    <w:rsid w:val="008E447F"/>
    <w:rsid w:val="008E44CF"/>
    <w:rsid w:val="008E451F"/>
    <w:rsid w:val="008E4619"/>
    <w:rsid w:val="008E4628"/>
    <w:rsid w:val="008E4783"/>
    <w:rsid w:val="008E4819"/>
    <w:rsid w:val="008E4908"/>
    <w:rsid w:val="008E4964"/>
    <w:rsid w:val="008E4982"/>
    <w:rsid w:val="008E49F8"/>
    <w:rsid w:val="008E4A38"/>
    <w:rsid w:val="008E4C74"/>
    <w:rsid w:val="008E4D17"/>
    <w:rsid w:val="008E4E09"/>
    <w:rsid w:val="008E4E26"/>
    <w:rsid w:val="008E4E32"/>
    <w:rsid w:val="008E4EF3"/>
    <w:rsid w:val="008E5045"/>
    <w:rsid w:val="008E508E"/>
    <w:rsid w:val="008E528E"/>
    <w:rsid w:val="008E52AE"/>
    <w:rsid w:val="008E533F"/>
    <w:rsid w:val="008E539F"/>
    <w:rsid w:val="008E552D"/>
    <w:rsid w:val="008E562D"/>
    <w:rsid w:val="008E5635"/>
    <w:rsid w:val="008E5680"/>
    <w:rsid w:val="008E56D3"/>
    <w:rsid w:val="008E5760"/>
    <w:rsid w:val="008E5765"/>
    <w:rsid w:val="008E589E"/>
    <w:rsid w:val="008E59AB"/>
    <w:rsid w:val="008E59E3"/>
    <w:rsid w:val="008E5B07"/>
    <w:rsid w:val="008E5B55"/>
    <w:rsid w:val="008E5BD0"/>
    <w:rsid w:val="008E5D9B"/>
    <w:rsid w:val="008E5DF9"/>
    <w:rsid w:val="008E5FE5"/>
    <w:rsid w:val="008E6046"/>
    <w:rsid w:val="008E6078"/>
    <w:rsid w:val="008E609F"/>
    <w:rsid w:val="008E60C1"/>
    <w:rsid w:val="008E6177"/>
    <w:rsid w:val="008E62F5"/>
    <w:rsid w:val="008E638C"/>
    <w:rsid w:val="008E64BF"/>
    <w:rsid w:val="008E650A"/>
    <w:rsid w:val="008E6549"/>
    <w:rsid w:val="008E6595"/>
    <w:rsid w:val="008E664F"/>
    <w:rsid w:val="008E66D6"/>
    <w:rsid w:val="008E673B"/>
    <w:rsid w:val="008E67F2"/>
    <w:rsid w:val="008E6873"/>
    <w:rsid w:val="008E69CE"/>
    <w:rsid w:val="008E6A1D"/>
    <w:rsid w:val="008E6B1D"/>
    <w:rsid w:val="008E6BD3"/>
    <w:rsid w:val="008E6BEA"/>
    <w:rsid w:val="008E6C8B"/>
    <w:rsid w:val="008E6E4E"/>
    <w:rsid w:val="008E6F6A"/>
    <w:rsid w:val="008E6FD6"/>
    <w:rsid w:val="008E709A"/>
    <w:rsid w:val="008E7150"/>
    <w:rsid w:val="008E71B6"/>
    <w:rsid w:val="008E7334"/>
    <w:rsid w:val="008E73E4"/>
    <w:rsid w:val="008E7426"/>
    <w:rsid w:val="008E7452"/>
    <w:rsid w:val="008E7453"/>
    <w:rsid w:val="008E765E"/>
    <w:rsid w:val="008E766E"/>
    <w:rsid w:val="008E76CD"/>
    <w:rsid w:val="008E779C"/>
    <w:rsid w:val="008E77B2"/>
    <w:rsid w:val="008E7991"/>
    <w:rsid w:val="008E7B16"/>
    <w:rsid w:val="008E7BF2"/>
    <w:rsid w:val="008E7CFF"/>
    <w:rsid w:val="008E7D06"/>
    <w:rsid w:val="008E7D50"/>
    <w:rsid w:val="008E7EF2"/>
    <w:rsid w:val="008E7F46"/>
    <w:rsid w:val="008E7F49"/>
    <w:rsid w:val="008E7FBC"/>
    <w:rsid w:val="008F02D9"/>
    <w:rsid w:val="008F031E"/>
    <w:rsid w:val="008F0389"/>
    <w:rsid w:val="008F04E6"/>
    <w:rsid w:val="008F0506"/>
    <w:rsid w:val="008F05D8"/>
    <w:rsid w:val="008F0606"/>
    <w:rsid w:val="008F063C"/>
    <w:rsid w:val="008F0654"/>
    <w:rsid w:val="008F06D8"/>
    <w:rsid w:val="008F0703"/>
    <w:rsid w:val="008F074C"/>
    <w:rsid w:val="008F07F5"/>
    <w:rsid w:val="008F0886"/>
    <w:rsid w:val="008F0996"/>
    <w:rsid w:val="008F09D4"/>
    <w:rsid w:val="008F09D7"/>
    <w:rsid w:val="008F09F3"/>
    <w:rsid w:val="008F0AF1"/>
    <w:rsid w:val="008F0D09"/>
    <w:rsid w:val="008F0D73"/>
    <w:rsid w:val="008F0E22"/>
    <w:rsid w:val="008F0F4F"/>
    <w:rsid w:val="008F0F86"/>
    <w:rsid w:val="008F0FD1"/>
    <w:rsid w:val="008F101D"/>
    <w:rsid w:val="008F1191"/>
    <w:rsid w:val="008F1203"/>
    <w:rsid w:val="008F132E"/>
    <w:rsid w:val="008F136A"/>
    <w:rsid w:val="008F1397"/>
    <w:rsid w:val="008F148C"/>
    <w:rsid w:val="008F14E7"/>
    <w:rsid w:val="008F1585"/>
    <w:rsid w:val="008F15BA"/>
    <w:rsid w:val="008F1621"/>
    <w:rsid w:val="008F16D4"/>
    <w:rsid w:val="008F1787"/>
    <w:rsid w:val="008F181E"/>
    <w:rsid w:val="008F1870"/>
    <w:rsid w:val="008F1884"/>
    <w:rsid w:val="008F18D9"/>
    <w:rsid w:val="008F1965"/>
    <w:rsid w:val="008F19B3"/>
    <w:rsid w:val="008F19F3"/>
    <w:rsid w:val="008F1A56"/>
    <w:rsid w:val="008F1A70"/>
    <w:rsid w:val="008F1BCC"/>
    <w:rsid w:val="008F1C08"/>
    <w:rsid w:val="008F1C6C"/>
    <w:rsid w:val="008F1CB5"/>
    <w:rsid w:val="008F1D03"/>
    <w:rsid w:val="008F1D7D"/>
    <w:rsid w:val="008F1DC7"/>
    <w:rsid w:val="008F1DF9"/>
    <w:rsid w:val="008F1E34"/>
    <w:rsid w:val="008F1EE7"/>
    <w:rsid w:val="008F1F20"/>
    <w:rsid w:val="008F2124"/>
    <w:rsid w:val="008F212E"/>
    <w:rsid w:val="008F21CA"/>
    <w:rsid w:val="008F2321"/>
    <w:rsid w:val="008F2343"/>
    <w:rsid w:val="008F2446"/>
    <w:rsid w:val="008F2498"/>
    <w:rsid w:val="008F2511"/>
    <w:rsid w:val="008F25A9"/>
    <w:rsid w:val="008F2700"/>
    <w:rsid w:val="008F2791"/>
    <w:rsid w:val="008F27BD"/>
    <w:rsid w:val="008F289F"/>
    <w:rsid w:val="008F296D"/>
    <w:rsid w:val="008F29C1"/>
    <w:rsid w:val="008F2A84"/>
    <w:rsid w:val="008F2A99"/>
    <w:rsid w:val="008F2C02"/>
    <w:rsid w:val="008F2CC9"/>
    <w:rsid w:val="008F2D8B"/>
    <w:rsid w:val="008F2E9F"/>
    <w:rsid w:val="008F2FA8"/>
    <w:rsid w:val="008F3030"/>
    <w:rsid w:val="008F303E"/>
    <w:rsid w:val="008F30E0"/>
    <w:rsid w:val="008F30E3"/>
    <w:rsid w:val="008F3103"/>
    <w:rsid w:val="008F3139"/>
    <w:rsid w:val="008F31B8"/>
    <w:rsid w:val="008F327F"/>
    <w:rsid w:val="008F3386"/>
    <w:rsid w:val="008F33B6"/>
    <w:rsid w:val="008F34C2"/>
    <w:rsid w:val="008F34E2"/>
    <w:rsid w:val="008F34F9"/>
    <w:rsid w:val="008F3515"/>
    <w:rsid w:val="008F35A4"/>
    <w:rsid w:val="008F3636"/>
    <w:rsid w:val="008F38F1"/>
    <w:rsid w:val="008F399E"/>
    <w:rsid w:val="008F3A59"/>
    <w:rsid w:val="008F3B49"/>
    <w:rsid w:val="008F3B57"/>
    <w:rsid w:val="008F3CAA"/>
    <w:rsid w:val="008F3E07"/>
    <w:rsid w:val="008F3EAD"/>
    <w:rsid w:val="008F3EDD"/>
    <w:rsid w:val="008F3F4C"/>
    <w:rsid w:val="008F3FA6"/>
    <w:rsid w:val="008F3FF8"/>
    <w:rsid w:val="008F408F"/>
    <w:rsid w:val="008F40A6"/>
    <w:rsid w:val="008F42D6"/>
    <w:rsid w:val="008F4334"/>
    <w:rsid w:val="008F435E"/>
    <w:rsid w:val="008F446B"/>
    <w:rsid w:val="008F4477"/>
    <w:rsid w:val="008F44A3"/>
    <w:rsid w:val="008F44DF"/>
    <w:rsid w:val="008F4545"/>
    <w:rsid w:val="008F458F"/>
    <w:rsid w:val="008F4599"/>
    <w:rsid w:val="008F45B3"/>
    <w:rsid w:val="008F4639"/>
    <w:rsid w:val="008F46BC"/>
    <w:rsid w:val="008F4754"/>
    <w:rsid w:val="008F4798"/>
    <w:rsid w:val="008F47EA"/>
    <w:rsid w:val="008F480A"/>
    <w:rsid w:val="008F48C2"/>
    <w:rsid w:val="008F494C"/>
    <w:rsid w:val="008F4A12"/>
    <w:rsid w:val="008F4A31"/>
    <w:rsid w:val="008F4AF9"/>
    <w:rsid w:val="008F4B62"/>
    <w:rsid w:val="008F4B82"/>
    <w:rsid w:val="008F4BA5"/>
    <w:rsid w:val="008F4BCB"/>
    <w:rsid w:val="008F4C94"/>
    <w:rsid w:val="008F4CFF"/>
    <w:rsid w:val="008F4D01"/>
    <w:rsid w:val="008F4D28"/>
    <w:rsid w:val="008F4F47"/>
    <w:rsid w:val="008F4F7D"/>
    <w:rsid w:val="008F50EA"/>
    <w:rsid w:val="008F513E"/>
    <w:rsid w:val="008F5150"/>
    <w:rsid w:val="008F5195"/>
    <w:rsid w:val="008F51E5"/>
    <w:rsid w:val="008F521C"/>
    <w:rsid w:val="008F5352"/>
    <w:rsid w:val="008F5560"/>
    <w:rsid w:val="008F55B7"/>
    <w:rsid w:val="008F55C9"/>
    <w:rsid w:val="008F5640"/>
    <w:rsid w:val="008F5660"/>
    <w:rsid w:val="008F5675"/>
    <w:rsid w:val="008F56CA"/>
    <w:rsid w:val="008F56F6"/>
    <w:rsid w:val="008F58BF"/>
    <w:rsid w:val="008F58F5"/>
    <w:rsid w:val="008F597A"/>
    <w:rsid w:val="008F59D6"/>
    <w:rsid w:val="008F59F4"/>
    <w:rsid w:val="008F5A6F"/>
    <w:rsid w:val="008F5B29"/>
    <w:rsid w:val="008F5CE5"/>
    <w:rsid w:val="008F5EC0"/>
    <w:rsid w:val="008F5F40"/>
    <w:rsid w:val="008F6001"/>
    <w:rsid w:val="008F6057"/>
    <w:rsid w:val="008F6094"/>
    <w:rsid w:val="008F6134"/>
    <w:rsid w:val="008F6226"/>
    <w:rsid w:val="008F64C3"/>
    <w:rsid w:val="008F6539"/>
    <w:rsid w:val="008F66C8"/>
    <w:rsid w:val="008F66DB"/>
    <w:rsid w:val="008F6757"/>
    <w:rsid w:val="008F6795"/>
    <w:rsid w:val="008F679A"/>
    <w:rsid w:val="008F6800"/>
    <w:rsid w:val="008F682B"/>
    <w:rsid w:val="008F6902"/>
    <w:rsid w:val="008F690E"/>
    <w:rsid w:val="008F692C"/>
    <w:rsid w:val="008F693F"/>
    <w:rsid w:val="008F6A08"/>
    <w:rsid w:val="008F6A48"/>
    <w:rsid w:val="008F6BAF"/>
    <w:rsid w:val="008F6C89"/>
    <w:rsid w:val="008F6DC0"/>
    <w:rsid w:val="008F6DE2"/>
    <w:rsid w:val="008F6DFF"/>
    <w:rsid w:val="008F6E2C"/>
    <w:rsid w:val="008F6E95"/>
    <w:rsid w:val="008F6F21"/>
    <w:rsid w:val="008F6F81"/>
    <w:rsid w:val="008F7138"/>
    <w:rsid w:val="008F713F"/>
    <w:rsid w:val="008F716B"/>
    <w:rsid w:val="008F7202"/>
    <w:rsid w:val="008F7241"/>
    <w:rsid w:val="008F7266"/>
    <w:rsid w:val="008F7275"/>
    <w:rsid w:val="008F732A"/>
    <w:rsid w:val="008F7392"/>
    <w:rsid w:val="008F75F2"/>
    <w:rsid w:val="008F7652"/>
    <w:rsid w:val="008F7755"/>
    <w:rsid w:val="008F7826"/>
    <w:rsid w:val="008F782D"/>
    <w:rsid w:val="008F786A"/>
    <w:rsid w:val="008F78D9"/>
    <w:rsid w:val="008F793E"/>
    <w:rsid w:val="008F7954"/>
    <w:rsid w:val="008F7A34"/>
    <w:rsid w:val="008F7A66"/>
    <w:rsid w:val="008F7B2A"/>
    <w:rsid w:val="008F7C78"/>
    <w:rsid w:val="008F7DD2"/>
    <w:rsid w:val="008F7DEF"/>
    <w:rsid w:val="008F7E38"/>
    <w:rsid w:val="008F7FBA"/>
    <w:rsid w:val="0090008C"/>
    <w:rsid w:val="009000E9"/>
    <w:rsid w:val="009001A8"/>
    <w:rsid w:val="009001DE"/>
    <w:rsid w:val="00900208"/>
    <w:rsid w:val="00900212"/>
    <w:rsid w:val="009003D8"/>
    <w:rsid w:val="00900525"/>
    <w:rsid w:val="009005C5"/>
    <w:rsid w:val="00900601"/>
    <w:rsid w:val="0090060C"/>
    <w:rsid w:val="00900624"/>
    <w:rsid w:val="00900709"/>
    <w:rsid w:val="0090074D"/>
    <w:rsid w:val="00900847"/>
    <w:rsid w:val="0090088C"/>
    <w:rsid w:val="009008D0"/>
    <w:rsid w:val="00900A40"/>
    <w:rsid w:val="00900B4F"/>
    <w:rsid w:val="00900CF2"/>
    <w:rsid w:val="00900D63"/>
    <w:rsid w:val="00900E13"/>
    <w:rsid w:val="00900E73"/>
    <w:rsid w:val="00900F52"/>
    <w:rsid w:val="00900F75"/>
    <w:rsid w:val="0090102A"/>
    <w:rsid w:val="0090104B"/>
    <w:rsid w:val="009011E4"/>
    <w:rsid w:val="009011F7"/>
    <w:rsid w:val="00901277"/>
    <w:rsid w:val="00901312"/>
    <w:rsid w:val="00901385"/>
    <w:rsid w:val="0090139E"/>
    <w:rsid w:val="009014C8"/>
    <w:rsid w:val="00901556"/>
    <w:rsid w:val="009015C2"/>
    <w:rsid w:val="00901635"/>
    <w:rsid w:val="00901704"/>
    <w:rsid w:val="0090175C"/>
    <w:rsid w:val="0090176A"/>
    <w:rsid w:val="009017A4"/>
    <w:rsid w:val="0090181B"/>
    <w:rsid w:val="0090182C"/>
    <w:rsid w:val="0090184D"/>
    <w:rsid w:val="009018B8"/>
    <w:rsid w:val="009018BD"/>
    <w:rsid w:val="009019B5"/>
    <w:rsid w:val="00901A6B"/>
    <w:rsid w:val="00901AFD"/>
    <w:rsid w:val="00901D29"/>
    <w:rsid w:val="00901D30"/>
    <w:rsid w:val="00901D6D"/>
    <w:rsid w:val="00901D9C"/>
    <w:rsid w:val="00901F24"/>
    <w:rsid w:val="00902088"/>
    <w:rsid w:val="00902189"/>
    <w:rsid w:val="009021FA"/>
    <w:rsid w:val="00902278"/>
    <w:rsid w:val="00902358"/>
    <w:rsid w:val="00902452"/>
    <w:rsid w:val="009024F3"/>
    <w:rsid w:val="0090252D"/>
    <w:rsid w:val="0090261F"/>
    <w:rsid w:val="00902649"/>
    <w:rsid w:val="00902650"/>
    <w:rsid w:val="0090275D"/>
    <w:rsid w:val="009027BC"/>
    <w:rsid w:val="009027C7"/>
    <w:rsid w:val="009027DF"/>
    <w:rsid w:val="0090280C"/>
    <w:rsid w:val="00902856"/>
    <w:rsid w:val="00902954"/>
    <w:rsid w:val="00902A2B"/>
    <w:rsid w:val="00902A38"/>
    <w:rsid w:val="00902A8F"/>
    <w:rsid w:val="00902BD2"/>
    <w:rsid w:val="00902BDF"/>
    <w:rsid w:val="00902C28"/>
    <w:rsid w:val="00902EF1"/>
    <w:rsid w:val="00902FD2"/>
    <w:rsid w:val="0090302B"/>
    <w:rsid w:val="009030B5"/>
    <w:rsid w:val="0090311D"/>
    <w:rsid w:val="0090312E"/>
    <w:rsid w:val="009033ED"/>
    <w:rsid w:val="009034BB"/>
    <w:rsid w:val="0090353D"/>
    <w:rsid w:val="009035F7"/>
    <w:rsid w:val="00903627"/>
    <w:rsid w:val="00903739"/>
    <w:rsid w:val="00903824"/>
    <w:rsid w:val="00903876"/>
    <w:rsid w:val="009039CA"/>
    <w:rsid w:val="00903B67"/>
    <w:rsid w:val="00903C15"/>
    <w:rsid w:val="00903C21"/>
    <w:rsid w:val="00903D15"/>
    <w:rsid w:val="00903EEE"/>
    <w:rsid w:val="00903F72"/>
    <w:rsid w:val="00904031"/>
    <w:rsid w:val="0090414E"/>
    <w:rsid w:val="009041BA"/>
    <w:rsid w:val="009041CD"/>
    <w:rsid w:val="00904299"/>
    <w:rsid w:val="00904362"/>
    <w:rsid w:val="009044B8"/>
    <w:rsid w:val="009044EB"/>
    <w:rsid w:val="00904511"/>
    <w:rsid w:val="0090452A"/>
    <w:rsid w:val="0090469D"/>
    <w:rsid w:val="00904759"/>
    <w:rsid w:val="00904917"/>
    <w:rsid w:val="0090497A"/>
    <w:rsid w:val="00904999"/>
    <w:rsid w:val="00904B84"/>
    <w:rsid w:val="00904BAA"/>
    <w:rsid w:val="00904BCF"/>
    <w:rsid w:val="00904C1A"/>
    <w:rsid w:val="00904C1D"/>
    <w:rsid w:val="00904D4F"/>
    <w:rsid w:val="00904D88"/>
    <w:rsid w:val="00904D9B"/>
    <w:rsid w:val="00904E3F"/>
    <w:rsid w:val="00904E72"/>
    <w:rsid w:val="00904F64"/>
    <w:rsid w:val="00904FF2"/>
    <w:rsid w:val="00905011"/>
    <w:rsid w:val="0090502A"/>
    <w:rsid w:val="00905068"/>
    <w:rsid w:val="009050B3"/>
    <w:rsid w:val="009050CF"/>
    <w:rsid w:val="0090514B"/>
    <w:rsid w:val="009052BB"/>
    <w:rsid w:val="009052C1"/>
    <w:rsid w:val="009052C3"/>
    <w:rsid w:val="009052DF"/>
    <w:rsid w:val="0090533F"/>
    <w:rsid w:val="00905361"/>
    <w:rsid w:val="0090538D"/>
    <w:rsid w:val="00905477"/>
    <w:rsid w:val="00905543"/>
    <w:rsid w:val="00905551"/>
    <w:rsid w:val="009056AB"/>
    <w:rsid w:val="009056EC"/>
    <w:rsid w:val="00905773"/>
    <w:rsid w:val="00905857"/>
    <w:rsid w:val="00905A19"/>
    <w:rsid w:val="00905A42"/>
    <w:rsid w:val="00905AF1"/>
    <w:rsid w:val="00905C0F"/>
    <w:rsid w:val="00905C55"/>
    <w:rsid w:val="00905C60"/>
    <w:rsid w:val="00905C76"/>
    <w:rsid w:val="00905C87"/>
    <w:rsid w:val="00905D2E"/>
    <w:rsid w:val="00905E63"/>
    <w:rsid w:val="00905F8F"/>
    <w:rsid w:val="00906164"/>
    <w:rsid w:val="00906261"/>
    <w:rsid w:val="0090626A"/>
    <w:rsid w:val="00906357"/>
    <w:rsid w:val="009064B3"/>
    <w:rsid w:val="00906617"/>
    <w:rsid w:val="009066B2"/>
    <w:rsid w:val="009067AD"/>
    <w:rsid w:val="00906820"/>
    <w:rsid w:val="00906847"/>
    <w:rsid w:val="009068CE"/>
    <w:rsid w:val="009069A1"/>
    <w:rsid w:val="009069C4"/>
    <w:rsid w:val="009069C8"/>
    <w:rsid w:val="00906AA9"/>
    <w:rsid w:val="00906D5D"/>
    <w:rsid w:val="00906EC6"/>
    <w:rsid w:val="00906EF0"/>
    <w:rsid w:val="00906F7A"/>
    <w:rsid w:val="00906F86"/>
    <w:rsid w:val="00907004"/>
    <w:rsid w:val="00907010"/>
    <w:rsid w:val="0090702D"/>
    <w:rsid w:val="00907128"/>
    <w:rsid w:val="0090716C"/>
    <w:rsid w:val="0090718B"/>
    <w:rsid w:val="00907205"/>
    <w:rsid w:val="0090724D"/>
    <w:rsid w:val="00907292"/>
    <w:rsid w:val="009072AB"/>
    <w:rsid w:val="009073F2"/>
    <w:rsid w:val="00907459"/>
    <w:rsid w:val="0090747B"/>
    <w:rsid w:val="009074CF"/>
    <w:rsid w:val="00907575"/>
    <w:rsid w:val="009075C4"/>
    <w:rsid w:val="009075E8"/>
    <w:rsid w:val="00907674"/>
    <w:rsid w:val="00907691"/>
    <w:rsid w:val="009076EC"/>
    <w:rsid w:val="009076FC"/>
    <w:rsid w:val="0090776F"/>
    <w:rsid w:val="00907801"/>
    <w:rsid w:val="00907912"/>
    <w:rsid w:val="009079A7"/>
    <w:rsid w:val="009079F8"/>
    <w:rsid w:val="00907A35"/>
    <w:rsid w:val="00907A4A"/>
    <w:rsid w:val="00907A84"/>
    <w:rsid w:val="00907AD0"/>
    <w:rsid w:val="00907AE7"/>
    <w:rsid w:val="00907B78"/>
    <w:rsid w:val="00907BF4"/>
    <w:rsid w:val="00907C27"/>
    <w:rsid w:val="00907C5C"/>
    <w:rsid w:val="00907D63"/>
    <w:rsid w:val="00907DA2"/>
    <w:rsid w:val="00907DDE"/>
    <w:rsid w:val="00907F8C"/>
    <w:rsid w:val="00910064"/>
    <w:rsid w:val="009100C9"/>
    <w:rsid w:val="00910110"/>
    <w:rsid w:val="009101F6"/>
    <w:rsid w:val="00910269"/>
    <w:rsid w:val="009102FC"/>
    <w:rsid w:val="00910351"/>
    <w:rsid w:val="009103FF"/>
    <w:rsid w:val="009105CE"/>
    <w:rsid w:val="0091064C"/>
    <w:rsid w:val="0091068D"/>
    <w:rsid w:val="009108C6"/>
    <w:rsid w:val="009109A2"/>
    <w:rsid w:val="009109D3"/>
    <w:rsid w:val="00910A08"/>
    <w:rsid w:val="00910A1F"/>
    <w:rsid w:val="00910A89"/>
    <w:rsid w:val="00910AC3"/>
    <w:rsid w:val="00910BC6"/>
    <w:rsid w:val="00910C1D"/>
    <w:rsid w:val="00910C3C"/>
    <w:rsid w:val="00910CE7"/>
    <w:rsid w:val="00910D47"/>
    <w:rsid w:val="00910D62"/>
    <w:rsid w:val="00910D8E"/>
    <w:rsid w:val="00910DAB"/>
    <w:rsid w:val="00910EB9"/>
    <w:rsid w:val="00910F63"/>
    <w:rsid w:val="00911093"/>
    <w:rsid w:val="009112D4"/>
    <w:rsid w:val="009112DA"/>
    <w:rsid w:val="00911309"/>
    <w:rsid w:val="00911336"/>
    <w:rsid w:val="009113EE"/>
    <w:rsid w:val="00911629"/>
    <w:rsid w:val="00911642"/>
    <w:rsid w:val="0091165D"/>
    <w:rsid w:val="0091173F"/>
    <w:rsid w:val="009117A7"/>
    <w:rsid w:val="009117CF"/>
    <w:rsid w:val="00911823"/>
    <w:rsid w:val="00911825"/>
    <w:rsid w:val="0091185C"/>
    <w:rsid w:val="00911871"/>
    <w:rsid w:val="00911909"/>
    <w:rsid w:val="00911A90"/>
    <w:rsid w:val="00911B5C"/>
    <w:rsid w:val="00911B87"/>
    <w:rsid w:val="00911BA0"/>
    <w:rsid w:val="00911D4B"/>
    <w:rsid w:val="00911E6B"/>
    <w:rsid w:val="00911E78"/>
    <w:rsid w:val="00911EA5"/>
    <w:rsid w:val="00911F30"/>
    <w:rsid w:val="00912081"/>
    <w:rsid w:val="009120CF"/>
    <w:rsid w:val="00912257"/>
    <w:rsid w:val="00912312"/>
    <w:rsid w:val="009123C8"/>
    <w:rsid w:val="009124BD"/>
    <w:rsid w:val="0091252A"/>
    <w:rsid w:val="009125CB"/>
    <w:rsid w:val="009125D4"/>
    <w:rsid w:val="0091262D"/>
    <w:rsid w:val="009126FF"/>
    <w:rsid w:val="00912726"/>
    <w:rsid w:val="0091278F"/>
    <w:rsid w:val="00912796"/>
    <w:rsid w:val="009127C0"/>
    <w:rsid w:val="00912A1D"/>
    <w:rsid w:val="00912A8A"/>
    <w:rsid w:val="00912B19"/>
    <w:rsid w:val="00912BAB"/>
    <w:rsid w:val="00912C39"/>
    <w:rsid w:val="00912D19"/>
    <w:rsid w:val="00912FE5"/>
    <w:rsid w:val="00912FEB"/>
    <w:rsid w:val="00913097"/>
    <w:rsid w:val="0091324D"/>
    <w:rsid w:val="009132E1"/>
    <w:rsid w:val="00913368"/>
    <w:rsid w:val="00913414"/>
    <w:rsid w:val="00913452"/>
    <w:rsid w:val="00913490"/>
    <w:rsid w:val="0091355F"/>
    <w:rsid w:val="009136B6"/>
    <w:rsid w:val="009136D4"/>
    <w:rsid w:val="0091375D"/>
    <w:rsid w:val="009138DF"/>
    <w:rsid w:val="009139E0"/>
    <w:rsid w:val="00913CFD"/>
    <w:rsid w:val="00913F0F"/>
    <w:rsid w:val="00914007"/>
    <w:rsid w:val="00914158"/>
    <w:rsid w:val="009141A6"/>
    <w:rsid w:val="009141E4"/>
    <w:rsid w:val="0091425D"/>
    <w:rsid w:val="00914285"/>
    <w:rsid w:val="009142C8"/>
    <w:rsid w:val="009142DB"/>
    <w:rsid w:val="00914350"/>
    <w:rsid w:val="009143FE"/>
    <w:rsid w:val="009144D7"/>
    <w:rsid w:val="00914538"/>
    <w:rsid w:val="00914644"/>
    <w:rsid w:val="009146EB"/>
    <w:rsid w:val="00914829"/>
    <w:rsid w:val="0091483E"/>
    <w:rsid w:val="00914886"/>
    <w:rsid w:val="009148D4"/>
    <w:rsid w:val="009148DC"/>
    <w:rsid w:val="0091490A"/>
    <w:rsid w:val="00914934"/>
    <w:rsid w:val="009149C4"/>
    <w:rsid w:val="00914A9C"/>
    <w:rsid w:val="00914AD3"/>
    <w:rsid w:val="00914AEE"/>
    <w:rsid w:val="00914B4E"/>
    <w:rsid w:val="00914D11"/>
    <w:rsid w:val="00914D8F"/>
    <w:rsid w:val="00914D9C"/>
    <w:rsid w:val="00915086"/>
    <w:rsid w:val="009150BC"/>
    <w:rsid w:val="0091514C"/>
    <w:rsid w:val="009151B3"/>
    <w:rsid w:val="00915286"/>
    <w:rsid w:val="00915298"/>
    <w:rsid w:val="009152EE"/>
    <w:rsid w:val="00915333"/>
    <w:rsid w:val="009153CF"/>
    <w:rsid w:val="009154F8"/>
    <w:rsid w:val="00915525"/>
    <w:rsid w:val="00915678"/>
    <w:rsid w:val="0091569D"/>
    <w:rsid w:val="00915790"/>
    <w:rsid w:val="009157B7"/>
    <w:rsid w:val="009157BD"/>
    <w:rsid w:val="00915913"/>
    <w:rsid w:val="00915A4E"/>
    <w:rsid w:val="00915A65"/>
    <w:rsid w:val="00915A8D"/>
    <w:rsid w:val="00915AC5"/>
    <w:rsid w:val="00915B0C"/>
    <w:rsid w:val="00915BC1"/>
    <w:rsid w:val="00915C38"/>
    <w:rsid w:val="00915CE3"/>
    <w:rsid w:val="00915D47"/>
    <w:rsid w:val="00915D74"/>
    <w:rsid w:val="00915DBF"/>
    <w:rsid w:val="00915DDD"/>
    <w:rsid w:val="00915DEE"/>
    <w:rsid w:val="00915E61"/>
    <w:rsid w:val="00915F81"/>
    <w:rsid w:val="00915F8C"/>
    <w:rsid w:val="009160B8"/>
    <w:rsid w:val="00916240"/>
    <w:rsid w:val="00916360"/>
    <w:rsid w:val="009163B4"/>
    <w:rsid w:val="0091654D"/>
    <w:rsid w:val="0091656E"/>
    <w:rsid w:val="009165D6"/>
    <w:rsid w:val="0091668D"/>
    <w:rsid w:val="00916736"/>
    <w:rsid w:val="009168CF"/>
    <w:rsid w:val="00916A50"/>
    <w:rsid w:val="00916AEA"/>
    <w:rsid w:val="00916BE2"/>
    <w:rsid w:val="00916C86"/>
    <w:rsid w:val="00916CCD"/>
    <w:rsid w:val="00916D4D"/>
    <w:rsid w:val="00916DE4"/>
    <w:rsid w:val="00916E0E"/>
    <w:rsid w:val="00916E4A"/>
    <w:rsid w:val="00916F16"/>
    <w:rsid w:val="009170A5"/>
    <w:rsid w:val="009171CC"/>
    <w:rsid w:val="009171D5"/>
    <w:rsid w:val="00917306"/>
    <w:rsid w:val="009173B3"/>
    <w:rsid w:val="009173D4"/>
    <w:rsid w:val="00917487"/>
    <w:rsid w:val="00917759"/>
    <w:rsid w:val="009177F8"/>
    <w:rsid w:val="0091783E"/>
    <w:rsid w:val="009178B4"/>
    <w:rsid w:val="009178C6"/>
    <w:rsid w:val="009179A8"/>
    <w:rsid w:val="009179B7"/>
    <w:rsid w:val="009179D5"/>
    <w:rsid w:val="009179FC"/>
    <w:rsid w:val="00917A19"/>
    <w:rsid w:val="00917B45"/>
    <w:rsid w:val="00917B94"/>
    <w:rsid w:val="00917C41"/>
    <w:rsid w:val="00917CBD"/>
    <w:rsid w:val="00917CD0"/>
    <w:rsid w:val="00917D2E"/>
    <w:rsid w:val="00917E43"/>
    <w:rsid w:val="00917E52"/>
    <w:rsid w:val="00917EB7"/>
    <w:rsid w:val="009200A4"/>
    <w:rsid w:val="00920203"/>
    <w:rsid w:val="009202AB"/>
    <w:rsid w:val="009202F9"/>
    <w:rsid w:val="00920383"/>
    <w:rsid w:val="009203C7"/>
    <w:rsid w:val="0092057B"/>
    <w:rsid w:val="00920751"/>
    <w:rsid w:val="0092077E"/>
    <w:rsid w:val="009207F2"/>
    <w:rsid w:val="0092081C"/>
    <w:rsid w:val="0092089E"/>
    <w:rsid w:val="009208E6"/>
    <w:rsid w:val="00920900"/>
    <w:rsid w:val="00920913"/>
    <w:rsid w:val="00920A13"/>
    <w:rsid w:val="00920ABE"/>
    <w:rsid w:val="00920BDF"/>
    <w:rsid w:val="00920BF1"/>
    <w:rsid w:val="00920C28"/>
    <w:rsid w:val="00920C75"/>
    <w:rsid w:val="00920CE7"/>
    <w:rsid w:val="00920DB3"/>
    <w:rsid w:val="00920E1A"/>
    <w:rsid w:val="00920EB6"/>
    <w:rsid w:val="00920F80"/>
    <w:rsid w:val="0092102A"/>
    <w:rsid w:val="00921091"/>
    <w:rsid w:val="00921151"/>
    <w:rsid w:val="009211BA"/>
    <w:rsid w:val="009211E3"/>
    <w:rsid w:val="009211F5"/>
    <w:rsid w:val="00921220"/>
    <w:rsid w:val="00921246"/>
    <w:rsid w:val="0092125A"/>
    <w:rsid w:val="0092130B"/>
    <w:rsid w:val="00921337"/>
    <w:rsid w:val="009213E7"/>
    <w:rsid w:val="0092144A"/>
    <w:rsid w:val="009214AB"/>
    <w:rsid w:val="009214F5"/>
    <w:rsid w:val="00921559"/>
    <w:rsid w:val="0092159A"/>
    <w:rsid w:val="009216BF"/>
    <w:rsid w:val="00921797"/>
    <w:rsid w:val="0092179C"/>
    <w:rsid w:val="009218BC"/>
    <w:rsid w:val="00921931"/>
    <w:rsid w:val="0092195F"/>
    <w:rsid w:val="009219DA"/>
    <w:rsid w:val="00921E65"/>
    <w:rsid w:val="00921F74"/>
    <w:rsid w:val="00921F76"/>
    <w:rsid w:val="00921FB7"/>
    <w:rsid w:val="009220FB"/>
    <w:rsid w:val="00922205"/>
    <w:rsid w:val="0092220E"/>
    <w:rsid w:val="00922214"/>
    <w:rsid w:val="009222EC"/>
    <w:rsid w:val="009224E8"/>
    <w:rsid w:val="00922506"/>
    <w:rsid w:val="00922531"/>
    <w:rsid w:val="009225FF"/>
    <w:rsid w:val="00922644"/>
    <w:rsid w:val="0092268C"/>
    <w:rsid w:val="009227C7"/>
    <w:rsid w:val="009227FB"/>
    <w:rsid w:val="00922812"/>
    <w:rsid w:val="0092299D"/>
    <w:rsid w:val="009229A4"/>
    <w:rsid w:val="00922BE0"/>
    <w:rsid w:val="00922C51"/>
    <w:rsid w:val="00922C63"/>
    <w:rsid w:val="00922CE0"/>
    <w:rsid w:val="00922D3A"/>
    <w:rsid w:val="00922F04"/>
    <w:rsid w:val="00922FAB"/>
    <w:rsid w:val="00922FFC"/>
    <w:rsid w:val="009230C2"/>
    <w:rsid w:val="009230D3"/>
    <w:rsid w:val="00923114"/>
    <w:rsid w:val="009231B5"/>
    <w:rsid w:val="0092334F"/>
    <w:rsid w:val="009234E3"/>
    <w:rsid w:val="009235AB"/>
    <w:rsid w:val="009235EE"/>
    <w:rsid w:val="0092363C"/>
    <w:rsid w:val="0092366B"/>
    <w:rsid w:val="009236D0"/>
    <w:rsid w:val="009236E7"/>
    <w:rsid w:val="00923722"/>
    <w:rsid w:val="0092375B"/>
    <w:rsid w:val="009237FA"/>
    <w:rsid w:val="00923811"/>
    <w:rsid w:val="00923840"/>
    <w:rsid w:val="00923874"/>
    <w:rsid w:val="00923A25"/>
    <w:rsid w:val="00923AD5"/>
    <w:rsid w:val="00923BAA"/>
    <w:rsid w:val="00923DCC"/>
    <w:rsid w:val="00923DFF"/>
    <w:rsid w:val="00923E8C"/>
    <w:rsid w:val="00923F4A"/>
    <w:rsid w:val="00923FE6"/>
    <w:rsid w:val="00923FF1"/>
    <w:rsid w:val="00924055"/>
    <w:rsid w:val="0092407E"/>
    <w:rsid w:val="0092409E"/>
    <w:rsid w:val="0092412F"/>
    <w:rsid w:val="009241A6"/>
    <w:rsid w:val="009241C7"/>
    <w:rsid w:val="009242F1"/>
    <w:rsid w:val="00924322"/>
    <w:rsid w:val="00924350"/>
    <w:rsid w:val="00924482"/>
    <w:rsid w:val="00924572"/>
    <w:rsid w:val="00924597"/>
    <w:rsid w:val="009245F4"/>
    <w:rsid w:val="00924670"/>
    <w:rsid w:val="00924770"/>
    <w:rsid w:val="009247AE"/>
    <w:rsid w:val="00924890"/>
    <w:rsid w:val="00924894"/>
    <w:rsid w:val="009248F9"/>
    <w:rsid w:val="00924918"/>
    <w:rsid w:val="0092491D"/>
    <w:rsid w:val="00924966"/>
    <w:rsid w:val="00924A5A"/>
    <w:rsid w:val="00924AC2"/>
    <w:rsid w:val="00924AF0"/>
    <w:rsid w:val="00924B90"/>
    <w:rsid w:val="00924C3A"/>
    <w:rsid w:val="00924C3E"/>
    <w:rsid w:val="00924CFB"/>
    <w:rsid w:val="00924E67"/>
    <w:rsid w:val="00924E9F"/>
    <w:rsid w:val="00924EE7"/>
    <w:rsid w:val="00924F33"/>
    <w:rsid w:val="00924F7F"/>
    <w:rsid w:val="00924F9A"/>
    <w:rsid w:val="00924FAA"/>
    <w:rsid w:val="00925002"/>
    <w:rsid w:val="00925128"/>
    <w:rsid w:val="00925181"/>
    <w:rsid w:val="00925207"/>
    <w:rsid w:val="00925408"/>
    <w:rsid w:val="0092542B"/>
    <w:rsid w:val="00925483"/>
    <w:rsid w:val="00925495"/>
    <w:rsid w:val="00925650"/>
    <w:rsid w:val="009256B0"/>
    <w:rsid w:val="0092585A"/>
    <w:rsid w:val="0092588B"/>
    <w:rsid w:val="00925899"/>
    <w:rsid w:val="009259B0"/>
    <w:rsid w:val="00925AF1"/>
    <w:rsid w:val="00925B2F"/>
    <w:rsid w:val="00925F1B"/>
    <w:rsid w:val="00925F46"/>
    <w:rsid w:val="00925FB2"/>
    <w:rsid w:val="00926060"/>
    <w:rsid w:val="00926067"/>
    <w:rsid w:val="00926076"/>
    <w:rsid w:val="0092607B"/>
    <w:rsid w:val="0092611E"/>
    <w:rsid w:val="00926157"/>
    <w:rsid w:val="009261C3"/>
    <w:rsid w:val="00926325"/>
    <w:rsid w:val="00926336"/>
    <w:rsid w:val="009263BE"/>
    <w:rsid w:val="009263DB"/>
    <w:rsid w:val="0092654B"/>
    <w:rsid w:val="009265A1"/>
    <w:rsid w:val="00926616"/>
    <w:rsid w:val="009266CE"/>
    <w:rsid w:val="0092685A"/>
    <w:rsid w:val="0092685E"/>
    <w:rsid w:val="009268E5"/>
    <w:rsid w:val="0092694C"/>
    <w:rsid w:val="009269B3"/>
    <w:rsid w:val="009269F2"/>
    <w:rsid w:val="00926A1E"/>
    <w:rsid w:val="00926A5C"/>
    <w:rsid w:val="00926AC5"/>
    <w:rsid w:val="00926AEE"/>
    <w:rsid w:val="00926B18"/>
    <w:rsid w:val="00926C0A"/>
    <w:rsid w:val="00926C9B"/>
    <w:rsid w:val="00926CA6"/>
    <w:rsid w:val="00926D15"/>
    <w:rsid w:val="00926D53"/>
    <w:rsid w:val="00926DA7"/>
    <w:rsid w:val="00926DE5"/>
    <w:rsid w:val="00926EE3"/>
    <w:rsid w:val="00926FE8"/>
    <w:rsid w:val="00927052"/>
    <w:rsid w:val="009270CB"/>
    <w:rsid w:val="009270ED"/>
    <w:rsid w:val="00927118"/>
    <w:rsid w:val="009271F3"/>
    <w:rsid w:val="00927209"/>
    <w:rsid w:val="00927226"/>
    <w:rsid w:val="009273EC"/>
    <w:rsid w:val="0092757D"/>
    <w:rsid w:val="0092758F"/>
    <w:rsid w:val="009275CA"/>
    <w:rsid w:val="00927622"/>
    <w:rsid w:val="0092763D"/>
    <w:rsid w:val="009277C8"/>
    <w:rsid w:val="009277FF"/>
    <w:rsid w:val="00927844"/>
    <w:rsid w:val="009278F8"/>
    <w:rsid w:val="00927993"/>
    <w:rsid w:val="0092799B"/>
    <w:rsid w:val="00927B22"/>
    <w:rsid w:val="00927B87"/>
    <w:rsid w:val="00927BD7"/>
    <w:rsid w:val="00927C1F"/>
    <w:rsid w:val="00927C8F"/>
    <w:rsid w:val="00927D49"/>
    <w:rsid w:val="00927EBC"/>
    <w:rsid w:val="00927F7D"/>
    <w:rsid w:val="00927FC3"/>
    <w:rsid w:val="00927FF0"/>
    <w:rsid w:val="0093005D"/>
    <w:rsid w:val="00930063"/>
    <w:rsid w:val="00930079"/>
    <w:rsid w:val="009300A6"/>
    <w:rsid w:val="009300A7"/>
    <w:rsid w:val="009300A9"/>
    <w:rsid w:val="009300FF"/>
    <w:rsid w:val="00930186"/>
    <w:rsid w:val="009301D1"/>
    <w:rsid w:val="0093020C"/>
    <w:rsid w:val="00930221"/>
    <w:rsid w:val="00930360"/>
    <w:rsid w:val="00930372"/>
    <w:rsid w:val="00930838"/>
    <w:rsid w:val="0093083E"/>
    <w:rsid w:val="00930896"/>
    <w:rsid w:val="0093097C"/>
    <w:rsid w:val="009309C3"/>
    <w:rsid w:val="00930A0D"/>
    <w:rsid w:val="00930A65"/>
    <w:rsid w:val="00930D04"/>
    <w:rsid w:val="00930E4E"/>
    <w:rsid w:val="00930E94"/>
    <w:rsid w:val="00930EB9"/>
    <w:rsid w:val="00931041"/>
    <w:rsid w:val="00931060"/>
    <w:rsid w:val="00931201"/>
    <w:rsid w:val="00931246"/>
    <w:rsid w:val="00931256"/>
    <w:rsid w:val="00931324"/>
    <w:rsid w:val="00931349"/>
    <w:rsid w:val="0093136C"/>
    <w:rsid w:val="009313D3"/>
    <w:rsid w:val="009313E1"/>
    <w:rsid w:val="009313E3"/>
    <w:rsid w:val="009314C0"/>
    <w:rsid w:val="00931523"/>
    <w:rsid w:val="0093153C"/>
    <w:rsid w:val="0093159E"/>
    <w:rsid w:val="0093184E"/>
    <w:rsid w:val="00931877"/>
    <w:rsid w:val="009318ED"/>
    <w:rsid w:val="00931A2A"/>
    <w:rsid w:val="00931A68"/>
    <w:rsid w:val="00931ADD"/>
    <w:rsid w:val="00931CD4"/>
    <w:rsid w:val="00931CFC"/>
    <w:rsid w:val="00931D32"/>
    <w:rsid w:val="00931D6C"/>
    <w:rsid w:val="00931E43"/>
    <w:rsid w:val="00931EAF"/>
    <w:rsid w:val="00931EB9"/>
    <w:rsid w:val="00931EEB"/>
    <w:rsid w:val="00932038"/>
    <w:rsid w:val="00932280"/>
    <w:rsid w:val="009322A8"/>
    <w:rsid w:val="00932308"/>
    <w:rsid w:val="009323B1"/>
    <w:rsid w:val="0093240F"/>
    <w:rsid w:val="009324A3"/>
    <w:rsid w:val="0093254D"/>
    <w:rsid w:val="009325A9"/>
    <w:rsid w:val="0093280D"/>
    <w:rsid w:val="0093284B"/>
    <w:rsid w:val="00932983"/>
    <w:rsid w:val="00932985"/>
    <w:rsid w:val="00932A1C"/>
    <w:rsid w:val="00932A1F"/>
    <w:rsid w:val="00932AFA"/>
    <w:rsid w:val="00932B13"/>
    <w:rsid w:val="00932C48"/>
    <w:rsid w:val="00932C86"/>
    <w:rsid w:val="00932E05"/>
    <w:rsid w:val="00932E36"/>
    <w:rsid w:val="00932EA7"/>
    <w:rsid w:val="00932F2D"/>
    <w:rsid w:val="00932F88"/>
    <w:rsid w:val="00932FE7"/>
    <w:rsid w:val="00933046"/>
    <w:rsid w:val="00933101"/>
    <w:rsid w:val="0093314C"/>
    <w:rsid w:val="0093317E"/>
    <w:rsid w:val="00933181"/>
    <w:rsid w:val="009331C4"/>
    <w:rsid w:val="00933236"/>
    <w:rsid w:val="0093343E"/>
    <w:rsid w:val="00933491"/>
    <w:rsid w:val="009334AE"/>
    <w:rsid w:val="009334E5"/>
    <w:rsid w:val="00933557"/>
    <w:rsid w:val="0093357A"/>
    <w:rsid w:val="009335BE"/>
    <w:rsid w:val="009335E9"/>
    <w:rsid w:val="0093363B"/>
    <w:rsid w:val="00933724"/>
    <w:rsid w:val="00933760"/>
    <w:rsid w:val="009337B5"/>
    <w:rsid w:val="00933821"/>
    <w:rsid w:val="00933845"/>
    <w:rsid w:val="0093384E"/>
    <w:rsid w:val="00933891"/>
    <w:rsid w:val="009338E1"/>
    <w:rsid w:val="009339AB"/>
    <w:rsid w:val="00933A8D"/>
    <w:rsid w:val="00933C3C"/>
    <w:rsid w:val="00933E9A"/>
    <w:rsid w:val="00933EB4"/>
    <w:rsid w:val="00933EEF"/>
    <w:rsid w:val="00933F4D"/>
    <w:rsid w:val="00933F96"/>
    <w:rsid w:val="00933FB5"/>
    <w:rsid w:val="0093404F"/>
    <w:rsid w:val="009341A2"/>
    <w:rsid w:val="00934211"/>
    <w:rsid w:val="009342CB"/>
    <w:rsid w:val="009344D6"/>
    <w:rsid w:val="009344F7"/>
    <w:rsid w:val="00934551"/>
    <w:rsid w:val="00934555"/>
    <w:rsid w:val="00934578"/>
    <w:rsid w:val="009345AB"/>
    <w:rsid w:val="0093466F"/>
    <w:rsid w:val="00934763"/>
    <w:rsid w:val="0093481F"/>
    <w:rsid w:val="0093486E"/>
    <w:rsid w:val="009348DC"/>
    <w:rsid w:val="00934920"/>
    <w:rsid w:val="00934960"/>
    <w:rsid w:val="00934B5B"/>
    <w:rsid w:val="00934B5E"/>
    <w:rsid w:val="00934C66"/>
    <w:rsid w:val="00934DFC"/>
    <w:rsid w:val="00934E3B"/>
    <w:rsid w:val="00934EF0"/>
    <w:rsid w:val="00934F28"/>
    <w:rsid w:val="00934F3D"/>
    <w:rsid w:val="00934FCD"/>
    <w:rsid w:val="0093513E"/>
    <w:rsid w:val="00935175"/>
    <w:rsid w:val="0093518C"/>
    <w:rsid w:val="009351EF"/>
    <w:rsid w:val="00935242"/>
    <w:rsid w:val="00935245"/>
    <w:rsid w:val="00935251"/>
    <w:rsid w:val="009352F2"/>
    <w:rsid w:val="00935313"/>
    <w:rsid w:val="00935319"/>
    <w:rsid w:val="00935327"/>
    <w:rsid w:val="00935330"/>
    <w:rsid w:val="009353A0"/>
    <w:rsid w:val="009353C4"/>
    <w:rsid w:val="009354D1"/>
    <w:rsid w:val="009354DE"/>
    <w:rsid w:val="0093556E"/>
    <w:rsid w:val="009355E6"/>
    <w:rsid w:val="00935637"/>
    <w:rsid w:val="00935662"/>
    <w:rsid w:val="009356BE"/>
    <w:rsid w:val="0093572F"/>
    <w:rsid w:val="00935732"/>
    <w:rsid w:val="00935759"/>
    <w:rsid w:val="009357F8"/>
    <w:rsid w:val="00935825"/>
    <w:rsid w:val="0093594C"/>
    <w:rsid w:val="00935A97"/>
    <w:rsid w:val="00935B01"/>
    <w:rsid w:val="00935B11"/>
    <w:rsid w:val="00935BD9"/>
    <w:rsid w:val="00935BE7"/>
    <w:rsid w:val="00935C53"/>
    <w:rsid w:val="00935C86"/>
    <w:rsid w:val="00935C97"/>
    <w:rsid w:val="00935D4A"/>
    <w:rsid w:val="00935E6F"/>
    <w:rsid w:val="00936002"/>
    <w:rsid w:val="009360FA"/>
    <w:rsid w:val="00936103"/>
    <w:rsid w:val="009361FA"/>
    <w:rsid w:val="0093627F"/>
    <w:rsid w:val="009362D5"/>
    <w:rsid w:val="009362D9"/>
    <w:rsid w:val="00936329"/>
    <w:rsid w:val="00936346"/>
    <w:rsid w:val="00936364"/>
    <w:rsid w:val="009363C9"/>
    <w:rsid w:val="0093643E"/>
    <w:rsid w:val="0093646F"/>
    <w:rsid w:val="00936545"/>
    <w:rsid w:val="00936549"/>
    <w:rsid w:val="00936604"/>
    <w:rsid w:val="00936620"/>
    <w:rsid w:val="00936649"/>
    <w:rsid w:val="0093669E"/>
    <w:rsid w:val="00936787"/>
    <w:rsid w:val="009368A3"/>
    <w:rsid w:val="00936988"/>
    <w:rsid w:val="00936A2C"/>
    <w:rsid w:val="00936AA8"/>
    <w:rsid w:val="00936C63"/>
    <w:rsid w:val="00936C85"/>
    <w:rsid w:val="00936EF6"/>
    <w:rsid w:val="00936EF9"/>
    <w:rsid w:val="00936F2A"/>
    <w:rsid w:val="00936F4C"/>
    <w:rsid w:val="00937048"/>
    <w:rsid w:val="009370CE"/>
    <w:rsid w:val="0093712A"/>
    <w:rsid w:val="0093728D"/>
    <w:rsid w:val="009372F3"/>
    <w:rsid w:val="009373F6"/>
    <w:rsid w:val="00937400"/>
    <w:rsid w:val="009374FF"/>
    <w:rsid w:val="00937618"/>
    <w:rsid w:val="00937642"/>
    <w:rsid w:val="0093768F"/>
    <w:rsid w:val="009376EF"/>
    <w:rsid w:val="00937859"/>
    <w:rsid w:val="00937901"/>
    <w:rsid w:val="00937A3C"/>
    <w:rsid w:val="00937BCF"/>
    <w:rsid w:val="00937BD4"/>
    <w:rsid w:val="00937BE8"/>
    <w:rsid w:val="00937CE2"/>
    <w:rsid w:val="00937DE0"/>
    <w:rsid w:val="00937DFD"/>
    <w:rsid w:val="00937E9A"/>
    <w:rsid w:val="00937EC5"/>
    <w:rsid w:val="00937F96"/>
    <w:rsid w:val="00940055"/>
    <w:rsid w:val="00940163"/>
    <w:rsid w:val="0094017F"/>
    <w:rsid w:val="009401E2"/>
    <w:rsid w:val="009402F9"/>
    <w:rsid w:val="009403BB"/>
    <w:rsid w:val="0094040C"/>
    <w:rsid w:val="0094051D"/>
    <w:rsid w:val="00940558"/>
    <w:rsid w:val="0094067F"/>
    <w:rsid w:val="00940691"/>
    <w:rsid w:val="009406E6"/>
    <w:rsid w:val="009407A5"/>
    <w:rsid w:val="00940822"/>
    <w:rsid w:val="009408A2"/>
    <w:rsid w:val="009408A7"/>
    <w:rsid w:val="009408B8"/>
    <w:rsid w:val="009408C9"/>
    <w:rsid w:val="00940A3E"/>
    <w:rsid w:val="00940ABB"/>
    <w:rsid w:val="00940AEA"/>
    <w:rsid w:val="00940B37"/>
    <w:rsid w:val="00940B97"/>
    <w:rsid w:val="00940E0F"/>
    <w:rsid w:val="00940EAE"/>
    <w:rsid w:val="00940EFC"/>
    <w:rsid w:val="00940F07"/>
    <w:rsid w:val="00940F5A"/>
    <w:rsid w:val="0094106B"/>
    <w:rsid w:val="00941074"/>
    <w:rsid w:val="009410B5"/>
    <w:rsid w:val="009411EB"/>
    <w:rsid w:val="00941200"/>
    <w:rsid w:val="00941232"/>
    <w:rsid w:val="00941304"/>
    <w:rsid w:val="00941332"/>
    <w:rsid w:val="00941456"/>
    <w:rsid w:val="009414AA"/>
    <w:rsid w:val="009416BB"/>
    <w:rsid w:val="009417C4"/>
    <w:rsid w:val="009418AA"/>
    <w:rsid w:val="00941A42"/>
    <w:rsid w:val="00941B63"/>
    <w:rsid w:val="00941B92"/>
    <w:rsid w:val="00941BDE"/>
    <w:rsid w:val="00941CDC"/>
    <w:rsid w:val="00941D16"/>
    <w:rsid w:val="00941DA0"/>
    <w:rsid w:val="00941DDE"/>
    <w:rsid w:val="00941E42"/>
    <w:rsid w:val="00941E68"/>
    <w:rsid w:val="00941F3F"/>
    <w:rsid w:val="00941FAA"/>
    <w:rsid w:val="00942071"/>
    <w:rsid w:val="009420FF"/>
    <w:rsid w:val="00942103"/>
    <w:rsid w:val="00942112"/>
    <w:rsid w:val="00942148"/>
    <w:rsid w:val="0094220C"/>
    <w:rsid w:val="00942245"/>
    <w:rsid w:val="00942260"/>
    <w:rsid w:val="0094232A"/>
    <w:rsid w:val="0094239D"/>
    <w:rsid w:val="009423AE"/>
    <w:rsid w:val="009424D4"/>
    <w:rsid w:val="009425E7"/>
    <w:rsid w:val="00942606"/>
    <w:rsid w:val="00942610"/>
    <w:rsid w:val="0094262A"/>
    <w:rsid w:val="009426C8"/>
    <w:rsid w:val="0094271D"/>
    <w:rsid w:val="009427B0"/>
    <w:rsid w:val="00942889"/>
    <w:rsid w:val="00942919"/>
    <w:rsid w:val="0094291B"/>
    <w:rsid w:val="00942BC4"/>
    <w:rsid w:val="00942C66"/>
    <w:rsid w:val="00942CAA"/>
    <w:rsid w:val="00942D57"/>
    <w:rsid w:val="00942DDB"/>
    <w:rsid w:val="00942E07"/>
    <w:rsid w:val="00942E75"/>
    <w:rsid w:val="00942EE1"/>
    <w:rsid w:val="00942F29"/>
    <w:rsid w:val="00942F5D"/>
    <w:rsid w:val="00942FAC"/>
    <w:rsid w:val="00942FC1"/>
    <w:rsid w:val="00942FC4"/>
    <w:rsid w:val="0094300E"/>
    <w:rsid w:val="00943107"/>
    <w:rsid w:val="00943127"/>
    <w:rsid w:val="00943145"/>
    <w:rsid w:val="009431F8"/>
    <w:rsid w:val="00943360"/>
    <w:rsid w:val="00943364"/>
    <w:rsid w:val="00943430"/>
    <w:rsid w:val="009434F8"/>
    <w:rsid w:val="009435D9"/>
    <w:rsid w:val="009435F7"/>
    <w:rsid w:val="00943635"/>
    <w:rsid w:val="0094363B"/>
    <w:rsid w:val="009436D4"/>
    <w:rsid w:val="009436E4"/>
    <w:rsid w:val="0094371E"/>
    <w:rsid w:val="00943840"/>
    <w:rsid w:val="00943907"/>
    <w:rsid w:val="009439BF"/>
    <w:rsid w:val="00943A35"/>
    <w:rsid w:val="00943AF6"/>
    <w:rsid w:val="00943B90"/>
    <w:rsid w:val="00943BC4"/>
    <w:rsid w:val="00943C27"/>
    <w:rsid w:val="00943CE4"/>
    <w:rsid w:val="00943D8E"/>
    <w:rsid w:val="00943D9C"/>
    <w:rsid w:val="00943DCB"/>
    <w:rsid w:val="00943EA9"/>
    <w:rsid w:val="00943FCF"/>
    <w:rsid w:val="0094401C"/>
    <w:rsid w:val="00944057"/>
    <w:rsid w:val="00944080"/>
    <w:rsid w:val="009440A8"/>
    <w:rsid w:val="00944142"/>
    <w:rsid w:val="0094416A"/>
    <w:rsid w:val="00944175"/>
    <w:rsid w:val="009441E9"/>
    <w:rsid w:val="009443DA"/>
    <w:rsid w:val="00944428"/>
    <w:rsid w:val="0094446D"/>
    <w:rsid w:val="009446EE"/>
    <w:rsid w:val="009447EE"/>
    <w:rsid w:val="00944836"/>
    <w:rsid w:val="009448E8"/>
    <w:rsid w:val="009449FE"/>
    <w:rsid w:val="00944A67"/>
    <w:rsid w:val="00944B64"/>
    <w:rsid w:val="00944B91"/>
    <w:rsid w:val="00944BFC"/>
    <w:rsid w:val="00944C5F"/>
    <w:rsid w:val="00944CF6"/>
    <w:rsid w:val="00944D47"/>
    <w:rsid w:val="00944DAD"/>
    <w:rsid w:val="00944E8B"/>
    <w:rsid w:val="00944EA4"/>
    <w:rsid w:val="00944F5E"/>
    <w:rsid w:val="00944FB3"/>
    <w:rsid w:val="0094501A"/>
    <w:rsid w:val="00945124"/>
    <w:rsid w:val="0094516C"/>
    <w:rsid w:val="009451E3"/>
    <w:rsid w:val="0094523E"/>
    <w:rsid w:val="009452AE"/>
    <w:rsid w:val="00945347"/>
    <w:rsid w:val="009453A4"/>
    <w:rsid w:val="00945416"/>
    <w:rsid w:val="009455EF"/>
    <w:rsid w:val="0094565E"/>
    <w:rsid w:val="009456A6"/>
    <w:rsid w:val="00945817"/>
    <w:rsid w:val="00945852"/>
    <w:rsid w:val="00945883"/>
    <w:rsid w:val="009458FB"/>
    <w:rsid w:val="0094593C"/>
    <w:rsid w:val="009459D5"/>
    <w:rsid w:val="00945B0E"/>
    <w:rsid w:val="00945BF5"/>
    <w:rsid w:val="00945C5A"/>
    <w:rsid w:val="00945EBD"/>
    <w:rsid w:val="00945F51"/>
    <w:rsid w:val="00945F95"/>
    <w:rsid w:val="00946007"/>
    <w:rsid w:val="009460B4"/>
    <w:rsid w:val="0094628B"/>
    <w:rsid w:val="009462C6"/>
    <w:rsid w:val="009464B3"/>
    <w:rsid w:val="00946520"/>
    <w:rsid w:val="00946558"/>
    <w:rsid w:val="0094656B"/>
    <w:rsid w:val="0094670F"/>
    <w:rsid w:val="00946784"/>
    <w:rsid w:val="009467D1"/>
    <w:rsid w:val="009467F1"/>
    <w:rsid w:val="00946838"/>
    <w:rsid w:val="0094683A"/>
    <w:rsid w:val="0094690E"/>
    <w:rsid w:val="0094697A"/>
    <w:rsid w:val="009469FA"/>
    <w:rsid w:val="00946A25"/>
    <w:rsid w:val="00946A4A"/>
    <w:rsid w:val="00946B1C"/>
    <w:rsid w:val="00946C3D"/>
    <w:rsid w:val="00946C4C"/>
    <w:rsid w:val="00946C5E"/>
    <w:rsid w:val="00946C9E"/>
    <w:rsid w:val="00946CD4"/>
    <w:rsid w:val="00946DB1"/>
    <w:rsid w:val="00946DF9"/>
    <w:rsid w:val="00946E52"/>
    <w:rsid w:val="00946F29"/>
    <w:rsid w:val="0094707C"/>
    <w:rsid w:val="00947097"/>
    <w:rsid w:val="009470B8"/>
    <w:rsid w:val="00947119"/>
    <w:rsid w:val="0094752E"/>
    <w:rsid w:val="0094766E"/>
    <w:rsid w:val="00947745"/>
    <w:rsid w:val="00947822"/>
    <w:rsid w:val="009478DD"/>
    <w:rsid w:val="009478F6"/>
    <w:rsid w:val="009479D6"/>
    <w:rsid w:val="00947A8E"/>
    <w:rsid w:val="00947B2C"/>
    <w:rsid w:val="00947B3B"/>
    <w:rsid w:val="00947CD7"/>
    <w:rsid w:val="00947D42"/>
    <w:rsid w:val="00947D5D"/>
    <w:rsid w:val="00947DB0"/>
    <w:rsid w:val="00947F32"/>
    <w:rsid w:val="0095011A"/>
    <w:rsid w:val="00950124"/>
    <w:rsid w:val="009501A1"/>
    <w:rsid w:val="009501D7"/>
    <w:rsid w:val="0095021D"/>
    <w:rsid w:val="00950394"/>
    <w:rsid w:val="009503BB"/>
    <w:rsid w:val="00950457"/>
    <w:rsid w:val="00950562"/>
    <w:rsid w:val="00950595"/>
    <w:rsid w:val="00950680"/>
    <w:rsid w:val="009506E1"/>
    <w:rsid w:val="0095083F"/>
    <w:rsid w:val="0095091E"/>
    <w:rsid w:val="00950A70"/>
    <w:rsid w:val="00950B15"/>
    <w:rsid w:val="00950B1F"/>
    <w:rsid w:val="00950B59"/>
    <w:rsid w:val="00950B76"/>
    <w:rsid w:val="00950C08"/>
    <w:rsid w:val="00950D56"/>
    <w:rsid w:val="00950D6F"/>
    <w:rsid w:val="00950D71"/>
    <w:rsid w:val="00950D9A"/>
    <w:rsid w:val="00950DA1"/>
    <w:rsid w:val="00950F48"/>
    <w:rsid w:val="0095101D"/>
    <w:rsid w:val="00951021"/>
    <w:rsid w:val="00951024"/>
    <w:rsid w:val="009510E4"/>
    <w:rsid w:val="00951150"/>
    <w:rsid w:val="009511A0"/>
    <w:rsid w:val="009511C7"/>
    <w:rsid w:val="0095125B"/>
    <w:rsid w:val="00951288"/>
    <w:rsid w:val="00951343"/>
    <w:rsid w:val="009513E9"/>
    <w:rsid w:val="00951467"/>
    <w:rsid w:val="009514E2"/>
    <w:rsid w:val="00951508"/>
    <w:rsid w:val="00951598"/>
    <w:rsid w:val="009515B3"/>
    <w:rsid w:val="0095171C"/>
    <w:rsid w:val="0095171F"/>
    <w:rsid w:val="009517BA"/>
    <w:rsid w:val="009517C1"/>
    <w:rsid w:val="00951896"/>
    <w:rsid w:val="009518C3"/>
    <w:rsid w:val="00951934"/>
    <w:rsid w:val="009519D0"/>
    <w:rsid w:val="00951AFC"/>
    <w:rsid w:val="00951B75"/>
    <w:rsid w:val="00951B8E"/>
    <w:rsid w:val="00951BD2"/>
    <w:rsid w:val="00951C1F"/>
    <w:rsid w:val="00951CB3"/>
    <w:rsid w:val="00951DD1"/>
    <w:rsid w:val="00951E05"/>
    <w:rsid w:val="00951E45"/>
    <w:rsid w:val="00951E8B"/>
    <w:rsid w:val="00951EDD"/>
    <w:rsid w:val="00951EF1"/>
    <w:rsid w:val="00952008"/>
    <w:rsid w:val="00952092"/>
    <w:rsid w:val="009521C5"/>
    <w:rsid w:val="0095233B"/>
    <w:rsid w:val="009523D2"/>
    <w:rsid w:val="0095243C"/>
    <w:rsid w:val="009524DB"/>
    <w:rsid w:val="00952713"/>
    <w:rsid w:val="00952727"/>
    <w:rsid w:val="009527D6"/>
    <w:rsid w:val="0095282C"/>
    <w:rsid w:val="0095284F"/>
    <w:rsid w:val="00952862"/>
    <w:rsid w:val="009528F0"/>
    <w:rsid w:val="009529D5"/>
    <w:rsid w:val="009529EC"/>
    <w:rsid w:val="00952A50"/>
    <w:rsid w:val="00952AB6"/>
    <w:rsid w:val="00952ACC"/>
    <w:rsid w:val="00952BA3"/>
    <w:rsid w:val="00952BCD"/>
    <w:rsid w:val="00952BFC"/>
    <w:rsid w:val="00952CA9"/>
    <w:rsid w:val="00952CAE"/>
    <w:rsid w:val="00952CE9"/>
    <w:rsid w:val="00952CF9"/>
    <w:rsid w:val="00952D6C"/>
    <w:rsid w:val="00952E50"/>
    <w:rsid w:val="00952F8D"/>
    <w:rsid w:val="00952FB3"/>
    <w:rsid w:val="00952FF9"/>
    <w:rsid w:val="00953001"/>
    <w:rsid w:val="00953076"/>
    <w:rsid w:val="0095317D"/>
    <w:rsid w:val="00953251"/>
    <w:rsid w:val="009532AC"/>
    <w:rsid w:val="009532BE"/>
    <w:rsid w:val="00953319"/>
    <w:rsid w:val="00953330"/>
    <w:rsid w:val="009533EB"/>
    <w:rsid w:val="0095347D"/>
    <w:rsid w:val="00953550"/>
    <w:rsid w:val="009535D4"/>
    <w:rsid w:val="00953679"/>
    <w:rsid w:val="009536E1"/>
    <w:rsid w:val="009536F6"/>
    <w:rsid w:val="009537A8"/>
    <w:rsid w:val="009537AD"/>
    <w:rsid w:val="0095384D"/>
    <w:rsid w:val="0095384F"/>
    <w:rsid w:val="00953970"/>
    <w:rsid w:val="009539B6"/>
    <w:rsid w:val="009539C8"/>
    <w:rsid w:val="009539F4"/>
    <w:rsid w:val="00953A52"/>
    <w:rsid w:val="00953A93"/>
    <w:rsid w:val="00953B0F"/>
    <w:rsid w:val="00953B78"/>
    <w:rsid w:val="00953D95"/>
    <w:rsid w:val="00953DC1"/>
    <w:rsid w:val="00953E4F"/>
    <w:rsid w:val="00953E98"/>
    <w:rsid w:val="00953F95"/>
    <w:rsid w:val="0095404A"/>
    <w:rsid w:val="00954067"/>
    <w:rsid w:val="00954138"/>
    <w:rsid w:val="0095417B"/>
    <w:rsid w:val="009541AF"/>
    <w:rsid w:val="009541B2"/>
    <w:rsid w:val="00954260"/>
    <w:rsid w:val="0095446D"/>
    <w:rsid w:val="0095448D"/>
    <w:rsid w:val="0095459F"/>
    <w:rsid w:val="0095475A"/>
    <w:rsid w:val="0095478E"/>
    <w:rsid w:val="0095487B"/>
    <w:rsid w:val="0095487E"/>
    <w:rsid w:val="00954883"/>
    <w:rsid w:val="0095489A"/>
    <w:rsid w:val="009548C6"/>
    <w:rsid w:val="00954A71"/>
    <w:rsid w:val="00954E76"/>
    <w:rsid w:val="00954E7D"/>
    <w:rsid w:val="00954E81"/>
    <w:rsid w:val="00954F3D"/>
    <w:rsid w:val="00955055"/>
    <w:rsid w:val="0095508B"/>
    <w:rsid w:val="00955090"/>
    <w:rsid w:val="009550B3"/>
    <w:rsid w:val="009550E5"/>
    <w:rsid w:val="00955137"/>
    <w:rsid w:val="00955187"/>
    <w:rsid w:val="009551BA"/>
    <w:rsid w:val="00955279"/>
    <w:rsid w:val="009552F9"/>
    <w:rsid w:val="00955419"/>
    <w:rsid w:val="009556F8"/>
    <w:rsid w:val="00955742"/>
    <w:rsid w:val="0095579E"/>
    <w:rsid w:val="009557F4"/>
    <w:rsid w:val="0095580A"/>
    <w:rsid w:val="00955832"/>
    <w:rsid w:val="009558C3"/>
    <w:rsid w:val="00955903"/>
    <w:rsid w:val="00955990"/>
    <w:rsid w:val="00955A27"/>
    <w:rsid w:val="00955AF7"/>
    <w:rsid w:val="00955C1A"/>
    <w:rsid w:val="00955CDB"/>
    <w:rsid w:val="00955DB0"/>
    <w:rsid w:val="00955DF7"/>
    <w:rsid w:val="00955ED0"/>
    <w:rsid w:val="00955FAC"/>
    <w:rsid w:val="00955FD2"/>
    <w:rsid w:val="00956085"/>
    <w:rsid w:val="00956307"/>
    <w:rsid w:val="009563B2"/>
    <w:rsid w:val="009563CC"/>
    <w:rsid w:val="00956456"/>
    <w:rsid w:val="009565A6"/>
    <w:rsid w:val="00956672"/>
    <w:rsid w:val="009566B3"/>
    <w:rsid w:val="009566C3"/>
    <w:rsid w:val="00956700"/>
    <w:rsid w:val="0095686D"/>
    <w:rsid w:val="009568AC"/>
    <w:rsid w:val="009568EF"/>
    <w:rsid w:val="00956940"/>
    <w:rsid w:val="00956993"/>
    <w:rsid w:val="00956A9C"/>
    <w:rsid w:val="00956B28"/>
    <w:rsid w:val="00956B7C"/>
    <w:rsid w:val="00956C9E"/>
    <w:rsid w:val="00956CE3"/>
    <w:rsid w:val="00956CF1"/>
    <w:rsid w:val="00956D11"/>
    <w:rsid w:val="00956E34"/>
    <w:rsid w:val="00956E83"/>
    <w:rsid w:val="00956EB1"/>
    <w:rsid w:val="00956ED4"/>
    <w:rsid w:val="00956F14"/>
    <w:rsid w:val="00956FDF"/>
    <w:rsid w:val="00957079"/>
    <w:rsid w:val="00957098"/>
    <w:rsid w:val="009570A2"/>
    <w:rsid w:val="00957122"/>
    <w:rsid w:val="0095713B"/>
    <w:rsid w:val="009571DC"/>
    <w:rsid w:val="00957241"/>
    <w:rsid w:val="0095728E"/>
    <w:rsid w:val="009572F9"/>
    <w:rsid w:val="00957336"/>
    <w:rsid w:val="00957414"/>
    <w:rsid w:val="0095748C"/>
    <w:rsid w:val="009574AB"/>
    <w:rsid w:val="00957553"/>
    <w:rsid w:val="009576CE"/>
    <w:rsid w:val="009577B6"/>
    <w:rsid w:val="009577EF"/>
    <w:rsid w:val="00957844"/>
    <w:rsid w:val="009578E3"/>
    <w:rsid w:val="0095796D"/>
    <w:rsid w:val="009579D0"/>
    <w:rsid w:val="00957B38"/>
    <w:rsid w:val="00957B45"/>
    <w:rsid w:val="00957C1C"/>
    <w:rsid w:val="00957C38"/>
    <w:rsid w:val="00957C80"/>
    <w:rsid w:val="00957CC9"/>
    <w:rsid w:val="00957E1B"/>
    <w:rsid w:val="00957E60"/>
    <w:rsid w:val="00957E9C"/>
    <w:rsid w:val="00960028"/>
    <w:rsid w:val="00960095"/>
    <w:rsid w:val="009600A2"/>
    <w:rsid w:val="009602FB"/>
    <w:rsid w:val="0096040E"/>
    <w:rsid w:val="00960497"/>
    <w:rsid w:val="00960554"/>
    <w:rsid w:val="009605DB"/>
    <w:rsid w:val="00960675"/>
    <w:rsid w:val="009607B4"/>
    <w:rsid w:val="009608D3"/>
    <w:rsid w:val="009608EB"/>
    <w:rsid w:val="00960917"/>
    <w:rsid w:val="00960944"/>
    <w:rsid w:val="009609D9"/>
    <w:rsid w:val="00960A49"/>
    <w:rsid w:val="00960A9A"/>
    <w:rsid w:val="00960E52"/>
    <w:rsid w:val="00960F87"/>
    <w:rsid w:val="00960FD5"/>
    <w:rsid w:val="00961051"/>
    <w:rsid w:val="009611B4"/>
    <w:rsid w:val="00961239"/>
    <w:rsid w:val="0096123F"/>
    <w:rsid w:val="009612B0"/>
    <w:rsid w:val="009613AD"/>
    <w:rsid w:val="00961477"/>
    <w:rsid w:val="009614C1"/>
    <w:rsid w:val="00961646"/>
    <w:rsid w:val="0096166E"/>
    <w:rsid w:val="00961694"/>
    <w:rsid w:val="009616A6"/>
    <w:rsid w:val="009616C3"/>
    <w:rsid w:val="009616FC"/>
    <w:rsid w:val="00961756"/>
    <w:rsid w:val="00961902"/>
    <w:rsid w:val="0096192A"/>
    <w:rsid w:val="00961A31"/>
    <w:rsid w:val="00961B76"/>
    <w:rsid w:val="00961C3D"/>
    <w:rsid w:val="00961CBB"/>
    <w:rsid w:val="00961D44"/>
    <w:rsid w:val="00961E08"/>
    <w:rsid w:val="00961EE9"/>
    <w:rsid w:val="00961F31"/>
    <w:rsid w:val="00961FCC"/>
    <w:rsid w:val="00962058"/>
    <w:rsid w:val="00962072"/>
    <w:rsid w:val="0096213F"/>
    <w:rsid w:val="00962292"/>
    <w:rsid w:val="009622D8"/>
    <w:rsid w:val="00962571"/>
    <w:rsid w:val="00962654"/>
    <w:rsid w:val="00962725"/>
    <w:rsid w:val="00962769"/>
    <w:rsid w:val="009627AD"/>
    <w:rsid w:val="0096287B"/>
    <w:rsid w:val="0096289C"/>
    <w:rsid w:val="009628FD"/>
    <w:rsid w:val="009629CA"/>
    <w:rsid w:val="00962A7E"/>
    <w:rsid w:val="00962CDF"/>
    <w:rsid w:val="00962D5B"/>
    <w:rsid w:val="00962DDD"/>
    <w:rsid w:val="00962DEC"/>
    <w:rsid w:val="00962F24"/>
    <w:rsid w:val="00962F8D"/>
    <w:rsid w:val="00963047"/>
    <w:rsid w:val="0096311F"/>
    <w:rsid w:val="00963181"/>
    <w:rsid w:val="009631A9"/>
    <w:rsid w:val="009631CB"/>
    <w:rsid w:val="00963246"/>
    <w:rsid w:val="00963259"/>
    <w:rsid w:val="0096329B"/>
    <w:rsid w:val="00963305"/>
    <w:rsid w:val="0096331D"/>
    <w:rsid w:val="0096332A"/>
    <w:rsid w:val="009633A7"/>
    <w:rsid w:val="00963425"/>
    <w:rsid w:val="00963445"/>
    <w:rsid w:val="00963488"/>
    <w:rsid w:val="00963493"/>
    <w:rsid w:val="009634AD"/>
    <w:rsid w:val="00963525"/>
    <w:rsid w:val="00963594"/>
    <w:rsid w:val="0096359E"/>
    <w:rsid w:val="00963600"/>
    <w:rsid w:val="00963798"/>
    <w:rsid w:val="00963894"/>
    <w:rsid w:val="009638E1"/>
    <w:rsid w:val="009639E2"/>
    <w:rsid w:val="00963A48"/>
    <w:rsid w:val="00963A7E"/>
    <w:rsid w:val="00963A81"/>
    <w:rsid w:val="00963ABE"/>
    <w:rsid w:val="00963B59"/>
    <w:rsid w:val="00963B85"/>
    <w:rsid w:val="00963BC6"/>
    <w:rsid w:val="00963BF1"/>
    <w:rsid w:val="00963BF6"/>
    <w:rsid w:val="00963D59"/>
    <w:rsid w:val="00963D6E"/>
    <w:rsid w:val="00963DBD"/>
    <w:rsid w:val="00963E9E"/>
    <w:rsid w:val="00963EEB"/>
    <w:rsid w:val="00963F6F"/>
    <w:rsid w:val="00963FF7"/>
    <w:rsid w:val="009643A9"/>
    <w:rsid w:val="0096449E"/>
    <w:rsid w:val="009644FC"/>
    <w:rsid w:val="0096450E"/>
    <w:rsid w:val="00964549"/>
    <w:rsid w:val="00964689"/>
    <w:rsid w:val="009646F4"/>
    <w:rsid w:val="0096470F"/>
    <w:rsid w:val="0096479F"/>
    <w:rsid w:val="009647E8"/>
    <w:rsid w:val="00964841"/>
    <w:rsid w:val="009648D8"/>
    <w:rsid w:val="009648E8"/>
    <w:rsid w:val="00964935"/>
    <w:rsid w:val="0096495E"/>
    <w:rsid w:val="009649E4"/>
    <w:rsid w:val="00964A48"/>
    <w:rsid w:val="00964A5A"/>
    <w:rsid w:val="00964B32"/>
    <w:rsid w:val="00964BAF"/>
    <w:rsid w:val="00964C7D"/>
    <w:rsid w:val="00964CEB"/>
    <w:rsid w:val="00964D59"/>
    <w:rsid w:val="00964E01"/>
    <w:rsid w:val="00964E2E"/>
    <w:rsid w:val="00964E86"/>
    <w:rsid w:val="00964EC1"/>
    <w:rsid w:val="00965056"/>
    <w:rsid w:val="00965084"/>
    <w:rsid w:val="009650E9"/>
    <w:rsid w:val="0096516D"/>
    <w:rsid w:val="009652E0"/>
    <w:rsid w:val="009652E4"/>
    <w:rsid w:val="009652FB"/>
    <w:rsid w:val="00965383"/>
    <w:rsid w:val="009653AA"/>
    <w:rsid w:val="009653B6"/>
    <w:rsid w:val="009653CE"/>
    <w:rsid w:val="00965481"/>
    <w:rsid w:val="009654BD"/>
    <w:rsid w:val="009654F8"/>
    <w:rsid w:val="00965622"/>
    <w:rsid w:val="00965692"/>
    <w:rsid w:val="009657F6"/>
    <w:rsid w:val="0096587B"/>
    <w:rsid w:val="009658D0"/>
    <w:rsid w:val="00965953"/>
    <w:rsid w:val="0096595E"/>
    <w:rsid w:val="00965AB2"/>
    <w:rsid w:val="00965C78"/>
    <w:rsid w:val="00965C7A"/>
    <w:rsid w:val="00965C91"/>
    <w:rsid w:val="00965CE7"/>
    <w:rsid w:val="00965E69"/>
    <w:rsid w:val="00965FEF"/>
    <w:rsid w:val="00966091"/>
    <w:rsid w:val="00966189"/>
    <w:rsid w:val="009661D5"/>
    <w:rsid w:val="00966211"/>
    <w:rsid w:val="00966288"/>
    <w:rsid w:val="0096631E"/>
    <w:rsid w:val="0096638A"/>
    <w:rsid w:val="009664B0"/>
    <w:rsid w:val="009664E6"/>
    <w:rsid w:val="00966534"/>
    <w:rsid w:val="00966545"/>
    <w:rsid w:val="00966548"/>
    <w:rsid w:val="00966589"/>
    <w:rsid w:val="009665CE"/>
    <w:rsid w:val="00966747"/>
    <w:rsid w:val="00966840"/>
    <w:rsid w:val="00966945"/>
    <w:rsid w:val="009669CF"/>
    <w:rsid w:val="009669E8"/>
    <w:rsid w:val="00966A06"/>
    <w:rsid w:val="00966A2A"/>
    <w:rsid w:val="00966A55"/>
    <w:rsid w:val="00966AEA"/>
    <w:rsid w:val="00966AFF"/>
    <w:rsid w:val="00966B5D"/>
    <w:rsid w:val="00966BBF"/>
    <w:rsid w:val="00966BD1"/>
    <w:rsid w:val="00966D24"/>
    <w:rsid w:val="00966D3E"/>
    <w:rsid w:val="00966D4A"/>
    <w:rsid w:val="00966DAF"/>
    <w:rsid w:val="00966DED"/>
    <w:rsid w:val="00966EB2"/>
    <w:rsid w:val="00966F9F"/>
    <w:rsid w:val="00967039"/>
    <w:rsid w:val="00967047"/>
    <w:rsid w:val="00967065"/>
    <w:rsid w:val="00967101"/>
    <w:rsid w:val="0096713C"/>
    <w:rsid w:val="009671F1"/>
    <w:rsid w:val="0096729A"/>
    <w:rsid w:val="0096739F"/>
    <w:rsid w:val="0096740A"/>
    <w:rsid w:val="00967422"/>
    <w:rsid w:val="009674AE"/>
    <w:rsid w:val="009674C0"/>
    <w:rsid w:val="009674DF"/>
    <w:rsid w:val="0096761F"/>
    <w:rsid w:val="009676A3"/>
    <w:rsid w:val="00967776"/>
    <w:rsid w:val="009677BC"/>
    <w:rsid w:val="00967803"/>
    <w:rsid w:val="0096780E"/>
    <w:rsid w:val="009678E0"/>
    <w:rsid w:val="009678F8"/>
    <w:rsid w:val="0096798C"/>
    <w:rsid w:val="009679C2"/>
    <w:rsid w:val="00967B37"/>
    <w:rsid w:val="00967BA1"/>
    <w:rsid w:val="00967BAC"/>
    <w:rsid w:val="00967D48"/>
    <w:rsid w:val="00967E0A"/>
    <w:rsid w:val="00967E37"/>
    <w:rsid w:val="00967E47"/>
    <w:rsid w:val="00967E6C"/>
    <w:rsid w:val="00967E77"/>
    <w:rsid w:val="00967EA7"/>
    <w:rsid w:val="00967F55"/>
    <w:rsid w:val="00967FB7"/>
    <w:rsid w:val="009700F0"/>
    <w:rsid w:val="0097011A"/>
    <w:rsid w:val="009701CC"/>
    <w:rsid w:val="009702A1"/>
    <w:rsid w:val="009702AD"/>
    <w:rsid w:val="00970305"/>
    <w:rsid w:val="00970317"/>
    <w:rsid w:val="00970468"/>
    <w:rsid w:val="00970479"/>
    <w:rsid w:val="009705DF"/>
    <w:rsid w:val="00970681"/>
    <w:rsid w:val="00970768"/>
    <w:rsid w:val="009707F7"/>
    <w:rsid w:val="00970970"/>
    <w:rsid w:val="009709AC"/>
    <w:rsid w:val="009709CB"/>
    <w:rsid w:val="009709F0"/>
    <w:rsid w:val="00970AD7"/>
    <w:rsid w:val="00970B97"/>
    <w:rsid w:val="00970BAA"/>
    <w:rsid w:val="00970C53"/>
    <w:rsid w:val="00970C56"/>
    <w:rsid w:val="00970D6A"/>
    <w:rsid w:val="00970DC2"/>
    <w:rsid w:val="00970E71"/>
    <w:rsid w:val="00970F00"/>
    <w:rsid w:val="00970F35"/>
    <w:rsid w:val="00970F5E"/>
    <w:rsid w:val="00971043"/>
    <w:rsid w:val="009711C4"/>
    <w:rsid w:val="009711D0"/>
    <w:rsid w:val="009711DE"/>
    <w:rsid w:val="0097125F"/>
    <w:rsid w:val="00971310"/>
    <w:rsid w:val="00971366"/>
    <w:rsid w:val="009713E7"/>
    <w:rsid w:val="00971483"/>
    <w:rsid w:val="009714B4"/>
    <w:rsid w:val="0097158B"/>
    <w:rsid w:val="0097159F"/>
    <w:rsid w:val="009715DE"/>
    <w:rsid w:val="00971641"/>
    <w:rsid w:val="00971758"/>
    <w:rsid w:val="00971777"/>
    <w:rsid w:val="009717C0"/>
    <w:rsid w:val="009717D7"/>
    <w:rsid w:val="00971863"/>
    <w:rsid w:val="009718B2"/>
    <w:rsid w:val="009718C8"/>
    <w:rsid w:val="0097194F"/>
    <w:rsid w:val="009719B6"/>
    <w:rsid w:val="00971A19"/>
    <w:rsid w:val="00971A3C"/>
    <w:rsid w:val="00971C3B"/>
    <w:rsid w:val="00971E8D"/>
    <w:rsid w:val="00971F24"/>
    <w:rsid w:val="00971F48"/>
    <w:rsid w:val="00971FDE"/>
    <w:rsid w:val="0097209C"/>
    <w:rsid w:val="0097215C"/>
    <w:rsid w:val="00972229"/>
    <w:rsid w:val="0097238E"/>
    <w:rsid w:val="009724A0"/>
    <w:rsid w:val="0097250B"/>
    <w:rsid w:val="00972515"/>
    <w:rsid w:val="00972576"/>
    <w:rsid w:val="00972587"/>
    <w:rsid w:val="009726A7"/>
    <w:rsid w:val="009727BC"/>
    <w:rsid w:val="009727D3"/>
    <w:rsid w:val="0097297B"/>
    <w:rsid w:val="00972A64"/>
    <w:rsid w:val="00972A84"/>
    <w:rsid w:val="00972AA1"/>
    <w:rsid w:val="00972B31"/>
    <w:rsid w:val="00972BC5"/>
    <w:rsid w:val="00972BCA"/>
    <w:rsid w:val="00972C99"/>
    <w:rsid w:val="00972CDB"/>
    <w:rsid w:val="00972CE8"/>
    <w:rsid w:val="00972CFA"/>
    <w:rsid w:val="00972D06"/>
    <w:rsid w:val="00972E5D"/>
    <w:rsid w:val="00972E6D"/>
    <w:rsid w:val="00972EBC"/>
    <w:rsid w:val="00972EC0"/>
    <w:rsid w:val="00972F5A"/>
    <w:rsid w:val="00972F5F"/>
    <w:rsid w:val="00972F6C"/>
    <w:rsid w:val="00972FB6"/>
    <w:rsid w:val="009730F0"/>
    <w:rsid w:val="0097316B"/>
    <w:rsid w:val="009732B6"/>
    <w:rsid w:val="009732D5"/>
    <w:rsid w:val="0097331C"/>
    <w:rsid w:val="00973346"/>
    <w:rsid w:val="009733F6"/>
    <w:rsid w:val="0097342E"/>
    <w:rsid w:val="009734BC"/>
    <w:rsid w:val="009734CD"/>
    <w:rsid w:val="00973633"/>
    <w:rsid w:val="00973739"/>
    <w:rsid w:val="0097382F"/>
    <w:rsid w:val="00973987"/>
    <w:rsid w:val="009739DA"/>
    <w:rsid w:val="00973AE5"/>
    <w:rsid w:val="00973B43"/>
    <w:rsid w:val="00973BC2"/>
    <w:rsid w:val="00973C22"/>
    <w:rsid w:val="00973CD9"/>
    <w:rsid w:val="0097402B"/>
    <w:rsid w:val="0097415F"/>
    <w:rsid w:val="0097417B"/>
    <w:rsid w:val="0097419D"/>
    <w:rsid w:val="00974339"/>
    <w:rsid w:val="00974349"/>
    <w:rsid w:val="0097435F"/>
    <w:rsid w:val="0097436C"/>
    <w:rsid w:val="00974466"/>
    <w:rsid w:val="00974518"/>
    <w:rsid w:val="00974554"/>
    <w:rsid w:val="0097456F"/>
    <w:rsid w:val="00974580"/>
    <w:rsid w:val="00974670"/>
    <w:rsid w:val="009746FF"/>
    <w:rsid w:val="00974920"/>
    <w:rsid w:val="00974AE7"/>
    <w:rsid w:val="00974BC6"/>
    <w:rsid w:val="00974BED"/>
    <w:rsid w:val="00974C88"/>
    <w:rsid w:val="00974DC9"/>
    <w:rsid w:val="00974DD4"/>
    <w:rsid w:val="00974EFD"/>
    <w:rsid w:val="00974F11"/>
    <w:rsid w:val="00974FF1"/>
    <w:rsid w:val="0097508D"/>
    <w:rsid w:val="00975094"/>
    <w:rsid w:val="009750C9"/>
    <w:rsid w:val="00975166"/>
    <w:rsid w:val="0097540F"/>
    <w:rsid w:val="0097544A"/>
    <w:rsid w:val="00975467"/>
    <w:rsid w:val="00975560"/>
    <w:rsid w:val="00975570"/>
    <w:rsid w:val="0097557F"/>
    <w:rsid w:val="009755A6"/>
    <w:rsid w:val="00975756"/>
    <w:rsid w:val="0097581F"/>
    <w:rsid w:val="009759B8"/>
    <w:rsid w:val="00975A3F"/>
    <w:rsid w:val="00975A4B"/>
    <w:rsid w:val="00975B3A"/>
    <w:rsid w:val="00975C5C"/>
    <w:rsid w:val="00975D15"/>
    <w:rsid w:val="00975DA3"/>
    <w:rsid w:val="00975DB5"/>
    <w:rsid w:val="00975E64"/>
    <w:rsid w:val="0097608F"/>
    <w:rsid w:val="00976191"/>
    <w:rsid w:val="009761A9"/>
    <w:rsid w:val="009761BF"/>
    <w:rsid w:val="0097620A"/>
    <w:rsid w:val="00976370"/>
    <w:rsid w:val="0097651F"/>
    <w:rsid w:val="00976560"/>
    <w:rsid w:val="009765B7"/>
    <w:rsid w:val="009765C1"/>
    <w:rsid w:val="00976637"/>
    <w:rsid w:val="009766B2"/>
    <w:rsid w:val="009766E2"/>
    <w:rsid w:val="0097674A"/>
    <w:rsid w:val="009768C5"/>
    <w:rsid w:val="0097694C"/>
    <w:rsid w:val="0097699D"/>
    <w:rsid w:val="00976A3D"/>
    <w:rsid w:val="00976C56"/>
    <w:rsid w:val="00976D05"/>
    <w:rsid w:val="00976D65"/>
    <w:rsid w:val="00976D71"/>
    <w:rsid w:val="00976E37"/>
    <w:rsid w:val="00976E71"/>
    <w:rsid w:val="00977100"/>
    <w:rsid w:val="00977137"/>
    <w:rsid w:val="009771E9"/>
    <w:rsid w:val="0097731E"/>
    <w:rsid w:val="00977472"/>
    <w:rsid w:val="009774A6"/>
    <w:rsid w:val="009775C2"/>
    <w:rsid w:val="00977769"/>
    <w:rsid w:val="009777DC"/>
    <w:rsid w:val="009777E5"/>
    <w:rsid w:val="00977860"/>
    <w:rsid w:val="009778B6"/>
    <w:rsid w:val="009778C6"/>
    <w:rsid w:val="00977AA2"/>
    <w:rsid w:val="00977B02"/>
    <w:rsid w:val="00977B89"/>
    <w:rsid w:val="00977C23"/>
    <w:rsid w:val="00977CA6"/>
    <w:rsid w:val="00977D35"/>
    <w:rsid w:val="00977D6B"/>
    <w:rsid w:val="00977DB5"/>
    <w:rsid w:val="00977DF3"/>
    <w:rsid w:val="00977EB7"/>
    <w:rsid w:val="00977EBE"/>
    <w:rsid w:val="00977EC9"/>
    <w:rsid w:val="00977F2A"/>
    <w:rsid w:val="00977F86"/>
    <w:rsid w:val="00980098"/>
    <w:rsid w:val="009800B3"/>
    <w:rsid w:val="00980108"/>
    <w:rsid w:val="00980220"/>
    <w:rsid w:val="00980586"/>
    <w:rsid w:val="009805F4"/>
    <w:rsid w:val="00980612"/>
    <w:rsid w:val="00980827"/>
    <w:rsid w:val="0098082C"/>
    <w:rsid w:val="009808CB"/>
    <w:rsid w:val="009808EC"/>
    <w:rsid w:val="00980B69"/>
    <w:rsid w:val="00980C63"/>
    <w:rsid w:val="00980CB8"/>
    <w:rsid w:val="00980DE9"/>
    <w:rsid w:val="00980FEC"/>
    <w:rsid w:val="009810E0"/>
    <w:rsid w:val="009810EC"/>
    <w:rsid w:val="00981116"/>
    <w:rsid w:val="00981153"/>
    <w:rsid w:val="0098118A"/>
    <w:rsid w:val="009811CD"/>
    <w:rsid w:val="00981255"/>
    <w:rsid w:val="009812B0"/>
    <w:rsid w:val="0098136A"/>
    <w:rsid w:val="009813B4"/>
    <w:rsid w:val="009814CE"/>
    <w:rsid w:val="00981514"/>
    <w:rsid w:val="00981536"/>
    <w:rsid w:val="009816ED"/>
    <w:rsid w:val="0098171B"/>
    <w:rsid w:val="009817D8"/>
    <w:rsid w:val="009817FB"/>
    <w:rsid w:val="0098180E"/>
    <w:rsid w:val="00981818"/>
    <w:rsid w:val="00981853"/>
    <w:rsid w:val="009818B3"/>
    <w:rsid w:val="00981A27"/>
    <w:rsid w:val="00981B2E"/>
    <w:rsid w:val="00981BB2"/>
    <w:rsid w:val="00981C2A"/>
    <w:rsid w:val="00981CB9"/>
    <w:rsid w:val="00981D0B"/>
    <w:rsid w:val="00981D19"/>
    <w:rsid w:val="00981D6D"/>
    <w:rsid w:val="00981D7D"/>
    <w:rsid w:val="00981DD7"/>
    <w:rsid w:val="00981E8F"/>
    <w:rsid w:val="00981EA9"/>
    <w:rsid w:val="00981ECF"/>
    <w:rsid w:val="00982070"/>
    <w:rsid w:val="009820A5"/>
    <w:rsid w:val="0098215B"/>
    <w:rsid w:val="009821EC"/>
    <w:rsid w:val="00982227"/>
    <w:rsid w:val="009822F0"/>
    <w:rsid w:val="009824E4"/>
    <w:rsid w:val="009825B3"/>
    <w:rsid w:val="00982631"/>
    <w:rsid w:val="00982653"/>
    <w:rsid w:val="0098267D"/>
    <w:rsid w:val="0098285A"/>
    <w:rsid w:val="00982862"/>
    <w:rsid w:val="00982865"/>
    <w:rsid w:val="009828D6"/>
    <w:rsid w:val="00982970"/>
    <w:rsid w:val="00982977"/>
    <w:rsid w:val="0098298D"/>
    <w:rsid w:val="00982A06"/>
    <w:rsid w:val="00982A08"/>
    <w:rsid w:val="00982B05"/>
    <w:rsid w:val="00982C12"/>
    <w:rsid w:val="00982C1E"/>
    <w:rsid w:val="00982D3D"/>
    <w:rsid w:val="00982D9D"/>
    <w:rsid w:val="00982DFB"/>
    <w:rsid w:val="00983020"/>
    <w:rsid w:val="009830F3"/>
    <w:rsid w:val="00983326"/>
    <w:rsid w:val="00983361"/>
    <w:rsid w:val="009833D4"/>
    <w:rsid w:val="009835B5"/>
    <w:rsid w:val="009837A9"/>
    <w:rsid w:val="009838F0"/>
    <w:rsid w:val="0098392B"/>
    <w:rsid w:val="00983977"/>
    <w:rsid w:val="0098397D"/>
    <w:rsid w:val="00983984"/>
    <w:rsid w:val="009839E4"/>
    <w:rsid w:val="00983A2C"/>
    <w:rsid w:val="00983C55"/>
    <w:rsid w:val="00983DB5"/>
    <w:rsid w:val="00983E33"/>
    <w:rsid w:val="00983E89"/>
    <w:rsid w:val="00983E8C"/>
    <w:rsid w:val="00983EB3"/>
    <w:rsid w:val="00983F82"/>
    <w:rsid w:val="00983F84"/>
    <w:rsid w:val="00983F8E"/>
    <w:rsid w:val="00983F93"/>
    <w:rsid w:val="0098401A"/>
    <w:rsid w:val="00984186"/>
    <w:rsid w:val="009841C4"/>
    <w:rsid w:val="009841D1"/>
    <w:rsid w:val="0098421F"/>
    <w:rsid w:val="00984244"/>
    <w:rsid w:val="0098436C"/>
    <w:rsid w:val="00984419"/>
    <w:rsid w:val="0098444E"/>
    <w:rsid w:val="00984518"/>
    <w:rsid w:val="0098455E"/>
    <w:rsid w:val="009845F6"/>
    <w:rsid w:val="00984608"/>
    <w:rsid w:val="009846DC"/>
    <w:rsid w:val="00984753"/>
    <w:rsid w:val="0098498B"/>
    <w:rsid w:val="00984AD9"/>
    <w:rsid w:val="00984BC9"/>
    <w:rsid w:val="00984C10"/>
    <w:rsid w:val="00984C95"/>
    <w:rsid w:val="00984C96"/>
    <w:rsid w:val="00984CC8"/>
    <w:rsid w:val="00984D7A"/>
    <w:rsid w:val="00984E6D"/>
    <w:rsid w:val="00984F87"/>
    <w:rsid w:val="00984F97"/>
    <w:rsid w:val="00985077"/>
    <w:rsid w:val="009850DF"/>
    <w:rsid w:val="009850F6"/>
    <w:rsid w:val="00985162"/>
    <w:rsid w:val="00985163"/>
    <w:rsid w:val="009851A1"/>
    <w:rsid w:val="0098527D"/>
    <w:rsid w:val="009852CC"/>
    <w:rsid w:val="0098531B"/>
    <w:rsid w:val="0098538C"/>
    <w:rsid w:val="009853C1"/>
    <w:rsid w:val="0098547B"/>
    <w:rsid w:val="0098548C"/>
    <w:rsid w:val="00985535"/>
    <w:rsid w:val="009855FD"/>
    <w:rsid w:val="0098560A"/>
    <w:rsid w:val="00985642"/>
    <w:rsid w:val="00985656"/>
    <w:rsid w:val="009856C3"/>
    <w:rsid w:val="0098570B"/>
    <w:rsid w:val="0098574A"/>
    <w:rsid w:val="00985805"/>
    <w:rsid w:val="00985860"/>
    <w:rsid w:val="00985868"/>
    <w:rsid w:val="0098587A"/>
    <w:rsid w:val="00985883"/>
    <w:rsid w:val="009859F3"/>
    <w:rsid w:val="00985A22"/>
    <w:rsid w:val="00985A34"/>
    <w:rsid w:val="00985A80"/>
    <w:rsid w:val="00985B0C"/>
    <w:rsid w:val="00985B18"/>
    <w:rsid w:val="00985BD3"/>
    <w:rsid w:val="00985C11"/>
    <w:rsid w:val="00985C1C"/>
    <w:rsid w:val="00985D38"/>
    <w:rsid w:val="00986130"/>
    <w:rsid w:val="00986150"/>
    <w:rsid w:val="009861C2"/>
    <w:rsid w:val="00986216"/>
    <w:rsid w:val="00986253"/>
    <w:rsid w:val="0098629F"/>
    <w:rsid w:val="0098633B"/>
    <w:rsid w:val="00986491"/>
    <w:rsid w:val="00986506"/>
    <w:rsid w:val="009865E1"/>
    <w:rsid w:val="00986770"/>
    <w:rsid w:val="0098677D"/>
    <w:rsid w:val="009867BF"/>
    <w:rsid w:val="009867DE"/>
    <w:rsid w:val="00986885"/>
    <w:rsid w:val="009868FF"/>
    <w:rsid w:val="00986930"/>
    <w:rsid w:val="00986AC3"/>
    <w:rsid w:val="00986AEC"/>
    <w:rsid w:val="00986B6A"/>
    <w:rsid w:val="00986D41"/>
    <w:rsid w:val="00986E06"/>
    <w:rsid w:val="00986F60"/>
    <w:rsid w:val="00986FA4"/>
    <w:rsid w:val="00987052"/>
    <w:rsid w:val="00987122"/>
    <w:rsid w:val="00987246"/>
    <w:rsid w:val="009872D6"/>
    <w:rsid w:val="00987303"/>
    <w:rsid w:val="00987549"/>
    <w:rsid w:val="009875BE"/>
    <w:rsid w:val="0098764A"/>
    <w:rsid w:val="0098770E"/>
    <w:rsid w:val="00987721"/>
    <w:rsid w:val="00987842"/>
    <w:rsid w:val="009878D1"/>
    <w:rsid w:val="0098791A"/>
    <w:rsid w:val="009879C0"/>
    <w:rsid w:val="00987A00"/>
    <w:rsid w:val="00987A95"/>
    <w:rsid w:val="00987B9A"/>
    <w:rsid w:val="00987C08"/>
    <w:rsid w:val="00987CCF"/>
    <w:rsid w:val="00987D03"/>
    <w:rsid w:val="00987D54"/>
    <w:rsid w:val="00987E33"/>
    <w:rsid w:val="00987E6E"/>
    <w:rsid w:val="00987E99"/>
    <w:rsid w:val="00987EA1"/>
    <w:rsid w:val="00990020"/>
    <w:rsid w:val="00990085"/>
    <w:rsid w:val="00990134"/>
    <w:rsid w:val="00990137"/>
    <w:rsid w:val="0099019E"/>
    <w:rsid w:val="00990226"/>
    <w:rsid w:val="00990372"/>
    <w:rsid w:val="0099039D"/>
    <w:rsid w:val="009904DB"/>
    <w:rsid w:val="0099051F"/>
    <w:rsid w:val="009905EA"/>
    <w:rsid w:val="00990648"/>
    <w:rsid w:val="009906B3"/>
    <w:rsid w:val="009906B5"/>
    <w:rsid w:val="00990717"/>
    <w:rsid w:val="0099072E"/>
    <w:rsid w:val="0099075C"/>
    <w:rsid w:val="009908D6"/>
    <w:rsid w:val="0099097F"/>
    <w:rsid w:val="009909A8"/>
    <w:rsid w:val="00990A72"/>
    <w:rsid w:val="00990AEC"/>
    <w:rsid w:val="00990C0A"/>
    <w:rsid w:val="00990D33"/>
    <w:rsid w:val="00990DE8"/>
    <w:rsid w:val="00990EA3"/>
    <w:rsid w:val="00990F3B"/>
    <w:rsid w:val="00990FE7"/>
    <w:rsid w:val="0099100D"/>
    <w:rsid w:val="00991094"/>
    <w:rsid w:val="00991154"/>
    <w:rsid w:val="0099115D"/>
    <w:rsid w:val="009912FE"/>
    <w:rsid w:val="0099137F"/>
    <w:rsid w:val="009913E1"/>
    <w:rsid w:val="009913F2"/>
    <w:rsid w:val="00991504"/>
    <w:rsid w:val="00991643"/>
    <w:rsid w:val="0099164D"/>
    <w:rsid w:val="00991671"/>
    <w:rsid w:val="00991680"/>
    <w:rsid w:val="00991708"/>
    <w:rsid w:val="009917C9"/>
    <w:rsid w:val="009917D3"/>
    <w:rsid w:val="009919AF"/>
    <w:rsid w:val="00991A30"/>
    <w:rsid w:val="00991A9B"/>
    <w:rsid w:val="00991BE0"/>
    <w:rsid w:val="00991C12"/>
    <w:rsid w:val="00991D5E"/>
    <w:rsid w:val="00991D91"/>
    <w:rsid w:val="00991DEB"/>
    <w:rsid w:val="0099221C"/>
    <w:rsid w:val="00992229"/>
    <w:rsid w:val="00992351"/>
    <w:rsid w:val="00992373"/>
    <w:rsid w:val="009923A4"/>
    <w:rsid w:val="0099248F"/>
    <w:rsid w:val="009924B2"/>
    <w:rsid w:val="00992545"/>
    <w:rsid w:val="00992560"/>
    <w:rsid w:val="0099259F"/>
    <w:rsid w:val="00992653"/>
    <w:rsid w:val="0099265F"/>
    <w:rsid w:val="00992740"/>
    <w:rsid w:val="009928DB"/>
    <w:rsid w:val="009928F2"/>
    <w:rsid w:val="009929A8"/>
    <w:rsid w:val="009929D9"/>
    <w:rsid w:val="00992A08"/>
    <w:rsid w:val="00992B4B"/>
    <w:rsid w:val="00992B55"/>
    <w:rsid w:val="00992BA8"/>
    <w:rsid w:val="00992BEA"/>
    <w:rsid w:val="00992CFE"/>
    <w:rsid w:val="00992E45"/>
    <w:rsid w:val="00992E5F"/>
    <w:rsid w:val="00992EEA"/>
    <w:rsid w:val="00992F12"/>
    <w:rsid w:val="00992F96"/>
    <w:rsid w:val="00993064"/>
    <w:rsid w:val="00993080"/>
    <w:rsid w:val="00993134"/>
    <w:rsid w:val="00993141"/>
    <w:rsid w:val="00993189"/>
    <w:rsid w:val="00993194"/>
    <w:rsid w:val="0099326C"/>
    <w:rsid w:val="00993309"/>
    <w:rsid w:val="009933B6"/>
    <w:rsid w:val="009933D8"/>
    <w:rsid w:val="00993428"/>
    <w:rsid w:val="0099355A"/>
    <w:rsid w:val="009936DC"/>
    <w:rsid w:val="009937C2"/>
    <w:rsid w:val="0099389C"/>
    <w:rsid w:val="009939C4"/>
    <w:rsid w:val="00993A89"/>
    <w:rsid w:val="00993A92"/>
    <w:rsid w:val="00993B2E"/>
    <w:rsid w:val="00993B50"/>
    <w:rsid w:val="00993BDE"/>
    <w:rsid w:val="00993CEA"/>
    <w:rsid w:val="00993D30"/>
    <w:rsid w:val="00993D3F"/>
    <w:rsid w:val="00993D5F"/>
    <w:rsid w:val="00993EE4"/>
    <w:rsid w:val="00993F42"/>
    <w:rsid w:val="00994092"/>
    <w:rsid w:val="00994099"/>
    <w:rsid w:val="0099414E"/>
    <w:rsid w:val="0099416E"/>
    <w:rsid w:val="00994348"/>
    <w:rsid w:val="00994495"/>
    <w:rsid w:val="0099449F"/>
    <w:rsid w:val="009944B0"/>
    <w:rsid w:val="009944F1"/>
    <w:rsid w:val="00994553"/>
    <w:rsid w:val="009945FD"/>
    <w:rsid w:val="0099463A"/>
    <w:rsid w:val="009946A6"/>
    <w:rsid w:val="009947AB"/>
    <w:rsid w:val="00994889"/>
    <w:rsid w:val="00994894"/>
    <w:rsid w:val="009949B0"/>
    <w:rsid w:val="009949DB"/>
    <w:rsid w:val="00994A04"/>
    <w:rsid w:val="00994A99"/>
    <w:rsid w:val="00994B6B"/>
    <w:rsid w:val="00994B7A"/>
    <w:rsid w:val="00994BBD"/>
    <w:rsid w:val="00994D5D"/>
    <w:rsid w:val="00994DB9"/>
    <w:rsid w:val="00994F16"/>
    <w:rsid w:val="00994F6B"/>
    <w:rsid w:val="00994FD3"/>
    <w:rsid w:val="00995134"/>
    <w:rsid w:val="009955A9"/>
    <w:rsid w:val="00995621"/>
    <w:rsid w:val="00995654"/>
    <w:rsid w:val="00995675"/>
    <w:rsid w:val="0099571B"/>
    <w:rsid w:val="0099571E"/>
    <w:rsid w:val="0099574B"/>
    <w:rsid w:val="00995750"/>
    <w:rsid w:val="0099577D"/>
    <w:rsid w:val="0099578F"/>
    <w:rsid w:val="009957B9"/>
    <w:rsid w:val="0099580F"/>
    <w:rsid w:val="0099581C"/>
    <w:rsid w:val="0099596F"/>
    <w:rsid w:val="0099599F"/>
    <w:rsid w:val="009959A4"/>
    <w:rsid w:val="009959BA"/>
    <w:rsid w:val="00995B03"/>
    <w:rsid w:val="00995BF4"/>
    <w:rsid w:val="00995C44"/>
    <w:rsid w:val="00995C62"/>
    <w:rsid w:val="00995D21"/>
    <w:rsid w:val="00995DB0"/>
    <w:rsid w:val="00995DBF"/>
    <w:rsid w:val="00995E55"/>
    <w:rsid w:val="00995E8B"/>
    <w:rsid w:val="00995F5B"/>
    <w:rsid w:val="00995FC4"/>
    <w:rsid w:val="00995FD5"/>
    <w:rsid w:val="0099602B"/>
    <w:rsid w:val="009960C3"/>
    <w:rsid w:val="009961BF"/>
    <w:rsid w:val="009961D1"/>
    <w:rsid w:val="009964F3"/>
    <w:rsid w:val="0099650C"/>
    <w:rsid w:val="009965F2"/>
    <w:rsid w:val="0099671D"/>
    <w:rsid w:val="00996772"/>
    <w:rsid w:val="00996797"/>
    <w:rsid w:val="009969A3"/>
    <w:rsid w:val="009969ED"/>
    <w:rsid w:val="00996A6F"/>
    <w:rsid w:val="00996B04"/>
    <w:rsid w:val="00996B7E"/>
    <w:rsid w:val="00996CBC"/>
    <w:rsid w:val="00996E8A"/>
    <w:rsid w:val="00996EC1"/>
    <w:rsid w:val="00996F62"/>
    <w:rsid w:val="00996FED"/>
    <w:rsid w:val="009970AF"/>
    <w:rsid w:val="009970ED"/>
    <w:rsid w:val="00997171"/>
    <w:rsid w:val="00997194"/>
    <w:rsid w:val="009971A2"/>
    <w:rsid w:val="009971C7"/>
    <w:rsid w:val="009971E7"/>
    <w:rsid w:val="0099720B"/>
    <w:rsid w:val="00997285"/>
    <w:rsid w:val="009972A6"/>
    <w:rsid w:val="00997302"/>
    <w:rsid w:val="00997353"/>
    <w:rsid w:val="00997420"/>
    <w:rsid w:val="0099744C"/>
    <w:rsid w:val="0099747A"/>
    <w:rsid w:val="009974D8"/>
    <w:rsid w:val="00997573"/>
    <w:rsid w:val="00997588"/>
    <w:rsid w:val="009977CE"/>
    <w:rsid w:val="0099787E"/>
    <w:rsid w:val="009979A2"/>
    <w:rsid w:val="00997A1E"/>
    <w:rsid w:val="00997BE8"/>
    <w:rsid w:val="00997C19"/>
    <w:rsid w:val="00997C8B"/>
    <w:rsid w:val="00997CA5"/>
    <w:rsid w:val="00997CBE"/>
    <w:rsid w:val="00997CED"/>
    <w:rsid w:val="00997D30"/>
    <w:rsid w:val="00997D7C"/>
    <w:rsid w:val="00997DF9"/>
    <w:rsid w:val="00997F76"/>
    <w:rsid w:val="00997FDC"/>
    <w:rsid w:val="009A0108"/>
    <w:rsid w:val="009A022B"/>
    <w:rsid w:val="009A025F"/>
    <w:rsid w:val="009A031E"/>
    <w:rsid w:val="009A0429"/>
    <w:rsid w:val="009A043F"/>
    <w:rsid w:val="009A0568"/>
    <w:rsid w:val="009A05D6"/>
    <w:rsid w:val="009A05FF"/>
    <w:rsid w:val="009A068D"/>
    <w:rsid w:val="009A06CC"/>
    <w:rsid w:val="009A0762"/>
    <w:rsid w:val="009A07D7"/>
    <w:rsid w:val="009A08F1"/>
    <w:rsid w:val="009A092E"/>
    <w:rsid w:val="009A096B"/>
    <w:rsid w:val="009A0A01"/>
    <w:rsid w:val="009A0B37"/>
    <w:rsid w:val="009A0B56"/>
    <w:rsid w:val="009A0B87"/>
    <w:rsid w:val="009A0BA6"/>
    <w:rsid w:val="009A0C75"/>
    <w:rsid w:val="009A0CB1"/>
    <w:rsid w:val="009A0CF3"/>
    <w:rsid w:val="009A0D06"/>
    <w:rsid w:val="009A0D32"/>
    <w:rsid w:val="009A0E55"/>
    <w:rsid w:val="009A0F51"/>
    <w:rsid w:val="009A0F92"/>
    <w:rsid w:val="009A1041"/>
    <w:rsid w:val="009A114E"/>
    <w:rsid w:val="009A1297"/>
    <w:rsid w:val="009A12AB"/>
    <w:rsid w:val="009A13C0"/>
    <w:rsid w:val="009A13C2"/>
    <w:rsid w:val="009A1438"/>
    <w:rsid w:val="009A14BE"/>
    <w:rsid w:val="009A1519"/>
    <w:rsid w:val="009A1630"/>
    <w:rsid w:val="009A16A8"/>
    <w:rsid w:val="009A16C6"/>
    <w:rsid w:val="009A17C1"/>
    <w:rsid w:val="009A196B"/>
    <w:rsid w:val="009A19C4"/>
    <w:rsid w:val="009A19DC"/>
    <w:rsid w:val="009A1ABE"/>
    <w:rsid w:val="009A1C00"/>
    <w:rsid w:val="009A1C1E"/>
    <w:rsid w:val="009A1C35"/>
    <w:rsid w:val="009A1DA1"/>
    <w:rsid w:val="009A1E13"/>
    <w:rsid w:val="009A1F3A"/>
    <w:rsid w:val="009A1FB2"/>
    <w:rsid w:val="009A208A"/>
    <w:rsid w:val="009A2097"/>
    <w:rsid w:val="009A209D"/>
    <w:rsid w:val="009A20EF"/>
    <w:rsid w:val="009A212B"/>
    <w:rsid w:val="009A21AA"/>
    <w:rsid w:val="009A2314"/>
    <w:rsid w:val="009A23FA"/>
    <w:rsid w:val="009A261C"/>
    <w:rsid w:val="009A2631"/>
    <w:rsid w:val="009A2706"/>
    <w:rsid w:val="009A2729"/>
    <w:rsid w:val="009A274B"/>
    <w:rsid w:val="009A27F6"/>
    <w:rsid w:val="009A292A"/>
    <w:rsid w:val="009A292D"/>
    <w:rsid w:val="009A2A4D"/>
    <w:rsid w:val="009A2B18"/>
    <w:rsid w:val="009A2B35"/>
    <w:rsid w:val="009A2C77"/>
    <w:rsid w:val="009A2D08"/>
    <w:rsid w:val="009A2E7F"/>
    <w:rsid w:val="009A2E94"/>
    <w:rsid w:val="009A2F25"/>
    <w:rsid w:val="009A2F55"/>
    <w:rsid w:val="009A2F5F"/>
    <w:rsid w:val="009A30AE"/>
    <w:rsid w:val="009A3104"/>
    <w:rsid w:val="009A312F"/>
    <w:rsid w:val="009A3145"/>
    <w:rsid w:val="009A31E8"/>
    <w:rsid w:val="009A32AB"/>
    <w:rsid w:val="009A3304"/>
    <w:rsid w:val="009A338F"/>
    <w:rsid w:val="009A3399"/>
    <w:rsid w:val="009A3401"/>
    <w:rsid w:val="009A3473"/>
    <w:rsid w:val="009A3569"/>
    <w:rsid w:val="009A373B"/>
    <w:rsid w:val="009A376F"/>
    <w:rsid w:val="009A3783"/>
    <w:rsid w:val="009A378C"/>
    <w:rsid w:val="009A378F"/>
    <w:rsid w:val="009A37CE"/>
    <w:rsid w:val="009A38AD"/>
    <w:rsid w:val="009A3911"/>
    <w:rsid w:val="009A3A32"/>
    <w:rsid w:val="009A3A68"/>
    <w:rsid w:val="009A3A81"/>
    <w:rsid w:val="009A3C57"/>
    <w:rsid w:val="009A3C93"/>
    <w:rsid w:val="009A3D17"/>
    <w:rsid w:val="009A3D62"/>
    <w:rsid w:val="009A3DCD"/>
    <w:rsid w:val="009A3E46"/>
    <w:rsid w:val="009A4051"/>
    <w:rsid w:val="009A40F4"/>
    <w:rsid w:val="009A41B0"/>
    <w:rsid w:val="009A41D2"/>
    <w:rsid w:val="009A4206"/>
    <w:rsid w:val="009A422E"/>
    <w:rsid w:val="009A42EF"/>
    <w:rsid w:val="009A4328"/>
    <w:rsid w:val="009A4339"/>
    <w:rsid w:val="009A43A6"/>
    <w:rsid w:val="009A4534"/>
    <w:rsid w:val="009A4553"/>
    <w:rsid w:val="009A45CF"/>
    <w:rsid w:val="009A45D7"/>
    <w:rsid w:val="009A4601"/>
    <w:rsid w:val="009A46FF"/>
    <w:rsid w:val="009A4769"/>
    <w:rsid w:val="009A477F"/>
    <w:rsid w:val="009A482B"/>
    <w:rsid w:val="009A49B4"/>
    <w:rsid w:val="009A4A64"/>
    <w:rsid w:val="009A4ACE"/>
    <w:rsid w:val="009A4AE6"/>
    <w:rsid w:val="009A4BE3"/>
    <w:rsid w:val="009A4CAE"/>
    <w:rsid w:val="009A4CD0"/>
    <w:rsid w:val="009A4D73"/>
    <w:rsid w:val="009A4DFA"/>
    <w:rsid w:val="009A4E80"/>
    <w:rsid w:val="009A4F62"/>
    <w:rsid w:val="009A4F8A"/>
    <w:rsid w:val="009A4FA0"/>
    <w:rsid w:val="009A50FE"/>
    <w:rsid w:val="009A52BC"/>
    <w:rsid w:val="009A5394"/>
    <w:rsid w:val="009A5475"/>
    <w:rsid w:val="009A54A8"/>
    <w:rsid w:val="009A54C5"/>
    <w:rsid w:val="009A54DB"/>
    <w:rsid w:val="009A5581"/>
    <w:rsid w:val="009A55EF"/>
    <w:rsid w:val="009A5617"/>
    <w:rsid w:val="009A561F"/>
    <w:rsid w:val="009A56C3"/>
    <w:rsid w:val="009A56D7"/>
    <w:rsid w:val="009A5732"/>
    <w:rsid w:val="009A580D"/>
    <w:rsid w:val="009A58B3"/>
    <w:rsid w:val="009A59F8"/>
    <w:rsid w:val="009A5A6B"/>
    <w:rsid w:val="009A5AD7"/>
    <w:rsid w:val="009A5C0B"/>
    <w:rsid w:val="009A5C2D"/>
    <w:rsid w:val="009A5C2E"/>
    <w:rsid w:val="009A5C5A"/>
    <w:rsid w:val="009A5D88"/>
    <w:rsid w:val="009A5E9C"/>
    <w:rsid w:val="009A5EA3"/>
    <w:rsid w:val="009A5EAE"/>
    <w:rsid w:val="009A5ED1"/>
    <w:rsid w:val="009A5FA4"/>
    <w:rsid w:val="009A60B3"/>
    <w:rsid w:val="009A6180"/>
    <w:rsid w:val="009A62DD"/>
    <w:rsid w:val="009A64A1"/>
    <w:rsid w:val="009A64E2"/>
    <w:rsid w:val="009A6548"/>
    <w:rsid w:val="009A658B"/>
    <w:rsid w:val="009A6628"/>
    <w:rsid w:val="009A69F6"/>
    <w:rsid w:val="009A6A17"/>
    <w:rsid w:val="009A6A5A"/>
    <w:rsid w:val="009A6A97"/>
    <w:rsid w:val="009A6AE7"/>
    <w:rsid w:val="009A6B24"/>
    <w:rsid w:val="009A6CA8"/>
    <w:rsid w:val="009A6D38"/>
    <w:rsid w:val="009A6EF1"/>
    <w:rsid w:val="009A709A"/>
    <w:rsid w:val="009A70AA"/>
    <w:rsid w:val="009A7237"/>
    <w:rsid w:val="009A7270"/>
    <w:rsid w:val="009A72D8"/>
    <w:rsid w:val="009A72DC"/>
    <w:rsid w:val="009A7503"/>
    <w:rsid w:val="009A751A"/>
    <w:rsid w:val="009A75D4"/>
    <w:rsid w:val="009A75F4"/>
    <w:rsid w:val="009A787D"/>
    <w:rsid w:val="009A7899"/>
    <w:rsid w:val="009A78FC"/>
    <w:rsid w:val="009A7946"/>
    <w:rsid w:val="009A7A64"/>
    <w:rsid w:val="009A7AA5"/>
    <w:rsid w:val="009A7AF6"/>
    <w:rsid w:val="009A7B56"/>
    <w:rsid w:val="009A7CB5"/>
    <w:rsid w:val="009A7D7F"/>
    <w:rsid w:val="009A7EC7"/>
    <w:rsid w:val="009B0051"/>
    <w:rsid w:val="009B0136"/>
    <w:rsid w:val="009B01C1"/>
    <w:rsid w:val="009B0352"/>
    <w:rsid w:val="009B038B"/>
    <w:rsid w:val="009B03CF"/>
    <w:rsid w:val="009B051F"/>
    <w:rsid w:val="009B058C"/>
    <w:rsid w:val="009B06EC"/>
    <w:rsid w:val="009B0704"/>
    <w:rsid w:val="009B0718"/>
    <w:rsid w:val="009B07DC"/>
    <w:rsid w:val="009B0890"/>
    <w:rsid w:val="009B08C6"/>
    <w:rsid w:val="009B08FF"/>
    <w:rsid w:val="009B0985"/>
    <w:rsid w:val="009B0996"/>
    <w:rsid w:val="009B09EB"/>
    <w:rsid w:val="009B0AB7"/>
    <w:rsid w:val="009B0ADF"/>
    <w:rsid w:val="009B0BE1"/>
    <w:rsid w:val="009B0C5F"/>
    <w:rsid w:val="009B0D0D"/>
    <w:rsid w:val="009B0D58"/>
    <w:rsid w:val="009B0F64"/>
    <w:rsid w:val="009B0F6F"/>
    <w:rsid w:val="009B1113"/>
    <w:rsid w:val="009B11C2"/>
    <w:rsid w:val="009B12D6"/>
    <w:rsid w:val="009B1535"/>
    <w:rsid w:val="009B1541"/>
    <w:rsid w:val="009B15D2"/>
    <w:rsid w:val="009B15DB"/>
    <w:rsid w:val="009B160C"/>
    <w:rsid w:val="009B163C"/>
    <w:rsid w:val="009B17EC"/>
    <w:rsid w:val="009B1804"/>
    <w:rsid w:val="009B183D"/>
    <w:rsid w:val="009B18F7"/>
    <w:rsid w:val="009B190F"/>
    <w:rsid w:val="009B1AB4"/>
    <w:rsid w:val="009B1D5D"/>
    <w:rsid w:val="009B1FD5"/>
    <w:rsid w:val="009B1FDB"/>
    <w:rsid w:val="009B202C"/>
    <w:rsid w:val="009B210F"/>
    <w:rsid w:val="009B2268"/>
    <w:rsid w:val="009B22CF"/>
    <w:rsid w:val="009B23CA"/>
    <w:rsid w:val="009B24EA"/>
    <w:rsid w:val="009B2506"/>
    <w:rsid w:val="009B250C"/>
    <w:rsid w:val="009B25E7"/>
    <w:rsid w:val="009B25F5"/>
    <w:rsid w:val="009B2663"/>
    <w:rsid w:val="009B26E0"/>
    <w:rsid w:val="009B2772"/>
    <w:rsid w:val="009B2817"/>
    <w:rsid w:val="009B2877"/>
    <w:rsid w:val="009B2898"/>
    <w:rsid w:val="009B2903"/>
    <w:rsid w:val="009B2969"/>
    <w:rsid w:val="009B2AC0"/>
    <w:rsid w:val="009B2BF2"/>
    <w:rsid w:val="009B2C56"/>
    <w:rsid w:val="009B2C89"/>
    <w:rsid w:val="009B2D14"/>
    <w:rsid w:val="009B2DA0"/>
    <w:rsid w:val="009B2E71"/>
    <w:rsid w:val="009B2E94"/>
    <w:rsid w:val="009B2EDE"/>
    <w:rsid w:val="009B2F2F"/>
    <w:rsid w:val="009B2F3D"/>
    <w:rsid w:val="009B2FE1"/>
    <w:rsid w:val="009B3045"/>
    <w:rsid w:val="009B30FF"/>
    <w:rsid w:val="009B3118"/>
    <w:rsid w:val="009B3197"/>
    <w:rsid w:val="009B335E"/>
    <w:rsid w:val="009B34AD"/>
    <w:rsid w:val="009B3563"/>
    <w:rsid w:val="009B3567"/>
    <w:rsid w:val="009B3578"/>
    <w:rsid w:val="009B35BB"/>
    <w:rsid w:val="009B3601"/>
    <w:rsid w:val="009B36BC"/>
    <w:rsid w:val="009B3751"/>
    <w:rsid w:val="009B3777"/>
    <w:rsid w:val="009B3831"/>
    <w:rsid w:val="009B38A7"/>
    <w:rsid w:val="009B3974"/>
    <w:rsid w:val="009B3A33"/>
    <w:rsid w:val="009B3A46"/>
    <w:rsid w:val="009B3A8E"/>
    <w:rsid w:val="009B3B13"/>
    <w:rsid w:val="009B3B6C"/>
    <w:rsid w:val="009B3BAA"/>
    <w:rsid w:val="009B3BB2"/>
    <w:rsid w:val="009B3BE6"/>
    <w:rsid w:val="009B3D08"/>
    <w:rsid w:val="009B3E71"/>
    <w:rsid w:val="009B3F31"/>
    <w:rsid w:val="009B4239"/>
    <w:rsid w:val="009B42C4"/>
    <w:rsid w:val="009B4325"/>
    <w:rsid w:val="009B4328"/>
    <w:rsid w:val="009B43CE"/>
    <w:rsid w:val="009B43FB"/>
    <w:rsid w:val="009B44A2"/>
    <w:rsid w:val="009B4732"/>
    <w:rsid w:val="009B48FE"/>
    <w:rsid w:val="009B494F"/>
    <w:rsid w:val="009B49AF"/>
    <w:rsid w:val="009B4AD9"/>
    <w:rsid w:val="009B4AE0"/>
    <w:rsid w:val="009B4B30"/>
    <w:rsid w:val="009B4BA0"/>
    <w:rsid w:val="009B4BA4"/>
    <w:rsid w:val="009B4BE1"/>
    <w:rsid w:val="009B4BEF"/>
    <w:rsid w:val="009B4C47"/>
    <w:rsid w:val="009B4E5F"/>
    <w:rsid w:val="009B4EA1"/>
    <w:rsid w:val="009B4F0F"/>
    <w:rsid w:val="009B5098"/>
    <w:rsid w:val="009B5101"/>
    <w:rsid w:val="009B51C8"/>
    <w:rsid w:val="009B525E"/>
    <w:rsid w:val="009B5264"/>
    <w:rsid w:val="009B5283"/>
    <w:rsid w:val="009B52A2"/>
    <w:rsid w:val="009B52E7"/>
    <w:rsid w:val="009B542D"/>
    <w:rsid w:val="009B548F"/>
    <w:rsid w:val="009B5540"/>
    <w:rsid w:val="009B5542"/>
    <w:rsid w:val="009B55DC"/>
    <w:rsid w:val="009B55E7"/>
    <w:rsid w:val="009B55F6"/>
    <w:rsid w:val="009B55FD"/>
    <w:rsid w:val="009B56E1"/>
    <w:rsid w:val="009B5852"/>
    <w:rsid w:val="009B5865"/>
    <w:rsid w:val="009B58B8"/>
    <w:rsid w:val="009B58C5"/>
    <w:rsid w:val="009B58F1"/>
    <w:rsid w:val="009B5900"/>
    <w:rsid w:val="009B5934"/>
    <w:rsid w:val="009B5958"/>
    <w:rsid w:val="009B597D"/>
    <w:rsid w:val="009B5A87"/>
    <w:rsid w:val="009B5ABA"/>
    <w:rsid w:val="009B5C36"/>
    <w:rsid w:val="009B5C41"/>
    <w:rsid w:val="009B5D0F"/>
    <w:rsid w:val="009B5D15"/>
    <w:rsid w:val="009B5D1D"/>
    <w:rsid w:val="009B5EA3"/>
    <w:rsid w:val="009B5F66"/>
    <w:rsid w:val="009B605A"/>
    <w:rsid w:val="009B61AC"/>
    <w:rsid w:val="009B61BE"/>
    <w:rsid w:val="009B6215"/>
    <w:rsid w:val="009B6229"/>
    <w:rsid w:val="009B623D"/>
    <w:rsid w:val="009B625B"/>
    <w:rsid w:val="009B6387"/>
    <w:rsid w:val="009B6417"/>
    <w:rsid w:val="009B64C9"/>
    <w:rsid w:val="009B6534"/>
    <w:rsid w:val="009B6569"/>
    <w:rsid w:val="009B6598"/>
    <w:rsid w:val="009B65A5"/>
    <w:rsid w:val="009B66AD"/>
    <w:rsid w:val="009B66D0"/>
    <w:rsid w:val="009B66F7"/>
    <w:rsid w:val="009B6708"/>
    <w:rsid w:val="009B6782"/>
    <w:rsid w:val="009B6913"/>
    <w:rsid w:val="009B6941"/>
    <w:rsid w:val="009B6972"/>
    <w:rsid w:val="009B69CE"/>
    <w:rsid w:val="009B69D0"/>
    <w:rsid w:val="009B69D1"/>
    <w:rsid w:val="009B6AEE"/>
    <w:rsid w:val="009B6B10"/>
    <w:rsid w:val="009B6B9D"/>
    <w:rsid w:val="009B6C72"/>
    <w:rsid w:val="009B6DE1"/>
    <w:rsid w:val="009B6F2A"/>
    <w:rsid w:val="009B7001"/>
    <w:rsid w:val="009B7123"/>
    <w:rsid w:val="009B7396"/>
    <w:rsid w:val="009B73B7"/>
    <w:rsid w:val="009B740D"/>
    <w:rsid w:val="009B7631"/>
    <w:rsid w:val="009B763B"/>
    <w:rsid w:val="009B767C"/>
    <w:rsid w:val="009B76D5"/>
    <w:rsid w:val="009B78C2"/>
    <w:rsid w:val="009B795B"/>
    <w:rsid w:val="009B79A2"/>
    <w:rsid w:val="009B7A32"/>
    <w:rsid w:val="009B7A86"/>
    <w:rsid w:val="009B7AA0"/>
    <w:rsid w:val="009B7BD9"/>
    <w:rsid w:val="009B7BF0"/>
    <w:rsid w:val="009B7C36"/>
    <w:rsid w:val="009B7CD4"/>
    <w:rsid w:val="009B7E92"/>
    <w:rsid w:val="009B7EE3"/>
    <w:rsid w:val="009B7F57"/>
    <w:rsid w:val="009C002D"/>
    <w:rsid w:val="009C0136"/>
    <w:rsid w:val="009C0270"/>
    <w:rsid w:val="009C028B"/>
    <w:rsid w:val="009C02A1"/>
    <w:rsid w:val="009C03A5"/>
    <w:rsid w:val="009C049E"/>
    <w:rsid w:val="009C04FF"/>
    <w:rsid w:val="009C0535"/>
    <w:rsid w:val="009C065F"/>
    <w:rsid w:val="009C06BD"/>
    <w:rsid w:val="009C076D"/>
    <w:rsid w:val="009C08A2"/>
    <w:rsid w:val="009C08BF"/>
    <w:rsid w:val="009C0956"/>
    <w:rsid w:val="009C098F"/>
    <w:rsid w:val="009C0A35"/>
    <w:rsid w:val="009C0ABF"/>
    <w:rsid w:val="009C0B0B"/>
    <w:rsid w:val="009C0BAC"/>
    <w:rsid w:val="009C0BB1"/>
    <w:rsid w:val="009C0C12"/>
    <w:rsid w:val="009C0C7D"/>
    <w:rsid w:val="009C0CB2"/>
    <w:rsid w:val="009C0D2C"/>
    <w:rsid w:val="009C0DB6"/>
    <w:rsid w:val="009C0E0D"/>
    <w:rsid w:val="009C0FEB"/>
    <w:rsid w:val="009C100C"/>
    <w:rsid w:val="009C1090"/>
    <w:rsid w:val="009C113A"/>
    <w:rsid w:val="009C1203"/>
    <w:rsid w:val="009C1241"/>
    <w:rsid w:val="009C12C8"/>
    <w:rsid w:val="009C138B"/>
    <w:rsid w:val="009C13C2"/>
    <w:rsid w:val="009C155B"/>
    <w:rsid w:val="009C1585"/>
    <w:rsid w:val="009C15EC"/>
    <w:rsid w:val="009C1639"/>
    <w:rsid w:val="009C16F4"/>
    <w:rsid w:val="009C1725"/>
    <w:rsid w:val="009C17B4"/>
    <w:rsid w:val="009C1842"/>
    <w:rsid w:val="009C19A4"/>
    <w:rsid w:val="009C19D2"/>
    <w:rsid w:val="009C1A8F"/>
    <w:rsid w:val="009C1B0C"/>
    <w:rsid w:val="009C1BBE"/>
    <w:rsid w:val="009C1C7E"/>
    <w:rsid w:val="009C1D2C"/>
    <w:rsid w:val="009C1D4B"/>
    <w:rsid w:val="009C1E33"/>
    <w:rsid w:val="009C1F50"/>
    <w:rsid w:val="009C1F6C"/>
    <w:rsid w:val="009C1FBC"/>
    <w:rsid w:val="009C1FDC"/>
    <w:rsid w:val="009C2082"/>
    <w:rsid w:val="009C20AB"/>
    <w:rsid w:val="009C20F5"/>
    <w:rsid w:val="009C21B3"/>
    <w:rsid w:val="009C2310"/>
    <w:rsid w:val="009C239C"/>
    <w:rsid w:val="009C23E0"/>
    <w:rsid w:val="009C2456"/>
    <w:rsid w:val="009C246F"/>
    <w:rsid w:val="009C248F"/>
    <w:rsid w:val="009C24F5"/>
    <w:rsid w:val="009C2587"/>
    <w:rsid w:val="009C2695"/>
    <w:rsid w:val="009C26AC"/>
    <w:rsid w:val="009C26AE"/>
    <w:rsid w:val="009C281E"/>
    <w:rsid w:val="009C298E"/>
    <w:rsid w:val="009C2998"/>
    <w:rsid w:val="009C29B4"/>
    <w:rsid w:val="009C29BB"/>
    <w:rsid w:val="009C2AE0"/>
    <w:rsid w:val="009C2AFB"/>
    <w:rsid w:val="009C2BE6"/>
    <w:rsid w:val="009C2C09"/>
    <w:rsid w:val="009C2C51"/>
    <w:rsid w:val="009C2DA5"/>
    <w:rsid w:val="009C2E2C"/>
    <w:rsid w:val="009C2E46"/>
    <w:rsid w:val="009C2ECC"/>
    <w:rsid w:val="009C2EDC"/>
    <w:rsid w:val="009C2FCC"/>
    <w:rsid w:val="009C316B"/>
    <w:rsid w:val="009C31B5"/>
    <w:rsid w:val="009C3252"/>
    <w:rsid w:val="009C3255"/>
    <w:rsid w:val="009C3292"/>
    <w:rsid w:val="009C33CF"/>
    <w:rsid w:val="009C3507"/>
    <w:rsid w:val="009C351B"/>
    <w:rsid w:val="009C35EB"/>
    <w:rsid w:val="009C374A"/>
    <w:rsid w:val="009C3784"/>
    <w:rsid w:val="009C380C"/>
    <w:rsid w:val="009C382A"/>
    <w:rsid w:val="009C3854"/>
    <w:rsid w:val="009C38DF"/>
    <w:rsid w:val="009C3948"/>
    <w:rsid w:val="009C3A5C"/>
    <w:rsid w:val="009C3A5E"/>
    <w:rsid w:val="009C3BF2"/>
    <w:rsid w:val="009C3CEA"/>
    <w:rsid w:val="009C3D2A"/>
    <w:rsid w:val="009C3DA8"/>
    <w:rsid w:val="009C3DC8"/>
    <w:rsid w:val="009C3DFE"/>
    <w:rsid w:val="009C3E1C"/>
    <w:rsid w:val="009C3E24"/>
    <w:rsid w:val="009C3F07"/>
    <w:rsid w:val="009C4013"/>
    <w:rsid w:val="009C4072"/>
    <w:rsid w:val="009C40E6"/>
    <w:rsid w:val="009C415C"/>
    <w:rsid w:val="009C423B"/>
    <w:rsid w:val="009C425A"/>
    <w:rsid w:val="009C42CB"/>
    <w:rsid w:val="009C4332"/>
    <w:rsid w:val="009C4442"/>
    <w:rsid w:val="009C44A3"/>
    <w:rsid w:val="009C4560"/>
    <w:rsid w:val="009C475F"/>
    <w:rsid w:val="009C4810"/>
    <w:rsid w:val="009C487E"/>
    <w:rsid w:val="009C497F"/>
    <w:rsid w:val="009C49AE"/>
    <w:rsid w:val="009C4A35"/>
    <w:rsid w:val="009C4A82"/>
    <w:rsid w:val="009C4D0B"/>
    <w:rsid w:val="009C4DEB"/>
    <w:rsid w:val="009C4E52"/>
    <w:rsid w:val="009C4E9C"/>
    <w:rsid w:val="009C4EF8"/>
    <w:rsid w:val="009C4F86"/>
    <w:rsid w:val="009C4FFA"/>
    <w:rsid w:val="009C502E"/>
    <w:rsid w:val="009C5102"/>
    <w:rsid w:val="009C525C"/>
    <w:rsid w:val="009C52A6"/>
    <w:rsid w:val="009C5324"/>
    <w:rsid w:val="009C5389"/>
    <w:rsid w:val="009C53DE"/>
    <w:rsid w:val="009C54B2"/>
    <w:rsid w:val="009C5651"/>
    <w:rsid w:val="009C568C"/>
    <w:rsid w:val="009C5749"/>
    <w:rsid w:val="009C5836"/>
    <w:rsid w:val="009C58EA"/>
    <w:rsid w:val="009C590D"/>
    <w:rsid w:val="009C59F1"/>
    <w:rsid w:val="009C5C71"/>
    <w:rsid w:val="009C5C80"/>
    <w:rsid w:val="009C5D30"/>
    <w:rsid w:val="009C5DB7"/>
    <w:rsid w:val="009C6042"/>
    <w:rsid w:val="009C60B4"/>
    <w:rsid w:val="009C60D5"/>
    <w:rsid w:val="009C610B"/>
    <w:rsid w:val="009C61C0"/>
    <w:rsid w:val="009C6261"/>
    <w:rsid w:val="009C62EE"/>
    <w:rsid w:val="009C6341"/>
    <w:rsid w:val="009C637C"/>
    <w:rsid w:val="009C6452"/>
    <w:rsid w:val="009C6485"/>
    <w:rsid w:val="009C64CC"/>
    <w:rsid w:val="009C64DC"/>
    <w:rsid w:val="009C6501"/>
    <w:rsid w:val="009C6575"/>
    <w:rsid w:val="009C658D"/>
    <w:rsid w:val="009C65E5"/>
    <w:rsid w:val="009C66B7"/>
    <w:rsid w:val="009C66C1"/>
    <w:rsid w:val="009C6839"/>
    <w:rsid w:val="009C6948"/>
    <w:rsid w:val="009C6A7B"/>
    <w:rsid w:val="009C6C1E"/>
    <w:rsid w:val="009C6CBD"/>
    <w:rsid w:val="009C6CDD"/>
    <w:rsid w:val="009C6DCA"/>
    <w:rsid w:val="009C6DE7"/>
    <w:rsid w:val="009C6F2E"/>
    <w:rsid w:val="009C6F3D"/>
    <w:rsid w:val="009C6FAC"/>
    <w:rsid w:val="009C718B"/>
    <w:rsid w:val="009C718C"/>
    <w:rsid w:val="009C71C9"/>
    <w:rsid w:val="009C721A"/>
    <w:rsid w:val="009C745A"/>
    <w:rsid w:val="009C7471"/>
    <w:rsid w:val="009C7472"/>
    <w:rsid w:val="009C764D"/>
    <w:rsid w:val="009C76AD"/>
    <w:rsid w:val="009C76B2"/>
    <w:rsid w:val="009C76EB"/>
    <w:rsid w:val="009C781B"/>
    <w:rsid w:val="009C799F"/>
    <w:rsid w:val="009C7A96"/>
    <w:rsid w:val="009C7AB1"/>
    <w:rsid w:val="009C7B11"/>
    <w:rsid w:val="009C7B3F"/>
    <w:rsid w:val="009C7E3D"/>
    <w:rsid w:val="009C7EE6"/>
    <w:rsid w:val="009C7EEE"/>
    <w:rsid w:val="009C7F8C"/>
    <w:rsid w:val="009D0046"/>
    <w:rsid w:val="009D03A5"/>
    <w:rsid w:val="009D03D3"/>
    <w:rsid w:val="009D03F3"/>
    <w:rsid w:val="009D045E"/>
    <w:rsid w:val="009D04BF"/>
    <w:rsid w:val="009D050D"/>
    <w:rsid w:val="009D05E4"/>
    <w:rsid w:val="009D061C"/>
    <w:rsid w:val="009D0650"/>
    <w:rsid w:val="009D074D"/>
    <w:rsid w:val="009D075E"/>
    <w:rsid w:val="009D0785"/>
    <w:rsid w:val="009D0879"/>
    <w:rsid w:val="009D0A5B"/>
    <w:rsid w:val="009D0AA6"/>
    <w:rsid w:val="009D0B43"/>
    <w:rsid w:val="009D0B75"/>
    <w:rsid w:val="009D0B87"/>
    <w:rsid w:val="009D0B9B"/>
    <w:rsid w:val="009D0BAA"/>
    <w:rsid w:val="009D0BB8"/>
    <w:rsid w:val="009D0C08"/>
    <w:rsid w:val="009D0CA6"/>
    <w:rsid w:val="009D0CFD"/>
    <w:rsid w:val="009D0D2A"/>
    <w:rsid w:val="009D0E2F"/>
    <w:rsid w:val="009D0E4C"/>
    <w:rsid w:val="009D0E65"/>
    <w:rsid w:val="009D0E83"/>
    <w:rsid w:val="009D0EB6"/>
    <w:rsid w:val="009D0F08"/>
    <w:rsid w:val="009D0F5E"/>
    <w:rsid w:val="009D100F"/>
    <w:rsid w:val="009D1047"/>
    <w:rsid w:val="009D10B6"/>
    <w:rsid w:val="009D10BF"/>
    <w:rsid w:val="009D10D0"/>
    <w:rsid w:val="009D11A7"/>
    <w:rsid w:val="009D12BB"/>
    <w:rsid w:val="009D1341"/>
    <w:rsid w:val="009D136C"/>
    <w:rsid w:val="009D1411"/>
    <w:rsid w:val="009D148F"/>
    <w:rsid w:val="009D158B"/>
    <w:rsid w:val="009D15B7"/>
    <w:rsid w:val="009D162E"/>
    <w:rsid w:val="009D1657"/>
    <w:rsid w:val="009D1732"/>
    <w:rsid w:val="009D17D2"/>
    <w:rsid w:val="009D17F2"/>
    <w:rsid w:val="009D1890"/>
    <w:rsid w:val="009D18EF"/>
    <w:rsid w:val="009D19A9"/>
    <w:rsid w:val="009D19AE"/>
    <w:rsid w:val="009D19D5"/>
    <w:rsid w:val="009D1A9D"/>
    <w:rsid w:val="009D1AA6"/>
    <w:rsid w:val="009D1B83"/>
    <w:rsid w:val="009D1C29"/>
    <w:rsid w:val="009D1CB4"/>
    <w:rsid w:val="009D1DDE"/>
    <w:rsid w:val="009D1EDD"/>
    <w:rsid w:val="009D1EE6"/>
    <w:rsid w:val="009D1F91"/>
    <w:rsid w:val="009D1FF2"/>
    <w:rsid w:val="009D205C"/>
    <w:rsid w:val="009D2109"/>
    <w:rsid w:val="009D210B"/>
    <w:rsid w:val="009D213D"/>
    <w:rsid w:val="009D21C2"/>
    <w:rsid w:val="009D225A"/>
    <w:rsid w:val="009D22E3"/>
    <w:rsid w:val="009D22F7"/>
    <w:rsid w:val="009D22FF"/>
    <w:rsid w:val="009D2363"/>
    <w:rsid w:val="009D238D"/>
    <w:rsid w:val="009D23D7"/>
    <w:rsid w:val="009D248A"/>
    <w:rsid w:val="009D249E"/>
    <w:rsid w:val="009D24AE"/>
    <w:rsid w:val="009D24D3"/>
    <w:rsid w:val="009D24EC"/>
    <w:rsid w:val="009D2509"/>
    <w:rsid w:val="009D251C"/>
    <w:rsid w:val="009D2587"/>
    <w:rsid w:val="009D2591"/>
    <w:rsid w:val="009D266E"/>
    <w:rsid w:val="009D272C"/>
    <w:rsid w:val="009D277C"/>
    <w:rsid w:val="009D2867"/>
    <w:rsid w:val="009D292E"/>
    <w:rsid w:val="009D2A80"/>
    <w:rsid w:val="009D2AC6"/>
    <w:rsid w:val="009D2ACC"/>
    <w:rsid w:val="009D2ACF"/>
    <w:rsid w:val="009D2C24"/>
    <w:rsid w:val="009D2C89"/>
    <w:rsid w:val="009D2D2F"/>
    <w:rsid w:val="009D2DA1"/>
    <w:rsid w:val="009D2E2E"/>
    <w:rsid w:val="009D2E8D"/>
    <w:rsid w:val="009D3012"/>
    <w:rsid w:val="009D3145"/>
    <w:rsid w:val="009D31BA"/>
    <w:rsid w:val="009D3200"/>
    <w:rsid w:val="009D32D9"/>
    <w:rsid w:val="009D33AE"/>
    <w:rsid w:val="009D33C0"/>
    <w:rsid w:val="009D365F"/>
    <w:rsid w:val="009D3663"/>
    <w:rsid w:val="009D36CF"/>
    <w:rsid w:val="009D37E6"/>
    <w:rsid w:val="009D37FD"/>
    <w:rsid w:val="009D383B"/>
    <w:rsid w:val="009D39A4"/>
    <w:rsid w:val="009D39B8"/>
    <w:rsid w:val="009D3ABA"/>
    <w:rsid w:val="009D3B06"/>
    <w:rsid w:val="009D3BCB"/>
    <w:rsid w:val="009D3D6B"/>
    <w:rsid w:val="009D3DD1"/>
    <w:rsid w:val="009D3DF9"/>
    <w:rsid w:val="009D3E3C"/>
    <w:rsid w:val="009D3E3D"/>
    <w:rsid w:val="009D3E77"/>
    <w:rsid w:val="009D3EEA"/>
    <w:rsid w:val="009D3EFD"/>
    <w:rsid w:val="009D3F30"/>
    <w:rsid w:val="009D3FC4"/>
    <w:rsid w:val="009D400E"/>
    <w:rsid w:val="009D4138"/>
    <w:rsid w:val="009D4153"/>
    <w:rsid w:val="009D415D"/>
    <w:rsid w:val="009D416F"/>
    <w:rsid w:val="009D41BD"/>
    <w:rsid w:val="009D41F8"/>
    <w:rsid w:val="009D4533"/>
    <w:rsid w:val="009D462D"/>
    <w:rsid w:val="009D4676"/>
    <w:rsid w:val="009D4871"/>
    <w:rsid w:val="009D4884"/>
    <w:rsid w:val="009D4A77"/>
    <w:rsid w:val="009D4AF9"/>
    <w:rsid w:val="009D4BE3"/>
    <w:rsid w:val="009D4BF7"/>
    <w:rsid w:val="009D4C35"/>
    <w:rsid w:val="009D4CED"/>
    <w:rsid w:val="009D4E00"/>
    <w:rsid w:val="009D4E31"/>
    <w:rsid w:val="009D4EE1"/>
    <w:rsid w:val="009D4F00"/>
    <w:rsid w:val="009D4F22"/>
    <w:rsid w:val="009D4F33"/>
    <w:rsid w:val="009D502E"/>
    <w:rsid w:val="009D54AE"/>
    <w:rsid w:val="009D54E3"/>
    <w:rsid w:val="009D54FD"/>
    <w:rsid w:val="009D5501"/>
    <w:rsid w:val="009D5547"/>
    <w:rsid w:val="009D56B6"/>
    <w:rsid w:val="009D56F8"/>
    <w:rsid w:val="009D56FB"/>
    <w:rsid w:val="009D5728"/>
    <w:rsid w:val="009D57FA"/>
    <w:rsid w:val="009D58FE"/>
    <w:rsid w:val="009D5976"/>
    <w:rsid w:val="009D59BA"/>
    <w:rsid w:val="009D5A73"/>
    <w:rsid w:val="009D5A9D"/>
    <w:rsid w:val="009D5ADF"/>
    <w:rsid w:val="009D5E46"/>
    <w:rsid w:val="009D5E57"/>
    <w:rsid w:val="009D5F07"/>
    <w:rsid w:val="009D5FB5"/>
    <w:rsid w:val="009D5FE5"/>
    <w:rsid w:val="009D612E"/>
    <w:rsid w:val="009D62FF"/>
    <w:rsid w:val="009D63EE"/>
    <w:rsid w:val="009D648D"/>
    <w:rsid w:val="009D650B"/>
    <w:rsid w:val="009D6604"/>
    <w:rsid w:val="009D6680"/>
    <w:rsid w:val="009D66D5"/>
    <w:rsid w:val="009D67E7"/>
    <w:rsid w:val="009D6854"/>
    <w:rsid w:val="009D697D"/>
    <w:rsid w:val="009D6AC1"/>
    <w:rsid w:val="009D6B0E"/>
    <w:rsid w:val="009D6B50"/>
    <w:rsid w:val="009D6B53"/>
    <w:rsid w:val="009D6BB4"/>
    <w:rsid w:val="009D6C1A"/>
    <w:rsid w:val="009D6C5D"/>
    <w:rsid w:val="009D6C89"/>
    <w:rsid w:val="009D6CD4"/>
    <w:rsid w:val="009D6D66"/>
    <w:rsid w:val="009D6D8A"/>
    <w:rsid w:val="009D6EC2"/>
    <w:rsid w:val="009D6F77"/>
    <w:rsid w:val="009D6FDA"/>
    <w:rsid w:val="009D6FF0"/>
    <w:rsid w:val="009D703F"/>
    <w:rsid w:val="009D705D"/>
    <w:rsid w:val="009D7065"/>
    <w:rsid w:val="009D70C8"/>
    <w:rsid w:val="009D7201"/>
    <w:rsid w:val="009D72BE"/>
    <w:rsid w:val="009D72E3"/>
    <w:rsid w:val="009D73C0"/>
    <w:rsid w:val="009D7435"/>
    <w:rsid w:val="009D745E"/>
    <w:rsid w:val="009D75B7"/>
    <w:rsid w:val="009D75D4"/>
    <w:rsid w:val="009D76AE"/>
    <w:rsid w:val="009D76DF"/>
    <w:rsid w:val="009D7747"/>
    <w:rsid w:val="009D7797"/>
    <w:rsid w:val="009D77F2"/>
    <w:rsid w:val="009D7808"/>
    <w:rsid w:val="009D7858"/>
    <w:rsid w:val="009D7859"/>
    <w:rsid w:val="009D799C"/>
    <w:rsid w:val="009D7A51"/>
    <w:rsid w:val="009D7AAB"/>
    <w:rsid w:val="009D7AC9"/>
    <w:rsid w:val="009D7AFB"/>
    <w:rsid w:val="009D7C07"/>
    <w:rsid w:val="009D7C43"/>
    <w:rsid w:val="009D7CAA"/>
    <w:rsid w:val="009D7CC7"/>
    <w:rsid w:val="009D7D0E"/>
    <w:rsid w:val="009D7DBA"/>
    <w:rsid w:val="009D7EDE"/>
    <w:rsid w:val="009D7FCC"/>
    <w:rsid w:val="009E00D9"/>
    <w:rsid w:val="009E01F6"/>
    <w:rsid w:val="009E03BB"/>
    <w:rsid w:val="009E03CC"/>
    <w:rsid w:val="009E0424"/>
    <w:rsid w:val="009E048E"/>
    <w:rsid w:val="009E056B"/>
    <w:rsid w:val="009E0583"/>
    <w:rsid w:val="009E05CE"/>
    <w:rsid w:val="009E06C6"/>
    <w:rsid w:val="009E0711"/>
    <w:rsid w:val="009E08A5"/>
    <w:rsid w:val="009E08C4"/>
    <w:rsid w:val="009E09A9"/>
    <w:rsid w:val="009E09F8"/>
    <w:rsid w:val="009E0A22"/>
    <w:rsid w:val="009E0AFF"/>
    <w:rsid w:val="009E0B29"/>
    <w:rsid w:val="009E0BA8"/>
    <w:rsid w:val="009E0D04"/>
    <w:rsid w:val="009E0E62"/>
    <w:rsid w:val="009E0F7C"/>
    <w:rsid w:val="009E0F94"/>
    <w:rsid w:val="009E0FB0"/>
    <w:rsid w:val="009E0FDD"/>
    <w:rsid w:val="009E101E"/>
    <w:rsid w:val="009E1181"/>
    <w:rsid w:val="009E1200"/>
    <w:rsid w:val="009E14C7"/>
    <w:rsid w:val="009E15D5"/>
    <w:rsid w:val="009E15E0"/>
    <w:rsid w:val="009E16DB"/>
    <w:rsid w:val="009E173A"/>
    <w:rsid w:val="009E1AD5"/>
    <w:rsid w:val="009E1C16"/>
    <w:rsid w:val="009E1C87"/>
    <w:rsid w:val="009E1D15"/>
    <w:rsid w:val="009E1D56"/>
    <w:rsid w:val="009E1E1E"/>
    <w:rsid w:val="009E1E1F"/>
    <w:rsid w:val="009E1E25"/>
    <w:rsid w:val="009E1E64"/>
    <w:rsid w:val="009E1F1C"/>
    <w:rsid w:val="009E1F1E"/>
    <w:rsid w:val="009E1F23"/>
    <w:rsid w:val="009E1F95"/>
    <w:rsid w:val="009E1FE9"/>
    <w:rsid w:val="009E1FFE"/>
    <w:rsid w:val="009E2056"/>
    <w:rsid w:val="009E20AF"/>
    <w:rsid w:val="009E20B6"/>
    <w:rsid w:val="009E20C8"/>
    <w:rsid w:val="009E20E3"/>
    <w:rsid w:val="009E21B7"/>
    <w:rsid w:val="009E22AA"/>
    <w:rsid w:val="009E22AB"/>
    <w:rsid w:val="009E22E0"/>
    <w:rsid w:val="009E2353"/>
    <w:rsid w:val="009E23FA"/>
    <w:rsid w:val="009E2400"/>
    <w:rsid w:val="009E25BE"/>
    <w:rsid w:val="009E2658"/>
    <w:rsid w:val="009E26DF"/>
    <w:rsid w:val="009E27B2"/>
    <w:rsid w:val="009E2806"/>
    <w:rsid w:val="009E28B9"/>
    <w:rsid w:val="009E28C1"/>
    <w:rsid w:val="009E291F"/>
    <w:rsid w:val="009E2925"/>
    <w:rsid w:val="009E29CA"/>
    <w:rsid w:val="009E29DF"/>
    <w:rsid w:val="009E2AD7"/>
    <w:rsid w:val="009E2B5F"/>
    <w:rsid w:val="009E2D1B"/>
    <w:rsid w:val="009E2D25"/>
    <w:rsid w:val="009E2D4B"/>
    <w:rsid w:val="009E2DB7"/>
    <w:rsid w:val="009E2DDE"/>
    <w:rsid w:val="009E2E34"/>
    <w:rsid w:val="009E2F20"/>
    <w:rsid w:val="009E2FC3"/>
    <w:rsid w:val="009E313C"/>
    <w:rsid w:val="009E3238"/>
    <w:rsid w:val="009E32E4"/>
    <w:rsid w:val="009E339A"/>
    <w:rsid w:val="009E33F7"/>
    <w:rsid w:val="009E3503"/>
    <w:rsid w:val="009E35D8"/>
    <w:rsid w:val="009E35F3"/>
    <w:rsid w:val="009E3646"/>
    <w:rsid w:val="009E3762"/>
    <w:rsid w:val="009E383B"/>
    <w:rsid w:val="009E390A"/>
    <w:rsid w:val="009E390B"/>
    <w:rsid w:val="009E39D3"/>
    <w:rsid w:val="009E3AA0"/>
    <w:rsid w:val="009E3B4F"/>
    <w:rsid w:val="009E3B68"/>
    <w:rsid w:val="009E3BC6"/>
    <w:rsid w:val="009E3D6C"/>
    <w:rsid w:val="009E3DED"/>
    <w:rsid w:val="009E3F6A"/>
    <w:rsid w:val="009E3FED"/>
    <w:rsid w:val="009E4003"/>
    <w:rsid w:val="009E40B8"/>
    <w:rsid w:val="009E40F9"/>
    <w:rsid w:val="009E41CC"/>
    <w:rsid w:val="009E4210"/>
    <w:rsid w:val="009E4235"/>
    <w:rsid w:val="009E4269"/>
    <w:rsid w:val="009E4348"/>
    <w:rsid w:val="009E43BE"/>
    <w:rsid w:val="009E4449"/>
    <w:rsid w:val="009E4493"/>
    <w:rsid w:val="009E4532"/>
    <w:rsid w:val="009E4533"/>
    <w:rsid w:val="009E4804"/>
    <w:rsid w:val="009E4811"/>
    <w:rsid w:val="009E4889"/>
    <w:rsid w:val="009E49F5"/>
    <w:rsid w:val="009E4A27"/>
    <w:rsid w:val="009E4A37"/>
    <w:rsid w:val="009E4A42"/>
    <w:rsid w:val="009E4A43"/>
    <w:rsid w:val="009E4B87"/>
    <w:rsid w:val="009E4BCD"/>
    <w:rsid w:val="009E4BCF"/>
    <w:rsid w:val="009E4BDB"/>
    <w:rsid w:val="009E4BE0"/>
    <w:rsid w:val="009E4C96"/>
    <w:rsid w:val="009E4D4F"/>
    <w:rsid w:val="009E4E43"/>
    <w:rsid w:val="009E4E4A"/>
    <w:rsid w:val="009E4EFD"/>
    <w:rsid w:val="009E4F90"/>
    <w:rsid w:val="009E4FEA"/>
    <w:rsid w:val="009E50E3"/>
    <w:rsid w:val="009E514A"/>
    <w:rsid w:val="009E5160"/>
    <w:rsid w:val="009E51A2"/>
    <w:rsid w:val="009E51F9"/>
    <w:rsid w:val="009E520D"/>
    <w:rsid w:val="009E5316"/>
    <w:rsid w:val="009E53C4"/>
    <w:rsid w:val="009E543F"/>
    <w:rsid w:val="009E5442"/>
    <w:rsid w:val="009E5460"/>
    <w:rsid w:val="009E54D7"/>
    <w:rsid w:val="009E5500"/>
    <w:rsid w:val="009E5530"/>
    <w:rsid w:val="009E557C"/>
    <w:rsid w:val="009E55D4"/>
    <w:rsid w:val="009E5688"/>
    <w:rsid w:val="009E57A9"/>
    <w:rsid w:val="009E57B1"/>
    <w:rsid w:val="009E588A"/>
    <w:rsid w:val="009E59F5"/>
    <w:rsid w:val="009E5ACF"/>
    <w:rsid w:val="009E5B09"/>
    <w:rsid w:val="009E5B8F"/>
    <w:rsid w:val="009E5CF4"/>
    <w:rsid w:val="009E5D2F"/>
    <w:rsid w:val="009E5DE2"/>
    <w:rsid w:val="009E5E91"/>
    <w:rsid w:val="009E5EF7"/>
    <w:rsid w:val="009E5EFA"/>
    <w:rsid w:val="009E5F84"/>
    <w:rsid w:val="009E5FBB"/>
    <w:rsid w:val="009E5FC0"/>
    <w:rsid w:val="009E5FD2"/>
    <w:rsid w:val="009E60DF"/>
    <w:rsid w:val="009E60E2"/>
    <w:rsid w:val="009E6268"/>
    <w:rsid w:val="009E626B"/>
    <w:rsid w:val="009E6293"/>
    <w:rsid w:val="009E6310"/>
    <w:rsid w:val="009E63CC"/>
    <w:rsid w:val="009E652B"/>
    <w:rsid w:val="009E66C0"/>
    <w:rsid w:val="009E67F6"/>
    <w:rsid w:val="009E6882"/>
    <w:rsid w:val="009E6909"/>
    <w:rsid w:val="009E6932"/>
    <w:rsid w:val="009E69D5"/>
    <w:rsid w:val="009E6A7C"/>
    <w:rsid w:val="009E6BB1"/>
    <w:rsid w:val="009E6BB3"/>
    <w:rsid w:val="009E6BF3"/>
    <w:rsid w:val="009E6D1D"/>
    <w:rsid w:val="009E6DA5"/>
    <w:rsid w:val="009E6EA9"/>
    <w:rsid w:val="009E6EE4"/>
    <w:rsid w:val="009E6EE5"/>
    <w:rsid w:val="009E6F14"/>
    <w:rsid w:val="009E6FE5"/>
    <w:rsid w:val="009E729C"/>
    <w:rsid w:val="009E72A0"/>
    <w:rsid w:val="009E7308"/>
    <w:rsid w:val="009E7341"/>
    <w:rsid w:val="009E74EF"/>
    <w:rsid w:val="009E751B"/>
    <w:rsid w:val="009E7592"/>
    <w:rsid w:val="009E7598"/>
    <w:rsid w:val="009E7674"/>
    <w:rsid w:val="009E76F8"/>
    <w:rsid w:val="009E7980"/>
    <w:rsid w:val="009E79BE"/>
    <w:rsid w:val="009E7A33"/>
    <w:rsid w:val="009E7AA8"/>
    <w:rsid w:val="009E7AC6"/>
    <w:rsid w:val="009E7B7B"/>
    <w:rsid w:val="009E7CAD"/>
    <w:rsid w:val="009E7D27"/>
    <w:rsid w:val="009E7D42"/>
    <w:rsid w:val="009E7DBC"/>
    <w:rsid w:val="009E7ED5"/>
    <w:rsid w:val="009F0089"/>
    <w:rsid w:val="009F0181"/>
    <w:rsid w:val="009F033E"/>
    <w:rsid w:val="009F03A1"/>
    <w:rsid w:val="009F0473"/>
    <w:rsid w:val="009F04E4"/>
    <w:rsid w:val="009F0757"/>
    <w:rsid w:val="009F0784"/>
    <w:rsid w:val="009F0799"/>
    <w:rsid w:val="009F07B6"/>
    <w:rsid w:val="009F08A5"/>
    <w:rsid w:val="009F0900"/>
    <w:rsid w:val="009F094C"/>
    <w:rsid w:val="009F09B5"/>
    <w:rsid w:val="009F0B12"/>
    <w:rsid w:val="009F0CD5"/>
    <w:rsid w:val="009F0D57"/>
    <w:rsid w:val="009F0EE4"/>
    <w:rsid w:val="009F0F3C"/>
    <w:rsid w:val="009F0FF4"/>
    <w:rsid w:val="009F100C"/>
    <w:rsid w:val="009F1112"/>
    <w:rsid w:val="009F1131"/>
    <w:rsid w:val="009F12A2"/>
    <w:rsid w:val="009F12A6"/>
    <w:rsid w:val="009F1320"/>
    <w:rsid w:val="009F1388"/>
    <w:rsid w:val="009F15C7"/>
    <w:rsid w:val="009F16BF"/>
    <w:rsid w:val="009F16E0"/>
    <w:rsid w:val="009F17FC"/>
    <w:rsid w:val="009F180D"/>
    <w:rsid w:val="009F1849"/>
    <w:rsid w:val="009F18E9"/>
    <w:rsid w:val="009F18EC"/>
    <w:rsid w:val="009F1991"/>
    <w:rsid w:val="009F19B9"/>
    <w:rsid w:val="009F19C0"/>
    <w:rsid w:val="009F1A76"/>
    <w:rsid w:val="009F1A7D"/>
    <w:rsid w:val="009F1B56"/>
    <w:rsid w:val="009F1C9A"/>
    <w:rsid w:val="009F1D59"/>
    <w:rsid w:val="009F1D63"/>
    <w:rsid w:val="009F1F0C"/>
    <w:rsid w:val="009F1F53"/>
    <w:rsid w:val="009F1FC5"/>
    <w:rsid w:val="009F2006"/>
    <w:rsid w:val="009F2011"/>
    <w:rsid w:val="009F2034"/>
    <w:rsid w:val="009F21BC"/>
    <w:rsid w:val="009F2214"/>
    <w:rsid w:val="009F22A9"/>
    <w:rsid w:val="009F22B9"/>
    <w:rsid w:val="009F23F7"/>
    <w:rsid w:val="009F2553"/>
    <w:rsid w:val="009F260C"/>
    <w:rsid w:val="009F276F"/>
    <w:rsid w:val="009F2788"/>
    <w:rsid w:val="009F27A4"/>
    <w:rsid w:val="009F27FB"/>
    <w:rsid w:val="009F2891"/>
    <w:rsid w:val="009F28DA"/>
    <w:rsid w:val="009F28F9"/>
    <w:rsid w:val="009F2A0E"/>
    <w:rsid w:val="009F2A74"/>
    <w:rsid w:val="009F2BCF"/>
    <w:rsid w:val="009F2D43"/>
    <w:rsid w:val="009F2DF0"/>
    <w:rsid w:val="009F2E27"/>
    <w:rsid w:val="009F2E8A"/>
    <w:rsid w:val="009F2EF6"/>
    <w:rsid w:val="009F2EF9"/>
    <w:rsid w:val="009F2FA6"/>
    <w:rsid w:val="009F3101"/>
    <w:rsid w:val="009F31DA"/>
    <w:rsid w:val="009F3206"/>
    <w:rsid w:val="009F34A8"/>
    <w:rsid w:val="009F35DE"/>
    <w:rsid w:val="009F35F8"/>
    <w:rsid w:val="009F36B4"/>
    <w:rsid w:val="009F3753"/>
    <w:rsid w:val="009F375E"/>
    <w:rsid w:val="009F3772"/>
    <w:rsid w:val="009F37D4"/>
    <w:rsid w:val="009F380A"/>
    <w:rsid w:val="009F3826"/>
    <w:rsid w:val="009F389E"/>
    <w:rsid w:val="009F389F"/>
    <w:rsid w:val="009F39F2"/>
    <w:rsid w:val="009F3A2C"/>
    <w:rsid w:val="009F3BC1"/>
    <w:rsid w:val="009F3C18"/>
    <w:rsid w:val="009F3D13"/>
    <w:rsid w:val="009F3DA0"/>
    <w:rsid w:val="009F3DB7"/>
    <w:rsid w:val="009F3FF2"/>
    <w:rsid w:val="009F4021"/>
    <w:rsid w:val="009F4109"/>
    <w:rsid w:val="009F4124"/>
    <w:rsid w:val="009F41F2"/>
    <w:rsid w:val="009F428D"/>
    <w:rsid w:val="009F4351"/>
    <w:rsid w:val="009F442E"/>
    <w:rsid w:val="009F4473"/>
    <w:rsid w:val="009F4507"/>
    <w:rsid w:val="009F4613"/>
    <w:rsid w:val="009F474E"/>
    <w:rsid w:val="009F4763"/>
    <w:rsid w:val="009F48A9"/>
    <w:rsid w:val="009F48AF"/>
    <w:rsid w:val="009F492E"/>
    <w:rsid w:val="009F495A"/>
    <w:rsid w:val="009F4A04"/>
    <w:rsid w:val="009F4AB1"/>
    <w:rsid w:val="009F4B31"/>
    <w:rsid w:val="009F4B5E"/>
    <w:rsid w:val="009F4C3A"/>
    <w:rsid w:val="009F4CE4"/>
    <w:rsid w:val="009F4D88"/>
    <w:rsid w:val="009F4E47"/>
    <w:rsid w:val="009F4E6D"/>
    <w:rsid w:val="009F4F0F"/>
    <w:rsid w:val="009F4F81"/>
    <w:rsid w:val="009F507E"/>
    <w:rsid w:val="009F5255"/>
    <w:rsid w:val="009F5280"/>
    <w:rsid w:val="009F52ED"/>
    <w:rsid w:val="009F53A1"/>
    <w:rsid w:val="009F549F"/>
    <w:rsid w:val="009F5556"/>
    <w:rsid w:val="009F55BA"/>
    <w:rsid w:val="009F5636"/>
    <w:rsid w:val="009F5696"/>
    <w:rsid w:val="009F5718"/>
    <w:rsid w:val="009F575A"/>
    <w:rsid w:val="009F5837"/>
    <w:rsid w:val="009F5839"/>
    <w:rsid w:val="009F588A"/>
    <w:rsid w:val="009F5939"/>
    <w:rsid w:val="009F59DA"/>
    <w:rsid w:val="009F5AB0"/>
    <w:rsid w:val="009F5ACD"/>
    <w:rsid w:val="009F5B16"/>
    <w:rsid w:val="009F605F"/>
    <w:rsid w:val="009F60AD"/>
    <w:rsid w:val="009F60FA"/>
    <w:rsid w:val="009F6126"/>
    <w:rsid w:val="009F6156"/>
    <w:rsid w:val="009F6180"/>
    <w:rsid w:val="009F6197"/>
    <w:rsid w:val="009F6204"/>
    <w:rsid w:val="009F6242"/>
    <w:rsid w:val="009F62C8"/>
    <w:rsid w:val="009F62CA"/>
    <w:rsid w:val="009F62FB"/>
    <w:rsid w:val="009F6474"/>
    <w:rsid w:val="009F648D"/>
    <w:rsid w:val="009F66ED"/>
    <w:rsid w:val="009F670E"/>
    <w:rsid w:val="009F6788"/>
    <w:rsid w:val="009F68ED"/>
    <w:rsid w:val="009F6965"/>
    <w:rsid w:val="009F6C4A"/>
    <w:rsid w:val="009F6C56"/>
    <w:rsid w:val="009F6C9F"/>
    <w:rsid w:val="009F6D11"/>
    <w:rsid w:val="009F6F0E"/>
    <w:rsid w:val="009F6FA7"/>
    <w:rsid w:val="009F6FF8"/>
    <w:rsid w:val="009F702E"/>
    <w:rsid w:val="009F7128"/>
    <w:rsid w:val="009F714C"/>
    <w:rsid w:val="009F71A4"/>
    <w:rsid w:val="009F735D"/>
    <w:rsid w:val="009F7384"/>
    <w:rsid w:val="009F7461"/>
    <w:rsid w:val="009F7510"/>
    <w:rsid w:val="009F7560"/>
    <w:rsid w:val="009F75C1"/>
    <w:rsid w:val="009F7865"/>
    <w:rsid w:val="009F7B98"/>
    <w:rsid w:val="009F7BD1"/>
    <w:rsid w:val="009F7C1E"/>
    <w:rsid w:val="009F7C79"/>
    <w:rsid w:val="009F7CDF"/>
    <w:rsid w:val="009F7D61"/>
    <w:rsid w:val="009F7DE4"/>
    <w:rsid w:val="009F7E56"/>
    <w:rsid w:val="009F7ED1"/>
    <w:rsid w:val="009F7F8E"/>
    <w:rsid w:val="009F7F93"/>
    <w:rsid w:val="00A00004"/>
    <w:rsid w:val="00A00022"/>
    <w:rsid w:val="00A00048"/>
    <w:rsid w:val="00A0008A"/>
    <w:rsid w:val="00A00094"/>
    <w:rsid w:val="00A0014A"/>
    <w:rsid w:val="00A001DE"/>
    <w:rsid w:val="00A00237"/>
    <w:rsid w:val="00A0026D"/>
    <w:rsid w:val="00A003B3"/>
    <w:rsid w:val="00A003FC"/>
    <w:rsid w:val="00A00462"/>
    <w:rsid w:val="00A0056D"/>
    <w:rsid w:val="00A005AD"/>
    <w:rsid w:val="00A005CB"/>
    <w:rsid w:val="00A007AD"/>
    <w:rsid w:val="00A0086E"/>
    <w:rsid w:val="00A0087A"/>
    <w:rsid w:val="00A0097C"/>
    <w:rsid w:val="00A009BB"/>
    <w:rsid w:val="00A009BC"/>
    <w:rsid w:val="00A00A5E"/>
    <w:rsid w:val="00A00AA6"/>
    <w:rsid w:val="00A00AF0"/>
    <w:rsid w:val="00A00BB1"/>
    <w:rsid w:val="00A00BC6"/>
    <w:rsid w:val="00A00BDA"/>
    <w:rsid w:val="00A00BED"/>
    <w:rsid w:val="00A00D4C"/>
    <w:rsid w:val="00A00D63"/>
    <w:rsid w:val="00A00EDF"/>
    <w:rsid w:val="00A01033"/>
    <w:rsid w:val="00A0103A"/>
    <w:rsid w:val="00A012AA"/>
    <w:rsid w:val="00A012AD"/>
    <w:rsid w:val="00A012D0"/>
    <w:rsid w:val="00A01339"/>
    <w:rsid w:val="00A014C0"/>
    <w:rsid w:val="00A015C4"/>
    <w:rsid w:val="00A0166F"/>
    <w:rsid w:val="00A0169A"/>
    <w:rsid w:val="00A01703"/>
    <w:rsid w:val="00A0172D"/>
    <w:rsid w:val="00A01767"/>
    <w:rsid w:val="00A01849"/>
    <w:rsid w:val="00A018AB"/>
    <w:rsid w:val="00A0198F"/>
    <w:rsid w:val="00A01A20"/>
    <w:rsid w:val="00A01A4D"/>
    <w:rsid w:val="00A01AD6"/>
    <w:rsid w:val="00A01B21"/>
    <w:rsid w:val="00A01B75"/>
    <w:rsid w:val="00A01BD3"/>
    <w:rsid w:val="00A01C46"/>
    <w:rsid w:val="00A01CC8"/>
    <w:rsid w:val="00A01DD6"/>
    <w:rsid w:val="00A01F31"/>
    <w:rsid w:val="00A01FAE"/>
    <w:rsid w:val="00A02099"/>
    <w:rsid w:val="00A02143"/>
    <w:rsid w:val="00A0218F"/>
    <w:rsid w:val="00A021AA"/>
    <w:rsid w:val="00A021C0"/>
    <w:rsid w:val="00A021D1"/>
    <w:rsid w:val="00A021D8"/>
    <w:rsid w:val="00A02210"/>
    <w:rsid w:val="00A02226"/>
    <w:rsid w:val="00A022CB"/>
    <w:rsid w:val="00A02341"/>
    <w:rsid w:val="00A0235C"/>
    <w:rsid w:val="00A023AF"/>
    <w:rsid w:val="00A02424"/>
    <w:rsid w:val="00A02470"/>
    <w:rsid w:val="00A024C7"/>
    <w:rsid w:val="00A02515"/>
    <w:rsid w:val="00A0253A"/>
    <w:rsid w:val="00A02672"/>
    <w:rsid w:val="00A0272B"/>
    <w:rsid w:val="00A02776"/>
    <w:rsid w:val="00A0295E"/>
    <w:rsid w:val="00A02A39"/>
    <w:rsid w:val="00A02B69"/>
    <w:rsid w:val="00A02BFD"/>
    <w:rsid w:val="00A02E74"/>
    <w:rsid w:val="00A02E94"/>
    <w:rsid w:val="00A02E99"/>
    <w:rsid w:val="00A02F97"/>
    <w:rsid w:val="00A02FC9"/>
    <w:rsid w:val="00A0309C"/>
    <w:rsid w:val="00A032DC"/>
    <w:rsid w:val="00A033B7"/>
    <w:rsid w:val="00A0344D"/>
    <w:rsid w:val="00A034AF"/>
    <w:rsid w:val="00A03549"/>
    <w:rsid w:val="00A035EA"/>
    <w:rsid w:val="00A03629"/>
    <w:rsid w:val="00A03682"/>
    <w:rsid w:val="00A03781"/>
    <w:rsid w:val="00A037A9"/>
    <w:rsid w:val="00A037D5"/>
    <w:rsid w:val="00A037DD"/>
    <w:rsid w:val="00A03B27"/>
    <w:rsid w:val="00A03BDF"/>
    <w:rsid w:val="00A03D03"/>
    <w:rsid w:val="00A03D9D"/>
    <w:rsid w:val="00A03E28"/>
    <w:rsid w:val="00A03E64"/>
    <w:rsid w:val="00A03FF9"/>
    <w:rsid w:val="00A0402C"/>
    <w:rsid w:val="00A040C8"/>
    <w:rsid w:val="00A04188"/>
    <w:rsid w:val="00A0426E"/>
    <w:rsid w:val="00A0432E"/>
    <w:rsid w:val="00A044E7"/>
    <w:rsid w:val="00A045C7"/>
    <w:rsid w:val="00A045DC"/>
    <w:rsid w:val="00A04677"/>
    <w:rsid w:val="00A04682"/>
    <w:rsid w:val="00A04719"/>
    <w:rsid w:val="00A04740"/>
    <w:rsid w:val="00A04762"/>
    <w:rsid w:val="00A047B9"/>
    <w:rsid w:val="00A048F2"/>
    <w:rsid w:val="00A04AD2"/>
    <w:rsid w:val="00A04B14"/>
    <w:rsid w:val="00A04C91"/>
    <w:rsid w:val="00A04D41"/>
    <w:rsid w:val="00A04F09"/>
    <w:rsid w:val="00A04F47"/>
    <w:rsid w:val="00A0505E"/>
    <w:rsid w:val="00A0507F"/>
    <w:rsid w:val="00A050F6"/>
    <w:rsid w:val="00A051BC"/>
    <w:rsid w:val="00A0520D"/>
    <w:rsid w:val="00A05286"/>
    <w:rsid w:val="00A0536A"/>
    <w:rsid w:val="00A05379"/>
    <w:rsid w:val="00A053D9"/>
    <w:rsid w:val="00A053F7"/>
    <w:rsid w:val="00A054D8"/>
    <w:rsid w:val="00A05578"/>
    <w:rsid w:val="00A055B2"/>
    <w:rsid w:val="00A05640"/>
    <w:rsid w:val="00A0564B"/>
    <w:rsid w:val="00A05658"/>
    <w:rsid w:val="00A0567F"/>
    <w:rsid w:val="00A056A3"/>
    <w:rsid w:val="00A05732"/>
    <w:rsid w:val="00A0578D"/>
    <w:rsid w:val="00A05814"/>
    <w:rsid w:val="00A05944"/>
    <w:rsid w:val="00A059EE"/>
    <w:rsid w:val="00A05A12"/>
    <w:rsid w:val="00A05ABD"/>
    <w:rsid w:val="00A05D4D"/>
    <w:rsid w:val="00A05D92"/>
    <w:rsid w:val="00A05DA6"/>
    <w:rsid w:val="00A05EA8"/>
    <w:rsid w:val="00A05F84"/>
    <w:rsid w:val="00A0607E"/>
    <w:rsid w:val="00A0608F"/>
    <w:rsid w:val="00A06178"/>
    <w:rsid w:val="00A0620A"/>
    <w:rsid w:val="00A06226"/>
    <w:rsid w:val="00A06261"/>
    <w:rsid w:val="00A06325"/>
    <w:rsid w:val="00A0633E"/>
    <w:rsid w:val="00A06346"/>
    <w:rsid w:val="00A0647C"/>
    <w:rsid w:val="00A06668"/>
    <w:rsid w:val="00A067E1"/>
    <w:rsid w:val="00A06864"/>
    <w:rsid w:val="00A06928"/>
    <w:rsid w:val="00A0699E"/>
    <w:rsid w:val="00A06A20"/>
    <w:rsid w:val="00A06A40"/>
    <w:rsid w:val="00A06B41"/>
    <w:rsid w:val="00A06C1A"/>
    <w:rsid w:val="00A06C86"/>
    <w:rsid w:val="00A06D1D"/>
    <w:rsid w:val="00A06D71"/>
    <w:rsid w:val="00A06DC4"/>
    <w:rsid w:val="00A06E05"/>
    <w:rsid w:val="00A06F27"/>
    <w:rsid w:val="00A06F58"/>
    <w:rsid w:val="00A06F60"/>
    <w:rsid w:val="00A07015"/>
    <w:rsid w:val="00A070DA"/>
    <w:rsid w:val="00A0710B"/>
    <w:rsid w:val="00A073C8"/>
    <w:rsid w:val="00A073D6"/>
    <w:rsid w:val="00A07436"/>
    <w:rsid w:val="00A074DF"/>
    <w:rsid w:val="00A07544"/>
    <w:rsid w:val="00A0757F"/>
    <w:rsid w:val="00A075D2"/>
    <w:rsid w:val="00A0762F"/>
    <w:rsid w:val="00A07632"/>
    <w:rsid w:val="00A0766F"/>
    <w:rsid w:val="00A07752"/>
    <w:rsid w:val="00A07789"/>
    <w:rsid w:val="00A0791B"/>
    <w:rsid w:val="00A0796D"/>
    <w:rsid w:val="00A07A61"/>
    <w:rsid w:val="00A07B04"/>
    <w:rsid w:val="00A07C02"/>
    <w:rsid w:val="00A07C67"/>
    <w:rsid w:val="00A07C9F"/>
    <w:rsid w:val="00A07CA7"/>
    <w:rsid w:val="00A07E1E"/>
    <w:rsid w:val="00A07E7B"/>
    <w:rsid w:val="00A10020"/>
    <w:rsid w:val="00A100CE"/>
    <w:rsid w:val="00A10136"/>
    <w:rsid w:val="00A101F8"/>
    <w:rsid w:val="00A10273"/>
    <w:rsid w:val="00A10289"/>
    <w:rsid w:val="00A1029C"/>
    <w:rsid w:val="00A104BE"/>
    <w:rsid w:val="00A1072A"/>
    <w:rsid w:val="00A10737"/>
    <w:rsid w:val="00A1079C"/>
    <w:rsid w:val="00A107FE"/>
    <w:rsid w:val="00A108DB"/>
    <w:rsid w:val="00A1094B"/>
    <w:rsid w:val="00A10A73"/>
    <w:rsid w:val="00A10BEC"/>
    <w:rsid w:val="00A10C0B"/>
    <w:rsid w:val="00A10D89"/>
    <w:rsid w:val="00A10DAC"/>
    <w:rsid w:val="00A10DBD"/>
    <w:rsid w:val="00A10DEF"/>
    <w:rsid w:val="00A10E57"/>
    <w:rsid w:val="00A10E74"/>
    <w:rsid w:val="00A10F60"/>
    <w:rsid w:val="00A10FDB"/>
    <w:rsid w:val="00A110D1"/>
    <w:rsid w:val="00A110EF"/>
    <w:rsid w:val="00A11143"/>
    <w:rsid w:val="00A11207"/>
    <w:rsid w:val="00A112D2"/>
    <w:rsid w:val="00A112FD"/>
    <w:rsid w:val="00A11311"/>
    <w:rsid w:val="00A1155E"/>
    <w:rsid w:val="00A11578"/>
    <w:rsid w:val="00A11738"/>
    <w:rsid w:val="00A11803"/>
    <w:rsid w:val="00A1181A"/>
    <w:rsid w:val="00A11828"/>
    <w:rsid w:val="00A1183A"/>
    <w:rsid w:val="00A118BF"/>
    <w:rsid w:val="00A11AB4"/>
    <w:rsid w:val="00A11ACA"/>
    <w:rsid w:val="00A11B20"/>
    <w:rsid w:val="00A11B38"/>
    <w:rsid w:val="00A11B5B"/>
    <w:rsid w:val="00A11BD0"/>
    <w:rsid w:val="00A11CBC"/>
    <w:rsid w:val="00A11D2B"/>
    <w:rsid w:val="00A11D3C"/>
    <w:rsid w:val="00A11F43"/>
    <w:rsid w:val="00A11FDB"/>
    <w:rsid w:val="00A12057"/>
    <w:rsid w:val="00A12088"/>
    <w:rsid w:val="00A120B8"/>
    <w:rsid w:val="00A12190"/>
    <w:rsid w:val="00A12214"/>
    <w:rsid w:val="00A1225C"/>
    <w:rsid w:val="00A1225E"/>
    <w:rsid w:val="00A122DD"/>
    <w:rsid w:val="00A12371"/>
    <w:rsid w:val="00A12372"/>
    <w:rsid w:val="00A123DA"/>
    <w:rsid w:val="00A123E9"/>
    <w:rsid w:val="00A12438"/>
    <w:rsid w:val="00A12506"/>
    <w:rsid w:val="00A12592"/>
    <w:rsid w:val="00A1268D"/>
    <w:rsid w:val="00A127A8"/>
    <w:rsid w:val="00A127D3"/>
    <w:rsid w:val="00A12802"/>
    <w:rsid w:val="00A12808"/>
    <w:rsid w:val="00A1283A"/>
    <w:rsid w:val="00A12929"/>
    <w:rsid w:val="00A129EC"/>
    <w:rsid w:val="00A12AE4"/>
    <w:rsid w:val="00A12AFA"/>
    <w:rsid w:val="00A12BB5"/>
    <w:rsid w:val="00A12BDB"/>
    <w:rsid w:val="00A12C35"/>
    <w:rsid w:val="00A12EE5"/>
    <w:rsid w:val="00A12F0D"/>
    <w:rsid w:val="00A13131"/>
    <w:rsid w:val="00A13143"/>
    <w:rsid w:val="00A13249"/>
    <w:rsid w:val="00A132CC"/>
    <w:rsid w:val="00A1336E"/>
    <w:rsid w:val="00A13463"/>
    <w:rsid w:val="00A134DB"/>
    <w:rsid w:val="00A13504"/>
    <w:rsid w:val="00A13577"/>
    <w:rsid w:val="00A135B6"/>
    <w:rsid w:val="00A136D0"/>
    <w:rsid w:val="00A13725"/>
    <w:rsid w:val="00A13772"/>
    <w:rsid w:val="00A138E5"/>
    <w:rsid w:val="00A13900"/>
    <w:rsid w:val="00A13905"/>
    <w:rsid w:val="00A13980"/>
    <w:rsid w:val="00A13A62"/>
    <w:rsid w:val="00A13B36"/>
    <w:rsid w:val="00A13C76"/>
    <w:rsid w:val="00A13C90"/>
    <w:rsid w:val="00A13D76"/>
    <w:rsid w:val="00A13DD5"/>
    <w:rsid w:val="00A13DFA"/>
    <w:rsid w:val="00A13E2D"/>
    <w:rsid w:val="00A13EDA"/>
    <w:rsid w:val="00A13EEF"/>
    <w:rsid w:val="00A13F83"/>
    <w:rsid w:val="00A14065"/>
    <w:rsid w:val="00A14070"/>
    <w:rsid w:val="00A1413A"/>
    <w:rsid w:val="00A14171"/>
    <w:rsid w:val="00A14225"/>
    <w:rsid w:val="00A1423E"/>
    <w:rsid w:val="00A1439A"/>
    <w:rsid w:val="00A14536"/>
    <w:rsid w:val="00A145D7"/>
    <w:rsid w:val="00A147C6"/>
    <w:rsid w:val="00A1486B"/>
    <w:rsid w:val="00A148EC"/>
    <w:rsid w:val="00A14A12"/>
    <w:rsid w:val="00A14AC1"/>
    <w:rsid w:val="00A14AE2"/>
    <w:rsid w:val="00A14BB7"/>
    <w:rsid w:val="00A14C03"/>
    <w:rsid w:val="00A14DC2"/>
    <w:rsid w:val="00A14DD6"/>
    <w:rsid w:val="00A14E0D"/>
    <w:rsid w:val="00A14E9F"/>
    <w:rsid w:val="00A1501E"/>
    <w:rsid w:val="00A150EF"/>
    <w:rsid w:val="00A15178"/>
    <w:rsid w:val="00A15271"/>
    <w:rsid w:val="00A1527B"/>
    <w:rsid w:val="00A1529C"/>
    <w:rsid w:val="00A1540C"/>
    <w:rsid w:val="00A1542B"/>
    <w:rsid w:val="00A15489"/>
    <w:rsid w:val="00A15491"/>
    <w:rsid w:val="00A154CC"/>
    <w:rsid w:val="00A155C3"/>
    <w:rsid w:val="00A15788"/>
    <w:rsid w:val="00A15919"/>
    <w:rsid w:val="00A15B57"/>
    <w:rsid w:val="00A15BBB"/>
    <w:rsid w:val="00A15BD1"/>
    <w:rsid w:val="00A15C32"/>
    <w:rsid w:val="00A15C3D"/>
    <w:rsid w:val="00A15D7D"/>
    <w:rsid w:val="00A15DD0"/>
    <w:rsid w:val="00A15E13"/>
    <w:rsid w:val="00A15E4D"/>
    <w:rsid w:val="00A15E5A"/>
    <w:rsid w:val="00A15ED5"/>
    <w:rsid w:val="00A15FAD"/>
    <w:rsid w:val="00A15FB8"/>
    <w:rsid w:val="00A15FBF"/>
    <w:rsid w:val="00A1604B"/>
    <w:rsid w:val="00A160EF"/>
    <w:rsid w:val="00A1611F"/>
    <w:rsid w:val="00A16183"/>
    <w:rsid w:val="00A1624F"/>
    <w:rsid w:val="00A1627B"/>
    <w:rsid w:val="00A16316"/>
    <w:rsid w:val="00A163D2"/>
    <w:rsid w:val="00A1644E"/>
    <w:rsid w:val="00A164E4"/>
    <w:rsid w:val="00A16519"/>
    <w:rsid w:val="00A1652D"/>
    <w:rsid w:val="00A165C4"/>
    <w:rsid w:val="00A16613"/>
    <w:rsid w:val="00A16788"/>
    <w:rsid w:val="00A16942"/>
    <w:rsid w:val="00A169B6"/>
    <w:rsid w:val="00A16AB2"/>
    <w:rsid w:val="00A16B75"/>
    <w:rsid w:val="00A16C1D"/>
    <w:rsid w:val="00A16CB3"/>
    <w:rsid w:val="00A16CFB"/>
    <w:rsid w:val="00A16E64"/>
    <w:rsid w:val="00A17182"/>
    <w:rsid w:val="00A172A6"/>
    <w:rsid w:val="00A1738F"/>
    <w:rsid w:val="00A174F1"/>
    <w:rsid w:val="00A17703"/>
    <w:rsid w:val="00A1772A"/>
    <w:rsid w:val="00A17763"/>
    <w:rsid w:val="00A177C0"/>
    <w:rsid w:val="00A1780B"/>
    <w:rsid w:val="00A17848"/>
    <w:rsid w:val="00A17978"/>
    <w:rsid w:val="00A179BC"/>
    <w:rsid w:val="00A17A67"/>
    <w:rsid w:val="00A17B88"/>
    <w:rsid w:val="00A17C5F"/>
    <w:rsid w:val="00A17D1E"/>
    <w:rsid w:val="00A17DCC"/>
    <w:rsid w:val="00A17E3D"/>
    <w:rsid w:val="00A17EB8"/>
    <w:rsid w:val="00A17EDE"/>
    <w:rsid w:val="00A17F04"/>
    <w:rsid w:val="00A17F51"/>
    <w:rsid w:val="00A20064"/>
    <w:rsid w:val="00A20075"/>
    <w:rsid w:val="00A200C1"/>
    <w:rsid w:val="00A20156"/>
    <w:rsid w:val="00A201CB"/>
    <w:rsid w:val="00A201EC"/>
    <w:rsid w:val="00A20361"/>
    <w:rsid w:val="00A203F9"/>
    <w:rsid w:val="00A2048B"/>
    <w:rsid w:val="00A2062F"/>
    <w:rsid w:val="00A206B0"/>
    <w:rsid w:val="00A20734"/>
    <w:rsid w:val="00A20779"/>
    <w:rsid w:val="00A20789"/>
    <w:rsid w:val="00A207B7"/>
    <w:rsid w:val="00A207DE"/>
    <w:rsid w:val="00A20841"/>
    <w:rsid w:val="00A2087D"/>
    <w:rsid w:val="00A208A6"/>
    <w:rsid w:val="00A208F1"/>
    <w:rsid w:val="00A2090A"/>
    <w:rsid w:val="00A20A4C"/>
    <w:rsid w:val="00A20C23"/>
    <w:rsid w:val="00A20C29"/>
    <w:rsid w:val="00A20D02"/>
    <w:rsid w:val="00A20D29"/>
    <w:rsid w:val="00A20D2A"/>
    <w:rsid w:val="00A20D85"/>
    <w:rsid w:val="00A20E44"/>
    <w:rsid w:val="00A20FFF"/>
    <w:rsid w:val="00A2101D"/>
    <w:rsid w:val="00A21067"/>
    <w:rsid w:val="00A210C2"/>
    <w:rsid w:val="00A211D5"/>
    <w:rsid w:val="00A211EA"/>
    <w:rsid w:val="00A21204"/>
    <w:rsid w:val="00A212F5"/>
    <w:rsid w:val="00A213FE"/>
    <w:rsid w:val="00A21526"/>
    <w:rsid w:val="00A21541"/>
    <w:rsid w:val="00A21596"/>
    <w:rsid w:val="00A21630"/>
    <w:rsid w:val="00A217D2"/>
    <w:rsid w:val="00A2183F"/>
    <w:rsid w:val="00A218BC"/>
    <w:rsid w:val="00A218FC"/>
    <w:rsid w:val="00A219B2"/>
    <w:rsid w:val="00A21A4D"/>
    <w:rsid w:val="00A21AA2"/>
    <w:rsid w:val="00A21B16"/>
    <w:rsid w:val="00A21B64"/>
    <w:rsid w:val="00A21BFA"/>
    <w:rsid w:val="00A21C48"/>
    <w:rsid w:val="00A21C4C"/>
    <w:rsid w:val="00A21C7D"/>
    <w:rsid w:val="00A21D02"/>
    <w:rsid w:val="00A21D76"/>
    <w:rsid w:val="00A21DBB"/>
    <w:rsid w:val="00A21DF3"/>
    <w:rsid w:val="00A21DF6"/>
    <w:rsid w:val="00A220B2"/>
    <w:rsid w:val="00A220B3"/>
    <w:rsid w:val="00A220D3"/>
    <w:rsid w:val="00A2214A"/>
    <w:rsid w:val="00A22396"/>
    <w:rsid w:val="00A223C4"/>
    <w:rsid w:val="00A224A3"/>
    <w:rsid w:val="00A224C4"/>
    <w:rsid w:val="00A224DB"/>
    <w:rsid w:val="00A2266B"/>
    <w:rsid w:val="00A226BF"/>
    <w:rsid w:val="00A226E1"/>
    <w:rsid w:val="00A226E7"/>
    <w:rsid w:val="00A22791"/>
    <w:rsid w:val="00A227A2"/>
    <w:rsid w:val="00A227F6"/>
    <w:rsid w:val="00A22861"/>
    <w:rsid w:val="00A228D3"/>
    <w:rsid w:val="00A228ED"/>
    <w:rsid w:val="00A229F7"/>
    <w:rsid w:val="00A22B29"/>
    <w:rsid w:val="00A22BA5"/>
    <w:rsid w:val="00A22C22"/>
    <w:rsid w:val="00A22C82"/>
    <w:rsid w:val="00A22CBB"/>
    <w:rsid w:val="00A22CF7"/>
    <w:rsid w:val="00A22DAD"/>
    <w:rsid w:val="00A22F29"/>
    <w:rsid w:val="00A22FEA"/>
    <w:rsid w:val="00A2305C"/>
    <w:rsid w:val="00A230E9"/>
    <w:rsid w:val="00A23153"/>
    <w:rsid w:val="00A231CB"/>
    <w:rsid w:val="00A2324D"/>
    <w:rsid w:val="00A232D4"/>
    <w:rsid w:val="00A2330E"/>
    <w:rsid w:val="00A23345"/>
    <w:rsid w:val="00A23362"/>
    <w:rsid w:val="00A23363"/>
    <w:rsid w:val="00A233E8"/>
    <w:rsid w:val="00A234FD"/>
    <w:rsid w:val="00A23573"/>
    <w:rsid w:val="00A2362D"/>
    <w:rsid w:val="00A236F3"/>
    <w:rsid w:val="00A23702"/>
    <w:rsid w:val="00A23711"/>
    <w:rsid w:val="00A23749"/>
    <w:rsid w:val="00A23875"/>
    <w:rsid w:val="00A23923"/>
    <w:rsid w:val="00A239FB"/>
    <w:rsid w:val="00A23A8E"/>
    <w:rsid w:val="00A23B00"/>
    <w:rsid w:val="00A23B15"/>
    <w:rsid w:val="00A23B21"/>
    <w:rsid w:val="00A23B45"/>
    <w:rsid w:val="00A23B9A"/>
    <w:rsid w:val="00A23C16"/>
    <w:rsid w:val="00A23C31"/>
    <w:rsid w:val="00A23C4B"/>
    <w:rsid w:val="00A23CAC"/>
    <w:rsid w:val="00A23CBD"/>
    <w:rsid w:val="00A23CCC"/>
    <w:rsid w:val="00A23D64"/>
    <w:rsid w:val="00A23EED"/>
    <w:rsid w:val="00A23F46"/>
    <w:rsid w:val="00A23FDF"/>
    <w:rsid w:val="00A2409B"/>
    <w:rsid w:val="00A240CD"/>
    <w:rsid w:val="00A241A8"/>
    <w:rsid w:val="00A241C0"/>
    <w:rsid w:val="00A241E2"/>
    <w:rsid w:val="00A242C4"/>
    <w:rsid w:val="00A2434B"/>
    <w:rsid w:val="00A2439F"/>
    <w:rsid w:val="00A243E6"/>
    <w:rsid w:val="00A24402"/>
    <w:rsid w:val="00A24405"/>
    <w:rsid w:val="00A2440B"/>
    <w:rsid w:val="00A24469"/>
    <w:rsid w:val="00A244A5"/>
    <w:rsid w:val="00A24595"/>
    <w:rsid w:val="00A24664"/>
    <w:rsid w:val="00A24747"/>
    <w:rsid w:val="00A2486C"/>
    <w:rsid w:val="00A248BA"/>
    <w:rsid w:val="00A24914"/>
    <w:rsid w:val="00A24923"/>
    <w:rsid w:val="00A24940"/>
    <w:rsid w:val="00A24970"/>
    <w:rsid w:val="00A24992"/>
    <w:rsid w:val="00A24A25"/>
    <w:rsid w:val="00A24ABF"/>
    <w:rsid w:val="00A24ACA"/>
    <w:rsid w:val="00A24B45"/>
    <w:rsid w:val="00A24EA3"/>
    <w:rsid w:val="00A24EC1"/>
    <w:rsid w:val="00A251C6"/>
    <w:rsid w:val="00A25221"/>
    <w:rsid w:val="00A253CB"/>
    <w:rsid w:val="00A25450"/>
    <w:rsid w:val="00A254D7"/>
    <w:rsid w:val="00A254E5"/>
    <w:rsid w:val="00A25615"/>
    <w:rsid w:val="00A256F6"/>
    <w:rsid w:val="00A2577C"/>
    <w:rsid w:val="00A2592F"/>
    <w:rsid w:val="00A259D7"/>
    <w:rsid w:val="00A25A5B"/>
    <w:rsid w:val="00A25A97"/>
    <w:rsid w:val="00A25B66"/>
    <w:rsid w:val="00A25C88"/>
    <w:rsid w:val="00A25CE2"/>
    <w:rsid w:val="00A25CF8"/>
    <w:rsid w:val="00A25D9F"/>
    <w:rsid w:val="00A25EC7"/>
    <w:rsid w:val="00A25EEE"/>
    <w:rsid w:val="00A25F74"/>
    <w:rsid w:val="00A25FB6"/>
    <w:rsid w:val="00A26080"/>
    <w:rsid w:val="00A2616B"/>
    <w:rsid w:val="00A2616E"/>
    <w:rsid w:val="00A26199"/>
    <w:rsid w:val="00A2620E"/>
    <w:rsid w:val="00A26258"/>
    <w:rsid w:val="00A2626B"/>
    <w:rsid w:val="00A2635F"/>
    <w:rsid w:val="00A26461"/>
    <w:rsid w:val="00A264F8"/>
    <w:rsid w:val="00A26511"/>
    <w:rsid w:val="00A26527"/>
    <w:rsid w:val="00A2667D"/>
    <w:rsid w:val="00A26716"/>
    <w:rsid w:val="00A26777"/>
    <w:rsid w:val="00A267E4"/>
    <w:rsid w:val="00A26880"/>
    <w:rsid w:val="00A26927"/>
    <w:rsid w:val="00A26B04"/>
    <w:rsid w:val="00A26BAD"/>
    <w:rsid w:val="00A26C12"/>
    <w:rsid w:val="00A26C7F"/>
    <w:rsid w:val="00A26D29"/>
    <w:rsid w:val="00A26D39"/>
    <w:rsid w:val="00A26D82"/>
    <w:rsid w:val="00A26DCF"/>
    <w:rsid w:val="00A26E0B"/>
    <w:rsid w:val="00A26E4B"/>
    <w:rsid w:val="00A26E5E"/>
    <w:rsid w:val="00A26EA4"/>
    <w:rsid w:val="00A26EB9"/>
    <w:rsid w:val="00A26ED6"/>
    <w:rsid w:val="00A26F04"/>
    <w:rsid w:val="00A26FA0"/>
    <w:rsid w:val="00A26FBB"/>
    <w:rsid w:val="00A26FF0"/>
    <w:rsid w:val="00A27150"/>
    <w:rsid w:val="00A27172"/>
    <w:rsid w:val="00A2717A"/>
    <w:rsid w:val="00A27226"/>
    <w:rsid w:val="00A2730C"/>
    <w:rsid w:val="00A27411"/>
    <w:rsid w:val="00A27502"/>
    <w:rsid w:val="00A27563"/>
    <w:rsid w:val="00A2762A"/>
    <w:rsid w:val="00A27649"/>
    <w:rsid w:val="00A2783C"/>
    <w:rsid w:val="00A27849"/>
    <w:rsid w:val="00A279D9"/>
    <w:rsid w:val="00A27A45"/>
    <w:rsid w:val="00A27AB3"/>
    <w:rsid w:val="00A27BE0"/>
    <w:rsid w:val="00A27CC2"/>
    <w:rsid w:val="00A27DBB"/>
    <w:rsid w:val="00A27DD4"/>
    <w:rsid w:val="00A27DF9"/>
    <w:rsid w:val="00A27E6D"/>
    <w:rsid w:val="00A27F69"/>
    <w:rsid w:val="00A27FA6"/>
    <w:rsid w:val="00A300A6"/>
    <w:rsid w:val="00A301C1"/>
    <w:rsid w:val="00A3027C"/>
    <w:rsid w:val="00A302B9"/>
    <w:rsid w:val="00A3033E"/>
    <w:rsid w:val="00A303DD"/>
    <w:rsid w:val="00A30518"/>
    <w:rsid w:val="00A305E4"/>
    <w:rsid w:val="00A305F5"/>
    <w:rsid w:val="00A3060B"/>
    <w:rsid w:val="00A3069E"/>
    <w:rsid w:val="00A30848"/>
    <w:rsid w:val="00A3087B"/>
    <w:rsid w:val="00A30907"/>
    <w:rsid w:val="00A3096B"/>
    <w:rsid w:val="00A30B29"/>
    <w:rsid w:val="00A30B4C"/>
    <w:rsid w:val="00A30B82"/>
    <w:rsid w:val="00A30C43"/>
    <w:rsid w:val="00A30CE6"/>
    <w:rsid w:val="00A30D93"/>
    <w:rsid w:val="00A30DFD"/>
    <w:rsid w:val="00A30ED8"/>
    <w:rsid w:val="00A30F45"/>
    <w:rsid w:val="00A312C1"/>
    <w:rsid w:val="00A312F5"/>
    <w:rsid w:val="00A31309"/>
    <w:rsid w:val="00A31341"/>
    <w:rsid w:val="00A3139D"/>
    <w:rsid w:val="00A313BC"/>
    <w:rsid w:val="00A31414"/>
    <w:rsid w:val="00A3144E"/>
    <w:rsid w:val="00A31630"/>
    <w:rsid w:val="00A31639"/>
    <w:rsid w:val="00A31647"/>
    <w:rsid w:val="00A31876"/>
    <w:rsid w:val="00A31948"/>
    <w:rsid w:val="00A31969"/>
    <w:rsid w:val="00A319DC"/>
    <w:rsid w:val="00A31A31"/>
    <w:rsid w:val="00A31B3C"/>
    <w:rsid w:val="00A31CAE"/>
    <w:rsid w:val="00A31DB1"/>
    <w:rsid w:val="00A31DC6"/>
    <w:rsid w:val="00A31DDC"/>
    <w:rsid w:val="00A31DE1"/>
    <w:rsid w:val="00A31ECA"/>
    <w:rsid w:val="00A31EE9"/>
    <w:rsid w:val="00A31F10"/>
    <w:rsid w:val="00A321A2"/>
    <w:rsid w:val="00A3233E"/>
    <w:rsid w:val="00A32441"/>
    <w:rsid w:val="00A324C6"/>
    <w:rsid w:val="00A325BF"/>
    <w:rsid w:val="00A32602"/>
    <w:rsid w:val="00A32620"/>
    <w:rsid w:val="00A327E0"/>
    <w:rsid w:val="00A328E5"/>
    <w:rsid w:val="00A3298A"/>
    <w:rsid w:val="00A32AD0"/>
    <w:rsid w:val="00A32AFB"/>
    <w:rsid w:val="00A32B0A"/>
    <w:rsid w:val="00A32B11"/>
    <w:rsid w:val="00A32BB1"/>
    <w:rsid w:val="00A32BB8"/>
    <w:rsid w:val="00A32D5D"/>
    <w:rsid w:val="00A32D87"/>
    <w:rsid w:val="00A32D8F"/>
    <w:rsid w:val="00A32E33"/>
    <w:rsid w:val="00A32F41"/>
    <w:rsid w:val="00A331A2"/>
    <w:rsid w:val="00A33204"/>
    <w:rsid w:val="00A3321E"/>
    <w:rsid w:val="00A33245"/>
    <w:rsid w:val="00A332A2"/>
    <w:rsid w:val="00A33470"/>
    <w:rsid w:val="00A33628"/>
    <w:rsid w:val="00A3367E"/>
    <w:rsid w:val="00A33847"/>
    <w:rsid w:val="00A338C5"/>
    <w:rsid w:val="00A3391B"/>
    <w:rsid w:val="00A339A9"/>
    <w:rsid w:val="00A33BD7"/>
    <w:rsid w:val="00A33C2C"/>
    <w:rsid w:val="00A33CB4"/>
    <w:rsid w:val="00A33CF0"/>
    <w:rsid w:val="00A33D11"/>
    <w:rsid w:val="00A33D6C"/>
    <w:rsid w:val="00A33DBF"/>
    <w:rsid w:val="00A33EBC"/>
    <w:rsid w:val="00A33F59"/>
    <w:rsid w:val="00A33FEC"/>
    <w:rsid w:val="00A34044"/>
    <w:rsid w:val="00A340D6"/>
    <w:rsid w:val="00A3413E"/>
    <w:rsid w:val="00A3415D"/>
    <w:rsid w:val="00A34199"/>
    <w:rsid w:val="00A34357"/>
    <w:rsid w:val="00A344A9"/>
    <w:rsid w:val="00A3452A"/>
    <w:rsid w:val="00A34656"/>
    <w:rsid w:val="00A34710"/>
    <w:rsid w:val="00A34722"/>
    <w:rsid w:val="00A34791"/>
    <w:rsid w:val="00A34901"/>
    <w:rsid w:val="00A34932"/>
    <w:rsid w:val="00A349AA"/>
    <w:rsid w:val="00A34A20"/>
    <w:rsid w:val="00A34B05"/>
    <w:rsid w:val="00A34B34"/>
    <w:rsid w:val="00A34B3E"/>
    <w:rsid w:val="00A34B46"/>
    <w:rsid w:val="00A34B7C"/>
    <w:rsid w:val="00A34C6E"/>
    <w:rsid w:val="00A34CB2"/>
    <w:rsid w:val="00A34E89"/>
    <w:rsid w:val="00A34E9B"/>
    <w:rsid w:val="00A350D5"/>
    <w:rsid w:val="00A350D7"/>
    <w:rsid w:val="00A35167"/>
    <w:rsid w:val="00A35232"/>
    <w:rsid w:val="00A35292"/>
    <w:rsid w:val="00A35298"/>
    <w:rsid w:val="00A35300"/>
    <w:rsid w:val="00A3531D"/>
    <w:rsid w:val="00A35378"/>
    <w:rsid w:val="00A353F3"/>
    <w:rsid w:val="00A354DC"/>
    <w:rsid w:val="00A354E0"/>
    <w:rsid w:val="00A3553E"/>
    <w:rsid w:val="00A355D4"/>
    <w:rsid w:val="00A355F8"/>
    <w:rsid w:val="00A35664"/>
    <w:rsid w:val="00A356A7"/>
    <w:rsid w:val="00A356A8"/>
    <w:rsid w:val="00A356C7"/>
    <w:rsid w:val="00A356FF"/>
    <w:rsid w:val="00A3574E"/>
    <w:rsid w:val="00A3581D"/>
    <w:rsid w:val="00A35902"/>
    <w:rsid w:val="00A35916"/>
    <w:rsid w:val="00A35951"/>
    <w:rsid w:val="00A35A11"/>
    <w:rsid w:val="00A35AD0"/>
    <w:rsid w:val="00A35AF7"/>
    <w:rsid w:val="00A35B54"/>
    <w:rsid w:val="00A35B69"/>
    <w:rsid w:val="00A35C44"/>
    <w:rsid w:val="00A35C47"/>
    <w:rsid w:val="00A35CA3"/>
    <w:rsid w:val="00A35F3F"/>
    <w:rsid w:val="00A35F47"/>
    <w:rsid w:val="00A35F9E"/>
    <w:rsid w:val="00A36048"/>
    <w:rsid w:val="00A360B1"/>
    <w:rsid w:val="00A361A3"/>
    <w:rsid w:val="00A361A7"/>
    <w:rsid w:val="00A3667B"/>
    <w:rsid w:val="00A367E9"/>
    <w:rsid w:val="00A36818"/>
    <w:rsid w:val="00A3685E"/>
    <w:rsid w:val="00A36889"/>
    <w:rsid w:val="00A36891"/>
    <w:rsid w:val="00A368DA"/>
    <w:rsid w:val="00A3691F"/>
    <w:rsid w:val="00A3698B"/>
    <w:rsid w:val="00A36A21"/>
    <w:rsid w:val="00A36A5C"/>
    <w:rsid w:val="00A36B6F"/>
    <w:rsid w:val="00A36BD9"/>
    <w:rsid w:val="00A36DBA"/>
    <w:rsid w:val="00A37120"/>
    <w:rsid w:val="00A37182"/>
    <w:rsid w:val="00A37203"/>
    <w:rsid w:val="00A37208"/>
    <w:rsid w:val="00A3720B"/>
    <w:rsid w:val="00A37265"/>
    <w:rsid w:val="00A3751C"/>
    <w:rsid w:val="00A3758B"/>
    <w:rsid w:val="00A37593"/>
    <w:rsid w:val="00A378E9"/>
    <w:rsid w:val="00A37938"/>
    <w:rsid w:val="00A379BB"/>
    <w:rsid w:val="00A37ACB"/>
    <w:rsid w:val="00A37C42"/>
    <w:rsid w:val="00A37C63"/>
    <w:rsid w:val="00A37CB6"/>
    <w:rsid w:val="00A37D15"/>
    <w:rsid w:val="00A37DCE"/>
    <w:rsid w:val="00A37E4A"/>
    <w:rsid w:val="00A37E5F"/>
    <w:rsid w:val="00A37F00"/>
    <w:rsid w:val="00A37F72"/>
    <w:rsid w:val="00A37FCF"/>
    <w:rsid w:val="00A400FC"/>
    <w:rsid w:val="00A40145"/>
    <w:rsid w:val="00A40188"/>
    <w:rsid w:val="00A401B6"/>
    <w:rsid w:val="00A401D6"/>
    <w:rsid w:val="00A40239"/>
    <w:rsid w:val="00A40243"/>
    <w:rsid w:val="00A4031B"/>
    <w:rsid w:val="00A404F4"/>
    <w:rsid w:val="00A4062E"/>
    <w:rsid w:val="00A40688"/>
    <w:rsid w:val="00A40731"/>
    <w:rsid w:val="00A4076E"/>
    <w:rsid w:val="00A407C0"/>
    <w:rsid w:val="00A407FB"/>
    <w:rsid w:val="00A40811"/>
    <w:rsid w:val="00A40814"/>
    <w:rsid w:val="00A408A3"/>
    <w:rsid w:val="00A4093C"/>
    <w:rsid w:val="00A40991"/>
    <w:rsid w:val="00A40998"/>
    <w:rsid w:val="00A40A36"/>
    <w:rsid w:val="00A40B01"/>
    <w:rsid w:val="00A40B56"/>
    <w:rsid w:val="00A40B73"/>
    <w:rsid w:val="00A40B8E"/>
    <w:rsid w:val="00A40B92"/>
    <w:rsid w:val="00A40B99"/>
    <w:rsid w:val="00A40BAE"/>
    <w:rsid w:val="00A40C1C"/>
    <w:rsid w:val="00A40C45"/>
    <w:rsid w:val="00A40D86"/>
    <w:rsid w:val="00A40E71"/>
    <w:rsid w:val="00A40F4E"/>
    <w:rsid w:val="00A40F5A"/>
    <w:rsid w:val="00A41084"/>
    <w:rsid w:val="00A41236"/>
    <w:rsid w:val="00A412E7"/>
    <w:rsid w:val="00A4142E"/>
    <w:rsid w:val="00A414FC"/>
    <w:rsid w:val="00A4159B"/>
    <w:rsid w:val="00A41711"/>
    <w:rsid w:val="00A4171A"/>
    <w:rsid w:val="00A417CB"/>
    <w:rsid w:val="00A41801"/>
    <w:rsid w:val="00A418C4"/>
    <w:rsid w:val="00A418DE"/>
    <w:rsid w:val="00A41971"/>
    <w:rsid w:val="00A4199F"/>
    <w:rsid w:val="00A419E3"/>
    <w:rsid w:val="00A41A22"/>
    <w:rsid w:val="00A41A81"/>
    <w:rsid w:val="00A41A90"/>
    <w:rsid w:val="00A41B32"/>
    <w:rsid w:val="00A41B7B"/>
    <w:rsid w:val="00A41C52"/>
    <w:rsid w:val="00A41CAF"/>
    <w:rsid w:val="00A41CB0"/>
    <w:rsid w:val="00A41CEA"/>
    <w:rsid w:val="00A41D06"/>
    <w:rsid w:val="00A41D3F"/>
    <w:rsid w:val="00A41DF1"/>
    <w:rsid w:val="00A41E6E"/>
    <w:rsid w:val="00A41EFE"/>
    <w:rsid w:val="00A41F89"/>
    <w:rsid w:val="00A4206E"/>
    <w:rsid w:val="00A42104"/>
    <w:rsid w:val="00A42162"/>
    <w:rsid w:val="00A4218F"/>
    <w:rsid w:val="00A42203"/>
    <w:rsid w:val="00A422E1"/>
    <w:rsid w:val="00A422FB"/>
    <w:rsid w:val="00A4253E"/>
    <w:rsid w:val="00A42542"/>
    <w:rsid w:val="00A42583"/>
    <w:rsid w:val="00A42607"/>
    <w:rsid w:val="00A42632"/>
    <w:rsid w:val="00A4269F"/>
    <w:rsid w:val="00A4274B"/>
    <w:rsid w:val="00A42830"/>
    <w:rsid w:val="00A4287F"/>
    <w:rsid w:val="00A42916"/>
    <w:rsid w:val="00A42A52"/>
    <w:rsid w:val="00A42ABC"/>
    <w:rsid w:val="00A42C01"/>
    <w:rsid w:val="00A42CFD"/>
    <w:rsid w:val="00A42D2F"/>
    <w:rsid w:val="00A42D5D"/>
    <w:rsid w:val="00A42F21"/>
    <w:rsid w:val="00A42F4F"/>
    <w:rsid w:val="00A42F6D"/>
    <w:rsid w:val="00A42FBB"/>
    <w:rsid w:val="00A42FCE"/>
    <w:rsid w:val="00A4301A"/>
    <w:rsid w:val="00A43072"/>
    <w:rsid w:val="00A43094"/>
    <w:rsid w:val="00A431AB"/>
    <w:rsid w:val="00A43210"/>
    <w:rsid w:val="00A432B5"/>
    <w:rsid w:val="00A433D1"/>
    <w:rsid w:val="00A433E8"/>
    <w:rsid w:val="00A4351D"/>
    <w:rsid w:val="00A4353E"/>
    <w:rsid w:val="00A435CE"/>
    <w:rsid w:val="00A435E8"/>
    <w:rsid w:val="00A437B0"/>
    <w:rsid w:val="00A43814"/>
    <w:rsid w:val="00A43846"/>
    <w:rsid w:val="00A43892"/>
    <w:rsid w:val="00A43894"/>
    <w:rsid w:val="00A43A16"/>
    <w:rsid w:val="00A43B38"/>
    <w:rsid w:val="00A43BB5"/>
    <w:rsid w:val="00A43C3F"/>
    <w:rsid w:val="00A43C92"/>
    <w:rsid w:val="00A43C98"/>
    <w:rsid w:val="00A43D27"/>
    <w:rsid w:val="00A43D74"/>
    <w:rsid w:val="00A43EC1"/>
    <w:rsid w:val="00A43EDE"/>
    <w:rsid w:val="00A43F27"/>
    <w:rsid w:val="00A43F39"/>
    <w:rsid w:val="00A44009"/>
    <w:rsid w:val="00A4409C"/>
    <w:rsid w:val="00A440EF"/>
    <w:rsid w:val="00A44104"/>
    <w:rsid w:val="00A44152"/>
    <w:rsid w:val="00A44341"/>
    <w:rsid w:val="00A44350"/>
    <w:rsid w:val="00A44483"/>
    <w:rsid w:val="00A44516"/>
    <w:rsid w:val="00A44524"/>
    <w:rsid w:val="00A4454E"/>
    <w:rsid w:val="00A44593"/>
    <w:rsid w:val="00A445B7"/>
    <w:rsid w:val="00A445BC"/>
    <w:rsid w:val="00A44680"/>
    <w:rsid w:val="00A446EA"/>
    <w:rsid w:val="00A44761"/>
    <w:rsid w:val="00A44778"/>
    <w:rsid w:val="00A44895"/>
    <w:rsid w:val="00A448D5"/>
    <w:rsid w:val="00A44977"/>
    <w:rsid w:val="00A44978"/>
    <w:rsid w:val="00A44981"/>
    <w:rsid w:val="00A449E9"/>
    <w:rsid w:val="00A44B3B"/>
    <w:rsid w:val="00A44BFE"/>
    <w:rsid w:val="00A44C0D"/>
    <w:rsid w:val="00A44E0D"/>
    <w:rsid w:val="00A44E2A"/>
    <w:rsid w:val="00A44E35"/>
    <w:rsid w:val="00A44F32"/>
    <w:rsid w:val="00A450D3"/>
    <w:rsid w:val="00A45107"/>
    <w:rsid w:val="00A451A9"/>
    <w:rsid w:val="00A452C3"/>
    <w:rsid w:val="00A4533E"/>
    <w:rsid w:val="00A4536E"/>
    <w:rsid w:val="00A453A1"/>
    <w:rsid w:val="00A453CA"/>
    <w:rsid w:val="00A453EB"/>
    <w:rsid w:val="00A4549E"/>
    <w:rsid w:val="00A454A8"/>
    <w:rsid w:val="00A454C8"/>
    <w:rsid w:val="00A4564C"/>
    <w:rsid w:val="00A456B5"/>
    <w:rsid w:val="00A4578C"/>
    <w:rsid w:val="00A457CA"/>
    <w:rsid w:val="00A4588B"/>
    <w:rsid w:val="00A45944"/>
    <w:rsid w:val="00A45B07"/>
    <w:rsid w:val="00A45B36"/>
    <w:rsid w:val="00A45C02"/>
    <w:rsid w:val="00A45CEC"/>
    <w:rsid w:val="00A45CEF"/>
    <w:rsid w:val="00A45D8C"/>
    <w:rsid w:val="00A45DC8"/>
    <w:rsid w:val="00A45E61"/>
    <w:rsid w:val="00A45EF8"/>
    <w:rsid w:val="00A45F06"/>
    <w:rsid w:val="00A45F4E"/>
    <w:rsid w:val="00A45F5D"/>
    <w:rsid w:val="00A45FC0"/>
    <w:rsid w:val="00A45FD5"/>
    <w:rsid w:val="00A460C0"/>
    <w:rsid w:val="00A46210"/>
    <w:rsid w:val="00A46447"/>
    <w:rsid w:val="00A46490"/>
    <w:rsid w:val="00A464E6"/>
    <w:rsid w:val="00A464F5"/>
    <w:rsid w:val="00A464F7"/>
    <w:rsid w:val="00A464FA"/>
    <w:rsid w:val="00A4664F"/>
    <w:rsid w:val="00A466BF"/>
    <w:rsid w:val="00A468F7"/>
    <w:rsid w:val="00A4691B"/>
    <w:rsid w:val="00A46936"/>
    <w:rsid w:val="00A469A8"/>
    <w:rsid w:val="00A469B1"/>
    <w:rsid w:val="00A46ABA"/>
    <w:rsid w:val="00A46AE8"/>
    <w:rsid w:val="00A46B74"/>
    <w:rsid w:val="00A46BF9"/>
    <w:rsid w:val="00A46DA9"/>
    <w:rsid w:val="00A46E66"/>
    <w:rsid w:val="00A46EE6"/>
    <w:rsid w:val="00A4700A"/>
    <w:rsid w:val="00A47167"/>
    <w:rsid w:val="00A472F6"/>
    <w:rsid w:val="00A4732D"/>
    <w:rsid w:val="00A47439"/>
    <w:rsid w:val="00A47447"/>
    <w:rsid w:val="00A47473"/>
    <w:rsid w:val="00A474AB"/>
    <w:rsid w:val="00A474D5"/>
    <w:rsid w:val="00A475EA"/>
    <w:rsid w:val="00A4769F"/>
    <w:rsid w:val="00A477E6"/>
    <w:rsid w:val="00A478D3"/>
    <w:rsid w:val="00A47A0A"/>
    <w:rsid w:val="00A47A8F"/>
    <w:rsid w:val="00A47A9F"/>
    <w:rsid w:val="00A47B08"/>
    <w:rsid w:val="00A47B2C"/>
    <w:rsid w:val="00A47C5E"/>
    <w:rsid w:val="00A47CCF"/>
    <w:rsid w:val="00A47DD3"/>
    <w:rsid w:val="00A47E6C"/>
    <w:rsid w:val="00A47F31"/>
    <w:rsid w:val="00A47F70"/>
    <w:rsid w:val="00A47FEE"/>
    <w:rsid w:val="00A47FF9"/>
    <w:rsid w:val="00A500EF"/>
    <w:rsid w:val="00A50146"/>
    <w:rsid w:val="00A50191"/>
    <w:rsid w:val="00A50346"/>
    <w:rsid w:val="00A5044C"/>
    <w:rsid w:val="00A50563"/>
    <w:rsid w:val="00A505CA"/>
    <w:rsid w:val="00A50685"/>
    <w:rsid w:val="00A506DA"/>
    <w:rsid w:val="00A506E0"/>
    <w:rsid w:val="00A50A7E"/>
    <w:rsid w:val="00A50A8B"/>
    <w:rsid w:val="00A50A9B"/>
    <w:rsid w:val="00A50AB0"/>
    <w:rsid w:val="00A50AD6"/>
    <w:rsid w:val="00A50D10"/>
    <w:rsid w:val="00A50D81"/>
    <w:rsid w:val="00A50F05"/>
    <w:rsid w:val="00A50F40"/>
    <w:rsid w:val="00A50FB0"/>
    <w:rsid w:val="00A5100B"/>
    <w:rsid w:val="00A51052"/>
    <w:rsid w:val="00A51061"/>
    <w:rsid w:val="00A511DA"/>
    <w:rsid w:val="00A51292"/>
    <w:rsid w:val="00A513AD"/>
    <w:rsid w:val="00A5153C"/>
    <w:rsid w:val="00A515C7"/>
    <w:rsid w:val="00A515DB"/>
    <w:rsid w:val="00A51642"/>
    <w:rsid w:val="00A5180C"/>
    <w:rsid w:val="00A51898"/>
    <w:rsid w:val="00A51AC9"/>
    <w:rsid w:val="00A51B2D"/>
    <w:rsid w:val="00A51C02"/>
    <w:rsid w:val="00A51CCF"/>
    <w:rsid w:val="00A51D72"/>
    <w:rsid w:val="00A51DB1"/>
    <w:rsid w:val="00A51E36"/>
    <w:rsid w:val="00A51E82"/>
    <w:rsid w:val="00A51E9F"/>
    <w:rsid w:val="00A51EDE"/>
    <w:rsid w:val="00A51F66"/>
    <w:rsid w:val="00A52009"/>
    <w:rsid w:val="00A5209F"/>
    <w:rsid w:val="00A52211"/>
    <w:rsid w:val="00A523D8"/>
    <w:rsid w:val="00A523F3"/>
    <w:rsid w:val="00A52402"/>
    <w:rsid w:val="00A52446"/>
    <w:rsid w:val="00A524FF"/>
    <w:rsid w:val="00A52538"/>
    <w:rsid w:val="00A5253A"/>
    <w:rsid w:val="00A52553"/>
    <w:rsid w:val="00A525F5"/>
    <w:rsid w:val="00A52633"/>
    <w:rsid w:val="00A52667"/>
    <w:rsid w:val="00A52674"/>
    <w:rsid w:val="00A526A1"/>
    <w:rsid w:val="00A526F0"/>
    <w:rsid w:val="00A52733"/>
    <w:rsid w:val="00A527B8"/>
    <w:rsid w:val="00A527F1"/>
    <w:rsid w:val="00A528E7"/>
    <w:rsid w:val="00A52A7E"/>
    <w:rsid w:val="00A52AC2"/>
    <w:rsid w:val="00A52B0A"/>
    <w:rsid w:val="00A52B16"/>
    <w:rsid w:val="00A52BD6"/>
    <w:rsid w:val="00A52D71"/>
    <w:rsid w:val="00A52D8F"/>
    <w:rsid w:val="00A52E29"/>
    <w:rsid w:val="00A52F9D"/>
    <w:rsid w:val="00A53030"/>
    <w:rsid w:val="00A53046"/>
    <w:rsid w:val="00A53100"/>
    <w:rsid w:val="00A53118"/>
    <w:rsid w:val="00A5321F"/>
    <w:rsid w:val="00A53265"/>
    <w:rsid w:val="00A532A1"/>
    <w:rsid w:val="00A53320"/>
    <w:rsid w:val="00A533FB"/>
    <w:rsid w:val="00A53413"/>
    <w:rsid w:val="00A5344E"/>
    <w:rsid w:val="00A53659"/>
    <w:rsid w:val="00A53660"/>
    <w:rsid w:val="00A537F6"/>
    <w:rsid w:val="00A539A5"/>
    <w:rsid w:val="00A53A4F"/>
    <w:rsid w:val="00A53AF8"/>
    <w:rsid w:val="00A53B3A"/>
    <w:rsid w:val="00A53C24"/>
    <w:rsid w:val="00A53D4F"/>
    <w:rsid w:val="00A53E41"/>
    <w:rsid w:val="00A53ECC"/>
    <w:rsid w:val="00A53F5E"/>
    <w:rsid w:val="00A53FDC"/>
    <w:rsid w:val="00A53FE1"/>
    <w:rsid w:val="00A5407A"/>
    <w:rsid w:val="00A540D9"/>
    <w:rsid w:val="00A54289"/>
    <w:rsid w:val="00A54329"/>
    <w:rsid w:val="00A5436A"/>
    <w:rsid w:val="00A5438B"/>
    <w:rsid w:val="00A54404"/>
    <w:rsid w:val="00A5443F"/>
    <w:rsid w:val="00A54454"/>
    <w:rsid w:val="00A54537"/>
    <w:rsid w:val="00A54559"/>
    <w:rsid w:val="00A5466C"/>
    <w:rsid w:val="00A54694"/>
    <w:rsid w:val="00A546F4"/>
    <w:rsid w:val="00A5472F"/>
    <w:rsid w:val="00A54733"/>
    <w:rsid w:val="00A548B6"/>
    <w:rsid w:val="00A549E1"/>
    <w:rsid w:val="00A54A02"/>
    <w:rsid w:val="00A54A1F"/>
    <w:rsid w:val="00A54A95"/>
    <w:rsid w:val="00A54ADD"/>
    <w:rsid w:val="00A54BBF"/>
    <w:rsid w:val="00A54C19"/>
    <w:rsid w:val="00A54C3D"/>
    <w:rsid w:val="00A54D4C"/>
    <w:rsid w:val="00A54E5F"/>
    <w:rsid w:val="00A5503D"/>
    <w:rsid w:val="00A551A5"/>
    <w:rsid w:val="00A55208"/>
    <w:rsid w:val="00A553A1"/>
    <w:rsid w:val="00A55469"/>
    <w:rsid w:val="00A55566"/>
    <w:rsid w:val="00A555A9"/>
    <w:rsid w:val="00A555EC"/>
    <w:rsid w:val="00A556A1"/>
    <w:rsid w:val="00A5575B"/>
    <w:rsid w:val="00A55832"/>
    <w:rsid w:val="00A55855"/>
    <w:rsid w:val="00A558D1"/>
    <w:rsid w:val="00A55952"/>
    <w:rsid w:val="00A5597D"/>
    <w:rsid w:val="00A5599E"/>
    <w:rsid w:val="00A55B13"/>
    <w:rsid w:val="00A55C78"/>
    <w:rsid w:val="00A55D03"/>
    <w:rsid w:val="00A55D67"/>
    <w:rsid w:val="00A55DDA"/>
    <w:rsid w:val="00A55ECF"/>
    <w:rsid w:val="00A55F21"/>
    <w:rsid w:val="00A56021"/>
    <w:rsid w:val="00A560A5"/>
    <w:rsid w:val="00A560AD"/>
    <w:rsid w:val="00A5614D"/>
    <w:rsid w:val="00A5619E"/>
    <w:rsid w:val="00A561F7"/>
    <w:rsid w:val="00A56240"/>
    <w:rsid w:val="00A56393"/>
    <w:rsid w:val="00A56697"/>
    <w:rsid w:val="00A56717"/>
    <w:rsid w:val="00A567ED"/>
    <w:rsid w:val="00A56827"/>
    <w:rsid w:val="00A5682C"/>
    <w:rsid w:val="00A5686E"/>
    <w:rsid w:val="00A568F5"/>
    <w:rsid w:val="00A568F7"/>
    <w:rsid w:val="00A5691D"/>
    <w:rsid w:val="00A569B9"/>
    <w:rsid w:val="00A569D5"/>
    <w:rsid w:val="00A56A5A"/>
    <w:rsid w:val="00A56A6D"/>
    <w:rsid w:val="00A56A9E"/>
    <w:rsid w:val="00A56B4E"/>
    <w:rsid w:val="00A56B78"/>
    <w:rsid w:val="00A56C5E"/>
    <w:rsid w:val="00A56CCC"/>
    <w:rsid w:val="00A56D3E"/>
    <w:rsid w:val="00A56DEC"/>
    <w:rsid w:val="00A56E92"/>
    <w:rsid w:val="00A56F24"/>
    <w:rsid w:val="00A56FAE"/>
    <w:rsid w:val="00A5705B"/>
    <w:rsid w:val="00A570BF"/>
    <w:rsid w:val="00A5717F"/>
    <w:rsid w:val="00A5737D"/>
    <w:rsid w:val="00A5737E"/>
    <w:rsid w:val="00A5752E"/>
    <w:rsid w:val="00A575A8"/>
    <w:rsid w:val="00A577FD"/>
    <w:rsid w:val="00A5785A"/>
    <w:rsid w:val="00A579DB"/>
    <w:rsid w:val="00A579F2"/>
    <w:rsid w:val="00A57ACE"/>
    <w:rsid w:val="00A57AF0"/>
    <w:rsid w:val="00A57C04"/>
    <w:rsid w:val="00A57DC4"/>
    <w:rsid w:val="00A57DDB"/>
    <w:rsid w:val="00A6002D"/>
    <w:rsid w:val="00A60030"/>
    <w:rsid w:val="00A6003C"/>
    <w:rsid w:val="00A6004D"/>
    <w:rsid w:val="00A6010C"/>
    <w:rsid w:val="00A601C0"/>
    <w:rsid w:val="00A6022D"/>
    <w:rsid w:val="00A602A1"/>
    <w:rsid w:val="00A603C8"/>
    <w:rsid w:val="00A60564"/>
    <w:rsid w:val="00A60591"/>
    <w:rsid w:val="00A60622"/>
    <w:rsid w:val="00A6063A"/>
    <w:rsid w:val="00A60720"/>
    <w:rsid w:val="00A6073C"/>
    <w:rsid w:val="00A60751"/>
    <w:rsid w:val="00A6081D"/>
    <w:rsid w:val="00A608EE"/>
    <w:rsid w:val="00A60903"/>
    <w:rsid w:val="00A60970"/>
    <w:rsid w:val="00A609D2"/>
    <w:rsid w:val="00A60A3B"/>
    <w:rsid w:val="00A60A7C"/>
    <w:rsid w:val="00A60AFF"/>
    <w:rsid w:val="00A60B3F"/>
    <w:rsid w:val="00A60B60"/>
    <w:rsid w:val="00A60B8A"/>
    <w:rsid w:val="00A60C31"/>
    <w:rsid w:val="00A60C3C"/>
    <w:rsid w:val="00A60C59"/>
    <w:rsid w:val="00A60C6F"/>
    <w:rsid w:val="00A60CAC"/>
    <w:rsid w:val="00A60D24"/>
    <w:rsid w:val="00A60E83"/>
    <w:rsid w:val="00A60F7C"/>
    <w:rsid w:val="00A60FEA"/>
    <w:rsid w:val="00A61041"/>
    <w:rsid w:val="00A61059"/>
    <w:rsid w:val="00A61085"/>
    <w:rsid w:val="00A610BB"/>
    <w:rsid w:val="00A61208"/>
    <w:rsid w:val="00A61350"/>
    <w:rsid w:val="00A613EF"/>
    <w:rsid w:val="00A61423"/>
    <w:rsid w:val="00A615C3"/>
    <w:rsid w:val="00A616B6"/>
    <w:rsid w:val="00A616F7"/>
    <w:rsid w:val="00A617E6"/>
    <w:rsid w:val="00A618AA"/>
    <w:rsid w:val="00A61969"/>
    <w:rsid w:val="00A619EB"/>
    <w:rsid w:val="00A61ABD"/>
    <w:rsid w:val="00A61B07"/>
    <w:rsid w:val="00A61B24"/>
    <w:rsid w:val="00A61D54"/>
    <w:rsid w:val="00A61D87"/>
    <w:rsid w:val="00A61F4C"/>
    <w:rsid w:val="00A6209F"/>
    <w:rsid w:val="00A620FC"/>
    <w:rsid w:val="00A62119"/>
    <w:rsid w:val="00A6221C"/>
    <w:rsid w:val="00A6222D"/>
    <w:rsid w:val="00A622B8"/>
    <w:rsid w:val="00A6239E"/>
    <w:rsid w:val="00A6244D"/>
    <w:rsid w:val="00A62477"/>
    <w:rsid w:val="00A6255E"/>
    <w:rsid w:val="00A62674"/>
    <w:rsid w:val="00A62828"/>
    <w:rsid w:val="00A628B1"/>
    <w:rsid w:val="00A628F0"/>
    <w:rsid w:val="00A62C5B"/>
    <w:rsid w:val="00A62C7E"/>
    <w:rsid w:val="00A62E40"/>
    <w:rsid w:val="00A62F26"/>
    <w:rsid w:val="00A63096"/>
    <w:rsid w:val="00A630A0"/>
    <w:rsid w:val="00A631FB"/>
    <w:rsid w:val="00A6320F"/>
    <w:rsid w:val="00A6338E"/>
    <w:rsid w:val="00A63420"/>
    <w:rsid w:val="00A6347F"/>
    <w:rsid w:val="00A634E9"/>
    <w:rsid w:val="00A63507"/>
    <w:rsid w:val="00A63545"/>
    <w:rsid w:val="00A63548"/>
    <w:rsid w:val="00A635BF"/>
    <w:rsid w:val="00A635E1"/>
    <w:rsid w:val="00A636E5"/>
    <w:rsid w:val="00A637A9"/>
    <w:rsid w:val="00A63878"/>
    <w:rsid w:val="00A6398B"/>
    <w:rsid w:val="00A63993"/>
    <w:rsid w:val="00A639DE"/>
    <w:rsid w:val="00A63A12"/>
    <w:rsid w:val="00A63A6E"/>
    <w:rsid w:val="00A63B4D"/>
    <w:rsid w:val="00A63B8E"/>
    <w:rsid w:val="00A63C30"/>
    <w:rsid w:val="00A63C73"/>
    <w:rsid w:val="00A63CD4"/>
    <w:rsid w:val="00A63D35"/>
    <w:rsid w:val="00A63DC7"/>
    <w:rsid w:val="00A63EC9"/>
    <w:rsid w:val="00A63EF5"/>
    <w:rsid w:val="00A63F2E"/>
    <w:rsid w:val="00A63FA7"/>
    <w:rsid w:val="00A63FD7"/>
    <w:rsid w:val="00A64017"/>
    <w:rsid w:val="00A640A6"/>
    <w:rsid w:val="00A640AB"/>
    <w:rsid w:val="00A641E6"/>
    <w:rsid w:val="00A641F9"/>
    <w:rsid w:val="00A64215"/>
    <w:rsid w:val="00A6423C"/>
    <w:rsid w:val="00A642B5"/>
    <w:rsid w:val="00A64354"/>
    <w:rsid w:val="00A64384"/>
    <w:rsid w:val="00A643AC"/>
    <w:rsid w:val="00A6446C"/>
    <w:rsid w:val="00A64482"/>
    <w:rsid w:val="00A644FB"/>
    <w:rsid w:val="00A6477E"/>
    <w:rsid w:val="00A648D7"/>
    <w:rsid w:val="00A648DA"/>
    <w:rsid w:val="00A648E7"/>
    <w:rsid w:val="00A6494C"/>
    <w:rsid w:val="00A6499C"/>
    <w:rsid w:val="00A649A9"/>
    <w:rsid w:val="00A64B0A"/>
    <w:rsid w:val="00A64B34"/>
    <w:rsid w:val="00A64B72"/>
    <w:rsid w:val="00A64BB4"/>
    <w:rsid w:val="00A64C8B"/>
    <w:rsid w:val="00A64CF9"/>
    <w:rsid w:val="00A64D53"/>
    <w:rsid w:val="00A64D5E"/>
    <w:rsid w:val="00A64D80"/>
    <w:rsid w:val="00A64EED"/>
    <w:rsid w:val="00A64FA6"/>
    <w:rsid w:val="00A6505C"/>
    <w:rsid w:val="00A650DE"/>
    <w:rsid w:val="00A65147"/>
    <w:rsid w:val="00A652B2"/>
    <w:rsid w:val="00A653B5"/>
    <w:rsid w:val="00A654EE"/>
    <w:rsid w:val="00A6554C"/>
    <w:rsid w:val="00A65552"/>
    <w:rsid w:val="00A65562"/>
    <w:rsid w:val="00A6557E"/>
    <w:rsid w:val="00A65609"/>
    <w:rsid w:val="00A65740"/>
    <w:rsid w:val="00A65748"/>
    <w:rsid w:val="00A6576B"/>
    <w:rsid w:val="00A65789"/>
    <w:rsid w:val="00A6579B"/>
    <w:rsid w:val="00A6584D"/>
    <w:rsid w:val="00A65868"/>
    <w:rsid w:val="00A6588A"/>
    <w:rsid w:val="00A65890"/>
    <w:rsid w:val="00A658B5"/>
    <w:rsid w:val="00A6598D"/>
    <w:rsid w:val="00A65BAB"/>
    <w:rsid w:val="00A65BB1"/>
    <w:rsid w:val="00A65C3B"/>
    <w:rsid w:val="00A65C46"/>
    <w:rsid w:val="00A65D1B"/>
    <w:rsid w:val="00A65D5A"/>
    <w:rsid w:val="00A65D60"/>
    <w:rsid w:val="00A65DE7"/>
    <w:rsid w:val="00A65E95"/>
    <w:rsid w:val="00A65EA9"/>
    <w:rsid w:val="00A65F91"/>
    <w:rsid w:val="00A66027"/>
    <w:rsid w:val="00A6602D"/>
    <w:rsid w:val="00A6604A"/>
    <w:rsid w:val="00A660AC"/>
    <w:rsid w:val="00A660F3"/>
    <w:rsid w:val="00A661B9"/>
    <w:rsid w:val="00A66225"/>
    <w:rsid w:val="00A6623A"/>
    <w:rsid w:val="00A6625A"/>
    <w:rsid w:val="00A6646D"/>
    <w:rsid w:val="00A6647E"/>
    <w:rsid w:val="00A66593"/>
    <w:rsid w:val="00A6660A"/>
    <w:rsid w:val="00A66664"/>
    <w:rsid w:val="00A6667C"/>
    <w:rsid w:val="00A66683"/>
    <w:rsid w:val="00A666F0"/>
    <w:rsid w:val="00A667AB"/>
    <w:rsid w:val="00A667E6"/>
    <w:rsid w:val="00A66818"/>
    <w:rsid w:val="00A66888"/>
    <w:rsid w:val="00A66986"/>
    <w:rsid w:val="00A66A8A"/>
    <w:rsid w:val="00A66AD9"/>
    <w:rsid w:val="00A66B4F"/>
    <w:rsid w:val="00A66B8D"/>
    <w:rsid w:val="00A66D45"/>
    <w:rsid w:val="00A66DAD"/>
    <w:rsid w:val="00A66E40"/>
    <w:rsid w:val="00A66F07"/>
    <w:rsid w:val="00A67039"/>
    <w:rsid w:val="00A6708C"/>
    <w:rsid w:val="00A67092"/>
    <w:rsid w:val="00A67096"/>
    <w:rsid w:val="00A67124"/>
    <w:rsid w:val="00A671A0"/>
    <w:rsid w:val="00A672A8"/>
    <w:rsid w:val="00A6732B"/>
    <w:rsid w:val="00A67597"/>
    <w:rsid w:val="00A675C8"/>
    <w:rsid w:val="00A6761D"/>
    <w:rsid w:val="00A67683"/>
    <w:rsid w:val="00A676B4"/>
    <w:rsid w:val="00A6776F"/>
    <w:rsid w:val="00A677FB"/>
    <w:rsid w:val="00A67802"/>
    <w:rsid w:val="00A67923"/>
    <w:rsid w:val="00A67941"/>
    <w:rsid w:val="00A67965"/>
    <w:rsid w:val="00A679F1"/>
    <w:rsid w:val="00A67B3C"/>
    <w:rsid w:val="00A67BB9"/>
    <w:rsid w:val="00A67BEF"/>
    <w:rsid w:val="00A67BFB"/>
    <w:rsid w:val="00A67DBD"/>
    <w:rsid w:val="00A67DD8"/>
    <w:rsid w:val="00A67E7D"/>
    <w:rsid w:val="00A67E84"/>
    <w:rsid w:val="00A67F06"/>
    <w:rsid w:val="00A67F2E"/>
    <w:rsid w:val="00A67F66"/>
    <w:rsid w:val="00A67FBB"/>
    <w:rsid w:val="00A70019"/>
    <w:rsid w:val="00A700A7"/>
    <w:rsid w:val="00A70123"/>
    <w:rsid w:val="00A70170"/>
    <w:rsid w:val="00A70277"/>
    <w:rsid w:val="00A702BC"/>
    <w:rsid w:val="00A70323"/>
    <w:rsid w:val="00A7032A"/>
    <w:rsid w:val="00A7057A"/>
    <w:rsid w:val="00A705F3"/>
    <w:rsid w:val="00A70667"/>
    <w:rsid w:val="00A70706"/>
    <w:rsid w:val="00A7070E"/>
    <w:rsid w:val="00A708BF"/>
    <w:rsid w:val="00A7094F"/>
    <w:rsid w:val="00A70B50"/>
    <w:rsid w:val="00A70C6B"/>
    <w:rsid w:val="00A70D77"/>
    <w:rsid w:val="00A70ED0"/>
    <w:rsid w:val="00A70FAA"/>
    <w:rsid w:val="00A7104D"/>
    <w:rsid w:val="00A710D0"/>
    <w:rsid w:val="00A71149"/>
    <w:rsid w:val="00A71197"/>
    <w:rsid w:val="00A71207"/>
    <w:rsid w:val="00A712DB"/>
    <w:rsid w:val="00A7142F"/>
    <w:rsid w:val="00A714DB"/>
    <w:rsid w:val="00A715A0"/>
    <w:rsid w:val="00A716A1"/>
    <w:rsid w:val="00A71728"/>
    <w:rsid w:val="00A717E5"/>
    <w:rsid w:val="00A718CB"/>
    <w:rsid w:val="00A71925"/>
    <w:rsid w:val="00A71984"/>
    <w:rsid w:val="00A71991"/>
    <w:rsid w:val="00A719BE"/>
    <w:rsid w:val="00A719DC"/>
    <w:rsid w:val="00A71A0B"/>
    <w:rsid w:val="00A71A13"/>
    <w:rsid w:val="00A71A7B"/>
    <w:rsid w:val="00A71B1A"/>
    <w:rsid w:val="00A71BD6"/>
    <w:rsid w:val="00A71CC6"/>
    <w:rsid w:val="00A71D21"/>
    <w:rsid w:val="00A71D37"/>
    <w:rsid w:val="00A71E17"/>
    <w:rsid w:val="00A71E3A"/>
    <w:rsid w:val="00A71E47"/>
    <w:rsid w:val="00A71E79"/>
    <w:rsid w:val="00A71FA3"/>
    <w:rsid w:val="00A72043"/>
    <w:rsid w:val="00A720CD"/>
    <w:rsid w:val="00A720CE"/>
    <w:rsid w:val="00A721C1"/>
    <w:rsid w:val="00A721E9"/>
    <w:rsid w:val="00A72213"/>
    <w:rsid w:val="00A72242"/>
    <w:rsid w:val="00A72383"/>
    <w:rsid w:val="00A723C3"/>
    <w:rsid w:val="00A7244B"/>
    <w:rsid w:val="00A726C9"/>
    <w:rsid w:val="00A7277D"/>
    <w:rsid w:val="00A727D2"/>
    <w:rsid w:val="00A728CE"/>
    <w:rsid w:val="00A728D4"/>
    <w:rsid w:val="00A72941"/>
    <w:rsid w:val="00A72985"/>
    <w:rsid w:val="00A729D4"/>
    <w:rsid w:val="00A72A16"/>
    <w:rsid w:val="00A72AB1"/>
    <w:rsid w:val="00A72B2A"/>
    <w:rsid w:val="00A72BBD"/>
    <w:rsid w:val="00A72C4C"/>
    <w:rsid w:val="00A72D93"/>
    <w:rsid w:val="00A72E34"/>
    <w:rsid w:val="00A72F02"/>
    <w:rsid w:val="00A72F5C"/>
    <w:rsid w:val="00A73225"/>
    <w:rsid w:val="00A73240"/>
    <w:rsid w:val="00A73296"/>
    <w:rsid w:val="00A732D3"/>
    <w:rsid w:val="00A732DE"/>
    <w:rsid w:val="00A733A6"/>
    <w:rsid w:val="00A733FF"/>
    <w:rsid w:val="00A7340E"/>
    <w:rsid w:val="00A73488"/>
    <w:rsid w:val="00A73539"/>
    <w:rsid w:val="00A7354C"/>
    <w:rsid w:val="00A735D0"/>
    <w:rsid w:val="00A735D1"/>
    <w:rsid w:val="00A735E8"/>
    <w:rsid w:val="00A73619"/>
    <w:rsid w:val="00A736AA"/>
    <w:rsid w:val="00A736AD"/>
    <w:rsid w:val="00A736E4"/>
    <w:rsid w:val="00A7378E"/>
    <w:rsid w:val="00A73895"/>
    <w:rsid w:val="00A739AF"/>
    <w:rsid w:val="00A739EB"/>
    <w:rsid w:val="00A73A71"/>
    <w:rsid w:val="00A73AE7"/>
    <w:rsid w:val="00A73BD0"/>
    <w:rsid w:val="00A73CD1"/>
    <w:rsid w:val="00A73CD9"/>
    <w:rsid w:val="00A73ECA"/>
    <w:rsid w:val="00A73F25"/>
    <w:rsid w:val="00A740DB"/>
    <w:rsid w:val="00A7417A"/>
    <w:rsid w:val="00A741E2"/>
    <w:rsid w:val="00A74221"/>
    <w:rsid w:val="00A74367"/>
    <w:rsid w:val="00A74386"/>
    <w:rsid w:val="00A7440A"/>
    <w:rsid w:val="00A74416"/>
    <w:rsid w:val="00A7446E"/>
    <w:rsid w:val="00A744DA"/>
    <w:rsid w:val="00A7459B"/>
    <w:rsid w:val="00A745DD"/>
    <w:rsid w:val="00A745EA"/>
    <w:rsid w:val="00A745EB"/>
    <w:rsid w:val="00A74690"/>
    <w:rsid w:val="00A74695"/>
    <w:rsid w:val="00A74723"/>
    <w:rsid w:val="00A747DF"/>
    <w:rsid w:val="00A7487F"/>
    <w:rsid w:val="00A748A4"/>
    <w:rsid w:val="00A748C0"/>
    <w:rsid w:val="00A74982"/>
    <w:rsid w:val="00A74AE5"/>
    <w:rsid w:val="00A74B22"/>
    <w:rsid w:val="00A74B5C"/>
    <w:rsid w:val="00A74BD4"/>
    <w:rsid w:val="00A74BD7"/>
    <w:rsid w:val="00A74C65"/>
    <w:rsid w:val="00A74C82"/>
    <w:rsid w:val="00A74C9A"/>
    <w:rsid w:val="00A74CAA"/>
    <w:rsid w:val="00A74CB5"/>
    <w:rsid w:val="00A74CCC"/>
    <w:rsid w:val="00A74D1B"/>
    <w:rsid w:val="00A74D53"/>
    <w:rsid w:val="00A74E0F"/>
    <w:rsid w:val="00A74E65"/>
    <w:rsid w:val="00A74EE3"/>
    <w:rsid w:val="00A74EEC"/>
    <w:rsid w:val="00A75024"/>
    <w:rsid w:val="00A750CB"/>
    <w:rsid w:val="00A750F0"/>
    <w:rsid w:val="00A75215"/>
    <w:rsid w:val="00A75257"/>
    <w:rsid w:val="00A75287"/>
    <w:rsid w:val="00A752AE"/>
    <w:rsid w:val="00A753E6"/>
    <w:rsid w:val="00A7551C"/>
    <w:rsid w:val="00A75593"/>
    <w:rsid w:val="00A756A4"/>
    <w:rsid w:val="00A756A6"/>
    <w:rsid w:val="00A75710"/>
    <w:rsid w:val="00A7572A"/>
    <w:rsid w:val="00A7591B"/>
    <w:rsid w:val="00A75A1F"/>
    <w:rsid w:val="00A75A44"/>
    <w:rsid w:val="00A75A6C"/>
    <w:rsid w:val="00A75BD4"/>
    <w:rsid w:val="00A75C4F"/>
    <w:rsid w:val="00A75C73"/>
    <w:rsid w:val="00A75D4A"/>
    <w:rsid w:val="00A75E11"/>
    <w:rsid w:val="00A75E6C"/>
    <w:rsid w:val="00A75F3F"/>
    <w:rsid w:val="00A7613C"/>
    <w:rsid w:val="00A762BE"/>
    <w:rsid w:val="00A7640B"/>
    <w:rsid w:val="00A764B7"/>
    <w:rsid w:val="00A76699"/>
    <w:rsid w:val="00A76748"/>
    <w:rsid w:val="00A76797"/>
    <w:rsid w:val="00A76963"/>
    <w:rsid w:val="00A76A2B"/>
    <w:rsid w:val="00A76A31"/>
    <w:rsid w:val="00A76AFF"/>
    <w:rsid w:val="00A76B2C"/>
    <w:rsid w:val="00A76B57"/>
    <w:rsid w:val="00A76BBB"/>
    <w:rsid w:val="00A76C91"/>
    <w:rsid w:val="00A76CD2"/>
    <w:rsid w:val="00A76E16"/>
    <w:rsid w:val="00A76E21"/>
    <w:rsid w:val="00A76E49"/>
    <w:rsid w:val="00A76EB8"/>
    <w:rsid w:val="00A76EF0"/>
    <w:rsid w:val="00A76F8E"/>
    <w:rsid w:val="00A76F91"/>
    <w:rsid w:val="00A76FC7"/>
    <w:rsid w:val="00A770F5"/>
    <w:rsid w:val="00A7719D"/>
    <w:rsid w:val="00A771C2"/>
    <w:rsid w:val="00A7733E"/>
    <w:rsid w:val="00A77358"/>
    <w:rsid w:val="00A77408"/>
    <w:rsid w:val="00A7744C"/>
    <w:rsid w:val="00A77469"/>
    <w:rsid w:val="00A774D0"/>
    <w:rsid w:val="00A7750F"/>
    <w:rsid w:val="00A775B4"/>
    <w:rsid w:val="00A77623"/>
    <w:rsid w:val="00A777BD"/>
    <w:rsid w:val="00A7799F"/>
    <w:rsid w:val="00A779A4"/>
    <w:rsid w:val="00A779D3"/>
    <w:rsid w:val="00A77A0C"/>
    <w:rsid w:val="00A77A44"/>
    <w:rsid w:val="00A77A62"/>
    <w:rsid w:val="00A77AB0"/>
    <w:rsid w:val="00A77AE3"/>
    <w:rsid w:val="00A77C18"/>
    <w:rsid w:val="00A77CB8"/>
    <w:rsid w:val="00A77D23"/>
    <w:rsid w:val="00A77DFF"/>
    <w:rsid w:val="00A77E0A"/>
    <w:rsid w:val="00A77E15"/>
    <w:rsid w:val="00A77E4D"/>
    <w:rsid w:val="00A77E8A"/>
    <w:rsid w:val="00A77F72"/>
    <w:rsid w:val="00A80089"/>
    <w:rsid w:val="00A800A6"/>
    <w:rsid w:val="00A80166"/>
    <w:rsid w:val="00A8017B"/>
    <w:rsid w:val="00A801BA"/>
    <w:rsid w:val="00A80287"/>
    <w:rsid w:val="00A80385"/>
    <w:rsid w:val="00A803B2"/>
    <w:rsid w:val="00A803DE"/>
    <w:rsid w:val="00A803FB"/>
    <w:rsid w:val="00A80400"/>
    <w:rsid w:val="00A80423"/>
    <w:rsid w:val="00A8045E"/>
    <w:rsid w:val="00A804E5"/>
    <w:rsid w:val="00A80536"/>
    <w:rsid w:val="00A805DC"/>
    <w:rsid w:val="00A806AC"/>
    <w:rsid w:val="00A80732"/>
    <w:rsid w:val="00A8076A"/>
    <w:rsid w:val="00A80776"/>
    <w:rsid w:val="00A807D7"/>
    <w:rsid w:val="00A80873"/>
    <w:rsid w:val="00A808EA"/>
    <w:rsid w:val="00A80924"/>
    <w:rsid w:val="00A8098F"/>
    <w:rsid w:val="00A80A13"/>
    <w:rsid w:val="00A80A31"/>
    <w:rsid w:val="00A80B73"/>
    <w:rsid w:val="00A80BF0"/>
    <w:rsid w:val="00A80D4B"/>
    <w:rsid w:val="00A80D76"/>
    <w:rsid w:val="00A80DA1"/>
    <w:rsid w:val="00A80E12"/>
    <w:rsid w:val="00A80E4D"/>
    <w:rsid w:val="00A80E96"/>
    <w:rsid w:val="00A80F0C"/>
    <w:rsid w:val="00A80F10"/>
    <w:rsid w:val="00A80F39"/>
    <w:rsid w:val="00A80F66"/>
    <w:rsid w:val="00A810C2"/>
    <w:rsid w:val="00A8116A"/>
    <w:rsid w:val="00A81220"/>
    <w:rsid w:val="00A812C9"/>
    <w:rsid w:val="00A81317"/>
    <w:rsid w:val="00A813A3"/>
    <w:rsid w:val="00A81489"/>
    <w:rsid w:val="00A814CF"/>
    <w:rsid w:val="00A81521"/>
    <w:rsid w:val="00A815B3"/>
    <w:rsid w:val="00A81789"/>
    <w:rsid w:val="00A81803"/>
    <w:rsid w:val="00A81831"/>
    <w:rsid w:val="00A81880"/>
    <w:rsid w:val="00A818C6"/>
    <w:rsid w:val="00A81906"/>
    <w:rsid w:val="00A819CE"/>
    <w:rsid w:val="00A819F0"/>
    <w:rsid w:val="00A819F7"/>
    <w:rsid w:val="00A81A82"/>
    <w:rsid w:val="00A81AEB"/>
    <w:rsid w:val="00A81B2A"/>
    <w:rsid w:val="00A81B37"/>
    <w:rsid w:val="00A81B55"/>
    <w:rsid w:val="00A81BAF"/>
    <w:rsid w:val="00A81C48"/>
    <w:rsid w:val="00A81C55"/>
    <w:rsid w:val="00A81DCD"/>
    <w:rsid w:val="00A81EE0"/>
    <w:rsid w:val="00A81FBB"/>
    <w:rsid w:val="00A81FC5"/>
    <w:rsid w:val="00A82004"/>
    <w:rsid w:val="00A820F2"/>
    <w:rsid w:val="00A820F5"/>
    <w:rsid w:val="00A82204"/>
    <w:rsid w:val="00A82230"/>
    <w:rsid w:val="00A8223F"/>
    <w:rsid w:val="00A82283"/>
    <w:rsid w:val="00A822E2"/>
    <w:rsid w:val="00A8235D"/>
    <w:rsid w:val="00A823D4"/>
    <w:rsid w:val="00A824A7"/>
    <w:rsid w:val="00A824F1"/>
    <w:rsid w:val="00A82689"/>
    <w:rsid w:val="00A828D2"/>
    <w:rsid w:val="00A82950"/>
    <w:rsid w:val="00A829A9"/>
    <w:rsid w:val="00A82A43"/>
    <w:rsid w:val="00A82A60"/>
    <w:rsid w:val="00A82AA0"/>
    <w:rsid w:val="00A82BB7"/>
    <w:rsid w:val="00A82C42"/>
    <w:rsid w:val="00A82CE2"/>
    <w:rsid w:val="00A82D58"/>
    <w:rsid w:val="00A82D89"/>
    <w:rsid w:val="00A82EA8"/>
    <w:rsid w:val="00A82ECA"/>
    <w:rsid w:val="00A83145"/>
    <w:rsid w:val="00A83174"/>
    <w:rsid w:val="00A8320C"/>
    <w:rsid w:val="00A833BB"/>
    <w:rsid w:val="00A83458"/>
    <w:rsid w:val="00A8359B"/>
    <w:rsid w:val="00A836BB"/>
    <w:rsid w:val="00A83750"/>
    <w:rsid w:val="00A8375F"/>
    <w:rsid w:val="00A83772"/>
    <w:rsid w:val="00A837FA"/>
    <w:rsid w:val="00A838A5"/>
    <w:rsid w:val="00A83914"/>
    <w:rsid w:val="00A839D9"/>
    <w:rsid w:val="00A83A40"/>
    <w:rsid w:val="00A83AFB"/>
    <w:rsid w:val="00A83BFD"/>
    <w:rsid w:val="00A83C3A"/>
    <w:rsid w:val="00A83C86"/>
    <w:rsid w:val="00A83CC6"/>
    <w:rsid w:val="00A83DD3"/>
    <w:rsid w:val="00A83DD6"/>
    <w:rsid w:val="00A83F79"/>
    <w:rsid w:val="00A84053"/>
    <w:rsid w:val="00A840D5"/>
    <w:rsid w:val="00A840FE"/>
    <w:rsid w:val="00A8420B"/>
    <w:rsid w:val="00A84248"/>
    <w:rsid w:val="00A8425D"/>
    <w:rsid w:val="00A842AF"/>
    <w:rsid w:val="00A8437B"/>
    <w:rsid w:val="00A8440F"/>
    <w:rsid w:val="00A8441C"/>
    <w:rsid w:val="00A84466"/>
    <w:rsid w:val="00A844B8"/>
    <w:rsid w:val="00A845C3"/>
    <w:rsid w:val="00A84646"/>
    <w:rsid w:val="00A84661"/>
    <w:rsid w:val="00A846AC"/>
    <w:rsid w:val="00A84723"/>
    <w:rsid w:val="00A8477A"/>
    <w:rsid w:val="00A847C1"/>
    <w:rsid w:val="00A8484D"/>
    <w:rsid w:val="00A84888"/>
    <w:rsid w:val="00A84B30"/>
    <w:rsid w:val="00A84B36"/>
    <w:rsid w:val="00A84B5C"/>
    <w:rsid w:val="00A84B9F"/>
    <w:rsid w:val="00A84BE9"/>
    <w:rsid w:val="00A84CB7"/>
    <w:rsid w:val="00A84D1C"/>
    <w:rsid w:val="00A84D24"/>
    <w:rsid w:val="00A84D3E"/>
    <w:rsid w:val="00A84D43"/>
    <w:rsid w:val="00A84DB5"/>
    <w:rsid w:val="00A84DD7"/>
    <w:rsid w:val="00A84DF6"/>
    <w:rsid w:val="00A84E34"/>
    <w:rsid w:val="00A84E5E"/>
    <w:rsid w:val="00A84E71"/>
    <w:rsid w:val="00A84EC5"/>
    <w:rsid w:val="00A84FA9"/>
    <w:rsid w:val="00A84FB9"/>
    <w:rsid w:val="00A850ED"/>
    <w:rsid w:val="00A85147"/>
    <w:rsid w:val="00A851DF"/>
    <w:rsid w:val="00A85296"/>
    <w:rsid w:val="00A852D8"/>
    <w:rsid w:val="00A8537D"/>
    <w:rsid w:val="00A853D7"/>
    <w:rsid w:val="00A85415"/>
    <w:rsid w:val="00A85486"/>
    <w:rsid w:val="00A855A3"/>
    <w:rsid w:val="00A855F3"/>
    <w:rsid w:val="00A85674"/>
    <w:rsid w:val="00A85693"/>
    <w:rsid w:val="00A85785"/>
    <w:rsid w:val="00A85856"/>
    <w:rsid w:val="00A85860"/>
    <w:rsid w:val="00A85866"/>
    <w:rsid w:val="00A85CB1"/>
    <w:rsid w:val="00A85CEF"/>
    <w:rsid w:val="00A85E25"/>
    <w:rsid w:val="00A85E4E"/>
    <w:rsid w:val="00A85F56"/>
    <w:rsid w:val="00A85F70"/>
    <w:rsid w:val="00A860F2"/>
    <w:rsid w:val="00A8622A"/>
    <w:rsid w:val="00A86256"/>
    <w:rsid w:val="00A86281"/>
    <w:rsid w:val="00A86433"/>
    <w:rsid w:val="00A8652D"/>
    <w:rsid w:val="00A86543"/>
    <w:rsid w:val="00A8672E"/>
    <w:rsid w:val="00A86782"/>
    <w:rsid w:val="00A868A7"/>
    <w:rsid w:val="00A86998"/>
    <w:rsid w:val="00A8699A"/>
    <w:rsid w:val="00A86A0E"/>
    <w:rsid w:val="00A86A63"/>
    <w:rsid w:val="00A86AA3"/>
    <w:rsid w:val="00A86B56"/>
    <w:rsid w:val="00A86BF7"/>
    <w:rsid w:val="00A86BFE"/>
    <w:rsid w:val="00A86C17"/>
    <w:rsid w:val="00A86C9E"/>
    <w:rsid w:val="00A86D3C"/>
    <w:rsid w:val="00A86E51"/>
    <w:rsid w:val="00A86FA0"/>
    <w:rsid w:val="00A870FD"/>
    <w:rsid w:val="00A8711C"/>
    <w:rsid w:val="00A871B3"/>
    <w:rsid w:val="00A872D2"/>
    <w:rsid w:val="00A873B0"/>
    <w:rsid w:val="00A8755D"/>
    <w:rsid w:val="00A87591"/>
    <w:rsid w:val="00A875E2"/>
    <w:rsid w:val="00A87632"/>
    <w:rsid w:val="00A87683"/>
    <w:rsid w:val="00A8771E"/>
    <w:rsid w:val="00A87795"/>
    <w:rsid w:val="00A8783F"/>
    <w:rsid w:val="00A878B1"/>
    <w:rsid w:val="00A878D0"/>
    <w:rsid w:val="00A8792A"/>
    <w:rsid w:val="00A8792C"/>
    <w:rsid w:val="00A87970"/>
    <w:rsid w:val="00A87976"/>
    <w:rsid w:val="00A87982"/>
    <w:rsid w:val="00A87A86"/>
    <w:rsid w:val="00A87A8D"/>
    <w:rsid w:val="00A87B28"/>
    <w:rsid w:val="00A87DC0"/>
    <w:rsid w:val="00A87DE2"/>
    <w:rsid w:val="00A87E7E"/>
    <w:rsid w:val="00A87F3F"/>
    <w:rsid w:val="00A87F63"/>
    <w:rsid w:val="00A90003"/>
    <w:rsid w:val="00A9004E"/>
    <w:rsid w:val="00A900BB"/>
    <w:rsid w:val="00A900D5"/>
    <w:rsid w:val="00A90131"/>
    <w:rsid w:val="00A902D9"/>
    <w:rsid w:val="00A9038A"/>
    <w:rsid w:val="00A903CD"/>
    <w:rsid w:val="00A903D0"/>
    <w:rsid w:val="00A903F6"/>
    <w:rsid w:val="00A904F8"/>
    <w:rsid w:val="00A90768"/>
    <w:rsid w:val="00A90808"/>
    <w:rsid w:val="00A90824"/>
    <w:rsid w:val="00A908CB"/>
    <w:rsid w:val="00A908DC"/>
    <w:rsid w:val="00A90953"/>
    <w:rsid w:val="00A90974"/>
    <w:rsid w:val="00A90A24"/>
    <w:rsid w:val="00A90A95"/>
    <w:rsid w:val="00A90AC6"/>
    <w:rsid w:val="00A90B7B"/>
    <w:rsid w:val="00A90C4C"/>
    <w:rsid w:val="00A90CB5"/>
    <w:rsid w:val="00A90CDF"/>
    <w:rsid w:val="00A90CF2"/>
    <w:rsid w:val="00A90D5B"/>
    <w:rsid w:val="00A90DEA"/>
    <w:rsid w:val="00A90E47"/>
    <w:rsid w:val="00A90E79"/>
    <w:rsid w:val="00A90EBB"/>
    <w:rsid w:val="00A90F3C"/>
    <w:rsid w:val="00A90F45"/>
    <w:rsid w:val="00A90F75"/>
    <w:rsid w:val="00A91083"/>
    <w:rsid w:val="00A9119B"/>
    <w:rsid w:val="00A911FF"/>
    <w:rsid w:val="00A91262"/>
    <w:rsid w:val="00A912E9"/>
    <w:rsid w:val="00A912F1"/>
    <w:rsid w:val="00A91313"/>
    <w:rsid w:val="00A91320"/>
    <w:rsid w:val="00A91335"/>
    <w:rsid w:val="00A9136F"/>
    <w:rsid w:val="00A9147D"/>
    <w:rsid w:val="00A914C8"/>
    <w:rsid w:val="00A915F3"/>
    <w:rsid w:val="00A91622"/>
    <w:rsid w:val="00A9168A"/>
    <w:rsid w:val="00A91784"/>
    <w:rsid w:val="00A917E6"/>
    <w:rsid w:val="00A91893"/>
    <w:rsid w:val="00A91952"/>
    <w:rsid w:val="00A91983"/>
    <w:rsid w:val="00A91B4B"/>
    <w:rsid w:val="00A91B88"/>
    <w:rsid w:val="00A91D7B"/>
    <w:rsid w:val="00A91DF0"/>
    <w:rsid w:val="00A91DFB"/>
    <w:rsid w:val="00A91E8D"/>
    <w:rsid w:val="00A91F0A"/>
    <w:rsid w:val="00A91FB1"/>
    <w:rsid w:val="00A91FB2"/>
    <w:rsid w:val="00A91FD9"/>
    <w:rsid w:val="00A91FFC"/>
    <w:rsid w:val="00A92102"/>
    <w:rsid w:val="00A9211B"/>
    <w:rsid w:val="00A9212B"/>
    <w:rsid w:val="00A92199"/>
    <w:rsid w:val="00A921B0"/>
    <w:rsid w:val="00A921E1"/>
    <w:rsid w:val="00A921EE"/>
    <w:rsid w:val="00A9226B"/>
    <w:rsid w:val="00A9230D"/>
    <w:rsid w:val="00A92327"/>
    <w:rsid w:val="00A92345"/>
    <w:rsid w:val="00A923B3"/>
    <w:rsid w:val="00A923C0"/>
    <w:rsid w:val="00A923D8"/>
    <w:rsid w:val="00A9244E"/>
    <w:rsid w:val="00A92474"/>
    <w:rsid w:val="00A9255D"/>
    <w:rsid w:val="00A9258B"/>
    <w:rsid w:val="00A92663"/>
    <w:rsid w:val="00A927F7"/>
    <w:rsid w:val="00A92808"/>
    <w:rsid w:val="00A92830"/>
    <w:rsid w:val="00A929AB"/>
    <w:rsid w:val="00A92A54"/>
    <w:rsid w:val="00A92B57"/>
    <w:rsid w:val="00A92C1D"/>
    <w:rsid w:val="00A92C47"/>
    <w:rsid w:val="00A92CF6"/>
    <w:rsid w:val="00A92D0E"/>
    <w:rsid w:val="00A92DC8"/>
    <w:rsid w:val="00A92E04"/>
    <w:rsid w:val="00A92E65"/>
    <w:rsid w:val="00A92E7B"/>
    <w:rsid w:val="00A92F40"/>
    <w:rsid w:val="00A92F4F"/>
    <w:rsid w:val="00A92F57"/>
    <w:rsid w:val="00A92F91"/>
    <w:rsid w:val="00A92FC3"/>
    <w:rsid w:val="00A93001"/>
    <w:rsid w:val="00A9302A"/>
    <w:rsid w:val="00A9312A"/>
    <w:rsid w:val="00A931EE"/>
    <w:rsid w:val="00A93386"/>
    <w:rsid w:val="00A934A9"/>
    <w:rsid w:val="00A935DD"/>
    <w:rsid w:val="00A935EB"/>
    <w:rsid w:val="00A93641"/>
    <w:rsid w:val="00A93895"/>
    <w:rsid w:val="00A938BA"/>
    <w:rsid w:val="00A9399C"/>
    <w:rsid w:val="00A939BB"/>
    <w:rsid w:val="00A93A65"/>
    <w:rsid w:val="00A93AF1"/>
    <w:rsid w:val="00A93B51"/>
    <w:rsid w:val="00A93B74"/>
    <w:rsid w:val="00A93BEC"/>
    <w:rsid w:val="00A93C14"/>
    <w:rsid w:val="00A93D2F"/>
    <w:rsid w:val="00A93DFA"/>
    <w:rsid w:val="00A93E80"/>
    <w:rsid w:val="00A93FF8"/>
    <w:rsid w:val="00A940B9"/>
    <w:rsid w:val="00A940F6"/>
    <w:rsid w:val="00A94107"/>
    <w:rsid w:val="00A94138"/>
    <w:rsid w:val="00A94230"/>
    <w:rsid w:val="00A9437F"/>
    <w:rsid w:val="00A944AE"/>
    <w:rsid w:val="00A9468E"/>
    <w:rsid w:val="00A9470A"/>
    <w:rsid w:val="00A94730"/>
    <w:rsid w:val="00A947AE"/>
    <w:rsid w:val="00A947FC"/>
    <w:rsid w:val="00A9485D"/>
    <w:rsid w:val="00A948A7"/>
    <w:rsid w:val="00A94952"/>
    <w:rsid w:val="00A949BE"/>
    <w:rsid w:val="00A94A4B"/>
    <w:rsid w:val="00A94ADF"/>
    <w:rsid w:val="00A94B8F"/>
    <w:rsid w:val="00A94BE1"/>
    <w:rsid w:val="00A94D83"/>
    <w:rsid w:val="00A94E18"/>
    <w:rsid w:val="00A94E3E"/>
    <w:rsid w:val="00A94E61"/>
    <w:rsid w:val="00A95095"/>
    <w:rsid w:val="00A9509C"/>
    <w:rsid w:val="00A950E2"/>
    <w:rsid w:val="00A951BF"/>
    <w:rsid w:val="00A95235"/>
    <w:rsid w:val="00A95243"/>
    <w:rsid w:val="00A9528D"/>
    <w:rsid w:val="00A9533A"/>
    <w:rsid w:val="00A953C6"/>
    <w:rsid w:val="00A95537"/>
    <w:rsid w:val="00A9556B"/>
    <w:rsid w:val="00A9557E"/>
    <w:rsid w:val="00A95597"/>
    <w:rsid w:val="00A95636"/>
    <w:rsid w:val="00A956B4"/>
    <w:rsid w:val="00A956BF"/>
    <w:rsid w:val="00A956FF"/>
    <w:rsid w:val="00A95782"/>
    <w:rsid w:val="00A95913"/>
    <w:rsid w:val="00A9594D"/>
    <w:rsid w:val="00A95952"/>
    <w:rsid w:val="00A9597F"/>
    <w:rsid w:val="00A95AD3"/>
    <w:rsid w:val="00A95B33"/>
    <w:rsid w:val="00A95B81"/>
    <w:rsid w:val="00A95C56"/>
    <w:rsid w:val="00A95CBF"/>
    <w:rsid w:val="00A95D76"/>
    <w:rsid w:val="00A95D77"/>
    <w:rsid w:val="00A95DA2"/>
    <w:rsid w:val="00A95DE6"/>
    <w:rsid w:val="00A95E44"/>
    <w:rsid w:val="00A95F4C"/>
    <w:rsid w:val="00A9614C"/>
    <w:rsid w:val="00A96207"/>
    <w:rsid w:val="00A96247"/>
    <w:rsid w:val="00A9639A"/>
    <w:rsid w:val="00A96465"/>
    <w:rsid w:val="00A96531"/>
    <w:rsid w:val="00A9681A"/>
    <w:rsid w:val="00A9694A"/>
    <w:rsid w:val="00A9699A"/>
    <w:rsid w:val="00A96A17"/>
    <w:rsid w:val="00A96A5E"/>
    <w:rsid w:val="00A96A7A"/>
    <w:rsid w:val="00A96B9E"/>
    <w:rsid w:val="00A96DB7"/>
    <w:rsid w:val="00A96DD4"/>
    <w:rsid w:val="00A96F3C"/>
    <w:rsid w:val="00A96F48"/>
    <w:rsid w:val="00A96F61"/>
    <w:rsid w:val="00A96F6A"/>
    <w:rsid w:val="00A97008"/>
    <w:rsid w:val="00A9701F"/>
    <w:rsid w:val="00A97072"/>
    <w:rsid w:val="00A97157"/>
    <w:rsid w:val="00A9716F"/>
    <w:rsid w:val="00A97223"/>
    <w:rsid w:val="00A97241"/>
    <w:rsid w:val="00A97254"/>
    <w:rsid w:val="00A972BD"/>
    <w:rsid w:val="00A97359"/>
    <w:rsid w:val="00A97384"/>
    <w:rsid w:val="00A973E5"/>
    <w:rsid w:val="00A9742F"/>
    <w:rsid w:val="00A9756A"/>
    <w:rsid w:val="00A9757B"/>
    <w:rsid w:val="00A975AD"/>
    <w:rsid w:val="00A975F0"/>
    <w:rsid w:val="00A97652"/>
    <w:rsid w:val="00A9767F"/>
    <w:rsid w:val="00A976B0"/>
    <w:rsid w:val="00A97763"/>
    <w:rsid w:val="00A9787E"/>
    <w:rsid w:val="00A9797A"/>
    <w:rsid w:val="00A979F9"/>
    <w:rsid w:val="00A97A62"/>
    <w:rsid w:val="00A97A9C"/>
    <w:rsid w:val="00A97B60"/>
    <w:rsid w:val="00A97C63"/>
    <w:rsid w:val="00A97CCE"/>
    <w:rsid w:val="00A97D05"/>
    <w:rsid w:val="00A97D6B"/>
    <w:rsid w:val="00A97DD7"/>
    <w:rsid w:val="00A97DE1"/>
    <w:rsid w:val="00A97E98"/>
    <w:rsid w:val="00A97F82"/>
    <w:rsid w:val="00A97FA6"/>
    <w:rsid w:val="00A97FB6"/>
    <w:rsid w:val="00AA00A5"/>
    <w:rsid w:val="00AA00BA"/>
    <w:rsid w:val="00AA013D"/>
    <w:rsid w:val="00AA01A7"/>
    <w:rsid w:val="00AA020E"/>
    <w:rsid w:val="00AA030F"/>
    <w:rsid w:val="00AA035D"/>
    <w:rsid w:val="00AA03A9"/>
    <w:rsid w:val="00AA03E3"/>
    <w:rsid w:val="00AA043F"/>
    <w:rsid w:val="00AA0481"/>
    <w:rsid w:val="00AA0501"/>
    <w:rsid w:val="00AA057D"/>
    <w:rsid w:val="00AA069E"/>
    <w:rsid w:val="00AA06D2"/>
    <w:rsid w:val="00AA0746"/>
    <w:rsid w:val="00AA076E"/>
    <w:rsid w:val="00AA0778"/>
    <w:rsid w:val="00AA085D"/>
    <w:rsid w:val="00AA09E6"/>
    <w:rsid w:val="00AA09F6"/>
    <w:rsid w:val="00AA0A39"/>
    <w:rsid w:val="00AA0A45"/>
    <w:rsid w:val="00AA0AB9"/>
    <w:rsid w:val="00AA0B00"/>
    <w:rsid w:val="00AA0B9A"/>
    <w:rsid w:val="00AA0BCE"/>
    <w:rsid w:val="00AA0D27"/>
    <w:rsid w:val="00AA0D79"/>
    <w:rsid w:val="00AA0D93"/>
    <w:rsid w:val="00AA0F7D"/>
    <w:rsid w:val="00AA0FC2"/>
    <w:rsid w:val="00AA0FCB"/>
    <w:rsid w:val="00AA1023"/>
    <w:rsid w:val="00AA1087"/>
    <w:rsid w:val="00AA1088"/>
    <w:rsid w:val="00AA10A3"/>
    <w:rsid w:val="00AA10A7"/>
    <w:rsid w:val="00AA1203"/>
    <w:rsid w:val="00AA1232"/>
    <w:rsid w:val="00AA1268"/>
    <w:rsid w:val="00AA12EB"/>
    <w:rsid w:val="00AA1381"/>
    <w:rsid w:val="00AA139E"/>
    <w:rsid w:val="00AA1424"/>
    <w:rsid w:val="00AA142B"/>
    <w:rsid w:val="00AA14F5"/>
    <w:rsid w:val="00AA1521"/>
    <w:rsid w:val="00AA155E"/>
    <w:rsid w:val="00AA1572"/>
    <w:rsid w:val="00AA15E6"/>
    <w:rsid w:val="00AA1605"/>
    <w:rsid w:val="00AA1618"/>
    <w:rsid w:val="00AA1637"/>
    <w:rsid w:val="00AA165D"/>
    <w:rsid w:val="00AA166E"/>
    <w:rsid w:val="00AA1795"/>
    <w:rsid w:val="00AA1854"/>
    <w:rsid w:val="00AA18EA"/>
    <w:rsid w:val="00AA194D"/>
    <w:rsid w:val="00AA1961"/>
    <w:rsid w:val="00AA19AD"/>
    <w:rsid w:val="00AA1A47"/>
    <w:rsid w:val="00AA1AD3"/>
    <w:rsid w:val="00AA1B3A"/>
    <w:rsid w:val="00AA1D35"/>
    <w:rsid w:val="00AA1D88"/>
    <w:rsid w:val="00AA1DC5"/>
    <w:rsid w:val="00AA1DD8"/>
    <w:rsid w:val="00AA1E60"/>
    <w:rsid w:val="00AA1FAF"/>
    <w:rsid w:val="00AA1FC8"/>
    <w:rsid w:val="00AA205A"/>
    <w:rsid w:val="00AA2080"/>
    <w:rsid w:val="00AA20DB"/>
    <w:rsid w:val="00AA2225"/>
    <w:rsid w:val="00AA2316"/>
    <w:rsid w:val="00AA234E"/>
    <w:rsid w:val="00AA2363"/>
    <w:rsid w:val="00AA2407"/>
    <w:rsid w:val="00AA2410"/>
    <w:rsid w:val="00AA2561"/>
    <w:rsid w:val="00AA26FC"/>
    <w:rsid w:val="00AA2729"/>
    <w:rsid w:val="00AA27AA"/>
    <w:rsid w:val="00AA27ED"/>
    <w:rsid w:val="00AA281C"/>
    <w:rsid w:val="00AA2853"/>
    <w:rsid w:val="00AA286A"/>
    <w:rsid w:val="00AA298D"/>
    <w:rsid w:val="00AA2A6F"/>
    <w:rsid w:val="00AA2BA0"/>
    <w:rsid w:val="00AA2C3B"/>
    <w:rsid w:val="00AA2CCA"/>
    <w:rsid w:val="00AA2DF5"/>
    <w:rsid w:val="00AA2E2B"/>
    <w:rsid w:val="00AA2E69"/>
    <w:rsid w:val="00AA2F46"/>
    <w:rsid w:val="00AA2F96"/>
    <w:rsid w:val="00AA3219"/>
    <w:rsid w:val="00AA3367"/>
    <w:rsid w:val="00AA3397"/>
    <w:rsid w:val="00AA3460"/>
    <w:rsid w:val="00AA34BE"/>
    <w:rsid w:val="00AA34FF"/>
    <w:rsid w:val="00AA354D"/>
    <w:rsid w:val="00AA3573"/>
    <w:rsid w:val="00AA369E"/>
    <w:rsid w:val="00AA36EA"/>
    <w:rsid w:val="00AA381D"/>
    <w:rsid w:val="00AA39A7"/>
    <w:rsid w:val="00AA3A32"/>
    <w:rsid w:val="00AA3A97"/>
    <w:rsid w:val="00AA3AAD"/>
    <w:rsid w:val="00AA3ABA"/>
    <w:rsid w:val="00AA3AE7"/>
    <w:rsid w:val="00AA3B6D"/>
    <w:rsid w:val="00AA3BF7"/>
    <w:rsid w:val="00AA3C49"/>
    <w:rsid w:val="00AA3C7D"/>
    <w:rsid w:val="00AA3C87"/>
    <w:rsid w:val="00AA3D75"/>
    <w:rsid w:val="00AA3DF6"/>
    <w:rsid w:val="00AA3F21"/>
    <w:rsid w:val="00AA3F75"/>
    <w:rsid w:val="00AA401F"/>
    <w:rsid w:val="00AA42E7"/>
    <w:rsid w:val="00AA431C"/>
    <w:rsid w:val="00AA44A4"/>
    <w:rsid w:val="00AA44CD"/>
    <w:rsid w:val="00AA44E7"/>
    <w:rsid w:val="00AA4657"/>
    <w:rsid w:val="00AA474B"/>
    <w:rsid w:val="00AA475A"/>
    <w:rsid w:val="00AA476B"/>
    <w:rsid w:val="00AA4797"/>
    <w:rsid w:val="00AA48D1"/>
    <w:rsid w:val="00AA4957"/>
    <w:rsid w:val="00AA4971"/>
    <w:rsid w:val="00AA4985"/>
    <w:rsid w:val="00AA49B4"/>
    <w:rsid w:val="00AA4A0B"/>
    <w:rsid w:val="00AA4A43"/>
    <w:rsid w:val="00AA4CBA"/>
    <w:rsid w:val="00AA4E02"/>
    <w:rsid w:val="00AA4E27"/>
    <w:rsid w:val="00AA4E2A"/>
    <w:rsid w:val="00AA4F5E"/>
    <w:rsid w:val="00AA5095"/>
    <w:rsid w:val="00AA513F"/>
    <w:rsid w:val="00AA5265"/>
    <w:rsid w:val="00AA5356"/>
    <w:rsid w:val="00AA536C"/>
    <w:rsid w:val="00AA540C"/>
    <w:rsid w:val="00AA54DC"/>
    <w:rsid w:val="00AA56CD"/>
    <w:rsid w:val="00AA5707"/>
    <w:rsid w:val="00AA570B"/>
    <w:rsid w:val="00AA574D"/>
    <w:rsid w:val="00AA576C"/>
    <w:rsid w:val="00AA57D2"/>
    <w:rsid w:val="00AA582E"/>
    <w:rsid w:val="00AA589F"/>
    <w:rsid w:val="00AA58DE"/>
    <w:rsid w:val="00AA590E"/>
    <w:rsid w:val="00AA598A"/>
    <w:rsid w:val="00AA59DD"/>
    <w:rsid w:val="00AA5A31"/>
    <w:rsid w:val="00AA5A6A"/>
    <w:rsid w:val="00AA5BA6"/>
    <w:rsid w:val="00AA5CE5"/>
    <w:rsid w:val="00AA5D44"/>
    <w:rsid w:val="00AA5DBB"/>
    <w:rsid w:val="00AA5DF1"/>
    <w:rsid w:val="00AA5F35"/>
    <w:rsid w:val="00AA5F89"/>
    <w:rsid w:val="00AA607B"/>
    <w:rsid w:val="00AA60D9"/>
    <w:rsid w:val="00AA6195"/>
    <w:rsid w:val="00AA6265"/>
    <w:rsid w:val="00AA62BC"/>
    <w:rsid w:val="00AA6400"/>
    <w:rsid w:val="00AA6408"/>
    <w:rsid w:val="00AA6415"/>
    <w:rsid w:val="00AA657D"/>
    <w:rsid w:val="00AA65D3"/>
    <w:rsid w:val="00AA66B2"/>
    <w:rsid w:val="00AA6738"/>
    <w:rsid w:val="00AA6828"/>
    <w:rsid w:val="00AA6871"/>
    <w:rsid w:val="00AA687A"/>
    <w:rsid w:val="00AA695C"/>
    <w:rsid w:val="00AA6A30"/>
    <w:rsid w:val="00AA6A8F"/>
    <w:rsid w:val="00AA6B11"/>
    <w:rsid w:val="00AA6CD1"/>
    <w:rsid w:val="00AA6CE1"/>
    <w:rsid w:val="00AA6D77"/>
    <w:rsid w:val="00AA6DDC"/>
    <w:rsid w:val="00AA6DE0"/>
    <w:rsid w:val="00AA6E42"/>
    <w:rsid w:val="00AA6ED5"/>
    <w:rsid w:val="00AA6F17"/>
    <w:rsid w:val="00AA6FDE"/>
    <w:rsid w:val="00AA70EC"/>
    <w:rsid w:val="00AA7406"/>
    <w:rsid w:val="00AA748F"/>
    <w:rsid w:val="00AA74B0"/>
    <w:rsid w:val="00AA74B3"/>
    <w:rsid w:val="00AA7505"/>
    <w:rsid w:val="00AA7507"/>
    <w:rsid w:val="00AA7529"/>
    <w:rsid w:val="00AA7583"/>
    <w:rsid w:val="00AA75B4"/>
    <w:rsid w:val="00AA7678"/>
    <w:rsid w:val="00AA771E"/>
    <w:rsid w:val="00AA778E"/>
    <w:rsid w:val="00AA77AC"/>
    <w:rsid w:val="00AA77CA"/>
    <w:rsid w:val="00AA77D0"/>
    <w:rsid w:val="00AA783B"/>
    <w:rsid w:val="00AA7850"/>
    <w:rsid w:val="00AA79E6"/>
    <w:rsid w:val="00AA7A0A"/>
    <w:rsid w:val="00AA7A7D"/>
    <w:rsid w:val="00AA7A96"/>
    <w:rsid w:val="00AA7B0A"/>
    <w:rsid w:val="00AA7B52"/>
    <w:rsid w:val="00AA7B60"/>
    <w:rsid w:val="00AA7CBA"/>
    <w:rsid w:val="00AA7EF9"/>
    <w:rsid w:val="00AA7F30"/>
    <w:rsid w:val="00AA7F8A"/>
    <w:rsid w:val="00AB004F"/>
    <w:rsid w:val="00AB0068"/>
    <w:rsid w:val="00AB018F"/>
    <w:rsid w:val="00AB01C0"/>
    <w:rsid w:val="00AB0297"/>
    <w:rsid w:val="00AB035A"/>
    <w:rsid w:val="00AB0390"/>
    <w:rsid w:val="00AB03ED"/>
    <w:rsid w:val="00AB05AE"/>
    <w:rsid w:val="00AB06EA"/>
    <w:rsid w:val="00AB0721"/>
    <w:rsid w:val="00AB0726"/>
    <w:rsid w:val="00AB077C"/>
    <w:rsid w:val="00AB0830"/>
    <w:rsid w:val="00AB0835"/>
    <w:rsid w:val="00AB0965"/>
    <w:rsid w:val="00AB0AB9"/>
    <w:rsid w:val="00AB0B0C"/>
    <w:rsid w:val="00AB0C43"/>
    <w:rsid w:val="00AB0C68"/>
    <w:rsid w:val="00AB0CBB"/>
    <w:rsid w:val="00AB0EB3"/>
    <w:rsid w:val="00AB0EB7"/>
    <w:rsid w:val="00AB0EC2"/>
    <w:rsid w:val="00AB1065"/>
    <w:rsid w:val="00AB108F"/>
    <w:rsid w:val="00AB1219"/>
    <w:rsid w:val="00AB122F"/>
    <w:rsid w:val="00AB124F"/>
    <w:rsid w:val="00AB12D4"/>
    <w:rsid w:val="00AB1537"/>
    <w:rsid w:val="00AB1574"/>
    <w:rsid w:val="00AB16F0"/>
    <w:rsid w:val="00AB177B"/>
    <w:rsid w:val="00AB1783"/>
    <w:rsid w:val="00AB17C7"/>
    <w:rsid w:val="00AB183E"/>
    <w:rsid w:val="00AB1871"/>
    <w:rsid w:val="00AB199B"/>
    <w:rsid w:val="00AB19B8"/>
    <w:rsid w:val="00AB1A31"/>
    <w:rsid w:val="00AB1A5B"/>
    <w:rsid w:val="00AB1A60"/>
    <w:rsid w:val="00AB1BB6"/>
    <w:rsid w:val="00AB1CF3"/>
    <w:rsid w:val="00AB1D39"/>
    <w:rsid w:val="00AB1DD2"/>
    <w:rsid w:val="00AB1DF6"/>
    <w:rsid w:val="00AB1DFA"/>
    <w:rsid w:val="00AB1E28"/>
    <w:rsid w:val="00AB1E5C"/>
    <w:rsid w:val="00AB1E88"/>
    <w:rsid w:val="00AB203A"/>
    <w:rsid w:val="00AB21D3"/>
    <w:rsid w:val="00AB21DF"/>
    <w:rsid w:val="00AB2214"/>
    <w:rsid w:val="00AB2284"/>
    <w:rsid w:val="00AB2308"/>
    <w:rsid w:val="00AB2341"/>
    <w:rsid w:val="00AB2380"/>
    <w:rsid w:val="00AB238F"/>
    <w:rsid w:val="00AB24B6"/>
    <w:rsid w:val="00AB2552"/>
    <w:rsid w:val="00AB26D6"/>
    <w:rsid w:val="00AB27F4"/>
    <w:rsid w:val="00AB2819"/>
    <w:rsid w:val="00AB2848"/>
    <w:rsid w:val="00AB2997"/>
    <w:rsid w:val="00AB29B4"/>
    <w:rsid w:val="00AB2A67"/>
    <w:rsid w:val="00AB2B0C"/>
    <w:rsid w:val="00AB2D4F"/>
    <w:rsid w:val="00AB2D5C"/>
    <w:rsid w:val="00AB2F00"/>
    <w:rsid w:val="00AB2FBE"/>
    <w:rsid w:val="00AB3038"/>
    <w:rsid w:val="00AB3142"/>
    <w:rsid w:val="00AB3266"/>
    <w:rsid w:val="00AB32C2"/>
    <w:rsid w:val="00AB335F"/>
    <w:rsid w:val="00AB3382"/>
    <w:rsid w:val="00AB33F3"/>
    <w:rsid w:val="00AB352F"/>
    <w:rsid w:val="00AB3585"/>
    <w:rsid w:val="00AB3619"/>
    <w:rsid w:val="00AB3663"/>
    <w:rsid w:val="00AB3743"/>
    <w:rsid w:val="00AB376A"/>
    <w:rsid w:val="00AB37EE"/>
    <w:rsid w:val="00AB3849"/>
    <w:rsid w:val="00AB38B5"/>
    <w:rsid w:val="00AB38E6"/>
    <w:rsid w:val="00AB3C82"/>
    <w:rsid w:val="00AB3C87"/>
    <w:rsid w:val="00AB3F01"/>
    <w:rsid w:val="00AB40FB"/>
    <w:rsid w:val="00AB415B"/>
    <w:rsid w:val="00AB4166"/>
    <w:rsid w:val="00AB41A5"/>
    <w:rsid w:val="00AB41AC"/>
    <w:rsid w:val="00AB4227"/>
    <w:rsid w:val="00AB4269"/>
    <w:rsid w:val="00AB42F4"/>
    <w:rsid w:val="00AB4313"/>
    <w:rsid w:val="00AB436C"/>
    <w:rsid w:val="00AB4521"/>
    <w:rsid w:val="00AB4542"/>
    <w:rsid w:val="00AB4544"/>
    <w:rsid w:val="00AB456F"/>
    <w:rsid w:val="00AB460A"/>
    <w:rsid w:val="00AB4695"/>
    <w:rsid w:val="00AB47BD"/>
    <w:rsid w:val="00AB47C1"/>
    <w:rsid w:val="00AB47D8"/>
    <w:rsid w:val="00AB4820"/>
    <w:rsid w:val="00AB48B9"/>
    <w:rsid w:val="00AB491F"/>
    <w:rsid w:val="00AB4961"/>
    <w:rsid w:val="00AB49B5"/>
    <w:rsid w:val="00AB49C0"/>
    <w:rsid w:val="00AB4A03"/>
    <w:rsid w:val="00AB4A20"/>
    <w:rsid w:val="00AB4AA1"/>
    <w:rsid w:val="00AB4ACC"/>
    <w:rsid w:val="00AB4CA4"/>
    <w:rsid w:val="00AB4D0B"/>
    <w:rsid w:val="00AB4D7A"/>
    <w:rsid w:val="00AB4F03"/>
    <w:rsid w:val="00AB4F47"/>
    <w:rsid w:val="00AB4FA7"/>
    <w:rsid w:val="00AB5097"/>
    <w:rsid w:val="00AB5120"/>
    <w:rsid w:val="00AB5154"/>
    <w:rsid w:val="00AB5235"/>
    <w:rsid w:val="00AB52CD"/>
    <w:rsid w:val="00AB52ED"/>
    <w:rsid w:val="00AB53EC"/>
    <w:rsid w:val="00AB5447"/>
    <w:rsid w:val="00AB544C"/>
    <w:rsid w:val="00AB546A"/>
    <w:rsid w:val="00AB5485"/>
    <w:rsid w:val="00AB55E0"/>
    <w:rsid w:val="00AB56F8"/>
    <w:rsid w:val="00AB5715"/>
    <w:rsid w:val="00AB5752"/>
    <w:rsid w:val="00AB584D"/>
    <w:rsid w:val="00AB58EB"/>
    <w:rsid w:val="00AB58FF"/>
    <w:rsid w:val="00AB5AC1"/>
    <w:rsid w:val="00AB5B0F"/>
    <w:rsid w:val="00AB5BD8"/>
    <w:rsid w:val="00AB5BE4"/>
    <w:rsid w:val="00AB5C42"/>
    <w:rsid w:val="00AB5C5F"/>
    <w:rsid w:val="00AB5CE0"/>
    <w:rsid w:val="00AB5D2D"/>
    <w:rsid w:val="00AB5D6E"/>
    <w:rsid w:val="00AB5DB1"/>
    <w:rsid w:val="00AB5DE5"/>
    <w:rsid w:val="00AB5E02"/>
    <w:rsid w:val="00AB5E03"/>
    <w:rsid w:val="00AB5E34"/>
    <w:rsid w:val="00AB5E5E"/>
    <w:rsid w:val="00AB6124"/>
    <w:rsid w:val="00AB6127"/>
    <w:rsid w:val="00AB6184"/>
    <w:rsid w:val="00AB61D2"/>
    <w:rsid w:val="00AB6316"/>
    <w:rsid w:val="00AB63F5"/>
    <w:rsid w:val="00AB6409"/>
    <w:rsid w:val="00AB6426"/>
    <w:rsid w:val="00AB6482"/>
    <w:rsid w:val="00AB64BE"/>
    <w:rsid w:val="00AB65CD"/>
    <w:rsid w:val="00AB65DF"/>
    <w:rsid w:val="00AB65FC"/>
    <w:rsid w:val="00AB6688"/>
    <w:rsid w:val="00AB66C6"/>
    <w:rsid w:val="00AB6AFB"/>
    <w:rsid w:val="00AB6B02"/>
    <w:rsid w:val="00AB6B4B"/>
    <w:rsid w:val="00AB6C05"/>
    <w:rsid w:val="00AB6C19"/>
    <w:rsid w:val="00AB6CE2"/>
    <w:rsid w:val="00AB6D1C"/>
    <w:rsid w:val="00AB6E11"/>
    <w:rsid w:val="00AB701E"/>
    <w:rsid w:val="00AB7098"/>
    <w:rsid w:val="00AB70EE"/>
    <w:rsid w:val="00AB710A"/>
    <w:rsid w:val="00AB7208"/>
    <w:rsid w:val="00AB7272"/>
    <w:rsid w:val="00AB7458"/>
    <w:rsid w:val="00AB7466"/>
    <w:rsid w:val="00AB7476"/>
    <w:rsid w:val="00AB75F5"/>
    <w:rsid w:val="00AB7944"/>
    <w:rsid w:val="00AB7C34"/>
    <w:rsid w:val="00AB7D02"/>
    <w:rsid w:val="00AB7DA5"/>
    <w:rsid w:val="00AB7F2B"/>
    <w:rsid w:val="00AB7F84"/>
    <w:rsid w:val="00AB7F93"/>
    <w:rsid w:val="00AB7FC2"/>
    <w:rsid w:val="00AB7FF3"/>
    <w:rsid w:val="00AC000E"/>
    <w:rsid w:val="00AC0124"/>
    <w:rsid w:val="00AC013B"/>
    <w:rsid w:val="00AC020F"/>
    <w:rsid w:val="00AC021B"/>
    <w:rsid w:val="00AC039C"/>
    <w:rsid w:val="00AC03B0"/>
    <w:rsid w:val="00AC0435"/>
    <w:rsid w:val="00AC0442"/>
    <w:rsid w:val="00AC04DC"/>
    <w:rsid w:val="00AC057C"/>
    <w:rsid w:val="00AC05F4"/>
    <w:rsid w:val="00AC061E"/>
    <w:rsid w:val="00AC0633"/>
    <w:rsid w:val="00AC06D9"/>
    <w:rsid w:val="00AC06F6"/>
    <w:rsid w:val="00AC083F"/>
    <w:rsid w:val="00AC084A"/>
    <w:rsid w:val="00AC08BA"/>
    <w:rsid w:val="00AC08E5"/>
    <w:rsid w:val="00AC0930"/>
    <w:rsid w:val="00AC0A6F"/>
    <w:rsid w:val="00AC0A84"/>
    <w:rsid w:val="00AC0BB8"/>
    <w:rsid w:val="00AC0BD5"/>
    <w:rsid w:val="00AC0BF0"/>
    <w:rsid w:val="00AC0C89"/>
    <w:rsid w:val="00AC0CE0"/>
    <w:rsid w:val="00AC0D2A"/>
    <w:rsid w:val="00AC0D4C"/>
    <w:rsid w:val="00AC0D83"/>
    <w:rsid w:val="00AC0FE5"/>
    <w:rsid w:val="00AC10AA"/>
    <w:rsid w:val="00AC10FB"/>
    <w:rsid w:val="00AC1140"/>
    <w:rsid w:val="00AC120B"/>
    <w:rsid w:val="00AC1269"/>
    <w:rsid w:val="00AC1291"/>
    <w:rsid w:val="00AC12B1"/>
    <w:rsid w:val="00AC12C9"/>
    <w:rsid w:val="00AC12D0"/>
    <w:rsid w:val="00AC13C1"/>
    <w:rsid w:val="00AC1442"/>
    <w:rsid w:val="00AC14B2"/>
    <w:rsid w:val="00AC14F4"/>
    <w:rsid w:val="00AC1578"/>
    <w:rsid w:val="00AC16E7"/>
    <w:rsid w:val="00AC1716"/>
    <w:rsid w:val="00AC175B"/>
    <w:rsid w:val="00AC1844"/>
    <w:rsid w:val="00AC18EF"/>
    <w:rsid w:val="00AC1CEC"/>
    <w:rsid w:val="00AC1CF5"/>
    <w:rsid w:val="00AC1D45"/>
    <w:rsid w:val="00AC1E66"/>
    <w:rsid w:val="00AC1E84"/>
    <w:rsid w:val="00AC1F1B"/>
    <w:rsid w:val="00AC1FE9"/>
    <w:rsid w:val="00AC20AD"/>
    <w:rsid w:val="00AC2125"/>
    <w:rsid w:val="00AC21C1"/>
    <w:rsid w:val="00AC21FB"/>
    <w:rsid w:val="00AC2260"/>
    <w:rsid w:val="00AC23B3"/>
    <w:rsid w:val="00AC2429"/>
    <w:rsid w:val="00AC2442"/>
    <w:rsid w:val="00AC2451"/>
    <w:rsid w:val="00AC248A"/>
    <w:rsid w:val="00AC2527"/>
    <w:rsid w:val="00AC2535"/>
    <w:rsid w:val="00AC2563"/>
    <w:rsid w:val="00AC25B1"/>
    <w:rsid w:val="00AC261F"/>
    <w:rsid w:val="00AC2647"/>
    <w:rsid w:val="00AC26E8"/>
    <w:rsid w:val="00AC27E9"/>
    <w:rsid w:val="00AC284D"/>
    <w:rsid w:val="00AC28F9"/>
    <w:rsid w:val="00AC2A3C"/>
    <w:rsid w:val="00AC2A52"/>
    <w:rsid w:val="00AC2B63"/>
    <w:rsid w:val="00AC2C4D"/>
    <w:rsid w:val="00AC2DA3"/>
    <w:rsid w:val="00AC2E3D"/>
    <w:rsid w:val="00AC2E5E"/>
    <w:rsid w:val="00AC2F2D"/>
    <w:rsid w:val="00AC2FB8"/>
    <w:rsid w:val="00AC2FDE"/>
    <w:rsid w:val="00AC30D1"/>
    <w:rsid w:val="00AC310B"/>
    <w:rsid w:val="00AC3197"/>
    <w:rsid w:val="00AC31C6"/>
    <w:rsid w:val="00AC3259"/>
    <w:rsid w:val="00AC326E"/>
    <w:rsid w:val="00AC3288"/>
    <w:rsid w:val="00AC32CE"/>
    <w:rsid w:val="00AC330C"/>
    <w:rsid w:val="00AC339A"/>
    <w:rsid w:val="00AC33D1"/>
    <w:rsid w:val="00AC353D"/>
    <w:rsid w:val="00AC356C"/>
    <w:rsid w:val="00AC35C0"/>
    <w:rsid w:val="00AC3663"/>
    <w:rsid w:val="00AC367B"/>
    <w:rsid w:val="00AC3695"/>
    <w:rsid w:val="00AC3880"/>
    <w:rsid w:val="00AC389A"/>
    <w:rsid w:val="00AC393D"/>
    <w:rsid w:val="00AC39E8"/>
    <w:rsid w:val="00AC3A13"/>
    <w:rsid w:val="00AC3A1D"/>
    <w:rsid w:val="00AC3B7A"/>
    <w:rsid w:val="00AC3B86"/>
    <w:rsid w:val="00AC3BD7"/>
    <w:rsid w:val="00AC3C23"/>
    <w:rsid w:val="00AC3C4F"/>
    <w:rsid w:val="00AC3D52"/>
    <w:rsid w:val="00AC3DAF"/>
    <w:rsid w:val="00AC3DB1"/>
    <w:rsid w:val="00AC3E1D"/>
    <w:rsid w:val="00AC3E43"/>
    <w:rsid w:val="00AC3E65"/>
    <w:rsid w:val="00AC3E86"/>
    <w:rsid w:val="00AC3EFF"/>
    <w:rsid w:val="00AC404E"/>
    <w:rsid w:val="00AC40E2"/>
    <w:rsid w:val="00AC40FF"/>
    <w:rsid w:val="00AC4106"/>
    <w:rsid w:val="00AC4233"/>
    <w:rsid w:val="00AC42C0"/>
    <w:rsid w:val="00AC42E7"/>
    <w:rsid w:val="00AC4304"/>
    <w:rsid w:val="00AC430F"/>
    <w:rsid w:val="00AC44FC"/>
    <w:rsid w:val="00AC4558"/>
    <w:rsid w:val="00AC4609"/>
    <w:rsid w:val="00AC47D2"/>
    <w:rsid w:val="00AC47D9"/>
    <w:rsid w:val="00AC4815"/>
    <w:rsid w:val="00AC484B"/>
    <w:rsid w:val="00AC48FC"/>
    <w:rsid w:val="00AC499A"/>
    <w:rsid w:val="00AC4A7D"/>
    <w:rsid w:val="00AC4A84"/>
    <w:rsid w:val="00AC4B84"/>
    <w:rsid w:val="00AC4BFA"/>
    <w:rsid w:val="00AC4C58"/>
    <w:rsid w:val="00AC4C7C"/>
    <w:rsid w:val="00AC4CB5"/>
    <w:rsid w:val="00AC4CEE"/>
    <w:rsid w:val="00AC4D0B"/>
    <w:rsid w:val="00AC4F01"/>
    <w:rsid w:val="00AC4F6C"/>
    <w:rsid w:val="00AC4F93"/>
    <w:rsid w:val="00AC4FA0"/>
    <w:rsid w:val="00AC4FED"/>
    <w:rsid w:val="00AC5015"/>
    <w:rsid w:val="00AC5087"/>
    <w:rsid w:val="00AC50B0"/>
    <w:rsid w:val="00AC50ED"/>
    <w:rsid w:val="00AC514F"/>
    <w:rsid w:val="00AC5195"/>
    <w:rsid w:val="00AC51B3"/>
    <w:rsid w:val="00AC5235"/>
    <w:rsid w:val="00AC52D2"/>
    <w:rsid w:val="00AC52D9"/>
    <w:rsid w:val="00AC52F7"/>
    <w:rsid w:val="00AC5455"/>
    <w:rsid w:val="00AC5468"/>
    <w:rsid w:val="00AC55FD"/>
    <w:rsid w:val="00AC563C"/>
    <w:rsid w:val="00AC5661"/>
    <w:rsid w:val="00AC57B6"/>
    <w:rsid w:val="00AC58E6"/>
    <w:rsid w:val="00AC591C"/>
    <w:rsid w:val="00AC5AB5"/>
    <w:rsid w:val="00AC5AB7"/>
    <w:rsid w:val="00AC5C4E"/>
    <w:rsid w:val="00AC5CEE"/>
    <w:rsid w:val="00AC5D59"/>
    <w:rsid w:val="00AC5D75"/>
    <w:rsid w:val="00AC5ED5"/>
    <w:rsid w:val="00AC5EFC"/>
    <w:rsid w:val="00AC5F46"/>
    <w:rsid w:val="00AC5F99"/>
    <w:rsid w:val="00AC60BE"/>
    <w:rsid w:val="00AC612A"/>
    <w:rsid w:val="00AC6164"/>
    <w:rsid w:val="00AC6188"/>
    <w:rsid w:val="00AC61FD"/>
    <w:rsid w:val="00AC620F"/>
    <w:rsid w:val="00AC6278"/>
    <w:rsid w:val="00AC62A8"/>
    <w:rsid w:val="00AC62CE"/>
    <w:rsid w:val="00AC635B"/>
    <w:rsid w:val="00AC6372"/>
    <w:rsid w:val="00AC6373"/>
    <w:rsid w:val="00AC6381"/>
    <w:rsid w:val="00AC638C"/>
    <w:rsid w:val="00AC643B"/>
    <w:rsid w:val="00AC64DB"/>
    <w:rsid w:val="00AC65D4"/>
    <w:rsid w:val="00AC661C"/>
    <w:rsid w:val="00AC6623"/>
    <w:rsid w:val="00AC666C"/>
    <w:rsid w:val="00AC666F"/>
    <w:rsid w:val="00AC66A1"/>
    <w:rsid w:val="00AC675D"/>
    <w:rsid w:val="00AC6761"/>
    <w:rsid w:val="00AC681A"/>
    <w:rsid w:val="00AC695A"/>
    <w:rsid w:val="00AC6A47"/>
    <w:rsid w:val="00AC6A73"/>
    <w:rsid w:val="00AC6A74"/>
    <w:rsid w:val="00AC6BF6"/>
    <w:rsid w:val="00AC6C48"/>
    <w:rsid w:val="00AC6D12"/>
    <w:rsid w:val="00AC6D5F"/>
    <w:rsid w:val="00AC6E46"/>
    <w:rsid w:val="00AC6E52"/>
    <w:rsid w:val="00AC6EAD"/>
    <w:rsid w:val="00AC6ED9"/>
    <w:rsid w:val="00AC702A"/>
    <w:rsid w:val="00AC709F"/>
    <w:rsid w:val="00AC70C4"/>
    <w:rsid w:val="00AC70D4"/>
    <w:rsid w:val="00AC7106"/>
    <w:rsid w:val="00AC7125"/>
    <w:rsid w:val="00AC7217"/>
    <w:rsid w:val="00AC726B"/>
    <w:rsid w:val="00AC72E1"/>
    <w:rsid w:val="00AC7304"/>
    <w:rsid w:val="00AC734B"/>
    <w:rsid w:val="00AC7467"/>
    <w:rsid w:val="00AC74FF"/>
    <w:rsid w:val="00AC7544"/>
    <w:rsid w:val="00AC763A"/>
    <w:rsid w:val="00AC7830"/>
    <w:rsid w:val="00AC7849"/>
    <w:rsid w:val="00AC7864"/>
    <w:rsid w:val="00AC78B5"/>
    <w:rsid w:val="00AC79B4"/>
    <w:rsid w:val="00AC7A3D"/>
    <w:rsid w:val="00AC7A66"/>
    <w:rsid w:val="00AC7B95"/>
    <w:rsid w:val="00AC7B9A"/>
    <w:rsid w:val="00AC7D09"/>
    <w:rsid w:val="00AC7D23"/>
    <w:rsid w:val="00AC7E8F"/>
    <w:rsid w:val="00AC7F22"/>
    <w:rsid w:val="00AD0004"/>
    <w:rsid w:val="00AD025C"/>
    <w:rsid w:val="00AD0302"/>
    <w:rsid w:val="00AD0335"/>
    <w:rsid w:val="00AD03F7"/>
    <w:rsid w:val="00AD03FC"/>
    <w:rsid w:val="00AD04B1"/>
    <w:rsid w:val="00AD052B"/>
    <w:rsid w:val="00AD054B"/>
    <w:rsid w:val="00AD060A"/>
    <w:rsid w:val="00AD0626"/>
    <w:rsid w:val="00AD0693"/>
    <w:rsid w:val="00AD06DA"/>
    <w:rsid w:val="00AD06EC"/>
    <w:rsid w:val="00AD06EF"/>
    <w:rsid w:val="00AD08CF"/>
    <w:rsid w:val="00AD099F"/>
    <w:rsid w:val="00AD0A16"/>
    <w:rsid w:val="00AD0A1D"/>
    <w:rsid w:val="00AD0A2C"/>
    <w:rsid w:val="00AD0B13"/>
    <w:rsid w:val="00AD0B7F"/>
    <w:rsid w:val="00AD0B89"/>
    <w:rsid w:val="00AD0BAD"/>
    <w:rsid w:val="00AD0BB7"/>
    <w:rsid w:val="00AD0D1B"/>
    <w:rsid w:val="00AD0D54"/>
    <w:rsid w:val="00AD0D85"/>
    <w:rsid w:val="00AD0E00"/>
    <w:rsid w:val="00AD0E09"/>
    <w:rsid w:val="00AD0ED1"/>
    <w:rsid w:val="00AD0F44"/>
    <w:rsid w:val="00AD0F51"/>
    <w:rsid w:val="00AD0F64"/>
    <w:rsid w:val="00AD0FEE"/>
    <w:rsid w:val="00AD10C8"/>
    <w:rsid w:val="00AD1153"/>
    <w:rsid w:val="00AD12F3"/>
    <w:rsid w:val="00AD137E"/>
    <w:rsid w:val="00AD1389"/>
    <w:rsid w:val="00AD14DD"/>
    <w:rsid w:val="00AD14DF"/>
    <w:rsid w:val="00AD1520"/>
    <w:rsid w:val="00AD1585"/>
    <w:rsid w:val="00AD15E1"/>
    <w:rsid w:val="00AD1715"/>
    <w:rsid w:val="00AD17C8"/>
    <w:rsid w:val="00AD1987"/>
    <w:rsid w:val="00AD19C1"/>
    <w:rsid w:val="00AD1A4C"/>
    <w:rsid w:val="00AD1AC4"/>
    <w:rsid w:val="00AD1AD4"/>
    <w:rsid w:val="00AD1B06"/>
    <w:rsid w:val="00AD1BC8"/>
    <w:rsid w:val="00AD1BEB"/>
    <w:rsid w:val="00AD1C25"/>
    <w:rsid w:val="00AD1D0B"/>
    <w:rsid w:val="00AD1D3E"/>
    <w:rsid w:val="00AD1D4E"/>
    <w:rsid w:val="00AD1D6C"/>
    <w:rsid w:val="00AD1E40"/>
    <w:rsid w:val="00AD1FBB"/>
    <w:rsid w:val="00AD20B6"/>
    <w:rsid w:val="00AD20CB"/>
    <w:rsid w:val="00AD2100"/>
    <w:rsid w:val="00AD220F"/>
    <w:rsid w:val="00AD221F"/>
    <w:rsid w:val="00AD237D"/>
    <w:rsid w:val="00AD23D1"/>
    <w:rsid w:val="00AD2412"/>
    <w:rsid w:val="00AD241C"/>
    <w:rsid w:val="00AD242F"/>
    <w:rsid w:val="00AD2540"/>
    <w:rsid w:val="00AD258D"/>
    <w:rsid w:val="00AD25BD"/>
    <w:rsid w:val="00AD27C3"/>
    <w:rsid w:val="00AD29C6"/>
    <w:rsid w:val="00AD29DC"/>
    <w:rsid w:val="00AD2AA2"/>
    <w:rsid w:val="00AD2B73"/>
    <w:rsid w:val="00AD2B78"/>
    <w:rsid w:val="00AD2D24"/>
    <w:rsid w:val="00AD2D6A"/>
    <w:rsid w:val="00AD2DA0"/>
    <w:rsid w:val="00AD2E74"/>
    <w:rsid w:val="00AD2FB3"/>
    <w:rsid w:val="00AD3076"/>
    <w:rsid w:val="00AD31E2"/>
    <w:rsid w:val="00AD31F8"/>
    <w:rsid w:val="00AD32D0"/>
    <w:rsid w:val="00AD32FB"/>
    <w:rsid w:val="00AD33A6"/>
    <w:rsid w:val="00AD33CB"/>
    <w:rsid w:val="00AD3437"/>
    <w:rsid w:val="00AD34EC"/>
    <w:rsid w:val="00AD34FB"/>
    <w:rsid w:val="00AD35E2"/>
    <w:rsid w:val="00AD3631"/>
    <w:rsid w:val="00AD37AF"/>
    <w:rsid w:val="00AD3819"/>
    <w:rsid w:val="00AD3867"/>
    <w:rsid w:val="00AD386B"/>
    <w:rsid w:val="00AD39D9"/>
    <w:rsid w:val="00AD3AD0"/>
    <w:rsid w:val="00AD3B41"/>
    <w:rsid w:val="00AD3BBA"/>
    <w:rsid w:val="00AD3BD7"/>
    <w:rsid w:val="00AD3C69"/>
    <w:rsid w:val="00AD3DB6"/>
    <w:rsid w:val="00AD3DC4"/>
    <w:rsid w:val="00AD3DF2"/>
    <w:rsid w:val="00AD3E6D"/>
    <w:rsid w:val="00AD3EA3"/>
    <w:rsid w:val="00AD3F11"/>
    <w:rsid w:val="00AD3F27"/>
    <w:rsid w:val="00AD4107"/>
    <w:rsid w:val="00AD422E"/>
    <w:rsid w:val="00AD4309"/>
    <w:rsid w:val="00AD433A"/>
    <w:rsid w:val="00AD454C"/>
    <w:rsid w:val="00AD45A5"/>
    <w:rsid w:val="00AD45DC"/>
    <w:rsid w:val="00AD4664"/>
    <w:rsid w:val="00AD468E"/>
    <w:rsid w:val="00AD46E4"/>
    <w:rsid w:val="00AD46F3"/>
    <w:rsid w:val="00AD4714"/>
    <w:rsid w:val="00AD4776"/>
    <w:rsid w:val="00AD4844"/>
    <w:rsid w:val="00AD4B18"/>
    <w:rsid w:val="00AD4B94"/>
    <w:rsid w:val="00AD4BD1"/>
    <w:rsid w:val="00AD4BF0"/>
    <w:rsid w:val="00AD4D20"/>
    <w:rsid w:val="00AD4E25"/>
    <w:rsid w:val="00AD4F9B"/>
    <w:rsid w:val="00AD5017"/>
    <w:rsid w:val="00AD50A2"/>
    <w:rsid w:val="00AD5179"/>
    <w:rsid w:val="00AD5267"/>
    <w:rsid w:val="00AD52FE"/>
    <w:rsid w:val="00AD5308"/>
    <w:rsid w:val="00AD5385"/>
    <w:rsid w:val="00AD53F0"/>
    <w:rsid w:val="00AD5418"/>
    <w:rsid w:val="00AD5423"/>
    <w:rsid w:val="00AD542B"/>
    <w:rsid w:val="00AD5549"/>
    <w:rsid w:val="00AD5590"/>
    <w:rsid w:val="00AD559C"/>
    <w:rsid w:val="00AD56CD"/>
    <w:rsid w:val="00AD572B"/>
    <w:rsid w:val="00AD57BE"/>
    <w:rsid w:val="00AD57F7"/>
    <w:rsid w:val="00AD5806"/>
    <w:rsid w:val="00AD5875"/>
    <w:rsid w:val="00AD5876"/>
    <w:rsid w:val="00AD594B"/>
    <w:rsid w:val="00AD59E6"/>
    <w:rsid w:val="00AD5A39"/>
    <w:rsid w:val="00AD5AA3"/>
    <w:rsid w:val="00AD5AC7"/>
    <w:rsid w:val="00AD5BBA"/>
    <w:rsid w:val="00AD5BC7"/>
    <w:rsid w:val="00AD5C0D"/>
    <w:rsid w:val="00AD5C9A"/>
    <w:rsid w:val="00AD5D13"/>
    <w:rsid w:val="00AD5D44"/>
    <w:rsid w:val="00AD5D98"/>
    <w:rsid w:val="00AD5DD6"/>
    <w:rsid w:val="00AD5E97"/>
    <w:rsid w:val="00AD5ED8"/>
    <w:rsid w:val="00AD600D"/>
    <w:rsid w:val="00AD6049"/>
    <w:rsid w:val="00AD6104"/>
    <w:rsid w:val="00AD6113"/>
    <w:rsid w:val="00AD611D"/>
    <w:rsid w:val="00AD616C"/>
    <w:rsid w:val="00AD6324"/>
    <w:rsid w:val="00AD638B"/>
    <w:rsid w:val="00AD6399"/>
    <w:rsid w:val="00AD63C4"/>
    <w:rsid w:val="00AD6533"/>
    <w:rsid w:val="00AD65B8"/>
    <w:rsid w:val="00AD65CB"/>
    <w:rsid w:val="00AD6644"/>
    <w:rsid w:val="00AD674B"/>
    <w:rsid w:val="00AD677F"/>
    <w:rsid w:val="00AD67F3"/>
    <w:rsid w:val="00AD6987"/>
    <w:rsid w:val="00AD699C"/>
    <w:rsid w:val="00AD6A85"/>
    <w:rsid w:val="00AD6ACF"/>
    <w:rsid w:val="00AD6B27"/>
    <w:rsid w:val="00AD6BC1"/>
    <w:rsid w:val="00AD6C8E"/>
    <w:rsid w:val="00AD6C95"/>
    <w:rsid w:val="00AD6CC6"/>
    <w:rsid w:val="00AD6D13"/>
    <w:rsid w:val="00AD6D84"/>
    <w:rsid w:val="00AD6DEF"/>
    <w:rsid w:val="00AD6DF3"/>
    <w:rsid w:val="00AD7001"/>
    <w:rsid w:val="00AD70D4"/>
    <w:rsid w:val="00AD711B"/>
    <w:rsid w:val="00AD713F"/>
    <w:rsid w:val="00AD71E3"/>
    <w:rsid w:val="00AD71E8"/>
    <w:rsid w:val="00AD721E"/>
    <w:rsid w:val="00AD7239"/>
    <w:rsid w:val="00AD7266"/>
    <w:rsid w:val="00AD72DB"/>
    <w:rsid w:val="00AD72F5"/>
    <w:rsid w:val="00AD7317"/>
    <w:rsid w:val="00AD7487"/>
    <w:rsid w:val="00AD75D5"/>
    <w:rsid w:val="00AD76E6"/>
    <w:rsid w:val="00AD7760"/>
    <w:rsid w:val="00AD79F6"/>
    <w:rsid w:val="00AD7A44"/>
    <w:rsid w:val="00AD7A92"/>
    <w:rsid w:val="00AD7AA5"/>
    <w:rsid w:val="00AD7C52"/>
    <w:rsid w:val="00AD7D6D"/>
    <w:rsid w:val="00AD7DA8"/>
    <w:rsid w:val="00AD7ED2"/>
    <w:rsid w:val="00AD7FA9"/>
    <w:rsid w:val="00AE0073"/>
    <w:rsid w:val="00AE0101"/>
    <w:rsid w:val="00AE01B1"/>
    <w:rsid w:val="00AE029E"/>
    <w:rsid w:val="00AE02C8"/>
    <w:rsid w:val="00AE036C"/>
    <w:rsid w:val="00AE03B8"/>
    <w:rsid w:val="00AE0562"/>
    <w:rsid w:val="00AE0632"/>
    <w:rsid w:val="00AE06A1"/>
    <w:rsid w:val="00AE06A5"/>
    <w:rsid w:val="00AE07DF"/>
    <w:rsid w:val="00AE086C"/>
    <w:rsid w:val="00AE088F"/>
    <w:rsid w:val="00AE08AE"/>
    <w:rsid w:val="00AE09AC"/>
    <w:rsid w:val="00AE0C71"/>
    <w:rsid w:val="00AE0C93"/>
    <w:rsid w:val="00AE0D8B"/>
    <w:rsid w:val="00AE0E33"/>
    <w:rsid w:val="00AE0FD1"/>
    <w:rsid w:val="00AE1021"/>
    <w:rsid w:val="00AE121B"/>
    <w:rsid w:val="00AE1248"/>
    <w:rsid w:val="00AE1378"/>
    <w:rsid w:val="00AE137D"/>
    <w:rsid w:val="00AE1546"/>
    <w:rsid w:val="00AE155D"/>
    <w:rsid w:val="00AE15C2"/>
    <w:rsid w:val="00AE17DC"/>
    <w:rsid w:val="00AE1876"/>
    <w:rsid w:val="00AE19AA"/>
    <w:rsid w:val="00AE19AB"/>
    <w:rsid w:val="00AE1A1E"/>
    <w:rsid w:val="00AE1A2D"/>
    <w:rsid w:val="00AE1A51"/>
    <w:rsid w:val="00AE1A9C"/>
    <w:rsid w:val="00AE1B89"/>
    <w:rsid w:val="00AE1BDD"/>
    <w:rsid w:val="00AE1BDE"/>
    <w:rsid w:val="00AE1C08"/>
    <w:rsid w:val="00AE1C2F"/>
    <w:rsid w:val="00AE1C4F"/>
    <w:rsid w:val="00AE1C7B"/>
    <w:rsid w:val="00AE1CE6"/>
    <w:rsid w:val="00AE1D9C"/>
    <w:rsid w:val="00AE1DAA"/>
    <w:rsid w:val="00AE1E06"/>
    <w:rsid w:val="00AE1E39"/>
    <w:rsid w:val="00AE1E4F"/>
    <w:rsid w:val="00AE1F01"/>
    <w:rsid w:val="00AE200F"/>
    <w:rsid w:val="00AE2134"/>
    <w:rsid w:val="00AE2188"/>
    <w:rsid w:val="00AE22B1"/>
    <w:rsid w:val="00AE22DE"/>
    <w:rsid w:val="00AE22E0"/>
    <w:rsid w:val="00AE22E8"/>
    <w:rsid w:val="00AE2304"/>
    <w:rsid w:val="00AE2528"/>
    <w:rsid w:val="00AE2550"/>
    <w:rsid w:val="00AE257E"/>
    <w:rsid w:val="00AE25A6"/>
    <w:rsid w:val="00AE2683"/>
    <w:rsid w:val="00AE26BC"/>
    <w:rsid w:val="00AE27C8"/>
    <w:rsid w:val="00AE28CA"/>
    <w:rsid w:val="00AE2900"/>
    <w:rsid w:val="00AE2994"/>
    <w:rsid w:val="00AE2A0C"/>
    <w:rsid w:val="00AE2B07"/>
    <w:rsid w:val="00AE2C11"/>
    <w:rsid w:val="00AE2C44"/>
    <w:rsid w:val="00AE2C54"/>
    <w:rsid w:val="00AE2CED"/>
    <w:rsid w:val="00AE2DAF"/>
    <w:rsid w:val="00AE2ED1"/>
    <w:rsid w:val="00AE2EE1"/>
    <w:rsid w:val="00AE2F7B"/>
    <w:rsid w:val="00AE2FF0"/>
    <w:rsid w:val="00AE30AB"/>
    <w:rsid w:val="00AE311A"/>
    <w:rsid w:val="00AE31F7"/>
    <w:rsid w:val="00AE3442"/>
    <w:rsid w:val="00AE344D"/>
    <w:rsid w:val="00AE3528"/>
    <w:rsid w:val="00AE3591"/>
    <w:rsid w:val="00AE35A7"/>
    <w:rsid w:val="00AE3652"/>
    <w:rsid w:val="00AE36AC"/>
    <w:rsid w:val="00AE36DA"/>
    <w:rsid w:val="00AE37D1"/>
    <w:rsid w:val="00AE3826"/>
    <w:rsid w:val="00AE38E4"/>
    <w:rsid w:val="00AE3A10"/>
    <w:rsid w:val="00AE3A48"/>
    <w:rsid w:val="00AE3A67"/>
    <w:rsid w:val="00AE3AE9"/>
    <w:rsid w:val="00AE3BE9"/>
    <w:rsid w:val="00AE3C9C"/>
    <w:rsid w:val="00AE3CB8"/>
    <w:rsid w:val="00AE3CC5"/>
    <w:rsid w:val="00AE3D5E"/>
    <w:rsid w:val="00AE3D9F"/>
    <w:rsid w:val="00AE3DD1"/>
    <w:rsid w:val="00AE3E91"/>
    <w:rsid w:val="00AE3EE3"/>
    <w:rsid w:val="00AE3EFC"/>
    <w:rsid w:val="00AE3FAE"/>
    <w:rsid w:val="00AE40E6"/>
    <w:rsid w:val="00AE4128"/>
    <w:rsid w:val="00AE4183"/>
    <w:rsid w:val="00AE424F"/>
    <w:rsid w:val="00AE43D1"/>
    <w:rsid w:val="00AE43D3"/>
    <w:rsid w:val="00AE43FC"/>
    <w:rsid w:val="00AE4490"/>
    <w:rsid w:val="00AE44DF"/>
    <w:rsid w:val="00AE4531"/>
    <w:rsid w:val="00AE4569"/>
    <w:rsid w:val="00AE45A6"/>
    <w:rsid w:val="00AE45DF"/>
    <w:rsid w:val="00AE4665"/>
    <w:rsid w:val="00AE4801"/>
    <w:rsid w:val="00AE480A"/>
    <w:rsid w:val="00AE482D"/>
    <w:rsid w:val="00AE4963"/>
    <w:rsid w:val="00AE4A56"/>
    <w:rsid w:val="00AE4A76"/>
    <w:rsid w:val="00AE4AFB"/>
    <w:rsid w:val="00AE4B0F"/>
    <w:rsid w:val="00AE4B85"/>
    <w:rsid w:val="00AE4BAC"/>
    <w:rsid w:val="00AE4C11"/>
    <w:rsid w:val="00AE4CB2"/>
    <w:rsid w:val="00AE4E54"/>
    <w:rsid w:val="00AE4EC2"/>
    <w:rsid w:val="00AE4F7B"/>
    <w:rsid w:val="00AE4FDB"/>
    <w:rsid w:val="00AE5287"/>
    <w:rsid w:val="00AE52BC"/>
    <w:rsid w:val="00AE5330"/>
    <w:rsid w:val="00AE5396"/>
    <w:rsid w:val="00AE5398"/>
    <w:rsid w:val="00AE5436"/>
    <w:rsid w:val="00AE5561"/>
    <w:rsid w:val="00AE5587"/>
    <w:rsid w:val="00AE5688"/>
    <w:rsid w:val="00AE5740"/>
    <w:rsid w:val="00AE5873"/>
    <w:rsid w:val="00AE588E"/>
    <w:rsid w:val="00AE5A25"/>
    <w:rsid w:val="00AE5ADF"/>
    <w:rsid w:val="00AE5B48"/>
    <w:rsid w:val="00AE5C34"/>
    <w:rsid w:val="00AE5C4B"/>
    <w:rsid w:val="00AE5CD7"/>
    <w:rsid w:val="00AE5CFC"/>
    <w:rsid w:val="00AE5D3A"/>
    <w:rsid w:val="00AE5DDB"/>
    <w:rsid w:val="00AE5E38"/>
    <w:rsid w:val="00AE5E3C"/>
    <w:rsid w:val="00AE5FA9"/>
    <w:rsid w:val="00AE5FB3"/>
    <w:rsid w:val="00AE5FFD"/>
    <w:rsid w:val="00AE600E"/>
    <w:rsid w:val="00AE6116"/>
    <w:rsid w:val="00AE62AB"/>
    <w:rsid w:val="00AE62D5"/>
    <w:rsid w:val="00AE63FA"/>
    <w:rsid w:val="00AE6502"/>
    <w:rsid w:val="00AE657A"/>
    <w:rsid w:val="00AE6586"/>
    <w:rsid w:val="00AE65CB"/>
    <w:rsid w:val="00AE661C"/>
    <w:rsid w:val="00AE669D"/>
    <w:rsid w:val="00AE6776"/>
    <w:rsid w:val="00AE6778"/>
    <w:rsid w:val="00AE67B9"/>
    <w:rsid w:val="00AE6850"/>
    <w:rsid w:val="00AE6875"/>
    <w:rsid w:val="00AE6933"/>
    <w:rsid w:val="00AE6BDB"/>
    <w:rsid w:val="00AE6CB1"/>
    <w:rsid w:val="00AE6D62"/>
    <w:rsid w:val="00AE6E2E"/>
    <w:rsid w:val="00AE6E4C"/>
    <w:rsid w:val="00AE6F0A"/>
    <w:rsid w:val="00AE6F4C"/>
    <w:rsid w:val="00AE6FEE"/>
    <w:rsid w:val="00AE7057"/>
    <w:rsid w:val="00AE709E"/>
    <w:rsid w:val="00AE70BC"/>
    <w:rsid w:val="00AE718B"/>
    <w:rsid w:val="00AE71E4"/>
    <w:rsid w:val="00AE71FA"/>
    <w:rsid w:val="00AE728D"/>
    <w:rsid w:val="00AE733D"/>
    <w:rsid w:val="00AE74E3"/>
    <w:rsid w:val="00AE752C"/>
    <w:rsid w:val="00AE752E"/>
    <w:rsid w:val="00AE7738"/>
    <w:rsid w:val="00AE773E"/>
    <w:rsid w:val="00AE7771"/>
    <w:rsid w:val="00AE77CC"/>
    <w:rsid w:val="00AE78C1"/>
    <w:rsid w:val="00AE791F"/>
    <w:rsid w:val="00AE7950"/>
    <w:rsid w:val="00AE79A1"/>
    <w:rsid w:val="00AE7A15"/>
    <w:rsid w:val="00AE7A48"/>
    <w:rsid w:val="00AE7AB2"/>
    <w:rsid w:val="00AE7AFB"/>
    <w:rsid w:val="00AE7B23"/>
    <w:rsid w:val="00AE7C56"/>
    <w:rsid w:val="00AE7CF8"/>
    <w:rsid w:val="00AE7DBC"/>
    <w:rsid w:val="00AE7E3B"/>
    <w:rsid w:val="00AE7E76"/>
    <w:rsid w:val="00AE7F56"/>
    <w:rsid w:val="00AF01DC"/>
    <w:rsid w:val="00AF01DE"/>
    <w:rsid w:val="00AF02B3"/>
    <w:rsid w:val="00AF02BA"/>
    <w:rsid w:val="00AF0545"/>
    <w:rsid w:val="00AF061C"/>
    <w:rsid w:val="00AF061E"/>
    <w:rsid w:val="00AF0678"/>
    <w:rsid w:val="00AF06AC"/>
    <w:rsid w:val="00AF078C"/>
    <w:rsid w:val="00AF07F7"/>
    <w:rsid w:val="00AF0989"/>
    <w:rsid w:val="00AF09BE"/>
    <w:rsid w:val="00AF0A89"/>
    <w:rsid w:val="00AF0AED"/>
    <w:rsid w:val="00AF0B66"/>
    <w:rsid w:val="00AF0B9D"/>
    <w:rsid w:val="00AF0C1A"/>
    <w:rsid w:val="00AF0C35"/>
    <w:rsid w:val="00AF0C88"/>
    <w:rsid w:val="00AF0D59"/>
    <w:rsid w:val="00AF0DED"/>
    <w:rsid w:val="00AF0E10"/>
    <w:rsid w:val="00AF0E8C"/>
    <w:rsid w:val="00AF0F2A"/>
    <w:rsid w:val="00AF0F7E"/>
    <w:rsid w:val="00AF0FF6"/>
    <w:rsid w:val="00AF105A"/>
    <w:rsid w:val="00AF10A6"/>
    <w:rsid w:val="00AF1132"/>
    <w:rsid w:val="00AF11E2"/>
    <w:rsid w:val="00AF126C"/>
    <w:rsid w:val="00AF1418"/>
    <w:rsid w:val="00AF14D0"/>
    <w:rsid w:val="00AF14D7"/>
    <w:rsid w:val="00AF14E9"/>
    <w:rsid w:val="00AF1538"/>
    <w:rsid w:val="00AF16E0"/>
    <w:rsid w:val="00AF16EB"/>
    <w:rsid w:val="00AF190E"/>
    <w:rsid w:val="00AF192E"/>
    <w:rsid w:val="00AF19A2"/>
    <w:rsid w:val="00AF19B0"/>
    <w:rsid w:val="00AF19BE"/>
    <w:rsid w:val="00AF1B8B"/>
    <w:rsid w:val="00AF1BC1"/>
    <w:rsid w:val="00AF1C4B"/>
    <w:rsid w:val="00AF1D60"/>
    <w:rsid w:val="00AF1D86"/>
    <w:rsid w:val="00AF1DF5"/>
    <w:rsid w:val="00AF1F3A"/>
    <w:rsid w:val="00AF1FCB"/>
    <w:rsid w:val="00AF20CD"/>
    <w:rsid w:val="00AF2115"/>
    <w:rsid w:val="00AF213E"/>
    <w:rsid w:val="00AF2183"/>
    <w:rsid w:val="00AF2201"/>
    <w:rsid w:val="00AF22F2"/>
    <w:rsid w:val="00AF241A"/>
    <w:rsid w:val="00AF2428"/>
    <w:rsid w:val="00AF24D9"/>
    <w:rsid w:val="00AF2534"/>
    <w:rsid w:val="00AF25EE"/>
    <w:rsid w:val="00AF2604"/>
    <w:rsid w:val="00AF2735"/>
    <w:rsid w:val="00AF276A"/>
    <w:rsid w:val="00AF279D"/>
    <w:rsid w:val="00AF2811"/>
    <w:rsid w:val="00AF2857"/>
    <w:rsid w:val="00AF2910"/>
    <w:rsid w:val="00AF2A81"/>
    <w:rsid w:val="00AF2AA5"/>
    <w:rsid w:val="00AF2AC1"/>
    <w:rsid w:val="00AF2BDE"/>
    <w:rsid w:val="00AF2FF7"/>
    <w:rsid w:val="00AF3192"/>
    <w:rsid w:val="00AF31C1"/>
    <w:rsid w:val="00AF31CE"/>
    <w:rsid w:val="00AF31D6"/>
    <w:rsid w:val="00AF3299"/>
    <w:rsid w:val="00AF32A9"/>
    <w:rsid w:val="00AF3310"/>
    <w:rsid w:val="00AF339D"/>
    <w:rsid w:val="00AF3445"/>
    <w:rsid w:val="00AF3573"/>
    <w:rsid w:val="00AF3736"/>
    <w:rsid w:val="00AF3880"/>
    <w:rsid w:val="00AF391D"/>
    <w:rsid w:val="00AF3985"/>
    <w:rsid w:val="00AF3A65"/>
    <w:rsid w:val="00AF3AFA"/>
    <w:rsid w:val="00AF3B74"/>
    <w:rsid w:val="00AF3B8A"/>
    <w:rsid w:val="00AF3BE5"/>
    <w:rsid w:val="00AF3C3F"/>
    <w:rsid w:val="00AF3C6A"/>
    <w:rsid w:val="00AF3F08"/>
    <w:rsid w:val="00AF3F59"/>
    <w:rsid w:val="00AF3F93"/>
    <w:rsid w:val="00AF4031"/>
    <w:rsid w:val="00AF403D"/>
    <w:rsid w:val="00AF406D"/>
    <w:rsid w:val="00AF4205"/>
    <w:rsid w:val="00AF4222"/>
    <w:rsid w:val="00AF42DE"/>
    <w:rsid w:val="00AF4530"/>
    <w:rsid w:val="00AF457F"/>
    <w:rsid w:val="00AF4605"/>
    <w:rsid w:val="00AF462B"/>
    <w:rsid w:val="00AF46A2"/>
    <w:rsid w:val="00AF489F"/>
    <w:rsid w:val="00AF492E"/>
    <w:rsid w:val="00AF4998"/>
    <w:rsid w:val="00AF49B0"/>
    <w:rsid w:val="00AF4AB5"/>
    <w:rsid w:val="00AF4AE3"/>
    <w:rsid w:val="00AF4B57"/>
    <w:rsid w:val="00AF4BE0"/>
    <w:rsid w:val="00AF4BF3"/>
    <w:rsid w:val="00AF4C59"/>
    <w:rsid w:val="00AF4C98"/>
    <w:rsid w:val="00AF4DAB"/>
    <w:rsid w:val="00AF4E41"/>
    <w:rsid w:val="00AF4ECF"/>
    <w:rsid w:val="00AF4F7A"/>
    <w:rsid w:val="00AF50CF"/>
    <w:rsid w:val="00AF50FE"/>
    <w:rsid w:val="00AF5119"/>
    <w:rsid w:val="00AF511B"/>
    <w:rsid w:val="00AF5167"/>
    <w:rsid w:val="00AF51A6"/>
    <w:rsid w:val="00AF51B3"/>
    <w:rsid w:val="00AF51B8"/>
    <w:rsid w:val="00AF51CA"/>
    <w:rsid w:val="00AF5275"/>
    <w:rsid w:val="00AF5353"/>
    <w:rsid w:val="00AF537D"/>
    <w:rsid w:val="00AF5387"/>
    <w:rsid w:val="00AF539C"/>
    <w:rsid w:val="00AF53CD"/>
    <w:rsid w:val="00AF54EA"/>
    <w:rsid w:val="00AF55BF"/>
    <w:rsid w:val="00AF55FE"/>
    <w:rsid w:val="00AF563E"/>
    <w:rsid w:val="00AF5661"/>
    <w:rsid w:val="00AF570C"/>
    <w:rsid w:val="00AF596D"/>
    <w:rsid w:val="00AF599E"/>
    <w:rsid w:val="00AF5A42"/>
    <w:rsid w:val="00AF5AE1"/>
    <w:rsid w:val="00AF5B12"/>
    <w:rsid w:val="00AF5C05"/>
    <w:rsid w:val="00AF5CCB"/>
    <w:rsid w:val="00AF5D77"/>
    <w:rsid w:val="00AF5DC0"/>
    <w:rsid w:val="00AF5E66"/>
    <w:rsid w:val="00AF5F00"/>
    <w:rsid w:val="00AF5F16"/>
    <w:rsid w:val="00AF5F5F"/>
    <w:rsid w:val="00AF5FE0"/>
    <w:rsid w:val="00AF60CA"/>
    <w:rsid w:val="00AF6140"/>
    <w:rsid w:val="00AF62D2"/>
    <w:rsid w:val="00AF634F"/>
    <w:rsid w:val="00AF6364"/>
    <w:rsid w:val="00AF63FB"/>
    <w:rsid w:val="00AF641B"/>
    <w:rsid w:val="00AF64FE"/>
    <w:rsid w:val="00AF6561"/>
    <w:rsid w:val="00AF6570"/>
    <w:rsid w:val="00AF65FF"/>
    <w:rsid w:val="00AF6616"/>
    <w:rsid w:val="00AF670C"/>
    <w:rsid w:val="00AF6754"/>
    <w:rsid w:val="00AF675E"/>
    <w:rsid w:val="00AF68D0"/>
    <w:rsid w:val="00AF68D8"/>
    <w:rsid w:val="00AF69BE"/>
    <w:rsid w:val="00AF6AAB"/>
    <w:rsid w:val="00AF6B0F"/>
    <w:rsid w:val="00AF6B1C"/>
    <w:rsid w:val="00AF6B92"/>
    <w:rsid w:val="00AF6C5A"/>
    <w:rsid w:val="00AF6EE9"/>
    <w:rsid w:val="00AF6F09"/>
    <w:rsid w:val="00AF6F27"/>
    <w:rsid w:val="00AF6F7A"/>
    <w:rsid w:val="00AF6F88"/>
    <w:rsid w:val="00AF6FD4"/>
    <w:rsid w:val="00AF7089"/>
    <w:rsid w:val="00AF7307"/>
    <w:rsid w:val="00AF741A"/>
    <w:rsid w:val="00AF74E4"/>
    <w:rsid w:val="00AF7564"/>
    <w:rsid w:val="00AF75F0"/>
    <w:rsid w:val="00AF764D"/>
    <w:rsid w:val="00AF766C"/>
    <w:rsid w:val="00AF777C"/>
    <w:rsid w:val="00AF7819"/>
    <w:rsid w:val="00AF7864"/>
    <w:rsid w:val="00AF79C0"/>
    <w:rsid w:val="00AF79CC"/>
    <w:rsid w:val="00AF7A12"/>
    <w:rsid w:val="00AF7A13"/>
    <w:rsid w:val="00AF7A4A"/>
    <w:rsid w:val="00AF7AE6"/>
    <w:rsid w:val="00AF7B65"/>
    <w:rsid w:val="00AF7BCC"/>
    <w:rsid w:val="00AF7E65"/>
    <w:rsid w:val="00AF7ED2"/>
    <w:rsid w:val="00AF7F50"/>
    <w:rsid w:val="00AF7F69"/>
    <w:rsid w:val="00AF7F88"/>
    <w:rsid w:val="00B00012"/>
    <w:rsid w:val="00B00073"/>
    <w:rsid w:val="00B00140"/>
    <w:rsid w:val="00B00143"/>
    <w:rsid w:val="00B0025D"/>
    <w:rsid w:val="00B00275"/>
    <w:rsid w:val="00B0028C"/>
    <w:rsid w:val="00B002EA"/>
    <w:rsid w:val="00B0031D"/>
    <w:rsid w:val="00B003E3"/>
    <w:rsid w:val="00B004AC"/>
    <w:rsid w:val="00B004B5"/>
    <w:rsid w:val="00B0059D"/>
    <w:rsid w:val="00B005B1"/>
    <w:rsid w:val="00B008E7"/>
    <w:rsid w:val="00B0094E"/>
    <w:rsid w:val="00B00B4E"/>
    <w:rsid w:val="00B00B52"/>
    <w:rsid w:val="00B00BBB"/>
    <w:rsid w:val="00B00C20"/>
    <w:rsid w:val="00B00C21"/>
    <w:rsid w:val="00B00C91"/>
    <w:rsid w:val="00B00CF5"/>
    <w:rsid w:val="00B00D16"/>
    <w:rsid w:val="00B00D1F"/>
    <w:rsid w:val="00B00D3D"/>
    <w:rsid w:val="00B00D85"/>
    <w:rsid w:val="00B00E5D"/>
    <w:rsid w:val="00B00E7A"/>
    <w:rsid w:val="00B00F15"/>
    <w:rsid w:val="00B00FFE"/>
    <w:rsid w:val="00B01051"/>
    <w:rsid w:val="00B010B3"/>
    <w:rsid w:val="00B010C9"/>
    <w:rsid w:val="00B01188"/>
    <w:rsid w:val="00B011F6"/>
    <w:rsid w:val="00B01298"/>
    <w:rsid w:val="00B012FD"/>
    <w:rsid w:val="00B013FB"/>
    <w:rsid w:val="00B01470"/>
    <w:rsid w:val="00B014C6"/>
    <w:rsid w:val="00B014C7"/>
    <w:rsid w:val="00B014D5"/>
    <w:rsid w:val="00B01619"/>
    <w:rsid w:val="00B01921"/>
    <w:rsid w:val="00B01950"/>
    <w:rsid w:val="00B01A0A"/>
    <w:rsid w:val="00B01A62"/>
    <w:rsid w:val="00B01AA5"/>
    <w:rsid w:val="00B01ABD"/>
    <w:rsid w:val="00B01B0C"/>
    <w:rsid w:val="00B01CE8"/>
    <w:rsid w:val="00B01DD7"/>
    <w:rsid w:val="00B01E17"/>
    <w:rsid w:val="00B01F46"/>
    <w:rsid w:val="00B02125"/>
    <w:rsid w:val="00B02273"/>
    <w:rsid w:val="00B022B3"/>
    <w:rsid w:val="00B022ED"/>
    <w:rsid w:val="00B02367"/>
    <w:rsid w:val="00B024F1"/>
    <w:rsid w:val="00B02509"/>
    <w:rsid w:val="00B02539"/>
    <w:rsid w:val="00B02666"/>
    <w:rsid w:val="00B0269D"/>
    <w:rsid w:val="00B026FD"/>
    <w:rsid w:val="00B02714"/>
    <w:rsid w:val="00B02AC7"/>
    <w:rsid w:val="00B02B8C"/>
    <w:rsid w:val="00B02D0C"/>
    <w:rsid w:val="00B02D36"/>
    <w:rsid w:val="00B02DA3"/>
    <w:rsid w:val="00B02E11"/>
    <w:rsid w:val="00B02E38"/>
    <w:rsid w:val="00B02E41"/>
    <w:rsid w:val="00B02F48"/>
    <w:rsid w:val="00B02F53"/>
    <w:rsid w:val="00B02F8E"/>
    <w:rsid w:val="00B02FA3"/>
    <w:rsid w:val="00B02FAD"/>
    <w:rsid w:val="00B03066"/>
    <w:rsid w:val="00B030AE"/>
    <w:rsid w:val="00B030CE"/>
    <w:rsid w:val="00B031B3"/>
    <w:rsid w:val="00B0320E"/>
    <w:rsid w:val="00B032C9"/>
    <w:rsid w:val="00B032D5"/>
    <w:rsid w:val="00B0334E"/>
    <w:rsid w:val="00B03353"/>
    <w:rsid w:val="00B0339D"/>
    <w:rsid w:val="00B0341C"/>
    <w:rsid w:val="00B03427"/>
    <w:rsid w:val="00B0348A"/>
    <w:rsid w:val="00B0349D"/>
    <w:rsid w:val="00B035D8"/>
    <w:rsid w:val="00B03861"/>
    <w:rsid w:val="00B0389A"/>
    <w:rsid w:val="00B038F7"/>
    <w:rsid w:val="00B03941"/>
    <w:rsid w:val="00B0394D"/>
    <w:rsid w:val="00B03A8F"/>
    <w:rsid w:val="00B03AD0"/>
    <w:rsid w:val="00B03B40"/>
    <w:rsid w:val="00B03C72"/>
    <w:rsid w:val="00B03DC1"/>
    <w:rsid w:val="00B03EBD"/>
    <w:rsid w:val="00B03F56"/>
    <w:rsid w:val="00B03F5B"/>
    <w:rsid w:val="00B03FD3"/>
    <w:rsid w:val="00B0419C"/>
    <w:rsid w:val="00B0441F"/>
    <w:rsid w:val="00B044AC"/>
    <w:rsid w:val="00B044CF"/>
    <w:rsid w:val="00B044F2"/>
    <w:rsid w:val="00B04547"/>
    <w:rsid w:val="00B04638"/>
    <w:rsid w:val="00B0465E"/>
    <w:rsid w:val="00B0467C"/>
    <w:rsid w:val="00B046AF"/>
    <w:rsid w:val="00B046CC"/>
    <w:rsid w:val="00B04726"/>
    <w:rsid w:val="00B048C6"/>
    <w:rsid w:val="00B048D5"/>
    <w:rsid w:val="00B04909"/>
    <w:rsid w:val="00B04956"/>
    <w:rsid w:val="00B04998"/>
    <w:rsid w:val="00B049DA"/>
    <w:rsid w:val="00B04B77"/>
    <w:rsid w:val="00B04C9B"/>
    <w:rsid w:val="00B04CC8"/>
    <w:rsid w:val="00B04E3E"/>
    <w:rsid w:val="00B04EA3"/>
    <w:rsid w:val="00B04F98"/>
    <w:rsid w:val="00B04FCC"/>
    <w:rsid w:val="00B050C8"/>
    <w:rsid w:val="00B05101"/>
    <w:rsid w:val="00B051BE"/>
    <w:rsid w:val="00B05358"/>
    <w:rsid w:val="00B0541E"/>
    <w:rsid w:val="00B054CC"/>
    <w:rsid w:val="00B0554F"/>
    <w:rsid w:val="00B05575"/>
    <w:rsid w:val="00B056E8"/>
    <w:rsid w:val="00B0570D"/>
    <w:rsid w:val="00B0574D"/>
    <w:rsid w:val="00B05767"/>
    <w:rsid w:val="00B057B2"/>
    <w:rsid w:val="00B0581A"/>
    <w:rsid w:val="00B0582A"/>
    <w:rsid w:val="00B059CB"/>
    <w:rsid w:val="00B059EA"/>
    <w:rsid w:val="00B059FB"/>
    <w:rsid w:val="00B05A2B"/>
    <w:rsid w:val="00B05A40"/>
    <w:rsid w:val="00B05A73"/>
    <w:rsid w:val="00B05B1F"/>
    <w:rsid w:val="00B05B45"/>
    <w:rsid w:val="00B05B54"/>
    <w:rsid w:val="00B05CBA"/>
    <w:rsid w:val="00B05D94"/>
    <w:rsid w:val="00B05EEC"/>
    <w:rsid w:val="00B05FCF"/>
    <w:rsid w:val="00B06038"/>
    <w:rsid w:val="00B0609D"/>
    <w:rsid w:val="00B060CA"/>
    <w:rsid w:val="00B060E6"/>
    <w:rsid w:val="00B061E7"/>
    <w:rsid w:val="00B06251"/>
    <w:rsid w:val="00B062C2"/>
    <w:rsid w:val="00B06317"/>
    <w:rsid w:val="00B06360"/>
    <w:rsid w:val="00B06427"/>
    <w:rsid w:val="00B06428"/>
    <w:rsid w:val="00B06461"/>
    <w:rsid w:val="00B06578"/>
    <w:rsid w:val="00B065F7"/>
    <w:rsid w:val="00B06603"/>
    <w:rsid w:val="00B06620"/>
    <w:rsid w:val="00B0669C"/>
    <w:rsid w:val="00B06772"/>
    <w:rsid w:val="00B0679A"/>
    <w:rsid w:val="00B06897"/>
    <w:rsid w:val="00B068FA"/>
    <w:rsid w:val="00B069EA"/>
    <w:rsid w:val="00B06AB8"/>
    <w:rsid w:val="00B06BEA"/>
    <w:rsid w:val="00B06C7A"/>
    <w:rsid w:val="00B06E14"/>
    <w:rsid w:val="00B06E74"/>
    <w:rsid w:val="00B06F98"/>
    <w:rsid w:val="00B06FFB"/>
    <w:rsid w:val="00B07011"/>
    <w:rsid w:val="00B070A1"/>
    <w:rsid w:val="00B070D9"/>
    <w:rsid w:val="00B070FA"/>
    <w:rsid w:val="00B07190"/>
    <w:rsid w:val="00B0719A"/>
    <w:rsid w:val="00B0719E"/>
    <w:rsid w:val="00B071B3"/>
    <w:rsid w:val="00B072FF"/>
    <w:rsid w:val="00B0735D"/>
    <w:rsid w:val="00B073BA"/>
    <w:rsid w:val="00B073F1"/>
    <w:rsid w:val="00B073FD"/>
    <w:rsid w:val="00B07532"/>
    <w:rsid w:val="00B075B9"/>
    <w:rsid w:val="00B0767C"/>
    <w:rsid w:val="00B0770A"/>
    <w:rsid w:val="00B0778B"/>
    <w:rsid w:val="00B07861"/>
    <w:rsid w:val="00B078FA"/>
    <w:rsid w:val="00B07907"/>
    <w:rsid w:val="00B07921"/>
    <w:rsid w:val="00B07B92"/>
    <w:rsid w:val="00B07D37"/>
    <w:rsid w:val="00B07D8F"/>
    <w:rsid w:val="00B07DAE"/>
    <w:rsid w:val="00B07F70"/>
    <w:rsid w:val="00B10111"/>
    <w:rsid w:val="00B10142"/>
    <w:rsid w:val="00B101A7"/>
    <w:rsid w:val="00B1033B"/>
    <w:rsid w:val="00B103D0"/>
    <w:rsid w:val="00B107BD"/>
    <w:rsid w:val="00B107D0"/>
    <w:rsid w:val="00B10817"/>
    <w:rsid w:val="00B10888"/>
    <w:rsid w:val="00B10891"/>
    <w:rsid w:val="00B108F0"/>
    <w:rsid w:val="00B1093D"/>
    <w:rsid w:val="00B10AEA"/>
    <w:rsid w:val="00B10B1B"/>
    <w:rsid w:val="00B10CE3"/>
    <w:rsid w:val="00B10D19"/>
    <w:rsid w:val="00B10D59"/>
    <w:rsid w:val="00B10F36"/>
    <w:rsid w:val="00B10F3C"/>
    <w:rsid w:val="00B10F56"/>
    <w:rsid w:val="00B11141"/>
    <w:rsid w:val="00B111E3"/>
    <w:rsid w:val="00B11290"/>
    <w:rsid w:val="00B112AF"/>
    <w:rsid w:val="00B11334"/>
    <w:rsid w:val="00B11367"/>
    <w:rsid w:val="00B11435"/>
    <w:rsid w:val="00B11472"/>
    <w:rsid w:val="00B11506"/>
    <w:rsid w:val="00B11524"/>
    <w:rsid w:val="00B115C6"/>
    <w:rsid w:val="00B11719"/>
    <w:rsid w:val="00B117BA"/>
    <w:rsid w:val="00B117E7"/>
    <w:rsid w:val="00B11826"/>
    <w:rsid w:val="00B118A4"/>
    <w:rsid w:val="00B118B3"/>
    <w:rsid w:val="00B11900"/>
    <w:rsid w:val="00B1195B"/>
    <w:rsid w:val="00B11997"/>
    <w:rsid w:val="00B11A5D"/>
    <w:rsid w:val="00B11AD6"/>
    <w:rsid w:val="00B11B21"/>
    <w:rsid w:val="00B11BCB"/>
    <w:rsid w:val="00B11BD5"/>
    <w:rsid w:val="00B11C81"/>
    <w:rsid w:val="00B11CE3"/>
    <w:rsid w:val="00B11E4D"/>
    <w:rsid w:val="00B11FCC"/>
    <w:rsid w:val="00B12001"/>
    <w:rsid w:val="00B121B1"/>
    <w:rsid w:val="00B121F8"/>
    <w:rsid w:val="00B12247"/>
    <w:rsid w:val="00B12250"/>
    <w:rsid w:val="00B122A5"/>
    <w:rsid w:val="00B123CF"/>
    <w:rsid w:val="00B124F8"/>
    <w:rsid w:val="00B126DE"/>
    <w:rsid w:val="00B126E7"/>
    <w:rsid w:val="00B1293A"/>
    <w:rsid w:val="00B1297E"/>
    <w:rsid w:val="00B1299F"/>
    <w:rsid w:val="00B12AB4"/>
    <w:rsid w:val="00B12AEB"/>
    <w:rsid w:val="00B12CD4"/>
    <w:rsid w:val="00B12DB3"/>
    <w:rsid w:val="00B12EA6"/>
    <w:rsid w:val="00B12F35"/>
    <w:rsid w:val="00B12FE2"/>
    <w:rsid w:val="00B12FE9"/>
    <w:rsid w:val="00B131AB"/>
    <w:rsid w:val="00B131CC"/>
    <w:rsid w:val="00B131EA"/>
    <w:rsid w:val="00B13245"/>
    <w:rsid w:val="00B1327B"/>
    <w:rsid w:val="00B1345D"/>
    <w:rsid w:val="00B134F9"/>
    <w:rsid w:val="00B13599"/>
    <w:rsid w:val="00B13618"/>
    <w:rsid w:val="00B13661"/>
    <w:rsid w:val="00B13665"/>
    <w:rsid w:val="00B136B1"/>
    <w:rsid w:val="00B13781"/>
    <w:rsid w:val="00B137C4"/>
    <w:rsid w:val="00B13817"/>
    <w:rsid w:val="00B13843"/>
    <w:rsid w:val="00B13952"/>
    <w:rsid w:val="00B139AF"/>
    <w:rsid w:val="00B13A5B"/>
    <w:rsid w:val="00B13A75"/>
    <w:rsid w:val="00B13BA9"/>
    <w:rsid w:val="00B13BAB"/>
    <w:rsid w:val="00B13CE7"/>
    <w:rsid w:val="00B13D5E"/>
    <w:rsid w:val="00B13D86"/>
    <w:rsid w:val="00B13E1F"/>
    <w:rsid w:val="00B13E52"/>
    <w:rsid w:val="00B13E92"/>
    <w:rsid w:val="00B13EBC"/>
    <w:rsid w:val="00B13ED5"/>
    <w:rsid w:val="00B140EE"/>
    <w:rsid w:val="00B14146"/>
    <w:rsid w:val="00B14205"/>
    <w:rsid w:val="00B14383"/>
    <w:rsid w:val="00B14386"/>
    <w:rsid w:val="00B1438C"/>
    <w:rsid w:val="00B143C0"/>
    <w:rsid w:val="00B143F7"/>
    <w:rsid w:val="00B1447A"/>
    <w:rsid w:val="00B1449D"/>
    <w:rsid w:val="00B1464D"/>
    <w:rsid w:val="00B146B8"/>
    <w:rsid w:val="00B14712"/>
    <w:rsid w:val="00B14752"/>
    <w:rsid w:val="00B1484D"/>
    <w:rsid w:val="00B14882"/>
    <w:rsid w:val="00B148A3"/>
    <w:rsid w:val="00B14986"/>
    <w:rsid w:val="00B149C0"/>
    <w:rsid w:val="00B14A01"/>
    <w:rsid w:val="00B14C50"/>
    <w:rsid w:val="00B14D63"/>
    <w:rsid w:val="00B14D98"/>
    <w:rsid w:val="00B14DE2"/>
    <w:rsid w:val="00B14E91"/>
    <w:rsid w:val="00B14F69"/>
    <w:rsid w:val="00B15045"/>
    <w:rsid w:val="00B15076"/>
    <w:rsid w:val="00B150AE"/>
    <w:rsid w:val="00B1510F"/>
    <w:rsid w:val="00B151AC"/>
    <w:rsid w:val="00B15202"/>
    <w:rsid w:val="00B152F7"/>
    <w:rsid w:val="00B15392"/>
    <w:rsid w:val="00B1545C"/>
    <w:rsid w:val="00B1557C"/>
    <w:rsid w:val="00B155D1"/>
    <w:rsid w:val="00B156B5"/>
    <w:rsid w:val="00B156D3"/>
    <w:rsid w:val="00B15760"/>
    <w:rsid w:val="00B1587B"/>
    <w:rsid w:val="00B158D7"/>
    <w:rsid w:val="00B1598A"/>
    <w:rsid w:val="00B159E8"/>
    <w:rsid w:val="00B15B52"/>
    <w:rsid w:val="00B15B71"/>
    <w:rsid w:val="00B15B9B"/>
    <w:rsid w:val="00B15BC6"/>
    <w:rsid w:val="00B15C0B"/>
    <w:rsid w:val="00B15C43"/>
    <w:rsid w:val="00B15D6C"/>
    <w:rsid w:val="00B15DC0"/>
    <w:rsid w:val="00B15E95"/>
    <w:rsid w:val="00B15EE4"/>
    <w:rsid w:val="00B15FB8"/>
    <w:rsid w:val="00B16048"/>
    <w:rsid w:val="00B16054"/>
    <w:rsid w:val="00B160F4"/>
    <w:rsid w:val="00B160FB"/>
    <w:rsid w:val="00B16120"/>
    <w:rsid w:val="00B161A8"/>
    <w:rsid w:val="00B161BF"/>
    <w:rsid w:val="00B16248"/>
    <w:rsid w:val="00B162CF"/>
    <w:rsid w:val="00B162EE"/>
    <w:rsid w:val="00B1648D"/>
    <w:rsid w:val="00B164B8"/>
    <w:rsid w:val="00B165A6"/>
    <w:rsid w:val="00B166AA"/>
    <w:rsid w:val="00B1674C"/>
    <w:rsid w:val="00B16836"/>
    <w:rsid w:val="00B1691D"/>
    <w:rsid w:val="00B16958"/>
    <w:rsid w:val="00B169ED"/>
    <w:rsid w:val="00B16BAA"/>
    <w:rsid w:val="00B16C86"/>
    <w:rsid w:val="00B16CC0"/>
    <w:rsid w:val="00B16DAC"/>
    <w:rsid w:val="00B16E33"/>
    <w:rsid w:val="00B16E81"/>
    <w:rsid w:val="00B16EC2"/>
    <w:rsid w:val="00B17012"/>
    <w:rsid w:val="00B17061"/>
    <w:rsid w:val="00B1728B"/>
    <w:rsid w:val="00B17363"/>
    <w:rsid w:val="00B173C0"/>
    <w:rsid w:val="00B173C8"/>
    <w:rsid w:val="00B17402"/>
    <w:rsid w:val="00B175D7"/>
    <w:rsid w:val="00B175FD"/>
    <w:rsid w:val="00B176A7"/>
    <w:rsid w:val="00B176E5"/>
    <w:rsid w:val="00B177DF"/>
    <w:rsid w:val="00B17849"/>
    <w:rsid w:val="00B17958"/>
    <w:rsid w:val="00B17995"/>
    <w:rsid w:val="00B17DA2"/>
    <w:rsid w:val="00B17E20"/>
    <w:rsid w:val="00B17E9C"/>
    <w:rsid w:val="00B17EA7"/>
    <w:rsid w:val="00B17F04"/>
    <w:rsid w:val="00B17F9B"/>
    <w:rsid w:val="00B17FA1"/>
    <w:rsid w:val="00B20027"/>
    <w:rsid w:val="00B2016F"/>
    <w:rsid w:val="00B2034A"/>
    <w:rsid w:val="00B2034C"/>
    <w:rsid w:val="00B20350"/>
    <w:rsid w:val="00B203CB"/>
    <w:rsid w:val="00B20406"/>
    <w:rsid w:val="00B206AB"/>
    <w:rsid w:val="00B20791"/>
    <w:rsid w:val="00B20813"/>
    <w:rsid w:val="00B2081F"/>
    <w:rsid w:val="00B20835"/>
    <w:rsid w:val="00B209AD"/>
    <w:rsid w:val="00B209EF"/>
    <w:rsid w:val="00B20A8B"/>
    <w:rsid w:val="00B20B27"/>
    <w:rsid w:val="00B20B69"/>
    <w:rsid w:val="00B20B75"/>
    <w:rsid w:val="00B20C46"/>
    <w:rsid w:val="00B20C68"/>
    <w:rsid w:val="00B20CE3"/>
    <w:rsid w:val="00B20E83"/>
    <w:rsid w:val="00B20F5B"/>
    <w:rsid w:val="00B21005"/>
    <w:rsid w:val="00B210B1"/>
    <w:rsid w:val="00B211A9"/>
    <w:rsid w:val="00B211BF"/>
    <w:rsid w:val="00B211EF"/>
    <w:rsid w:val="00B21203"/>
    <w:rsid w:val="00B21212"/>
    <w:rsid w:val="00B2127A"/>
    <w:rsid w:val="00B21352"/>
    <w:rsid w:val="00B21396"/>
    <w:rsid w:val="00B216B2"/>
    <w:rsid w:val="00B216F7"/>
    <w:rsid w:val="00B217F6"/>
    <w:rsid w:val="00B21808"/>
    <w:rsid w:val="00B21857"/>
    <w:rsid w:val="00B2187E"/>
    <w:rsid w:val="00B218ED"/>
    <w:rsid w:val="00B219B0"/>
    <w:rsid w:val="00B21AE4"/>
    <w:rsid w:val="00B21C4F"/>
    <w:rsid w:val="00B21CAF"/>
    <w:rsid w:val="00B21CF5"/>
    <w:rsid w:val="00B21EBD"/>
    <w:rsid w:val="00B21F07"/>
    <w:rsid w:val="00B21F4F"/>
    <w:rsid w:val="00B21FD1"/>
    <w:rsid w:val="00B22056"/>
    <w:rsid w:val="00B220F0"/>
    <w:rsid w:val="00B22177"/>
    <w:rsid w:val="00B22201"/>
    <w:rsid w:val="00B2224A"/>
    <w:rsid w:val="00B2225B"/>
    <w:rsid w:val="00B22340"/>
    <w:rsid w:val="00B22353"/>
    <w:rsid w:val="00B2244D"/>
    <w:rsid w:val="00B2246C"/>
    <w:rsid w:val="00B224FE"/>
    <w:rsid w:val="00B22546"/>
    <w:rsid w:val="00B2268B"/>
    <w:rsid w:val="00B226CE"/>
    <w:rsid w:val="00B22711"/>
    <w:rsid w:val="00B22832"/>
    <w:rsid w:val="00B2285B"/>
    <w:rsid w:val="00B22A31"/>
    <w:rsid w:val="00B22B13"/>
    <w:rsid w:val="00B22B45"/>
    <w:rsid w:val="00B22BFA"/>
    <w:rsid w:val="00B22D9B"/>
    <w:rsid w:val="00B22EC3"/>
    <w:rsid w:val="00B22EFB"/>
    <w:rsid w:val="00B22F40"/>
    <w:rsid w:val="00B22FC1"/>
    <w:rsid w:val="00B23182"/>
    <w:rsid w:val="00B2318D"/>
    <w:rsid w:val="00B2320A"/>
    <w:rsid w:val="00B23241"/>
    <w:rsid w:val="00B2336D"/>
    <w:rsid w:val="00B2339C"/>
    <w:rsid w:val="00B235A4"/>
    <w:rsid w:val="00B235D0"/>
    <w:rsid w:val="00B236CC"/>
    <w:rsid w:val="00B236D1"/>
    <w:rsid w:val="00B239E7"/>
    <w:rsid w:val="00B23A0C"/>
    <w:rsid w:val="00B23AAC"/>
    <w:rsid w:val="00B23B64"/>
    <w:rsid w:val="00B23BB3"/>
    <w:rsid w:val="00B23BC6"/>
    <w:rsid w:val="00B23C17"/>
    <w:rsid w:val="00B23CA9"/>
    <w:rsid w:val="00B23D33"/>
    <w:rsid w:val="00B23E7A"/>
    <w:rsid w:val="00B23E85"/>
    <w:rsid w:val="00B23EEF"/>
    <w:rsid w:val="00B23F0C"/>
    <w:rsid w:val="00B23F2C"/>
    <w:rsid w:val="00B23F72"/>
    <w:rsid w:val="00B23F89"/>
    <w:rsid w:val="00B2405D"/>
    <w:rsid w:val="00B24221"/>
    <w:rsid w:val="00B24318"/>
    <w:rsid w:val="00B245AF"/>
    <w:rsid w:val="00B245EF"/>
    <w:rsid w:val="00B245FC"/>
    <w:rsid w:val="00B24694"/>
    <w:rsid w:val="00B24751"/>
    <w:rsid w:val="00B24763"/>
    <w:rsid w:val="00B2476A"/>
    <w:rsid w:val="00B24786"/>
    <w:rsid w:val="00B247B1"/>
    <w:rsid w:val="00B248CA"/>
    <w:rsid w:val="00B2492B"/>
    <w:rsid w:val="00B249A5"/>
    <w:rsid w:val="00B24A3A"/>
    <w:rsid w:val="00B24A5A"/>
    <w:rsid w:val="00B24A84"/>
    <w:rsid w:val="00B24B05"/>
    <w:rsid w:val="00B24C0C"/>
    <w:rsid w:val="00B24C80"/>
    <w:rsid w:val="00B24E72"/>
    <w:rsid w:val="00B24F4E"/>
    <w:rsid w:val="00B25023"/>
    <w:rsid w:val="00B25224"/>
    <w:rsid w:val="00B25244"/>
    <w:rsid w:val="00B25294"/>
    <w:rsid w:val="00B25391"/>
    <w:rsid w:val="00B25394"/>
    <w:rsid w:val="00B254BC"/>
    <w:rsid w:val="00B2553F"/>
    <w:rsid w:val="00B255A2"/>
    <w:rsid w:val="00B256C9"/>
    <w:rsid w:val="00B2572A"/>
    <w:rsid w:val="00B25769"/>
    <w:rsid w:val="00B257A9"/>
    <w:rsid w:val="00B257B2"/>
    <w:rsid w:val="00B25936"/>
    <w:rsid w:val="00B25944"/>
    <w:rsid w:val="00B25A6E"/>
    <w:rsid w:val="00B25B10"/>
    <w:rsid w:val="00B25B54"/>
    <w:rsid w:val="00B25B72"/>
    <w:rsid w:val="00B25D44"/>
    <w:rsid w:val="00B25D6B"/>
    <w:rsid w:val="00B25D9C"/>
    <w:rsid w:val="00B25E76"/>
    <w:rsid w:val="00B25E7D"/>
    <w:rsid w:val="00B25EB5"/>
    <w:rsid w:val="00B25EE7"/>
    <w:rsid w:val="00B25EF8"/>
    <w:rsid w:val="00B25FF2"/>
    <w:rsid w:val="00B2602D"/>
    <w:rsid w:val="00B26087"/>
    <w:rsid w:val="00B260DE"/>
    <w:rsid w:val="00B2613E"/>
    <w:rsid w:val="00B261ED"/>
    <w:rsid w:val="00B26203"/>
    <w:rsid w:val="00B2620A"/>
    <w:rsid w:val="00B2623E"/>
    <w:rsid w:val="00B26258"/>
    <w:rsid w:val="00B262B6"/>
    <w:rsid w:val="00B262C5"/>
    <w:rsid w:val="00B262D2"/>
    <w:rsid w:val="00B2656A"/>
    <w:rsid w:val="00B265A8"/>
    <w:rsid w:val="00B2678E"/>
    <w:rsid w:val="00B26791"/>
    <w:rsid w:val="00B267A9"/>
    <w:rsid w:val="00B267AF"/>
    <w:rsid w:val="00B267DD"/>
    <w:rsid w:val="00B26841"/>
    <w:rsid w:val="00B2690E"/>
    <w:rsid w:val="00B269DC"/>
    <w:rsid w:val="00B26AD9"/>
    <w:rsid w:val="00B26B70"/>
    <w:rsid w:val="00B26CD9"/>
    <w:rsid w:val="00B26D3B"/>
    <w:rsid w:val="00B26E34"/>
    <w:rsid w:val="00B26E3D"/>
    <w:rsid w:val="00B26E46"/>
    <w:rsid w:val="00B26E52"/>
    <w:rsid w:val="00B26E84"/>
    <w:rsid w:val="00B26E9B"/>
    <w:rsid w:val="00B2709C"/>
    <w:rsid w:val="00B27238"/>
    <w:rsid w:val="00B272D8"/>
    <w:rsid w:val="00B27382"/>
    <w:rsid w:val="00B273D1"/>
    <w:rsid w:val="00B27534"/>
    <w:rsid w:val="00B2766F"/>
    <w:rsid w:val="00B27876"/>
    <w:rsid w:val="00B27BA1"/>
    <w:rsid w:val="00B27BAC"/>
    <w:rsid w:val="00B27D62"/>
    <w:rsid w:val="00B27EED"/>
    <w:rsid w:val="00B27F59"/>
    <w:rsid w:val="00B27F90"/>
    <w:rsid w:val="00B30199"/>
    <w:rsid w:val="00B301D8"/>
    <w:rsid w:val="00B30250"/>
    <w:rsid w:val="00B302E1"/>
    <w:rsid w:val="00B3047B"/>
    <w:rsid w:val="00B30530"/>
    <w:rsid w:val="00B30537"/>
    <w:rsid w:val="00B30620"/>
    <w:rsid w:val="00B3062A"/>
    <w:rsid w:val="00B30642"/>
    <w:rsid w:val="00B306D0"/>
    <w:rsid w:val="00B306EC"/>
    <w:rsid w:val="00B30782"/>
    <w:rsid w:val="00B30860"/>
    <w:rsid w:val="00B309E4"/>
    <w:rsid w:val="00B309E5"/>
    <w:rsid w:val="00B30A97"/>
    <w:rsid w:val="00B30B05"/>
    <w:rsid w:val="00B30B2A"/>
    <w:rsid w:val="00B30B69"/>
    <w:rsid w:val="00B30BB2"/>
    <w:rsid w:val="00B30D49"/>
    <w:rsid w:val="00B30D79"/>
    <w:rsid w:val="00B30E1A"/>
    <w:rsid w:val="00B30F5C"/>
    <w:rsid w:val="00B30F9F"/>
    <w:rsid w:val="00B31044"/>
    <w:rsid w:val="00B31078"/>
    <w:rsid w:val="00B3108B"/>
    <w:rsid w:val="00B3111D"/>
    <w:rsid w:val="00B31127"/>
    <w:rsid w:val="00B31138"/>
    <w:rsid w:val="00B3116C"/>
    <w:rsid w:val="00B311C3"/>
    <w:rsid w:val="00B311CF"/>
    <w:rsid w:val="00B31202"/>
    <w:rsid w:val="00B3129E"/>
    <w:rsid w:val="00B312B1"/>
    <w:rsid w:val="00B312D4"/>
    <w:rsid w:val="00B3132E"/>
    <w:rsid w:val="00B3133E"/>
    <w:rsid w:val="00B3134D"/>
    <w:rsid w:val="00B313B2"/>
    <w:rsid w:val="00B31509"/>
    <w:rsid w:val="00B315C1"/>
    <w:rsid w:val="00B3166F"/>
    <w:rsid w:val="00B3167F"/>
    <w:rsid w:val="00B317BB"/>
    <w:rsid w:val="00B317EA"/>
    <w:rsid w:val="00B31848"/>
    <w:rsid w:val="00B31957"/>
    <w:rsid w:val="00B31A44"/>
    <w:rsid w:val="00B31B08"/>
    <w:rsid w:val="00B31C7E"/>
    <w:rsid w:val="00B31CB7"/>
    <w:rsid w:val="00B31D14"/>
    <w:rsid w:val="00B31D4B"/>
    <w:rsid w:val="00B31EA3"/>
    <w:rsid w:val="00B31ED2"/>
    <w:rsid w:val="00B31F2C"/>
    <w:rsid w:val="00B31FAA"/>
    <w:rsid w:val="00B31FD7"/>
    <w:rsid w:val="00B3205E"/>
    <w:rsid w:val="00B321AA"/>
    <w:rsid w:val="00B321D3"/>
    <w:rsid w:val="00B3244E"/>
    <w:rsid w:val="00B324EF"/>
    <w:rsid w:val="00B325A9"/>
    <w:rsid w:val="00B32639"/>
    <w:rsid w:val="00B32761"/>
    <w:rsid w:val="00B3286E"/>
    <w:rsid w:val="00B32962"/>
    <w:rsid w:val="00B3298C"/>
    <w:rsid w:val="00B329B0"/>
    <w:rsid w:val="00B32A11"/>
    <w:rsid w:val="00B32AFC"/>
    <w:rsid w:val="00B32B5E"/>
    <w:rsid w:val="00B32C1A"/>
    <w:rsid w:val="00B32C7E"/>
    <w:rsid w:val="00B32CD8"/>
    <w:rsid w:val="00B32D17"/>
    <w:rsid w:val="00B32D8E"/>
    <w:rsid w:val="00B32DCC"/>
    <w:rsid w:val="00B32EF1"/>
    <w:rsid w:val="00B32F21"/>
    <w:rsid w:val="00B33027"/>
    <w:rsid w:val="00B3303F"/>
    <w:rsid w:val="00B3305B"/>
    <w:rsid w:val="00B33087"/>
    <w:rsid w:val="00B330CE"/>
    <w:rsid w:val="00B330D9"/>
    <w:rsid w:val="00B331AD"/>
    <w:rsid w:val="00B331CD"/>
    <w:rsid w:val="00B331D9"/>
    <w:rsid w:val="00B331DD"/>
    <w:rsid w:val="00B33204"/>
    <w:rsid w:val="00B33208"/>
    <w:rsid w:val="00B3336C"/>
    <w:rsid w:val="00B333AA"/>
    <w:rsid w:val="00B333D4"/>
    <w:rsid w:val="00B33468"/>
    <w:rsid w:val="00B33490"/>
    <w:rsid w:val="00B334DA"/>
    <w:rsid w:val="00B334E6"/>
    <w:rsid w:val="00B336D0"/>
    <w:rsid w:val="00B33705"/>
    <w:rsid w:val="00B33786"/>
    <w:rsid w:val="00B33A45"/>
    <w:rsid w:val="00B33B92"/>
    <w:rsid w:val="00B33DED"/>
    <w:rsid w:val="00B33EB7"/>
    <w:rsid w:val="00B34009"/>
    <w:rsid w:val="00B34048"/>
    <w:rsid w:val="00B340CE"/>
    <w:rsid w:val="00B34146"/>
    <w:rsid w:val="00B34201"/>
    <w:rsid w:val="00B343CC"/>
    <w:rsid w:val="00B34410"/>
    <w:rsid w:val="00B345A4"/>
    <w:rsid w:val="00B34645"/>
    <w:rsid w:val="00B3470C"/>
    <w:rsid w:val="00B3474D"/>
    <w:rsid w:val="00B3475E"/>
    <w:rsid w:val="00B347B9"/>
    <w:rsid w:val="00B34CCA"/>
    <w:rsid w:val="00B34CF5"/>
    <w:rsid w:val="00B34D99"/>
    <w:rsid w:val="00B34E5A"/>
    <w:rsid w:val="00B34EAB"/>
    <w:rsid w:val="00B35049"/>
    <w:rsid w:val="00B3506E"/>
    <w:rsid w:val="00B35078"/>
    <w:rsid w:val="00B350C4"/>
    <w:rsid w:val="00B35138"/>
    <w:rsid w:val="00B3514B"/>
    <w:rsid w:val="00B351DF"/>
    <w:rsid w:val="00B3524D"/>
    <w:rsid w:val="00B3534F"/>
    <w:rsid w:val="00B353EC"/>
    <w:rsid w:val="00B35434"/>
    <w:rsid w:val="00B3549E"/>
    <w:rsid w:val="00B35519"/>
    <w:rsid w:val="00B35626"/>
    <w:rsid w:val="00B3588B"/>
    <w:rsid w:val="00B358F3"/>
    <w:rsid w:val="00B35952"/>
    <w:rsid w:val="00B3598F"/>
    <w:rsid w:val="00B359BE"/>
    <w:rsid w:val="00B359C4"/>
    <w:rsid w:val="00B35A3E"/>
    <w:rsid w:val="00B35A9B"/>
    <w:rsid w:val="00B35AF7"/>
    <w:rsid w:val="00B35BEA"/>
    <w:rsid w:val="00B35CE2"/>
    <w:rsid w:val="00B35E28"/>
    <w:rsid w:val="00B35E65"/>
    <w:rsid w:val="00B35E8D"/>
    <w:rsid w:val="00B35FD2"/>
    <w:rsid w:val="00B35FF0"/>
    <w:rsid w:val="00B3621E"/>
    <w:rsid w:val="00B362BC"/>
    <w:rsid w:val="00B36439"/>
    <w:rsid w:val="00B36488"/>
    <w:rsid w:val="00B3655C"/>
    <w:rsid w:val="00B36562"/>
    <w:rsid w:val="00B365DB"/>
    <w:rsid w:val="00B3660D"/>
    <w:rsid w:val="00B366AB"/>
    <w:rsid w:val="00B368D7"/>
    <w:rsid w:val="00B368F8"/>
    <w:rsid w:val="00B3697F"/>
    <w:rsid w:val="00B369E3"/>
    <w:rsid w:val="00B36A16"/>
    <w:rsid w:val="00B36A2A"/>
    <w:rsid w:val="00B36A76"/>
    <w:rsid w:val="00B36A9B"/>
    <w:rsid w:val="00B36B7C"/>
    <w:rsid w:val="00B36B8E"/>
    <w:rsid w:val="00B36B95"/>
    <w:rsid w:val="00B36BDF"/>
    <w:rsid w:val="00B36C03"/>
    <w:rsid w:val="00B36C20"/>
    <w:rsid w:val="00B36C8C"/>
    <w:rsid w:val="00B36D02"/>
    <w:rsid w:val="00B36D76"/>
    <w:rsid w:val="00B36DC9"/>
    <w:rsid w:val="00B36DE5"/>
    <w:rsid w:val="00B36E0E"/>
    <w:rsid w:val="00B36ECC"/>
    <w:rsid w:val="00B36F36"/>
    <w:rsid w:val="00B36F98"/>
    <w:rsid w:val="00B36FC8"/>
    <w:rsid w:val="00B37053"/>
    <w:rsid w:val="00B370B6"/>
    <w:rsid w:val="00B370CF"/>
    <w:rsid w:val="00B371A7"/>
    <w:rsid w:val="00B371BC"/>
    <w:rsid w:val="00B372AC"/>
    <w:rsid w:val="00B37441"/>
    <w:rsid w:val="00B374A7"/>
    <w:rsid w:val="00B374B9"/>
    <w:rsid w:val="00B37553"/>
    <w:rsid w:val="00B37567"/>
    <w:rsid w:val="00B375D6"/>
    <w:rsid w:val="00B376B9"/>
    <w:rsid w:val="00B378AE"/>
    <w:rsid w:val="00B3792E"/>
    <w:rsid w:val="00B37942"/>
    <w:rsid w:val="00B379D2"/>
    <w:rsid w:val="00B379FD"/>
    <w:rsid w:val="00B37AA0"/>
    <w:rsid w:val="00B37B50"/>
    <w:rsid w:val="00B37C70"/>
    <w:rsid w:val="00B37D30"/>
    <w:rsid w:val="00B37D73"/>
    <w:rsid w:val="00B37E8E"/>
    <w:rsid w:val="00B37F71"/>
    <w:rsid w:val="00B37FF2"/>
    <w:rsid w:val="00B400ED"/>
    <w:rsid w:val="00B4017F"/>
    <w:rsid w:val="00B4018D"/>
    <w:rsid w:val="00B401EC"/>
    <w:rsid w:val="00B40268"/>
    <w:rsid w:val="00B40385"/>
    <w:rsid w:val="00B404FB"/>
    <w:rsid w:val="00B405B8"/>
    <w:rsid w:val="00B40642"/>
    <w:rsid w:val="00B40697"/>
    <w:rsid w:val="00B406FA"/>
    <w:rsid w:val="00B40707"/>
    <w:rsid w:val="00B40B2A"/>
    <w:rsid w:val="00B40BBD"/>
    <w:rsid w:val="00B40BDA"/>
    <w:rsid w:val="00B40C30"/>
    <w:rsid w:val="00B40C47"/>
    <w:rsid w:val="00B40CA4"/>
    <w:rsid w:val="00B40CB2"/>
    <w:rsid w:val="00B40CEA"/>
    <w:rsid w:val="00B40F33"/>
    <w:rsid w:val="00B4107B"/>
    <w:rsid w:val="00B410CC"/>
    <w:rsid w:val="00B41153"/>
    <w:rsid w:val="00B411CD"/>
    <w:rsid w:val="00B41245"/>
    <w:rsid w:val="00B41282"/>
    <w:rsid w:val="00B412BE"/>
    <w:rsid w:val="00B4131B"/>
    <w:rsid w:val="00B41374"/>
    <w:rsid w:val="00B413F7"/>
    <w:rsid w:val="00B41417"/>
    <w:rsid w:val="00B414DE"/>
    <w:rsid w:val="00B4158E"/>
    <w:rsid w:val="00B41644"/>
    <w:rsid w:val="00B416C8"/>
    <w:rsid w:val="00B41700"/>
    <w:rsid w:val="00B41744"/>
    <w:rsid w:val="00B41778"/>
    <w:rsid w:val="00B418C2"/>
    <w:rsid w:val="00B41939"/>
    <w:rsid w:val="00B41B4C"/>
    <w:rsid w:val="00B41B7C"/>
    <w:rsid w:val="00B41B88"/>
    <w:rsid w:val="00B41BA8"/>
    <w:rsid w:val="00B41BDE"/>
    <w:rsid w:val="00B41C47"/>
    <w:rsid w:val="00B41CA1"/>
    <w:rsid w:val="00B41E08"/>
    <w:rsid w:val="00B41E84"/>
    <w:rsid w:val="00B41FA3"/>
    <w:rsid w:val="00B41FF9"/>
    <w:rsid w:val="00B4203F"/>
    <w:rsid w:val="00B42145"/>
    <w:rsid w:val="00B4214C"/>
    <w:rsid w:val="00B42157"/>
    <w:rsid w:val="00B421DD"/>
    <w:rsid w:val="00B42293"/>
    <w:rsid w:val="00B4229B"/>
    <w:rsid w:val="00B422B7"/>
    <w:rsid w:val="00B422B9"/>
    <w:rsid w:val="00B422E6"/>
    <w:rsid w:val="00B42378"/>
    <w:rsid w:val="00B423ED"/>
    <w:rsid w:val="00B424D1"/>
    <w:rsid w:val="00B424EB"/>
    <w:rsid w:val="00B4252E"/>
    <w:rsid w:val="00B42579"/>
    <w:rsid w:val="00B426BD"/>
    <w:rsid w:val="00B42741"/>
    <w:rsid w:val="00B42934"/>
    <w:rsid w:val="00B4298D"/>
    <w:rsid w:val="00B429AD"/>
    <w:rsid w:val="00B429D0"/>
    <w:rsid w:val="00B429F3"/>
    <w:rsid w:val="00B42AB8"/>
    <w:rsid w:val="00B42B64"/>
    <w:rsid w:val="00B42C7E"/>
    <w:rsid w:val="00B42C88"/>
    <w:rsid w:val="00B42D82"/>
    <w:rsid w:val="00B42DFE"/>
    <w:rsid w:val="00B42E5F"/>
    <w:rsid w:val="00B42E6E"/>
    <w:rsid w:val="00B42ECF"/>
    <w:rsid w:val="00B42F78"/>
    <w:rsid w:val="00B43007"/>
    <w:rsid w:val="00B43024"/>
    <w:rsid w:val="00B430CE"/>
    <w:rsid w:val="00B430D4"/>
    <w:rsid w:val="00B431E7"/>
    <w:rsid w:val="00B43272"/>
    <w:rsid w:val="00B432C5"/>
    <w:rsid w:val="00B43302"/>
    <w:rsid w:val="00B4332E"/>
    <w:rsid w:val="00B4335F"/>
    <w:rsid w:val="00B4336B"/>
    <w:rsid w:val="00B433F8"/>
    <w:rsid w:val="00B4351E"/>
    <w:rsid w:val="00B43542"/>
    <w:rsid w:val="00B4359D"/>
    <w:rsid w:val="00B43613"/>
    <w:rsid w:val="00B43698"/>
    <w:rsid w:val="00B43712"/>
    <w:rsid w:val="00B437AC"/>
    <w:rsid w:val="00B437B3"/>
    <w:rsid w:val="00B438BD"/>
    <w:rsid w:val="00B43978"/>
    <w:rsid w:val="00B439ED"/>
    <w:rsid w:val="00B43A27"/>
    <w:rsid w:val="00B43A92"/>
    <w:rsid w:val="00B43B5F"/>
    <w:rsid w:val="00B43D61"/>
    <w:rsid w:val="00B43EB4"/>
    <w:rsid w:val="00B43F66"/>
    <w:rsid w:val="00B44068"/>
    <w:rsid w:val="00B4412D"/>
    <w:rsid w:val="00B441D4"/>
    <w:rsid w:val="00B44208"/>
    <w:rsid w:val="00B4423E"/>
    <w:rsid w:val="00B4437C"/>
    <w:rsid w:val="00B44395"/>
    <w:rsid w:val="00B443FE"/>
    <w:rsid w:val="00B4441C"/>
    <w:rsid w:val="00B4442D"/>
    <w:rsid w:val="00B44440"/>
    <w:rsid w:val="00B44454"/>
    <w:rsid w:val="00B4448C"/>
    <w:rsid w:val="00B444A0"/>
    <w:rsid w:val="00B4460F"/>
    <w:rsid w:val="00B44613"/>
    <w:rsid w:val="00B44760"/>
    <w:rsid w:val="00B44801"/>
    <w:rsid w:val="00B44802"/>
    <w:rsid w:val="00B44803"/>
    <w:rsid w:val="00B44925"/>
    <w:rsid w:val="00B449BF"/>
    <w:rsid w:val="00B449DB"/>
    <w:rsid w:val="00B44A71"/>
    <w:rsid w:val="00B44CF4"/>
    <w:rsid w:val="00B44D28"/>
    <w:rsid w:val="00B44E84"/>
    <w:rsid w:val="00B44E97"/>
    <w:rsid w:val="00B450F0"/>
    <w:rsid w:val="00B450FC"/>
    <w:rsid w:val="00B4510E"/>
    <w:rsid w:val="00B452A5"/>
    <w:rsid w:val="00B452E3"/>
    <w:rsid w:val="00B452F2"/>
    <w:rsid w:val="00B45344"/>
    <w:rsid w:val="00B4543A"/>
    <w:rsid w:val="00B45486"/>
    <w:rsid w:val="00B45590"/>
    <w:rsid w:val="00B455EE"/>
    <w:rsid w:val="00B45681"/>
    <w:rsid w:val="00B456A0"/>
    <w:rsid w:val="00B456F9"/>
    <w:rsid w:val="00B45705"/>
    <w:rsid w:val="00B45823"/>
    <w:rsid w:val="00B45829"/>
    <w:rsid w:val="00B4584B"/>
    <w:rsid w:val="00B45853"/>
    <w:rsid w:val="00B4585E"/>
    <w:rsid w:val="00B4587A"/>
    <w:rsid w:val="00B45987"/>
    <w:rsid w:val="00B45AAE"/>
    <w:rsid w:val="00B45AD0"/>
    <w:rsid w:val="00B45C13"/>
    <w:rsid w:val="00B45C81"/>
    <w:rsid w:val="00B45C96"/>
    <w:rsid w:val="00B45D50"/>
    <w:rsid w:val="00B45E03"/>
    <w:rsid w:val="00B45E16"/>
    <w:rsid w:val="00B45E5C"/>
    <w:rsid w:val="00B45EA3"/>
    <w:rsid w:val="00B45EA5"/>
    <w:rsid w:val="00B45F86"/>
    <w:rsid w:val="00B46087"/>
    <w:rsid w:val="00B461C1"/>
    <w:rsid w:val="00B461E7"/>
    <w:rsid w:val="00B4636D"/>
    <w:rsid w:val="00B463EA"/>
    <w:rsid w:val="00B46423"/>
    <w:rsid w:val="00B46449"/>
    <w:rsid w:val="00B46555"/>
    <w:rsid w:val="00B4656F"/>
    <w:rsid w:val="00B466BE"/>
    <w:rsid w:val="00B466EA"/>
    <w:rsid w:val="00B467FB"/>
    <w:rsid w:val="00B4687A"/>
    <w:rsid w:val="00B46C92"/>
    <w:rsid w:val="00B46C9F"/>
    <w:rsid w:val="00B46D36"/>
    <w:rsid w:val="00B46D87"/>
    <w:rsid w:val="00B46E85"/>
    <w:rsid w:val="00B46E98"/>
    <w:rsid w:val="00B46F5D"/>
    <w:rsid w:val="00B470CF"/>
    <w:rsid w:val="00B47165"/>
    <w:rsid w:val="00B471FD"/>
    <w:rsid w:val="00B47223"/>
    <w:rsid w:val="00B472FD"/>
    <w:rsid w:val="00B47356"/>
    <w:rsid w:val="00B473C9"/>
    <w:rsid w:val="00B474DC"/>
    <w:rsid w:val="00B476CE"/>
    <w:rsid w:val="00B47790"/>
    <w:rsid w:val="00B478AA"/>
    <w:rsid w:val="00B47916"/>
    <w:rsid w:val="00B47995"/>
    <w:rsid w:val="00B47A1B"/>
    <w:rsid w:val="00B47A84"/>
    <w:rsid w:val="00B47AEF"/>
    <w:rsid w:val="00B47CAA"/>
    <w:rsid w:val="00B47EF9"/>
    <w:rsid w:val="00B47F53"/>
    <w:rsid w:val="00B47F6C"/>
    <w:rsid w:val="00B47FA7"/>
    <w:rsid w:val="00B47FF2"/>
    <w:rsid w:val="00B5001C"/>
    <w:rsid w:val="00B500F0"/>
    <w:rsid w:val="00B50135"/>
    <w:rsid w:val="00B5026F"/>
    <w:rsid w:val="00B5041A"/>
    <w:rsid w:val="00B5049C"/>
    <w:rsid w:val="00B504ED"/>
    <w:rsid w:val="00B5052A"/>
    <w:rsid w:val="00B50576"/>
    <w:rsid w:val="00B505EB"/>
    <w:rsid w:val="00B50661"/>
    <w:rsid w:val="00B507A1"/>
    <w:rsid w:val="00B507CD"/>
    <w:rsid w:val="00B508C4"/>
    <w:rsid w:val="00B50A35"/>
    <w:rsid w:val="00B50A8E"/>
    <w:rsid w:val="00B50B49"/>
    <w:rsid w:val="00B50BB2"/>
    <w:rsid w:val="00B50DB8"/>
    <w:rsid w:val="00B50E7E"/>
    <w:rsid w:val="00B50E9E"/>
    <w:rsid w:val="00B50EE5"/>
    <w:rsid w:val="00B50F55"/>
    <w:rsid w:val="00B50F6A"/>
    <w:rsid w:val="00B50FFA"/>
    <w:rsid w:val="00B51101"/>
    <w:rsid w:val="00B5115B"/>
    <w:rsid w:val="00B5119E"/>
    <w:rsid w:val="00B51212"/>
    <w:rsid w:val="00B51227"/>
    <w:rsid w:val="00B514C2"/>
    <w:rsid w:val="00B515D5"/>
    <w:rsid w:val="00B5163E"/>
    <w:rsid w:val="00B51664"/>
    <w:rsid w:val="00B516AC"/>
    <w:rsid w:val="00B516EF"/>
    <w:rsid w:val="00B516F6"/>
    <w:rsid w:val="00B5170D"/>
    <w:rsid w:val="00B517F0"/>
    <w:rsid w:val="00B5180C"/>
    <w:rsid w:val="00B518D7"/>
    <w:rsid w:val="00B519A0"/>
    <w:rsid w:val="00B519AE"/>
    <w:rsid w:val="00B519CC"/>
    <w:rsid w:val="00B519E7"/>
    <w:rsid w:val="00B51A2D"/>
    <w:rsid w:val="00B51A67"/>
    <w:rsid w:val="00B51ABC"/>
    <w:rsid w:val="00B51B66"/>
    <w:rsid w:val="00B51BB3"/>
    <w:rsid w:val="00B51BD8"/>
    <w:rsid w:val="00B51C21"/>
    <w:rsid w:val="00B51C2C"/>
    <w:rsid w:val="00B51C54"/>
    <w:rsid w:val="00B51DDA"/>
    <w:rsid w:val="00B51E47"/>
    <w:rsid w:val="00B51F2A"/>
    <w:rsid w:val="00B52009"/>
    <w:rsid w:val="00B5204F"/>
    <w:rsid w:val="00B52064"/>
    <w:rsid w:val="00B52067"/>
    <w:rsid w:val="00B52070"/>
    <w:rsid w:val="00B5227C"/>
    <w:rsid w:val="00B522BA"/>
    <w:rsid w:val="00B522E9"/>
    <w:rsid w:val="00B52345"/>
    <w:rsid w:val="00B52353"/>
    <w:rsid w:val="00B523B0"/>
    <w:rsid w:val="00B523BD"/>
    <w:rsid w:val="00B52447"/>
    <w:rsid w:val="00B524F7"/>
    <w:rsid w:val="00B524FA"/>
    <w:rsid w:val="00B5250B"/>
    <w:rsid w:val="00B5252B"/>
    <w:rsid w:val="00B526D7"/>
    <w:rsid w:val="00B527DD"/>
    <w:rsid w:val="00B5284F"/>
    <w:rsid w:val="00B529AB"/>
    <w:rsid w:val="00B52A51"/>
    <w:rsid w:val="00B52BF0"/>
    <w:rsid w:val="00B52C32"/>
    <w:rsid w:val="00B52DFB"/>
    <w:rsid w:val="00B52F37"/>
    <w:rsid w:val="00B52FA2"/>
    <w:rsid w:val="00B53047"/>
    <w:rsid w:val="00B53055"/>
    <w:rsid w:val="00B53074"/>
    <w:rsid w:val="00B530CD"/>
    <w:rsid w:val="00B530F0"/>
    <w:rsid w:val="00B5321B"/>
    <w:rsid w:val="00B5325D"/>
    <w:rsid w:val="00B5328C"/>
    <w:rsid w:val="00B53305"/>
    <w:rsid w:val="00B53504"/>
    <w:rsid w:val="00B53509"/>
    <w:rsid w:val="00B535B3"/>
    <w:rsid w:val="00B5361C"/>
    <w:rsid w:val="00B536C8"/>
    <w:rsid w:val="00B537F7"/>
    <w:rsid w:val="00B53802"/>
    <w:rsid w:val="00B53829"/>
    <w:rsid w:val="00B538E2"/>
    <w:rsid w:val="00B538EB"/>
    <w:rsid w:val="00B53AC9"/>
    <w:rsid w:val="00B53B5D"/>
    <w:rsid w:val="00B53BCA"/>
    <w:rsid w:val="00B53C5B"/>
    <w:rsid w:val="00B53C82"/>
    <w:rsid w:val="00B53CAF"/>
    <w:rsid w:val="00B53CB3"/>
    <w:rsid w:val="00B53D5E"/>
    <w:rsid w:val="00B53E86"/>
    <w:rsid w:val="00B53E8E"/>
    <w:rsid w:val="00B53F9E"/>
    <w:rsid w:val="00B5416D"/>
    <w:rsid w:val="00B5419C"/>
    <w:rsid w:val="00B5422D"/>
    <w:rsid w:val="00B5430D"/>
    <w:rsid w:val="00B54338"/>
    <w:rsid w:val="00B5446D"/>
    <w:rsid w:val="00B544E5"/>
    <w:rsid w:val="00B5450D"/>
    <w:rsid w:val="00B547B4"/>
    <w:rsid w:val="00B548CC"/>
    <w:rsid w:val="00B548E2"/>
    <w:rsid w:val="00B549EF"/>
    <w:rsid w:val="00B54A1C"/>
    <w:rsid w:val="00B54A8A"/>
    <w:rsid w:val="00B54AC3"/>
    <w:rsid w:val="00B54B7A"/>
    <w:rsid w:val="00B54BD9"/>
    <w:rsid w:val="00B54BDD"/>
    <w:rsid w:val="00B54C18"/>
    <w:rsid w:val="00B54D61"/>
    <w:rsid w:val="00B54D75"/>
    <w:rsid w:val="00B54D9A"/>
    <w:rsid w:val="00B54DC4"/>
    <w:rsid w:val="00B54E8B"/>
    <w:rsid w:val="00B54EE9"/>
    <w:rsid w:val="00B54F28"/>
    <w:rsid w:val="00B54F34"/>
    <w:rsid w:val="00B5512E"/>
    <w:rsid w:val="00B5516E"/>
    <w:rsid w:val="00B55225"/>
    <w:rsid w:val="00B552AE"/>
    <w:rsid w:val="00B552DC"/>
    <w:rsid w:val="00B5530E"/>
    <w:rsid w:val="00B55337"/>
    <w:rsid w:val="00B55404"/>
    <w:rsid w:val="00B555A1"/>
    <w:rsid w:val="00B555E4"/>
    <w:rsid w:val="00B55604"/>
    <w:rsid w:val="00B5561A"/>
    <w:rsid w:val="00B557B6"/>
    <w:rsid w:val="00B557BD"/>
    <w:rsid w:val="00B5584B"/>
    <w:rsid w:val="00B5585B"/>
    <w:rsid w:val="00B55945"/>
    <w:rsid w:val="00B5598B"/>
    <w:rsid w:val="00B55AE8"/>
    <w:rsid w:val="00B55B76"/>
    <w:rsid w:val="00B55BE5"/>
    <w:rsid w:val="00B55C27"/>
    <w:rsid w:val="00B55C2A"/>
    <w:rsid w:val="00B55C67"/>
    <w:rsid w:val="00B55C96"/>
    <w:rsid w:val="00B55CA4"/>
    <w:rsid w:val="00B55D27"/>
    <w:rsid w:val="00B55E27"/>
    <w:rsid w:val="00B55EC6"/>
    <w:rsid w:val="00B55EC8"/>
    <w:rsid w:val="00B55EDD"/>
    <w:rsid w:val="00B55F0E"/>
    <w:rsid w:val="00B55F57"/>
    <w:rsid w:val="00B5606D"/>
    <w:rsid w:val="00B5623B"/>
    <w:rsid w:val="00B56277"/>
    <w:rsid w:val="00B56491"/>
    <w:rsid w:val="00B564DA"/>
    <w:rsid w:val="00B564FD"/>
    <w:rsid w:val="00B56522"/>
    <w:rsid w:val="00B56554"/>
    <w:rsid w:val="00B56667"/>
    <w:rsid w:val="00B566DB"/>
    <w:rsid w:val="00B56747"/>
    <w:rsid w:val="00B567C3"/>
    <w:rsid w:val="00B567DE"/>
    <w:rsid w:val="00B56894"/>
    <w:rsid w:val="00B568EC"/>
    <w:rsid w:val="00B569A9"/>
    <w:rsid w:val="00B569FD"/>
    <w:rsid w:val="00B56B2F"/>
    <w:rsid w:val="00B56C18"/>
    <w:rsid w:val="00B56C33"/>
    <w:rsid w:val="00B56D02"/>
    <w:rsid w:val="00B56D15"/>
    <w:rsid w:val="00B56D56"/>
    <w:rsid w:val="00B56D72"/>
    <w:rsid w:val="00B56DDA"/>
    <w:rsid w:val="00B56EF1"/>
    <w:rsid w:val="00B56F96"/>
    <w:rsid w:val="00B57207"/>
    <w:rsid w:val="00B573D9"/>
    <w:rsid w:val="00B57468"/>
    <w:rsid w:val="00B5747F"/>
    <w:rsid w:val="00B5759E"/>
    <w:rsid w:val="00B5769F"/>
    <w:rsid w:val="00B576A8"/>
    <w:rsid w:val="00B57744"/>
    <w:rsid w:val="00B577E1"/>
    <w:rsid w:val="00B57A19"/>
    <w:rsid w:val="00B57AAB"/>
    <w:rsid w:val="00B57AFC"/>
    <w:rsid w:val="00B57B0F"/>
    <w:rsid w:val="00B57B34"/>
    <w:rsid w:val="00B57BA7"/>
    <w:rsid w:val="00B57BDC"/>
    <w:rsid w:val="00B57C5F"/>
    <w:rsid w:val="00B57DCC"/>
    <w:rsid w:val="00B57DFE"/>
    <w:rsid w:val="00B57E1D"/>
    <w:rsid w:val="00B60006"/>
    <w:rsid w:val="00B6004C"/>
    <w:rsid w:val="00B60052"/>
    <w:rsid w:val="00B6007E"/>
    <w:rsid w:val="00B600AD"/>
    <w:rsid w:val="00B60180"/>
    <w:rsid w:val="00B603A2"/>
    <w:rsid w:val="00B60441"/>
    <w:rsid w:val="00B604E7"/>
    <w:rsid w:val="00B6052B"/>
    <w:rsid w:val="00B605EB"/>
    <w:rsid w:val="00B60765"/>
    <w:rsid w:val="00B60909"/>
    <w:rsid w:val="00B60959"/>
    <w:rsid w:val="00B609EF"/>
    <w:rsid w:val="00B60A44"/>
    <w:rsid w:val="00B60A4F"/>
    <w:rsid w:val="00B60AE9"/>
    <w:rsid w:val="00B60B17"/>
    <w:rsid w:val="00B60B69"/>
    <w:rsid w:val="00B60BCA"/>
    <w:rsid w:val="00B60C62"/>
    <w:rsid w:val="00B60CA5"/>
    <w:rsid w:val="00B60CCD"/>
    <w:rsid w:val="00B60D33"/>
    <w:rsid w:val="00B60E00"/>
    <w:rsid w:val="00B60EDB"/>
    <w:rsid w:val="00B60F84"/>
    <w:rsid w:val="00B60FBE"/>
    <w:rsid w:val="00B60FC6"/>
    <w:rsid w:val="00B61025"/>
    <w:rsid w:val="00B61189"/>
    <w:rsid w:val="00B61366"/>
    <w:rsid w:val="00B613CA"/>
    <w:rsid w:val="00B6141B"/>
    <w:rsid w:val="00B61431"/>
    <w:rsid w:val="00B61448"/>
    <w:rsid w:val="00B6146F"/>
    <w:rsid w:val="00B6147D"/>
    <w:rsid w:val="00B615BC"/>
    <w:rsid w:val="00B615D5"/>
    <w:rsid w:val="00B6172F"/>
    <w:rsid w:val="00B6183D"/>
    <w:rsid w:val="00B6190D"/>
    <w:rsid w:val="00B61926"/>
    <w:rsid w:val="00B6197B"/>
    <w:rsid w:val="00B619C1"/>
    <w:rsid w:val="00B61B24"/>
    <w:rsid w:val="00B61B6C"/>
    <w:rsid w:val="00B61BB7"/>
    <w:rsid w:val="00B61D30"/>
    <w:rsid w:val="00B61D7F"/>
    <w:rsid w:val="00B61DE6"/>
    <w:rsid w:val="00B61EAB"/>
    <w:rsid w:val="00B61FC9"/>
    <w:rsid w:val="00B620BD"/>
    <w:rsid w:val="00B62105"/>
    <w:rsid w:val="00B6212E"/>
    <w:rsid w:val="00B62283"/>
    <w:rsid w:val="00B62287"/>
    <w:rsid w:val="00B6233F"/>
    <w:rsid w:val="00B6256A"/>
    <w:rsid w:val="00B62580"/>
    <w:rsid w:val="00B62585"/>
    <w:rsid w:val="00B62864"/>
    <w:rsid w:val="00B628BA"/>
    <w:rsid w:val="00B62956"/>
    <w:rsid w:val="00B62978"/>
    <w:rsid w:val="00B62A3B"/>
    <w:rsid w:val="00B62A48"/>
    <w:rsid w:val="00B62A9D"/>
    <w:rsid w:val="00B62B4F"/>
    <w:rsid w:val="00B62BF8"/>
    <w:rsid w:val="00B62EEA"/>
    <w:rsid w:val="00B6313D"/>
    <w:rsid w:val="00B63197"/>
    <w:rsid w:val="00B631AB"/>
    <w:rsid w:val="00B6321B"/>
    <w:rsid w:val="00B63244"/>
    <w:rsid w:val="00B63315"/>
    <w:rsid w:val="00B63328"/>
    <w:rsid w:val="00B63348"/>
    <w:rsid w:val="00B6348F"/>
    <w:rsid w:val="00B63494"/>
    <w:rsid w:val="00B634A8"/>
    <w:rsid w:val="00B6351F"/>
    <w:rsid w:val="00B63521"/>
    <w:rsid w:val="00B63557"/>
    <w:rsid w:val="00B6355B"/>
    <w:rsid w:val="00B63617"/>
    <w:rsid w:val="00B63801"/>
    <w:rsid w:val="00B63809"/>
    <w:rsid w:val="00B63977"/>
    <w:rsid w:val="00B63A2E"/>
    <w:rsid w:val="00B63AAE"/>
    <w:rsid w:val="00B63B06"/>
    <w:rsid w:val="00B63B12"/>
    <w:rsid w:val="00B63B35"/>
    <w:rsid w:val="00B63C63"/>
    <w:rsid w:val="00B63C66"/>
    <w:rsid w:val="00B63C8C"/>
    <w:rsid w:val="00B63D02"/>
    <w:rsid w:val="00B63DF7"/>
    <w:rsid w:val="00B63E11"/>
    <w:rsid w:val="00B63E2F"/>
    <w:rsid w:val="00B63E67"/>
    <w:rsid w:val="00B63FAD"/>
    <w:rsid w:val="00B6408D"/>
    <w:rsid w:val="00B6408F"/>
    <w:rsid w:val="00B6413C"/>
    <w:rsid w:val="00B64217"/>
    <w:rsid w:val="00B64268"/>
    <w:rsid w:val="00B642E8"/>
    <w:rsid w:val="00B643C1"/>
    <w:rsid w:val="00B6441E"/>
    <w:rsid w:val="00B644EE"/>
    <w:rsid w:val="00B64547"/>
    <w:rsid w:val="00B64551"/>
    <w:rsid w:val="00B645F2"/>
    <w:rsid w:val="00B64644"/>
    <w:rsid w:val="00B64649"/>
    <w:rsid w:val="00B64657"/>
    <w:rsid w:val="00B646AC"/>
    <w:rsid w:val="00B646D0"/>
    <w:rsid w:val="00B646E6"/>
    <w:rsid w:val="00B647FE"/>
    <w:rsid w:val="00B6480F"/>
    <w:rsid w:val="00B64815"/>
    <w:rsid w:val="00B6486F"/>
    <w:rsid w:val="00B6487F"/>
    <w:rsid w:val="00B64884"/>
    <w:rsid w:val="00B6494A"/>
    <w:rsid w:val="00B6498A"/>
    <w:rsid w:val="00B6498C"/>
    <w:rsid w:val="00B64A1D"/>
    <w:rsid w:val="00B64B1C"/>
    <w:rsid w:val="00B64B38"/>
    <w:rsid w:val="00B64C46"/>
    <w:rsid w:val="00B64CA2"/>
    <w:rsid w:val="00B64D47"/>
    <w:rsid w:val="00B64D8C"/>
    <w:rsid w:val="00B64EF6"/>
    <w:rsid w:val="00B64F48"/>
    <w:rsid w:val="00B65039"/>
    <w:rsid w:val="00B650B2"/>
    <w:rsid w:val="00B65123"/>
    <w:rsid w:val="00B653AE"/>
    <w:rsid w:val="00B654DD"/>
    <w:rsid w:val="00B654F7"/>
    <w:rsid w:val="00B6550D"/>
    <w:rsid w:val="00B65524"/>
    <w:rsid w:val="00B655A2"/>
    <w:rsid w:val="00B655C7"/>
    <w:rsid w:val="00B656B9"/>
    <w:rsid w:val="00B656D5"/>
    <w:rsid w:val="00B6572D"/>
    <w:rsid w:val="00B657F2"/>
    <w:rsid w:val="00B65835"/>
    <w:rsid w:val="00B65950"/>
    <w:rsid w:val="00B65961"/>
    <w:rsid w:val="00B6597C"/>
    <w:rsid w:val="00B65A10"/>
    <w:rsid w:val="00B65A16"/>
    <w:rsid w:val="00B65A60"/>
    <w:rsid w:val="00B65B25"/>
    <w:rsid w:val="00B65C9E"/>
    <w:rsid w:val="00B65CD6"/>
    <w:rsid w:val="00B65DE0"/>
    <w:rsid w:val="00B65F27"/>
    <w:rsid w:val="00B65F2D"/>
    <w:rsid w:val="00B65F5C"/>
    <w:rsid w:val="00B65F97"/>
    <w:rsid w:val="00B66048"/>
    <w:rsid w:val="00B660BE"/>
    <w:rsid w:val="00B660CC"/>
    <w:rsid w:val="00B660D5"/>
    <w:rsid w:val="00B66265"/>
    <w:rsid w:val="00B662D4"/>
    <w:rsid w:val="00B665E8"/>
    <w:rsid w:val="00B66604"/>
    <w:rsid w:val="00B6667B"/>
    <w:rsid w:val="00B6670E"/>
    <w:rsid w:val="00B66726"/>
    <w:rsid w:val="00B66755"/>
    <w:rsid w:val="00B6681D"/>
    <w:rsid w:val="00B668AF"/>
    <w:rsid w:val="00B6692A"/>
    <w:rsid w:val="00B669A5"/>
    <w:rsid w:val="00B66A40"/>
    <w:rsid w:val="00B66B96"/>
    <w:rsid w:val="00B66C3C"/>
    <w:rsid w:val="00B66CC4"/>
    <w:rsid w:val="00B66DB3"/>
    <w:rsid w:val="00B66E23"/>
    <w:rsid w:val="00B66EE7"/>
    <w:rsid w:val="00B66FBF"/>
    <w:rsid w:val="00B6706E"/>
    <w:rsid w:val="00B67073"/>
    <w:rsid w:val="00B6712A"/>
    <w:rsid w:val="00B671B9"/>
    <w:rsid w:val="00B6728D"/>
    <w:rsid w:val="00B672CC"/>
    <w:rsid w:val="00B6736A"/>
    <w:rsid w:val="00B67444"/>
    <w:rsid w:val="00B67446"/>
    <w:rsid w:val="00B674A0"/>
    <w:rsid w:val="00B674D2"/>
    <w:rsid w:val="00B6752A"/>
    <w:rsid w:val="00B6756B"/>
    <w:rsid w:val="00B675B8"/>
    <w:rsid w:val="00B6762D"/>
    <w:rsid w:val="00B67800"/>
    <w:rsid w:val="00B67817"/>
    <w:rsid w:val="00B67852"/>
    <w:rsid w:val="00B67968"/>
    <w:rsid w:val="00B679EF"/>
    <w:rsid w:val="00B67A49"/>
    <w:rsid w:val="00B67AA3"/>
    <w:rsid w:val="00B67B00"/>
    <w:rsid w:val="00B67B67"/>
    <w:rsid w:val="00B67B95"/>
    <w:rsid w:val="00B67BEA"/>
    <w:rsid w:val="00B67C4B"/>
    <w:rsid w:val="00B67C9A"/>
    <w:rsid w:val="00B67C9C"/>
    <w:rsid w:val="00B67C9F"/>
    <w:rsid w:val="00B67D31"/>
    <w:rsid w:val="00B67D75"/>
    <w:rsid w:val="00B67E1E"/>
    <w:rsid w:val="00B67F17"/>
    <w:rsid w:val="00B70027"/>
    <w:rsid w:val="00B700D1"/>
    <w:rsid w:val="00B70228"/>
    <w:rsid w:val="00B702A2"/>
    <w:rsid w:val="00B70326"/>
    <w:rsid w:val="00B703AC"/>
    <w:rsid w:val="00B703AD"/>
    <w:rsid w:val="00B703C9"/>
    <w:rsid w:val="00B7041F"/>
    <w:rsid w:val="00B70459"/>
    <w:rsid w:val="00B704C8"/>
    <w:rsid w:val="00B7065B"/>
    <w:rsid w:val="00B70744"/>
    <w:rsid w:val="00B7080A"/>
    <w:rsid w:val="00B709DD"/>
    <w:rsid w:val="00B70A10"/>
    <w:rsid w:val="00B70A75"/>
    <w:rsid w:val="00B70A99"/>
    <w:rsid w:val="00B70AFF"/>
    <w:rsid w:val="00B70B03"/>
    <w:rsid w:val="00B70C4E"/>
    <w:rsid w:val="00B70CA7"/>
    <w:rsid w:val="00B70D51"/>
    <w:rsid w:val="00B70F60"/>
    <w:rsid w:val="00B70FE1"/>
    <w:rsid w:val="00B71024"/>
    <w:rsid w:val="00B71030"/>
    <w:rsid w:val="00B71036"/>
    <w:rsid w:val="00B710E5"/>
    <w:rsid w:val="00B711C3"/>
    <w:rsid w:val="00B711E3"/>
    <w:rsid w:val="00B711F9"/>
    <w:rsid w:val="00B7123E"/>
    <w:rsid w:val="00B71269"/>
    <w:rsid w:val="00B7137D"/>
    <w:rsid w:val="00B713A7"/>
    <w:rsid w:val="00B71441"/>
    <w:rsid w:val="00B71454"/>
    <w:rsid w:val="00B71487"/>
    <w:rsid w:val="00B714AB"/>
    <w:rsid w:val="00B71544"/>
    <w:rsid w:val="00B7187C"/>
    <w:rsid w:val="00B71881"/>
    <w:rsid w:val="00B718BD"/>
    <w:rsid w:val="00B718BF"/>
    <w:rsid w:val="00B718E9"/>
    <w:rsid w:val="00B7190B"/>
    <w:rsid w:val="00B71935"/>
    <w:rsid w:val="00B7195C"/>
    <w:rsid w:val="00B71A7A"/>
    <w:rsid w:val="00B71C26"/>
    <w:rsid w:val="00B71CAD"/>
    <w:rsid w:val="00B71E60"/>
    <w:rsid w:val="00B71FB5"/>
    <w:rsid w:val="00B7201B"/>
    <w:rsid w:val="00B7204C"/>
    <w:rsid w:val="00B720F2"/>
    <w:rsid w:val="00B7211B"/>
    <w:rsid w:val="00B72154"/>
    <w:rsid w:val="00B721EE"/>
    <w:rsid w:val="00B722D6"/>
    <w:rsid w:val="00B72315"/>
    <w:rsid w:val="00B72358"/>
    <w:rsid w:val="00B72439"/>
    <w:rsid w:val="00B72483"/>
    <w:rsid w:val="00B724DE"/>
    <w:rsid w:val="00B725B8"/>
    <w:rsid w:val="00B7275E"/>
    <w:rsid w:val="00B727F6"/>
    <w:rsid w:val="00B72C04"/>
    <w:rsid w:val="00B72C93"/>
    <w:rsid w:val="00B72D19"/>
    <w:rsid w:val="00B72DBC"/>
    <w:rsid w:val="00B72DD8"/>
    <w:rsid w:val="00B72E76"/>
    <w:rsid w:val="00B72EDA"/>
    <w:rsid w:val="00B72F06"/>
    <w:rsid w:val="00B72F33"/>
    <w:rsid w:val="00B72FD7"/>
    <w:rsid w:val="00B72FE5"/>
    <w:rsid w:val="00B730CB"/>
    <w:rsid w:val="00B73114"/>
    <w:rsid w:val="00B73205"/>
    <w:rsid w:val="00B7328F"/>
    <w:rsid w:val="00B732EE"/>
    <w:rsid w:val="00B733AD"/>
    <w:rsid w:val="00B73499"/>
    <w:rsid w:val="00B734B6"/>
    <w:rsid w:val="00B73528"/>
    <w:rsid w:val="00B73549"/>
    <w:rsid w:val="00B7358C"/>
    <w:rsid w:val="00B73697"/>
    <w:rsid w:val="00B7371E"/>
    <w:rsid w:val="00B737C0"/>
    <w:rsid w:val="00B7385C"/>
    <w:rsid w:val="00B73AA8"/>
    <w:rsid w:val="00B73B27"/>
    <w:rsid w:val="00B73B65"/>
    <w:rsid w:val="00B73BEC"/>
    <w:rsid w:val="00B73BFE"/>
    <w:rsid w:val="00B73C36"/>
    <w:rsid w:val="00B73DC7"/>
    <w:rsid w:val="00B73DCF"/>
    <w:rsid w:val="00B73E3D"/>
    <w:rsid w:val="00B73EBC"/>
    <w:rsid w:val="00B73F01"/>
    <w:rsid w:val="00B73F52"/>
    <w:rsid w:val="00B73FA6"/>
    <w:rsid w:val="00B74042"/>
    <w:rsid w:val="00B74065"/>
    <w:rsid w:val="00B740ED"/>
    <w:rsid w:val="00B7419A"/>
    <w:rsid w:val="00B7423D"/>
    <w:rsid w:val="00B742A7"/>
    <w:rsid w:val="00B742C6"/>
    <w:rsid w:val="00B742EC"/>
    <w:rsid w:val="00B744A5"/>
    <w:rsid w:val="00B744DF"/>
    <w:rsid w:val="00B74631"/>
    <w:rsid w:val="00B74687"/>
    <w:rsid w:val="00B746CD"/>
    <w:rsid w:val="00B746E7"/>
    <w:rsid w:val="00B7478B"/>
    <w:rsid w:val="00B74881"/>
    <w:rsid w:val="00B74935"/>
    <w:rsid w:val="00B7498F"/>
    <w:rsid w:val="00B749E6"/>
    <w:rsid w:val="00B74AD2"/>
    <w:rsid w:val="00B74B1D"/>
    <w:rsid w:val="00B74B54"/>
    <w:rsid w:val="00B74BBE"/>
    <w:rsid w:val="00B74CE6"/>
    <w:rsid w:val="00B74EE9"/>
    <w:rsid w:val="00B750C8"/>
    <w:rsid w:val="00B7514C"/>
    <w:rsid w:val="00B751C1"/>
    <w:rsid w:val="00B751DF"/>
    <w:rsid w:val="00B751F5"/>
    <w:rsid w:val="00B75208"/>
    <w:rsid w:val="00B752DF"/>
    <w:rsid w:val="00B75332"/>
    <w:rsid w:val="00B753AD"/>
    <w:rsid w:val="00B75408"/>
    <w:rsid w:val="00B7542C"/>
    <w:rsid w:val="00B758A2"/>
    <w:rsid w:val="00B75A22"/>
    <w:rsid w:val="00B75A55"/>
    <w:rsid w:val="00B75AF0"/>
    <w:rsid w:val="00B75C08"/>
    <w:rsid w:val="00B75C40"/>
    <w:rsid w:val="00B75C8F"/>
    <w:rsid w:val="00B75C9A"/>
    <w:rsid w:val="00B75CC5"/>
    <w:rsid w:val="00B75E88"/>
    <w:rsid w:val="00B75F57"/>
    <w:rsid w:val="00B76072"/>
    <w:rsid w:val="00B76112"/>
    <w:rsid w:val="00B76181"/>
    <w:rsid w:val="00B7619D"/>
    <w:rsid w:val="00B761BC"/>
    <w:rsid w:val="00B762AE"/>
    <w:rsid w:val="00B76392"/>
    <w:rsid w:val="00B76395"/>
    <w:rsid w:val="00B763AD"/>
    <w:rsid w:val="00B763CF"/>
    <w:rsid w:val="00B7663E"/>
    <w:rsid w:val="00B766C1"/>
    <w:rsid w:val="00B766D0"/>
    <w:rsid w:val="00B76781"/>
    <w:rsid w:val="00B76792"/>
    <w:rsid w:val="00B767AC"/>
    <w:rsid w:val="00B767B2"/>
    <w:rsid w:val="00B768C9"/>
    <w:rsid w:val="00B7693E"/>
    <w:rsid w:val="00B76A42"/>
    <w:rsid w:val="00B76A51"/>
    <w:rsid w:val="00B76A7A"/>
    <w:rsid w:val="00B76B2C"/>
    <w:rsid w:val="00B76C5E"/>
    <w:rsid w:val="00B76C8A"/>
    <w:rsid w:val="00B76D16"/>
    <w:rsid w:val="00B76DB2"/>
    <w:rsid w:val="00B76DEF"/>
    <w:rsid w:val="00B76E79"/>
    <w:rsid w:val="00B76E97"/>
    <w:rsid w:val="00B76E98"/>
    <w:rsid w:val="00B76E9C"/>
    <w:rsid w:val="00B76F93"/>
    <w:rsid w:val="00B76FBB"/>
    <w:rsid w:val="00B7701A"/>
    <w:rsid w:val="00B77074"/>
    <w:rsid w:val="00B7707E"/>
    <w:rsid w:val="00B770A6"/>
    <w:rsid w:val="00B770DB"/>
    <w:rsid w:val="00B77134"/>
    <w:rsid w:val="00B771A1"/>
    <w:rsid w:val="00B771FC"/>
    <w:rsid w:val="00B7721B"/>
    <w:rsid w:val="00B77257"/>
    <w:rsid w:val="00B7731C"/>
    <w:rsid w:val="00B7731E"/>
    <w:rsid w:val="00B7736F"/>
    <w:rsid w:val="00B774EF"/>
    <w:rsid w:val="00B775CB"/>
    <w:rsid w:val="00B775DB"/>
    <w:rsid w:val="00B776E5"/>
    <w:rsid w:val="00B776EC"/>
    <w:rsid w:val="00B776F8"/>
    <w:rsid w:val="00B7773C"/>
    <w:rsid w:val="00B77758"/>
    <w:rsid w:val="00B7781E"/>
    <w:rsid w:val="00B7788B"/>
    <w:rsid w:val="00B779A9"/>
    <w:rsid w:val="00B779C3"/>
    <w:rsid w:val="00B77AFC"/>
    <w:rsid w:val="00B77BA7"/>
    <w:rsid w:val="00B77BCA"/>
    <w:rsid w:val="00B77CD7"/>
    <w:rsid w:val="00B77D61"/>
    <w:rsid w:val="00B77D87"/>
    <w:rsid w:val="00B77E3C"/>
    <w:rsid w:val="00B77F86"/>
    <w:rsid w:val="00B8004B"/>
    <w:rsid w:val="00B8006D"/>
    <w:rsid w:val="00B80121"/>
    <w:rsid w:val="00B801A4"/>
    <w:rsid w:val="00B801C3"/>
    <w:rsid w:val="00B801F5"/>
    <w:rsid w:val="00B80298"/>
    <w:rsid w:val="00B8047B"/>
    <w:rsid w:val="00B80488"/>
    <w:rsid w:val="00B804AD"/>
    <w:rsid w:val="00B80608"/>
    <w:rsid w:val="00B8063A"/>
    <w:rsid w:val="00B806CF"/>
    <w:rsid w:val="00B80705"/>
    <w:rsid w:val="00B80776"/>
    <w:rsid w:val="00B80783"/>
    <w:rsid w:val="00B807EB"/>
    <w:rsid w:val="00B8081C"/>
    <w:rsid w:val="00B80867"/>
    <w:rsid w:val="00B80882"/>
    <w:rsid w:val="00B80941"/>
    <w:rsid w:val="00B80A61"/>
    <w:rsid w:val="00B80ADA"/>
    <w:rsid w:val="00B80B71"/>
    <w:rsid w:val="00B80CF7"/>
    <w:rsid w:val="00B80E03"/>
    <w:rsid w:val="00B80E2B"/>
    <w:rsid w:val="00B80E49"/>
    <w:rsid w:val="00B80F20"/>
    <w:rsid w:val="00B80F6F"/>
    <w:rsid w:val="00B80FA4"/>
    <w:rsid w:val="00B81077"/>
    <w:rsid w:val="00B810AA"/>
    <w:rsid w:val="00B810B8"/>
    <w:rsid w:val="00B81110"/>
    <w:rsid w:val="00B812FA"/>
    <w:rsid w:val="00B81359"/>
    <w:rsid w:val="00B81391"/>
    <w:rsid w:val="00B814C0"/>
    <w:rsid w:val="00B81656"/>
    <w:rsid w:val="00B8166F"/>
    <w:rsid w:val="00B8168C"/>
    <w:rsid w:val="00B81690"/>
    <w:rsid w:val="00B816B4"/>
    <w:rsid w:val="00B816ED"/>
    <w:rsid w:val="00B81795"/>
    <w:rsid w:val="00B818CA"/>
    <w:rsid w:val="00B8196A"/>
    <w:rsid w:val="00B819B1"/>
    <w:rsid w:val="00B81AA6"/>
    <w:rsid w:val="00B81AFD"/>
    <w:rsid w:val="00B81B64"/>
    <w:rsid w:val="00B81B9B"/>
    <w:rsid w:val="00B81D75"/>
    <w:rsid w:val="00B81D81"/>
    <w:rsid w:val="00B81F44"/>
    <w:rsid w:val="00B81F82"/>
    <w:rsid w:val="00B82030"/>
    <w:rsid w:val="00B82084"/>
    <w:rsid w:val="00B821D8"/>
    <w:rsid w:val="00B82279"/>
    <w:rsid w:val="00B8228F"/>
    <w:rsid w:val="00B822A6"/>
    <w:rsid w:val="00B822F0"/>
    <w:rsid w:val="00B8237F"/>
    <w:rsid w:val="00B8246F"/>
    <w:rsid w:val="00B8253F"/>
    <w:rsid w:val="00B8255D"/>
    <w:rsid w:val="00B825D3"/>
    <w:rsid w:val="00B825E7"/>
    <w:rsid w:val="00B8275E"/>
    <w:rsid w:val="00B827BB"/>
    <w:rsid w:val="00B827C5"/>
    <w:rsid w:val="00B828C8"/>
    <w:rsid w:val="00B82A0C"/>
    <w:rsid w:val="00B82BB8"/>
    <w:rsid w:val="00B82BEE"/>
    <w:rsid w:val="00B82C99"/>
    <w:rsid w:val="00B82CD7"/>
    <w:rsid w:val="00B82CDC"/>
    <w:rsid w:val="00B82D3C"/>
    <w:rsid w:val="00B82D88"/>
    <w:rsid w:val="00B82D8E"/>
    <w:rsid w:val="00B82ECD"/>
    <w:rsid w:val="00B82EEA"/>
    <w:rsid w:val="00B82EF0"/>
    <w:rsid w:val="00B82F15"/>
    <w:rsid w:val="00B83036"/>
    <w:rsid w:val="00B8305F"/>
    <w:rsid w:val="00B830AB"/>
    <w:rsid w:val="00B830E0"/>
    <w:rsid w:val="00B8314C"/>
    <w:rsid w:val="00B8318A"/>
    <w:rsid w:val="00B831FA"/>
    <w:rsid w:val="00B832F0"/>
    <w:rsid w:val="00B8334B"/>
    <w:rsid w:val="00B8339E"/>
    <w:rsid w:val="00B833D2"/>
    <w:rsid w:val="00B8344E"/>
    <w:rsid w:val="00B834CE"/>
    <w:rsid w:val="00B8351A"/>
    <w:rsid w:val="00B835AF"/>
    <w:rsid w:val="00B835B6"/>
    <w:rsid w:val="00B83620"/>
    <w:rsid w:val="00B83660"/>
    <w:rsid w:val="00B83820"/>
    <w:rsid w:val="00B8389D"/>
    <w:rsid w:val="00B83938"/>
    <w:rsid w:val="00B8396B"/>
    <w:rsid w:val="00B83A2D"/>
    <w:rsid w:val="00B83A8C"/>
    <w:rsid w:val="00B83AA6"/>
    <w:rsid w:val="00B83B19"/>
    <w:rsid w:val="00B83B1C"/>
    <w:rsid w:val="00B83B33"/>
    <w:rsid w:val="00B83BF2"/>
    <w:rsid w:val="00B83C7F"/>
    <w:rsid w:val="00B83CED"/>
    <w:rsid w:val="00B83D95"/>
    <w:rsid w:val="00B83DB6"/>
    <w:rsid w:val="00B83F13"/>
    <w:rsid w:val="00B83F18"/>
    <w:rsid w:val="00B83F34"/>
    <w:rsid w:val="00B83F71"/>
    <w:rsid w:val="00B83FC8"/>
    <w:rsid w:val="00B83FEF"/>
    <w:rsid w:val="00B840AC"/>
    <w:rsid w:val="00B840CB"/>
    <w:rsid w:val="00B840DF"/>
    <w:rsid w:val="00B840E6"/>
    <w:rsid w:val="00B841B2"/>
    <w:rsid w:val="00B8423A"/>
    <w:rsid w:val="00B84240"/>
    <w:rsid w:val="00B84687"/>
    <w:rsid w:val="00B84695"/>
    <w:rsid w:val="00B846B3"/>
    <w:rsid w:val="00B846E8"/>
    <w:rsid w:val="00B8479B"/>
    <w:rsid w:val="00B847A1"/>
    <w:rsid w:val="00B84919"/>
    <w:rsid w:val="00B849B4"/>
    <w:rsid w:val="00B84A0F"/>
    <w:rsid w:val="00B84AE9"/>
    <w:rsid w:val="00B84B7A"/>
    <w:rsid w:val="00B84C3C"/>
    <w:rsid w:val="00B84CAA"/>
    <w:rsid w:val="00B84CD8"/>
    <w:rsid w:val="00B84DE5"/>
    <w:rsid w:val="00B84E63"/>
    <w:rsid w:val="00B84E99"/>
    <w:rsid w:val="00B84EB5"/>
    <w:rsid w:val="00B84EFC"/>
    <w:rsid w:val="00B84F63"/>
    <w:rsid w:val="00B84F7C"/>
    <w:rsid w:val="00B85227"/>
    <w:rsid w:val="00B85268"/>
    <w:rsid w:val="00B852E6"/>
    <w:rsid w:val="00B85455"/>
    <w:rsid w:val="00B854D8"/>
    <w:rsid w:val="00B8568E"/>
    <w:rsid w:val="00B856B6"/>
    <w:rsid w:val="00B856D8"/>
    <w:rsid w:val="00B857C5"/>
    <w:rsid w:val="00B85913"/>
    <w:rsid w:val="00B85973"/>
    <w:rsid w:val="00B859EF"/>
    <w:rsid w:val="00B85A1C"/>
    <w:rsid w:val="00B85AD6"/>
    <w:rsid w:val="00B85AE3"/>
    <w:rsid w:val="00B85AEC"/>
    <w:rsid w:val="00B85B96"/>
    <w:rsid w:val="00B85BE6"/>
    <w:rsid w:val="00B85C18"/>
    <w:rsid w:val="00B85D86"/>
    <w:rsid w:val="00B85E63"/>
    <w:rsid w:val="00B85E64"/>
    <w:rsid w:val="00B85E7E"/>
    <w:rsid w:val="00B85F79"/>
    <w:rsid w:val="00B85FBD"/>
    <w:rsid w:val="00B8621E"/>
    <w:rsid w:val="00B86276"/>
    <w:rsid w:val="00B86334"/>
    <w:rsid w:val="00B863EF"/>
    <w:rsid w:val="00B86462"/>
    <w:rsid w:val="00B86497"/>
    <w:rsid w:val="00B864A7"/>
    <w:rsid w:val="00B864BB"/>
    <w:rsid w:val="00B8650F"/>
    <w:rsid w:val="00B8678C"/>
    <w:rsid w:val="00B8690E"/>
    <w:rsid w:val="00B86A7D"/>
    <w:rsid w:val="00B86B4D"/>
    <w:rsid w:val="00B86B7C"/>
    <w:rsid w:val="00B86BA2"/>
    <w:rsid w:val="00B86BA9"/>
    <w:rsid w:val="00B86C74"/>
    <w:rsid w:val="00B86CA3"/>
    <w:rsid w:val="00B86D2D"/>
    <w:rsid w:val="00B86E42"/>
    <w:rsid w:val="00B86E58"/>
    <w:rsid w:val="00B86FB9"/>
    <w:rsid w:val="00B86FBC"/>
    <w:rsid w:val="00B86FE2"/>
    <w:rsid w:val="00B8703D"/>
    <w:rsid w:val="00B8714E"/>
    <w:rsid w:val="00B871C0"/>
    <w:rsid w:val="00B871FB"/>
    <w:rsid w:val="00B87337"/>
    <w:rsid w:val="00B873FB"/>
    <w:rsid w:val="00B87417"/>
    <w:rsid w:val="00B874DA"/>
    <w:rsid w:val="00B874E6"/>
    <w:rsid w:val="00B8751D"/>
    <w:rsid w:val="00B87536"/>
    <w:rsid w:val="00B875CA"/>
    <w:rsid w:val="00B877EE"/>
    <w:rsid w:val="00B87887"/>
    <w:rsid w:val="00B879A4"/>
    <w:rsid w:val="00B879C0"/>
    <w:rsid w:val="00B87A95"/>
    <w:rsid w:val="00B87B49"/>
    <w:rsid w:val="00B87B85"/>
    <w:rsid w:val="00B87C1D"/>
    <w:rsid w:val="00B87C3A"/>
    <w:rsid w:val="00B87CC5"/>
    <w:rsid w:val="00B87D31"/>
    <w:rsid w:val="00B87D84"/>
    <w:rsid w:val="00B87E63"/>
    <w:rsid w:val="00B9000F"/>
    <w:rsid w:val="00B9007C"/>
    <w:rsid w:val="00B9019F"/>
    <w:rsid w:val="00B90276"/>
    <w:rsid w:val="00B90387"/>
    <w:rsid w:val="00B903ED"/>
    <w:rsid w:val="00B9044D"/>
    <w:rsid w:val="00B90549"/>
    <w:rsid w:val="00B9054A"/>
    <w:rsid w:val="00B90663"/>
    <w:rsid w:val="00B907F3"/>
    <w:rsid w:val="00B90892"/>
    <w:rsid w:val="00B908E2"/>
    <w:rsid w:val="00B909E3"/>
    <w:rsid w:val="00B90A94"/>
    <w:rsid w:val="00B90AB1"/>
    <w:rsid w:val="00B90B44"/>
    <w:rsid w:val="00B90B94"/>
    <w:rsid w:val="00B90C4C"/>
    <w:rsid w:val="00B90C92"/>
    <w:rsid w:val="00B90CC1"/>
    <w:rsid w:val="00B90DED"/>
    <w:rsid w:val="00B90E74"/>
    <w:rsid w:val="00B90EC0"/>
    <w:rsid w:val="00B90F0E"/>
    <w:rsid w:val="00B90FA3"/>
    <w:rsid w:val="00B90FE6"/>
    <w:rsid w:val="00B91091"/>
    <w:rsid w:val="00B910AC"/>
    <w:rsid w:val="00B911D9"/>
    <w:rsid w:val="00B91302"/>
    <w:rsid w:val="00B913AD"/>
    <w:rsid w:val="00B9149D"/>
    <w:rsid w:val="00B9152F"/>
    <w:rsid w:val="00B9158C"/>
    <w:rsid w:val="00B915F2"/>
    <w:rsid w:val="00B91714"/>
    <w:rsid w:val="00B917AA"/>
    <w:rsid w:val="00B917CB"/>
    <w:rsid w:val="00B918AA"/>
    <w:rsid w:val="00B91942"/>
    <w:rsid w:val="00B91A28"/>
    <w:rsid w:val="00B91AFF"/>
    <w:rsid w:val="00B91BF9"/>
    <w:rsid w:val="00B91C9D"/>
    <w:rsid w:val="00B91CA9"/>
    <w:rsid w:val="00B91D92"/>
    <w:rsid w:val="00B91FD3"/>
    <w:rsid w:val="00B9203F"/>
    <w:rsid w:val="00B92163"/>
    <w:rsid w:val="00B9226D"/>
    <w:rsid w:val="00B9230D"/>
    <w:rsid w:val="00B9236A"/>
    <w:rsid w:val="00B9236B"/>
    <w:rsid w:val="00B92498"/>
    <w:rsid w:val="00B925EB"/>
    <w:rsid w:val="00B92695"/>
    <w:rsid w:val="00B926EF"/>
    <w:rsid w:val="00B92734"/>
    <w:rsid w:val="00B9274D"/>
    <w:rsid w:val="00B927B9"/>
    <w:rsid w:val="00B9283B"/>
    <w:rsid w:val="00B9284F"/>
    <w:rsid w:val="00B9286A"/>
    <w:rsid w:val="00B9289B"/>
    <w:rsid w:val="00B929D5"/>
    <w:rsid w:val="00B92A01"/>
    <w:rsid w:val="00B92A4E"/>
    <w:rsid w:val="00B92B41"/>
    <w:rsid w:val="00B92C17"/>
    <w:rsid w:val="00B92C78"/>
    <w:rsid w:val="00B92CD0"/>
    <w:rsid w:val="00B92D2C"/>
    <w:rsid w:val="00B92D8C"/>
    <w:rsid w:val="00B92DB7"/>
    <w:rsid w:val="00B92E58"/>
    <w:rsid w:val="00B92EE1"/>
    <w:rsid w:val="00B92FAA"/>
    <w:rsid w:val="00B92FF2"/>
    <w:rsid w:val="00B9312F"/>
    <w:rsid w:val="00B931B5"/>
    <w:rsid w:val="00B931CA"/>
    <w:rsid w:val="00B93243"/>
    <w:rsid w:val="00B93257"/>
    <w:rsid w:val="00B93262"/>
    <w:rsid w:val="00B932B5"/>
    <w:rsid w:val="00B932D8"/>
    <w:rsid w:val="00B93302"/>
    <w:rsid w:val="00B9336F"/>
    <w:rsid w:val="00B93395"/>
    <w:rsid w:val="00B93448"/>
    <w:rsid w:val="00B9347E"/>
    <w:rsid w:val="00B935EB"/>
    <w:rsid w:val="00B9360B"/>
    <w:rsid w:val="00B93632"/>
    <w:rsid w:val="00B9380B"/>
    <w:rsid w:val="00B93869"/>
    <w:rsid w:val="00B93A99"/>
    <w:rsid w:val="00B93B2C"/>
    <w:rsid w:val="00B93B68"/>
    <w:rsid w:val="00B93C25"/>
    <w:rsid w:val="00B93DBC"/>
    <w:rsid w:val="00B93E06"/>
    <w:rsid w:val="00B93E11"/>
    <w:rsid w:val="00B93F80"/>
    <w:rsid w:val="00B93F94"/>
    <w:rsid w:val="00B93FBA"/>
    <w:rsid w:val="00B93FCC"/>
    <w:rsid w:val="00B93FF9"/>
    <w:rsid w:val="00B9404B"/>
    <w:rsid w:val="00B9407A"/>
    <w:rsid w:val="00B94149"/>
    <w:rsid w:val="00B9418A"/>
    <w:rsid w:val="00B941B6"/>
    <w:rsid w:val="00B94232"/>
    <w:rsid w:val="00B94241"/>
    <w:rsid w:val="00B9432D"/>
    <w:rsid w:val="00B94344"/>
    <w:rsid w:val="00B9434D"/>
    <w:rsid w:val="00B943D0"/>
    <w:rsid w:val="00B944E3"/>
    <w:rsid w:val="00B94697"/>
    <w:rsid w:val="00B9473B"/>
    <w:rsid w:val="00B948C9"/>
    <w:rsid w:val="00B948F8"/>
    <w:rsid w:val="00B9492F"/>
    <w:rsid w:val="00B9496D"/>
    <w:rsid w:val="00B94984"/>
    <w:rsid w:val="00B94A32"/>
    <w:rsid w:val="00B94ACA"/>
    <w:rsid w:val="00B94C9A"/>
    <w:rsid w:val="00B94CA6"/>
    <w:rsid w:val="00B94D00"/>
    <w:rsid w:val="00B94D27"/>
    <w:rsid w:val="00B94DF1"/>
    <w:rsid w:val="00B94E05"/>
    <w:rsid w:val="00B94ED3"/>
    <w:rsid w:val="00B94EF6"/>
    <w:rsid w:val="00B94F7B"/>
    <w:rsid w:val="00B9506D"/>
    <w:rsid w:val="00B95080"/>
    <w:rsid w:val="00B95109"/>
    <w:rsid w:val="00B9514F"/>
    <w:rsid w:val="00B952A6"/>
    <w:rsid w:val="00B952C8"/>
    <w:rsid w:val="00B95358"/>
    <w:rsid w:val="00B953CA"/>
    <w:rsid w:val="00B953F2"/>
    <w:rsid w:val="00B95468"/>
    <w:rsid w:val="00B954C5"/>
    <w:rsid w:val="00B95516"/>
    <w:rsid w:val="00B95563"/>
    <w:rsid w:val="00B9559B"/>
    <w:rsid w:val="00B95606"/>
    <w:rsid w:val="00B95778"/>
    <w:rsid w:val="00B95928"/>
    <w:rsid w:val="00B9598D"/>
    <w:rsid w:val="00B95996"/>
    <w:rsid w:val="00B95A4C"/>
    <w:rsid w:val="00B95B75"/>
    <w:rsid w:val="00B95BBB"/>
    <w:rsid w:val="00B95C76"/>
    <w:rsid w:val="00B95D37"/>
    <w:rsid w:val="00B95DC1"/>
    <w:rsid w:val="00B95E0A"/>
    <w:rsid w:val="00B95E8A"/>
    <w:rsid w:val="00B960A2"/>
    <w:rsid w:val="00B960B0"/>
    <w:rsid w:val="00B960B6"/>
    <w:rsid w:val="00B9632C"/>
    <w:rsid w:val="00B963BE"/>
    <w:rsid w:val="00B96417"/>
    <w:rsid w:val="00B96466"/>
    <w:rsid w:val="00B96497"/>
    <w:rsid w:val="00B9651D"/>
    <w:rsid w:val="00B966FA"/>
    <w:rsid w:val="00B9689B"/>
    <w:rsid w:val="00B968DC"/>
    <w:rsid w:val="00B968E7"/>
    <w:rsid w:val="00B968FA"/>
    <w:rsid w:val="00B96961"/>
    <w:rsid w:val="00B9697C"/>
    <w:rsid w:val="00B96A4A"/>
    <w:rsid w:val="00B96A68"/>
    <w:rsid w:val="00B96C5C"/>
    <w:rsid w:val="00B96C96"/>
    <w:rsid w:val="00B96CA4"/>
    <w:rsid w:val="00B96D1B"/>
    <w:rsid w:val="00B97063"/>
    <w:rsid w:val="00B970C5"/>
    <w:rsid w:val="00B97335"/>
    <w:rsid w:val="00B9746D"/>
    <w:rsid w:val="00B974AB"/>
    <w:rsid w:val="00B9752F"/>
    <w:rsid w:val="00B97613"/>
    <w:rsid w:val="00B97680"/>
    <w:rsid w:val="00B976EB"/>
    <w:rsid w:val="00B977A5"/>
    <w:rsid w:val="00B977BB"/>
    <w:rsid w:val="00B978BF"/>
    <w:rsid w:val="00B97953"/>
    <w:rsid w:val="00B9798A"/>
    <w:rsid w:val="00B979AB"/>
    <w:rsid w:val="00B979D6"/>
    <w:rsid w:val="00B97A1C"/>
    <w:rsid w:val="00B97A32"/>
    <w:rsid w:val="00B97B0B"/>
    <w:rsid w:val="00B97B2F"/>
    <w:rsid w:val="00B97BE2"/>
    <w:rsid w:val="00B97C54"/>
    <w:rsid w:val="00B97D30"/>
    <w:rsid w:val="00B97E4B"/>
    <w:rsid w:val="00B97E79"/>
    <w:rsid w:val="00B97F4F"/>
    <w:rsid w:val="00B97FB6"/>
    <w:rsid w:val="00B97FDF"/>
    <w:rsid w:val="00BA0005"/>
    <w:rsid w:val="00BA007A"/>
    <w:rsid w:val="00BA008F"/>
    <w:rsid w:val="00BA0276"/>
    <w:rsid w:val="00BA0300"/>
    <w:rsid w:val="00BA0390"/>
    <w:rsid w:val="00BA0417"/>
    <w:rsid w:val="00BA0422"/>
    <w:rsid w:val="00BA04AD"/>
    <w:rsid w:val="00BA0511"/>
    <w:rsid w:val="00BA057F"/>
    <w:rsid w:val="00BA0622"/>
    <w:rsid w:val="00BA0630"/>
    <w:rsid w:val="00BA067C"/>
    <w:rsid w:val="00BA068B"/>
    <w:rsid w:val="00BA06AE"/>
    <w:rsid w:val="00BA0729"/>
    <w:rsid w:val="00BA0759"/>
    <w:rsid w:val="00BA077B"/>
    <w:rsid w:val="00BA0794"/>
    <w:rsid w:val="00BA0797"/>
    <w:rsid w:val="00BA07FB"/>
    <w:rsid w:val="00BA0818"/>
    <w:rsid w:val="00BA0A6F"/>
    <w:rsid w:val="00BA0AF5"/>
    <w:rsid w:val="00BA0B41"/>
    <w:rsid w:val="00BA0BB6"/>
    <w:rsid w:val="00BA0C13"/>
    <w:rsid w:val="00BA0C2B"/>
    <w:rsid w:val="00BA0C8D"/>
    <w:rsid w:val="00BA0D32"/>
    <w:rsid w:val="00BA0D56"/>
    <w:rsid w:val="00BA0DCC"/>
    <w:rsid w:val="00BA0E87"/>
    <w:rsid w:val="00BA0F61"/>
    <w:rsid w:val="00BA0F95"/>
    <w:rsid w:val="00BA1011"/>
    <w:rsid w:val="00BA1159"/>
    <w:rsid w:val="00BA1170"/>
    <w:rsid w:val="00BA1232"/>
    <w:rsid w:val="00BA1290"/>
    <w:rsid w:val="00BA1295"/>
    <w:rsid w:val="00BA1392"/>
    <w:rsid w:val="00BA13E4"/>
    <w:rsid w:val="00BA1429"/>
    <w:rsid w:val="00BA1450"/>
    <w:rsid w:val="00BA17C0"/>
    <w:rsid w:val="00BA17FA"/>
    <w:rsid w:val="00BA1860"/>
    <w:rsid w:val="00BA18AC"/>
    <w:rsid w:val="00BA18E7"/>
    <w:rsid w:val="00BA1983"/>
    <w:rsid w:val="00BA1AB7"/>
    <w:rsid w:val="00BA1B12"/>
    <w:rsid w:val="00BA1B70"/>
    <w:rsid w:val="00BA1BA3"/>
    <w:rsid w:val="00BA1C09"/>
    <w:rsid w:val="00BA1C1D"/>
    <w:rsid w:val="00BA1C30"/>
    <w:rsid w:val="00BA1C5A"/>
    <w:rsid w:val="00BA1C78"/>
    <w:rsid w:val="00BA1D17"/>
    <w:rsid w:val="00BA1D4F"/>
    <w:rsid w:val="00BA1DB1"/>
    <w:rsid w:val="00BA1DD1"/>
    <w:rsid w:val="00BA1DDC"/>
    <w:rsid w:val="00BA1E40"/>
    <w:rsid w:val="00BA1EF1"/>
    <w:rsid w:val="00BA1F45"/>
    <w:rsid w:val="00BA1FA4"/>
    <w:rsid w:val="00BA209D"/>
    <w:rsid w:val="00BA20B5"/>
    <w:rsid w:val="00BA2163"/>
    <w:rsid w:val="00BA2248"/>
    <w:rsid w:val="00BA229F"/>
    <w:rsid w:val="00BA23B6"/>
    <w:rsid w:val="00BA23D2"/>
    <w:rsid w:val="00BA2400"/>
    <w:rsid w:val="00BA2429"/>
    <w:rsid w:val="00BA259B"/>
    <w:rsid w:val="00BA2798"/>
    <w:rsid w:val="00BA29A0"/>
    <w:rsid w:val="00BA29AD"/>
    <w:rsid w:val="00BA2A0A"/>
    <w:rsid w:val="00BA2A41"/>
    <w:rsid w:val="00BA2A62"/>
    <w:rsid w:val="00BA2AE0"/>
    <w:rsid w:val="00BA2BF1"/>
    <w:rsid w:val="00BA2BFD"/>
    <w:rsid w:val="00BA2C1E"/>
    <w:rsid w:val="00BA2DB0"/>
    <w:rsid w:val="00BA2DE5"/>
    <w:rsid w:val="00BA2ECA"/>
    <w:rsid w:val="00BA2EE2"/>
    <w:rsid w:val="00BA2FE5"/>
    <w:rsid w:val="00BA3026"/>
    <w:rsid w:val="00BA305A"/>
    <w:rsid w:val="00BA3069"/>
    <w:rsid w:val="00BA3233"/>
    <w:rsid w:val="00BA3258"/>
    <w:rsid w:val="00BA32A7"/>
    <w:rsid w:val="00BA32CD"/>
    <w:rsid w:val="00BA333D"/>
    <w:rsid w:val="00BA3344"/>
    <w:rsid w:val="00BA33D7"/>
    <w:rsid w:val="00BA34A4"/>
    <w:rsid w:val="00BA34B7"/>
    <w:rsid w:val="00BA34C2"/>
    <w:rsid w:val="00BA3501"/>
    <w:rsid w:val="00BA3517"/>
    <w:rsid w:val="00BA3520"/>
    <w:rsid w:val="00BA358D"/>
    <w:rsid w:val="00BA3602"/>
    <w:rsid w:val="00BA37F8"/>
    <w:rsid w:val="00BA387F"/>
    <w:rsid w:val="00BA39AE"/>
    <w:rsid w:val="00BA3A4D"/>
    <w:rsid w:val="00BA3C5E"/>
    <w:rsid w:val="00BA3DEE"/>
    <w:rsid w:val="00BA3E96"/>
    <w:rsid w:val="00BA3EA0"/>
    <w:rsid w:val="00BA3ECB"/>
    <w:rsid w:val="00BA3EF7"/>
    <w:rsid w:val="00BA3F1F"/>
    <w:rsid w:val="00BA3F67"/>
    <w:rsid w:val="00BA3FBD"/>
    <w:rsid w:val="00BA3FBF"/>
    <w:rsid w:val="00BA3FC8"/>
    <w:rsid w:val="00BA3FE1"/>
    <w:rsid w:val="00BA402A"/>
    <w:rsid w:val="00BA4055"/>
    <w:rsid w:val="00BA4080"/>
    <w:rsid w:val="00BA4203"/>
    <w:rsid w:val="00BA4228"/>
    <w:rsid w:val="00BA422F"/>
    <w:rsid w:val="00BA429D"/>
    <w:rsid w:val="00BA43C5"/>
    <w:rsid w:val="00BA43E0"/>
    <w:rsid w:val="00BA4501"/>
    <w:rsid w:val="00BA456C"/>
    <w:rsid w:val="00BA4575"/>
    <w:rsid w:val="00BA46B9"/>
    <w:rsid w:val="00BA46D7"/>
    <w:rsid w:val="00BA472F"/>
    <w:rsid w:val="00BA48C2"/>
    <w:rsid w:val="00BA4962"/>
    <w:rsid w:val="00BA49EC"/>
    <w:rsid w:val="00BA4A64"/>
    <w:rsid w:val="00BA4A91"/>
    <w:rsid w:val="00BA4B11"/>
    <w:rsid w:val="00BA4B18"/>
    <w:rsid w:val="00BA4B73"/>
    <w:rsid w:val="00BA4BCB"/>
    <w:rsid w:val="00BA4D5C"/>
    <w:rsid w:val="00BA4DBA"/>
    <w:rsid w:val="00BA4DD6"/>
    <w:rsid w:val="00BA4E31"/>
    <w:rsid w:val="00BA4E5D"/>
    <w:rsid w:val="00BA4E69"/>
    <w:rsid w:val="00BA519C"/>
    <w:rsid w:val="00BA51CA"/>
    <w:rsid w:val="00BA5265"/>
    <w:rsid w:val="00BA5275"/>
    <w:rsid w:val="00BA5289"/>
    <w:rsid w:val="00BA52D4"/>
    <w:rsid w:val="00BA52E2"/>
    <w:rsid w:val="00BA5367"/>
    <w:rsid w:val="00BA5462"/>
    <w:rsid w:val="00BA548A"/>
    <w:rsid w:val="00BA54C6"/>
    <w:rsid w:val="00BA554D"/>
    <w:rsid w:val="00BA5571"/>
    <w:rsid w:val="00BA55A9"/>
    <w:rsid w:val="00BA55C0"/>
    <w:rsid w:val="00BA5609"/>
    <w:rsid w:val="00BA560C"/>
    <w:rsid w:val="00BA5649"/>
    <w:rsid w:val="00BA565A"/>
    <w:rsid w:val="00BA5745"/>
    <w:rsid w:val="00BA585C"/>
    <w:rsid w:val="00BA587F"/>
    <w:rsid w:val="00BA588C"/>
    <w:rsid w:val="00BA58B6"/>
    <w:rsid w:val="00BA5910"/>
    <w:rsid w:val="00BA5999"/>
    <w:rsid w:val="00BA5A05"/>
    <w:rsid w:val="00BA5AEB"/>
    <w:rsid w:val="00BA5B0C"/>
    <w:rsid w:val="00BA5B8A"/>
    <w:rsid w:val="00BA5CAB"/>
    <w:rsid w:val="00BA5DA2"/>
    <w:rsid w:val="00BA5DAA"/>
    <w:rsid w:val="00BA5E9E"/>
    <w:rsid w:val="00BA5EB3"/>
    <w:rsid w:val="00BA6142"/>
    <w:rsid w:val="00BA61C3"/>
    <w:rsid w:val="00BA6239"/>
    <w:rsid w:val="00BA64D0"/>
    <w:rsid w:val="00BA64F1"/>
    <w:rsid w:val="00BA6579"/>
    <w:rsid w:val="00BA6597"/>
    <w:rsid w:val="00BA665A"/>
    <w:rsid w:val="00BA66CE"/>
    <w:rsid w:val="00BA66D2"/>
    <w:rsid w:val="00BA674F"/>
    <w:rsid w:val="00BA675C"/>
    <w:rsid w:val="00BA6765"/>
    <w:rsid w:val="00BA6768"/>
    <w:rsid w:val="00BA678E"/>
    <w:rsid w:val="00BA6827"/>
    <w:rsid w:val="00BA6862"/>
    <w:rsid w:val="00BA68BE"/>
    <w:rsid w:val="00BA699B"/>
    <w:rsid w:val="00BA69A1"/>
    <w:rsid w:val="00BA6ABC"/>
    <w:rsid w:val="00BA6AD6"/>
    <w:rsid w:val="00BA6AF3"/>
    <w:rsid w:val="00BA6BA9"/>
    <w:rsid w:val="00BA6C7E"/>
    <w:rsid w:val="00BA6CDA"/>
    <w:rsid w:val="00BA6CE2"/>
    <w:rsid w:val="00BA6CEF"/>
    <w:rsid w:val="00BA6E34"/>
    <w:rsid w:val="00BA6E4F"/>
    <w:rsid w:val="00BA6E7F"/>
    <w:rsid w:val="00BA700B"/>
    <w:rsid w:val="00BA70AD"/>
    <w:rsid w:val="00BA70D2"/>
    <w:rsid w:val="00BA70FF"/>
    <w:rsid w:val="00BA7110"/>
    <w:rsid w:val="00BA7150"/>
    <w:rsid w:val="00BA71CC"/>
    <w:rsid w:val="00BA7287"/>
    <w:rsid w:val="00BA739F"/>
    <w:rsid w:val="00BA73DA"/>
    <w:rsid w:val="00BA742A"/>
    <w:rsid w:val="00BA75CD"/>
    <w:rsid w:val="00BA75E7"/>
    <w:rsid w:val="00BA787E"/>
    <w:rsid w:val="00BA7898"/>
    <w:rsid w:val="00BA78CF"/>
    <w:rsid w:val="00BA78E1"/>
    <w:rsid w:val="00BA7A75"/>
    <w:rsid w:val="00BA7AC8"/>
    <w:rsid w:val="00BA7AEA"/>
    <w:rsid w:val="00BA7AED"/>
    <w:rsid w:val="00BA7B3A"/>
    <w:rsid w:val="00BA7BA5"/>
    <w:rsid w:val="00BA7BAA"/>
    <w:rsid w:val="00BA7C09"/>
    <w:rsid w:val="00BA7C60"/>
    <w:rsid w:val="00BA7D18"/>
    <w:rsid w:val="00BA7D46"/>
    <w:rsid w:val="00BA7FCF"/>
    <w:rsid w:val="00BA7FD1"/>
    <w:rsid w:val="00BB000E"/>
    <w:rsid w:val="00BB010C"/>
    <w:rsid w:val="00BB0156"/>
    <w:rsid w:val="00BB0172"/>
    <w:rsid w:val="00BB01BA"/>
    <w:rsid w:val="00BB02E0"/>
    <w:rsid w:val="00BB0320"/>
    <w:rsid w:val="00BB0533"/>
    <w:rsid w:val="00BB0542"/>
    <w:rsid w:val="00BB0667"/>
    <w:rsid w:val="00BB0688"/>
    <w:rsid w:val="00BB07F8"/>
    <w:rsid w:val="00BB0826"/>
    <w:rsid w:val="00BB0857"/>
    <w:rsid w:val="00BB09F5"/>
    <w:rsid w:val="00BB09F7"/>
    <w:rsid w:val="00BB0A2E"/>
    <w:rsid w:val="00BB0B21"/>
    <w:rsid w:val="00BB0B57"/>
    <w:rsid w:val="00BB0B64"/>
    <w:rsid w:val="00BB0B6F"/>
    <w:rsid w:val="00BB0BC0"/>
    <w:rsid w:val="00BB0BEA"/>
    <w:rsid w:val="00BB0CC6"/>
    <w:rsid w:val="00BB0D63"/>
    <w:rsid w:val="00BB0D6B"/>
    <w:rsid w:val="00BB0E56"/>
    <w:rsid w:val="00BB1017"/>
    <w:rsid w:val="00BB1107"/>
    <w:rsid w:val="00BB1219"/>
    <w:rsid w:val="00BB1267"/>
    <w:rsid w:val="00BB1290"/>
    <w:rsid w:val="00BB1323"/>
    <w:rsid w:val="00BB133F"/>
    <w:rsid w:val="00BB1351"/>
    <w:rsid w:val="00BB13A7"/>
    <w:rsid w:val="00BB13B7"/>
    <w:rsid w:val="00BB154A"/>
    <w:rsid w:val="00BB1617"/>
    <w:rsid w:val="00BB177F"/>
    <w:rsid w:val="00BB17D6"/>
    <w:rsid w:val="00BB17F2"/>
    <w:rsid w:val="00BB1899"/>
    <w:rsid w:val="00BB1958"/>
    <w:rsid w:val="00BB1A26"/>
    <w:rsid w:val="00BB1D14"/>
    <w:rsid w:val="00BB1D7B"/>
    <w:rsid w:val="00BB1DCC"/>
    <w:rsid w:val="00BB1E0E"/>
    <w:rsid w:val="00BB1EE9"/>
    <w:rsid w:val="00BB2114"/>
    <w:rsid w:val="00BB2181"/>
    <w:rsid w:val="00BB219B"/>
    <w:rsid w:val="00BB22BE"/>
    <w:rsid w:val="00BB22DA"/>
    <w:rsid w:val="00BB231A"/>
    <w:rsid w:val="00BB2383"/>
    <w:rsid w:val="00BB2467"/>
    <w:rsid w:val="00BB2499"/>
    <w:rsid w:val="00BB24A9"/>
    <w:rsid w:val="00BB256F"/>
    <w:rsid w:val="00BB2577"/>
    <w:rsid w:val="00BB264B"/>
    <w:rsid w:val="00BB26C2"/>
    <w:rsid w:val="00BB26C6"/>
    <w:rsid w:val="00BB2705"/>
    <w:rsid w:val="00BB2736"/>
    <w:rsid w:val="00BB2897"/>
    <w:rsid w:val="00BB2933"/>
    <w:rsid w:val="00BB2968"/>
    <w:rsid w:val="00BB29B3"/>
    <w:rsid w:val="00BB29CF"/>
    <w:rsid w:val="00BB2A95"/>
    <w:rsid w:val="00BB2AB6"/>
    <w:rsid w:val="00BB2AC0"/>
    <w:rsid w:val="00BB2BC3"/>
    <w:rsid w:val="00BB2CCB"/>
    <w:rsid w:val="00BB2D28"/>
    <w:rsid w:val="00BB2D59"/>
    <w:rsid w:val="00BB2D98"/>
    <w:rsid w:val="00BB2F1A"/>
    <w:rsid w:val="00BB311C"/>
    <w:rsid w:val="00BB31E5"/>
    <w:rsid w:val="00BB3239"/>
    <w:rsid w:val="00BB32E7"/>
    <w:rsid w:val="00BB32F9"/>
    <w:rsid w:val="00BB331E"/>
    <w:rsid w:val="00BB3383"/>
    <w:rsid w:val="00BB3464"/>
    <w:rsid w:val="00BB346C"/>
    <w:rsid w:val="00BB34F0"/>
    <w:rsid w:val="00BB3516"/>
    <w:rsid w:val="00BB354C"/>
    <w:rsid w:val="00BB3669"/>
    <w:rsid w:val="00BB3696"/>
    <w:rsid w:val="00BB37D8"/>
    <w:rsid w:val="00BB385F"/>
    <w:rsid w:val="00BB3885"/>
    <w:rsid w:val="00BB388D"/>
    <w:rsid w:val="00BB38F9"/>
    <w:rsid w:val="00BB3A15"/>
    <w:rsid w:val="00BB3B51"/>
    <w:rsid w:val="00BB3BA7"/>
    <w:rsid w:val="00BB3CC8"/>
    <w:rsid w:val="00BB3D3D"/>
    <w:rsid w:val="00BB3D5E"/>
    <w:rsid w:val="00BB3D70"/>
    <w:rsid w:val="00BB3D86"/>
    <w:rsid w:val="00BB3F40"/>
    <w:rsid w:val="00BB3F75"/>
    <w:rsid w:val="00BB4046"/>
    <w:rsid w:val="00BB40D3"/>
    <w:rsid w:val="00BB41B3"/>
    <w:rsid w:val="00BB4248"/>
    <w:rsid w:val="00BB42B4"/>
    <w:rsid w:val="00BB42D1"/>
    <w:rsid w:val="00BB45EC"/>
    <w:rsid w:val="00BB460D"/>
    <w:rsid w:val="00BB46B2"/>
    <w:rsid w:val="00BB4752"/>
    <w:rsid w:val="00BB486E"/>
    <w:rsid w:val="00BB497F"/>
    <w:rsid w:val="00BB4A13"/>
    <w:rsid w:val="00BB4A18"/>
    <w:rsid w:val="00BB4A32"/>
    <w:rsid w:val="00BB4A4F"/>
    <w:rsid w:val="00BB4B8E"/>
    <w:rsid w:val="00BB4DDD"/>
    <w:rsid w:val="00BB4E01"/>
    <w:rsid w:val="00BB4E1C"/>
    <w:rsid w:val="00BB4F9C"/>
    <w:rsid w:val="00BB4FEA"/>
    <w:rsid w:val="00BB5032"/>
    <w:rsid w:val="00BB5044"/>
    <w:rsid w:val="00BB5064"/>
    <w:rsid w:val="00BB5190"/>
    <w:rsid w:val="00BB51A8"/>
    <w:rsid w:val="00BB5208"/>
    <w:rsid w:val="00BB52BC"/>
    <w:rsid w:val="00BB532D"/>
    <w:rsid w:val="00BB5345"/>
    <w:rsid w:val="00BB53AB"/>
    <w:rsid w:val="00BB545A"/>
    <w:rsid w:val="00BB54DE"/>
    <w:rsid w:val="00BB54F7"/>
    <w:rsid w:val="00BB557C"/>
    <w:rsid w:val="00BB5590"/>
    <w:rsid w:val="00BB55DA"/>
    <w:rsid w:val="00BB568D"/>
    <w:rsid w:val="00BB56C8"/>
    <w:rsid w:val="00BB5780"/>
    <w:rsid w:val="00BB5811"/>
    <w:rsid w:val="00BB5845"/>
    <w:rsid w:val="00BB5868"/>
    <w:rsid w:val="00BB5869"/>
    <w:rsid w:val="00BB588B"/>
    <w:rsid w:val="00BB5BFB"/>
    <w:rsid w:val="00BB5C39"/>
    <w:rsid w:val="00BB5D6B"/>
    <w:rsid w:val="00BB5E03"/>
    <w:rsid w:val="00BB5EA8"/>
    <w:rsid w:val="00BB5EAD"/>
    <w:rsid w:val="00BB5EFA"/>
    <w:rsid w:val="00BB5F2B"/>
    <w:rsid w:val="00BB5F72"/>
    <w:rsid w:val="00BB5F90"/>
    <w:rsid w:val="00BB5FF1"/>
    <w:rsid w:val="00BB6041"/>
    <w:rsid w:val="00BB60BD"/>
    <w:rsid w:val="00BB61B6"/>
    <w:rsid w:val="00BB61D6"/>
    <w:rsid w:val="00BB62AC"/>
    <w:rsid w:val="00BB63C7"/>
    <w:rsid w:val="00BB6472"/>
    <w:rsid w:val="00BB64A5"/>
    <w:rsid w:val="00BB656B"/>
    <w:rsid w:val="00BB65CC"/>
    <w:rsid w:val="00BB661B"/>
    <w:rsid w:val="00BB6714"/>
    <w:rsid w:val="00BB67CB"/>
    <w:rsid w:val="00BB67D4"/>
    <w:rsid w:val="00BB6931"/>
    <w:rsid w:val="00BB6980"/>
    <w:rsid w:val="00BB69E3"/>
    <w:rsid w:val="00BB6AC4"/>
    <w:rsid w:val="00BB6B30"/>
    <w:rsid w:val="00BB6B83"/>
    <w:rsid w:val="00BB6BAC"/>
    <w:rsid w:val="00BB6BB9"/>
    <w:rsid w:val="00BB6CA7"/>
    <w:rsid w:val="00BB6D4E"/>
    <w:rsid w:val="00BB6E57"/>
    <w:rsid w:val="00BB6EC2"/>
    <w:rsid w:val="00BB6F4E"/>
    <w:rsid w:val="00BB70BA"/>
    <w:rsid w:val="00BB70F4"/>
    <w:rsid w:val="00BB71C1"/>
    <w:rsid w:val="00BB723F"/>
    <w:rsid w:val="00BB738B"/>
    <w:rsid w:val="00BB7457"/>
    <w:rsid w:val="00BB748A"/>
    <w:rsid w:val="00BB74CD"/>
    <w:rsid w:val="00BB75EE"/>
    <w:rsid w:val="00BB7712"/>
    <w:rsid w:val="00BB77FF"/>
    <w:rsid w:val="00BB7813"/>
    <w:rsid w:val="00BB784E"/>
    <w:rsid w:val="00BB791C"/>
    <w:rsid w:val="00BB7930"/>
    <w:rsid w:val="00BB7958"/>
    <w:rsid w:val="00BB79CB"/>
    <w:rsid w:val="00BB7AEF"/>
    <w:rsid w:val="00BB7BA8"/>
    <w:rsid w:val="00BB7CE8"/>
    <w:rsid w:val="00BB7D2C"/>
    <w:rsid w:val="00BB7D71"/>
    <w:rsid w:val="00BB7DB4"/>
    <w:rsid w:val="00BB7E00"/>
    <w:rsid w:val="00BB7FAC"/>
    <w:rsid w:val="00BC01BA"/>
    <w:rsid w:val="00BC0265"/>
    <w:rsid w:val="00BC02D3"/>
    <w:rsid w:val="00BC0490"/>
    <w:rsid w:val="00BC0522"/>
    <w:rsid w:val="00BC057B"/>
    <w:rsid w:val="00BC0583"/>
    <w:rsid w:val="00BC06B9"/>
    <w:rsid w:val="00BC073C"/>
    <w:rsid w:val="00BC0740"/>
    <w:rsid w:val="00BC075D"/>
    <w:rsid w:val="00BC0765"/>
    <w:rsid w:val="00BC0799"/>
    <w:rsid w:val="00BC0807"/>
    <w:rsid w:val="00BC09CC"/>
    <w:rsid w:val="00BC09EA"/>
    <w:rsid w:val="00BC0AA2"/>
    <w:rsid w:val="00BC0AFC"/>
    <w:rsid w:val="00BC0B08"/>
    <w:rsid w:val="00BC0D96"/>
    <w:rsid w:val="00BC0DE1"/>
    <w:rsid w:val="00BC0DF9"/>
    <w:rsid w:val="00BC0E84"/>
    <w:rsid w:val="00BC0EB9"/>
    <w:rsid w:val="00BC0EDB"/>
    <w:rsid w:val="00BC0EF5"/>
    <w:rsid w:val="00BC1012"/>
    <w:rsid w:val="00BC10AE"/>
    <w:rsid w:val="00BC10C1"/>
    <w:rsid w:val="00BC10FF"/>
    <w:rsid w:val="00BC1153"/>
    <w:rsid w:val="00BC123C"/>
    <w:rsid w:val="00BC126F"/>
    <w:rsid w:val="00BC1375"/>
    <w:rsid w:val="00BC1425"/>
    <w:rsid w:val="00BC14A2"/>
    <w:rsid w:val="00BC1521"/>
    <w:rsid w:val="00BC16DA"/>
    <w:rsid w:val="00BC17B0"/>
    <w:rsid w:val="00BC17D5"/>
    <w:rsid w:val="00BC17FC"/>
    <w:rsid w:val="00BC1875"/>
    <w:rsid w:val="00BC18D0"/>
    <w:rsid w:val="00BC18ED"/>
    <w:rsid w:val="00BC1952"/>
    <w:rsid w:val="00BC19C8"/>
    <w:rsid w:val="00BC1A2A"/>
    <w:rsid w:val="00BC1A2E"/>
    <w:rsid w:val="00BC1A55"/>
    <w:rsid w:val="00BC1A8F"/>
    <w:rsid w:val="00BC1B0A"/>
    <w:rsid w:val="00BC1B78"/>
    <w:rsid w:val="00BC1BB0"/>
    <w:rsid w:val="00BC1C60"/>
    <w:rsid w:val="00BC1D39"/>
    <w:rsid w:val="00BC1E8C"/>
    <w:rsid w:val="00BC1F2E"/>
    <w:rsid w:val="00BC1FDC"/>
    <w:rsid w:val="00BC220C"/>
    <w:rsid w:val="00BC221D"/>
    <w:rsid w:val="00BC2297"/>
    <w:rsid w:val="00BC232C"/>
    <w:rsid w:val="00BC23A0"/>
    <w:rsid w:val="00BC23F2"/>
    <w:rsid w:val="00BC23F6"/>
    <w:rsid w:val="00BC245E"/>
    <w:rsid w:val="00BC24CD"/>
    <w:rsid w:val="00BC24E1"/>
    <w:rsid w:val="00BC24FC"/>
    <w:rsid w:val="00BC25C5"/>
    <w:rsid w:val="00BC25FD"/>
    <w:rsid w:val="00BC2618"/>
    <w:rsid w:val="00BC2675"/>
    <w:rsid w:val="00BC26F8"/>
    <w:rsid w:val="00BC2731"/>
    <w:rsid w:val="00BC2780"/>
    <w:rsid w:val="00BC27EA"/>
    <w:rsid w:val="00BC280D"/>
    <w:rsid w:val="00BC2987"/>
    <w:rsid w:val="00BC29D0"/>
    <w:rsid w:val="00BC2ADE"/>
    <w:rsid w:val="00BC2C09"/>
    <w:rsid w:val="00BC2CD2"/>
    <w:rsid w:val="00BC2D3F"/>
    <w:rsid w:val="00BC2E38"/>
    <w:rsid w:val="00BC2EBB"/>
    <w:rsid w:val="00BC2EDC"/>
    <w:rsid w:val="00BC2F32"/>
    <w:rsid w:val="00BC30F4"/>
    <w:rsid w:val="00BC313D"/>
    <w:rsid w:val="00BC315F"/>
    <w:rsid w:val="00BC3198"/>
    <w:rsid w:val="00BC319D"/>
    <w:rsid w:val="00BC31C3"/>
    <w:rsid w:val="00BC326A"/>
    <w:rsid w:val="00BC32C9"/>
    <w:rsid w:val="00BC32F7"/>
    <w:rsid w:val="00BC3420"/>
    <w:rsid w:val="00BC346F"/>
    <w:rsid w:val="00BC353C"/>
    <w:rsid w:val="00BC38FD"/>
    <w:rsid w:val="00BC3A00"/>
    <w:rsid w:val="00BC3AF3"/>
    <w:rsid w:val="00BC3B12"/>
    <w:rsid w:val="00BC3B78"/>
    <w:rsid w:val="00BC3B82"/>
    <w:rsid w:val="00BC3B90"/>
    <w:rsid w:val="00BC3BBF"/>
    <w:rsid w:val="00BC3C52"/>
    <w:rsid w:val="00BC3D56"/>
    <w:rsid w:val="00BC3D97"/>
    <w:rsid w:val="00BC3DB1"/>
    <w:rsid w:val="00BC3DC5"/>
    <w:rsid w:val="00BC3FDC"/>
    <w:rsid w:val="00BC403D"/>
    <w:rsid w:val="00BC4123"/>
    <w:rsid w:val="00BC41DE"/>
    <w:rsid w:val="00BC421E"/>
    <w:rsid w:val="00BC43C1"/>
    <w:rsid w:val="00BC4519"/>
    <w:rsid w:val="00BC455F"/>
    <w:rsid w:val="00BC4684"/>
    <w:rsid w:val="00BC472E"/>
    <w:rsid w:val="00BC4781"/>
    <w:rsid w:val="00BC4806"/>
    <w:rsid w:val="00BC48C7"/>
    <w:rsid w:val="00BC48CA"/>
    <w:rsid w:val="00BC48FC"/>
    <w:rsid w:val="00BC490A"/>
    <w:rsid w:val="00BC4962"/>
    <w:rsid w:val="00BC49EF"/>
    <w:rsid w:val="00BC4A7D"/>
    <w:rsid w:val="00BC4B63"/>
    <w:rsid w:val="00BC4C4C"/>
    <w:rsid w:val="00BC4C58"/>
    <w:rsid w:val="00BC4C78"/>
    <w:rsid w:val="00BC4CB5"/>
    <w:rsid w:val="00BC4D9A"/>
    <w:rsid w:val="00BC4EBC"/>
    <w:rsid w:val="00BC4EDA"/>
    <w:rsid w:val="00BC4EDF"/>
    <w:rsid w:val="00BC4EEF"/>
    <w:rsid w:val="00BC4FDF"/>
    <w:rsid w:val="00BC50BD"/>
    <w:rsid w:val="00BC5139"/>
    <w:rsid w:val="00BC51E9"/>
    <w:rsid w:val="00BC534A"/>
    <w:rsid w:val="00BC534F"/>
    <w:rsid w:val="00BC5388"/>
    <w:rsid w:val="00BC5391"/>
    <w:rsid w:val="00BC55DE"/>
    <w:rsid w:val="00BC5679"/>
    <w:rsid w:val="00BC5697"/>
    <w:rsid w:val="00BC56B0"/>
    <w:rsid w:val="00BC56DC"/>
    <w:rsid w:val="00BC5875"/>
    <w:rsid w:val="00BC58D1"/>
    <w:rsid w:val="00BC58D7"/>
    <w:rsid w:val="00BC59FA"/>
    <w:rsid w:val="00BC5ACC"/>
    <w:rsid w:val="00BC5B0C"/>
    <w:rsid w:val="00BC5B19"/>
    <w:rsid w:val="00BC5C3E"/>
    <w:rsid w:val="00BC5CDA"/>
    <w:rsid w:val="00BC5CE5"/>
    <w:rsid w:val="00BC5D09"/>
    <w:rsid w:val="00BC5DAD"/>
    <w:rsid w:val="00BC5E0F"/>
    <w:rsid w:val="00BC5E90"/>
    <w:rsid w:val="00BC5EF0"/>
    <w:rsid w:val="00BC5F9C"/>
    <w:rsid w:val="00BC5FAF"/>
    <w:rsid w:val="00BC6125"/>
    <w:rsid w:val="00BC627D"/>
    <w:rsid w:val="00BC6492"/>
    <w:rsid w:val="00BC64D4"/>
    <w:rsid w:val="00BC67AF"/>
    <w:rsid w:val="00BC6819"/>
    <w:rsid w:val="00BC6904"/>
    <w:rsid w:val="00BC694D"/>
    <w:rsid w:val="00BC6952"/>
    <w:rsid w:val="00BC6B25"/>
    <w:rsid w:val="00BC6BFA"/>
    <w:rsid w:val="00BC6C28"/>
    <w:rsid w:val="00BC6DB3"/>
    <w:rsid w:val="00BC6DD4"/>
    <w:rsid w:val="00BC6F38"/>
    <w:rsid w:val="00BC6F8B"/>
    <w:rsid w:val="00BC7012"/>
    <w:rsid w:val="00BC7180"/>
    <w:rsid w:val="00BC71A2"/>
    <w:rsid w:val="00BC7222"/>
    <w:rsid w:val="00BC72A1"/>
    <w:rsid w:val="00BC7376"/>
    <w:rsid w:val="00BC74CA"/>
    <w:rsid w:val="00BC753D"/>
    <w:rsid w:val="00BC7580"/>
    <w:rsid w:val="00BC75F5"/>
    <w:rsid w:val="00BC76B2"/>
    <w:rsid w:val="00BC77E1"/>
    <w:rsid w:val="00BC79F1"/>
    <w:rsid w:val="00BC7A11"/>
    <w:rsid w:val="00BC7B5C"/>
    <w:rsid w:val="00BC7BA0"/>
    <w:rsid w:val="00BC7CF0"/>
    <w:rsid w:val="00BC7D48"/>
    <w:rsid w:val="00BC7DB2"/>
    <w:rsid w:val="00BC7E2B"/>
    <w:rsid w:val="00BC7E3B"/>
    <w:rsid w:val="00BC7ED7"/>
    <w:rsid w:val="00BC7F32"/>
    <w:rsid w:val="00BD00FD"/>
    <w:rsid w:val="00BD0246"/>
    <w:rsid w:val="00BD0282"/>
    <w:rsid w:val="00BD035C"/>
    <w:rsid w:val="00BD063D"/>
    <w:rsid w:val="00BD064B"/>
    <w:rsid w:val="00BD0654"/>
    <w:rsid w:val="00BD065F"/>
    <w:rsid w:val="00BD06CB"/>
    <w:rsid w:val="00BD0751"/>
    <w:rsid w:val="00BD07C3"/>
    <w:rsid w:val="00BD07EA"/>
    <w:rsid w:val="00BD08BB"/>
    <w:rsid w:val="00BD098A"/>
    <w:rsid w:val="00BD0991"/>
    <w:rsid w:val="00BD09D1"/>
    <w:rsid w:val="00BD09F3"/>
    <w:rsid w:val="00BD0A01"/>
    <w:rsid w:val="00BD0A66"/>
    <w:rsid w:val="00BD0C49"/>
    <w:rsid w:val="00BD0C64"/>
    <w:rsid w:val="00BD0CE4"/>
    <w:rsid w:val="00BD0D8E"/>
    <w:rsid w:val="00BD0D94"/>
    <w:rsid w:val="00BD0F5F"/>
    <w:rsid w:val="00BD103B"/>
    <w:rsid w:val="00BD1124"/>
    <w:rsid w:val="00BD1229"/>
    <w:rsid w:val="00BD128C"/>
    <w:rsid w:val="00BD12A4"/>
    <w:rsid w:val="00BD1356"/>
    <w:rsid w:val="00BD1364"/>
    <w:rsid w:val="00BD1388"/>
    <w:rsid w:val="00BD1441"/>
    <w:rsid w:val="00BD1529"/>
    <w:rsid w:val="00BD160E"/>
    <w:rsid w:val="00BD1691"/>
    <w:rsid w:val="00BD16BD"/>
    <w:rsid w:val="00BD1731"/>
    <w:rsid w:val="00BD1802"/>
    <w:rsid w:val="00BD184A"/>
    <w:rsid w:val="00BD18BA"/>
    <w:rsid w:val="00BD18D7"/>
    <w:rsid w:val="00BD1910"/>
    <w:rsid w:val="00BD1A93"/>
    <w:rsid w:val="00BD1B5E"/>
    <w:rsid w:val="00BD1C8F"/>
    <w:rsid w:val="00BD1DB8"/>
    <w:rsid w:val="00BD1E31"/>
    <w:rsid w:val="00BD1E91"/>
    <w:rsid w:val="00BD1EDB"/>
    <w:rsid w:val="00BD1F08"/>
    <w:rsid w:val="00BD1F31"/>
    <w:rsid w:val="00BD2056"/>
    <w:rsid w:val="00BD217A"/>
    <w:rsid w:val="00BD22A6"/>
    <w:rsid w:val="00BD22B7"/>
    <w:rsid w:val="00BD2304"/>
    <w:rsid w:val="00BD2308"/>
    <w:rsid w:val="00BD23D6"/>
    <w:rsid w:val="00BD244D"/>
    <w:rsid w:val="00BD25E6"/>
    <w:rsid w:val="00BD261E"/>
    <w:rsid w:val="00BD2834"/>
    <w:rsid w:val="00BD28D6"/>
    <w:rsid w:val="00BD28EB"/>
    <w:rsid w:val="00BD29C4"/>
    <w:rsid w:val="00BD2A4F"/>
    <w:rsid w:val="00BD2A71"/>
    <w:rsid w:val="00BD2A9F"/>
    <w:rsid w:val="00BD2AE8"/>
    <w:rsid w:val="00BD2B45"/>
    <w:rsid w:val="00BD2BDB"/>
    <w:rsid w:val="00BD2C65"/>
    <w:rsid w:val="00BD2D25"/>
    <w:rsid w:val="00BD2D5B"/>
    <w:rsid w:val="00BD2E66"/>
    <w:rsid w:val="00BD2ED9"/>
    <w:rsid w:val="00BD2EF7"/>
    <w:rsid w:val="00BD309C"/>
    <w:rsid w:val="00BD30CD"/>
    <w:rsid w:val="00BD30F6"/>
    <w:rsid w:val="00BD3222"/>
    <w:rsid w:val="00BD32C7"/>
    <w:rsid w:val="00BD32DF"/>
    <w:rsid w:val="00BD34D3"/>
    <w:rsid w:val="00BD35CC"/>
    <w:rsid w:val="00BD3658"/>
    <w:rsid w:val="00BD3678"/>
    <w:rsid w:val="00BD3A2C"/>
    <w:rsid w:val="00BD3A8E"/>
    <w:rsid w:val="00BD3A98"/>
    <w:rsid w:val="00BD3BEA"/>
    <w:rsid w:val="00BD3C26"/>
    <w:rsid w:val="00BD3F0E"/>
    <w:rsid w:val="00BD3F60"/>
    <w:rsid w:val="00BD3FF8"/>
    <w:rsid w:val="00BD405B"/>
    <w:rsid w:val="00BD4071"/>
    <w:rsid w:val="00BD4073"/>
    <w:rsid w:val="00BD4075"/>
    <w:rsid w:val="00BD407F"/>
    <w:rsid w:val="00BD40A6"/>
    <w:rsid w:val="00BD40B4"/>
    <w:rsid w:val="00BD40EE"/>
    <w:rsid w:val="00BD41B7"/>
    <w:rsid w:val="00BD4262"/>
    <w:rsid w:val="00BD429A"/>
    <w:rsid w:val="00BD4339"/>
    <w:rsid w:val="00BD4393"/>
    <w:rsid w:val="00BD4452"/>
    <w:rsid w:val="00BD44F3"/>
    <w:rsid w:val="00BD451A"/>
    <w:rsid w:val="00BD45DD"/>
    <w:rsid w:val="00BD466D"/>
    <w:rsid w:val="00BD4798"/>
    <w:rsid w:val="00BD4799"/>
    <w:rsid w:val="00BD48C2"/>
    <w:rsid w:val="00BD49E9"/>
    <w:rsid w:val="00BD4AAB"/>
    <w:rsid w:val="00BD4B4B"/>
    <w:rsid w:val="00BD4BDA"/>
    <w:rsid w:val="00BD4C6D"/>
    <w:rsid w:val="00BD4CF9"/>
    <w:rsid w:val="00BD4D08"/>
    <w:rsid w:val="00BD4D5C"/>
    <w:rsid w:val="00BD4D92"/>
    <w:rsid w:val="00BD4DA3"/>
    <w:rsid w:val="00BD4DC1"/>
    <w:rsid w:val="00BD4DD6"/>
    <w:rsid w:val="00BD4DF3"/>
    <w:rsid w:val="00BD4E00"/>
    <w:rsid w:val="00BD4F54"/>
    <w:rsid w:val="00BD4FA1"/>
    <w:rsid w:val="00BD4FB4"/>
    <w:rsid w:val="00BD4FC5"/>
    <w:rsid w:val="00BD52AE"/>
    <w:rsid w:val="00BD5532"/>
    <w:rsid w:val="00BD5565"/>
    <w:rsid w:val="00BD5584"/>
    <w:rsid w:val="00BD560F"/>
    <w:rsid w:val="00BD5668"/>
    <w:rsid w:val="00BD56AE"/>
    <w:rsid w:val="00BD56FD"/>
    <w:rsid w:val="00BD5727"/>
    <w:rsid w:val="00BD5766"/>
    <w:rsid w:val="00BD59FF"/>
    <w:rsid w:val="00BD5A48"/>
    <w:rsid w:val="00BD5A4C"/>
    <w:rsid w:val="00BD5A52"/>
    <w:rsid w:val="00BD5BE6"/>
    <w:rsid w:val="00BD5C21"/>
    <w:rsid w:val="00BD5C78"/>
    <w:rsid w:val="00BD5C91"/>
    <w:rsid w:val="00BD5C94"/>
    <w:rsid w:val="00BD5CFD"/>
    <w:rsid w:val="00BD5DC2"/>
    <w:rsid w:val="00BD5E8C"/>
    <w:rsid w:val="00BD5F32"/>
    <w:rsid w:val="00BD604E"/>
    <w:rsid w:val="00BD609E"/>
    <w:rsid w:val="00BD6106"/>
    <w:rsid w:val="00BD610C"/>
    <w:rsid w:val="00BD6297"/>
    <w:rsid w:val="00BD639A"/>
    <w:rsid w:val="00BD6451"/>
    <w:rsid w:val="00BD6487"/>
    <w:rsid w:val="00BD649D"/>
    <w:rsid w:val="00BD656B"/>
    <w:rsid w:val="00BD6683"/>
    <w:rsid w:val="00BD6739"/>
    <w:rsid w:val="00BD674F"/>
    <w:rsid w:val="00BD6950"/>
    <w:rsid w:val="00BD69E3"/>
    <w:rsid w:val="00BD6AA9"/>
    <w:rsid w:val="00BD6B08"/>
    <w:rsid w:val="00BD6B8A"/>
    <w:rsid w:val="00BD6C5E"/>
    <w:rsid w:val="00BD6CE6"/>
    <w:rsid w:val="00BD6D4C"/>
    <w:rsid w:val="00BD6E19"/>
    <w:rsid w:val="00BD6E4B"/>
    <w:rsid w:val="00BD6E64"/>
    <w:rsid w:val="00BD6E8E"/>
    <w:rsid w:val="00BD6EF1"/>
    <w:rsid w:val="00BD6F01"/>
    <w:rsid w:val="00BD6F21"/>
    <w:rsid w:val="00BD701D"/>
    <w:rsid w:val="00BD708A"/>
    <w:rsid w:val="00BD70B8"/>
    <w:rsid w:val="00BD70FD"/>
    <w:rsid w:val="00BD71E6"/>
    <w:rsid w:val="00BD7268"/>
    <w:rsid w:val="00BD72A2"/>
    <w:rsid w:val="00BD7405"/>
    <w:rsid w:val="00BD74D2"/>
    <w:rsid w:val="00BD7586"/>
    <w:rsid w:val="00BD7615"/>
    <w:rsid w:val="00BD77ED"/>
    <w:rsid w:val="00BD781C"/>
    <w:rsid w:val="00BD7822"/>
    <w:rsid w:val="00BD789A"/>
    <w:rsid w:val="00BD78BD"/>
    <w:rsid w:val="00BD797D"/>
    <w:rsid w:val="00BD7992"/>
    <w:rsid w:val="00BD79CB"/>
    <w:rsid w:val="00BD7A57"/>
    <w:rsid w:val="00BD7ABF"/>
    <w:rsid w:val="00BD7AEB"/>
    <w:rsid w:val="00BD7AFD"/>
    <w:rsid w:val="00BD7B62"/>
    <w:rsid w:val="00BD7BE3"/>
    <w:rsid w:val="00BD7C07"/>
    <w:rsid w:val="00BD7DD6"/>
    <w:rsid w:val="00BD7DD8"/>
    <w:rsid w:val="00BD7E67"/>
    <w:rsid w:val="00BD7E68"/>
    <w:rsid w:val="00BE0096"/>
    <w:rsid w:val="00BE018B"/>
    <w:rsid w:val="00BE01C2"/>
    <w:rsid w:val="00BE034E"/>
    <w:rsid w:val="00BE0398"/>
    <w:rsid w:val="00BE0573"/>
    <w:rsid w:val="00BE05BB"/>
    <w:rsid w:val="00BE06A0"/>
    <w:rsid w:val="00BE06F2"/>
    <w:rsid w:val="00BE075F"/>
    <w:rsid w:val="00BE0975"/>
    <w:rsid w:val="00BE09BD"/>
    <w:rsid w:val="00BE09DB"/>
    <w:rsid w:val="00BE09E6"/>
    <w:rsid w:val="00BE0A75"/>
    <w:rsid w:val="00BE0AA6"/>
    <w:rsid w:val="00BE0AE2"/>
    <w:rsid w:val="00BE0B26"/>
    <w:rsid w:val="00BE0C0D"/>
    <w:rsid w:val="00BE0C9B"/>
    <w:rsid w:val="00BE0DAB"/>
    <w:rsid w:val="00BE0E7F"/>
    <w:rsid w:val="00BE0ECD"/>
    <w:rsid w:val="00BE0F19"/>
    <w:rsid w:val="00BE1048"/>
    <w:rsid w:val="00BE1109"/>
    <w:rsid w:val="00BE11C8"/>
    <w:rsid w:val="00BE1280"/>
    <w:rsid w:val="00BE1312"/>
    <w:rsid w:val="00BE1443"/>
    <w:rsid w:val="00BE147C"/>
    <w:rsid w:val="00BE150B"/>
    <w:rsid w:val="00BE1558"/>
    <w:rsid w:val="00BE15DB"/>
    <w:rsid w:val="00BE174E"/>
    <w:rsid w:val="00BE1786"/>
    <w:rsid w:val="00BE17D3"/>
    <w:rsid w:val="00BE17E0"/>
    <w:rsid w:val="00BE1883"/>
    <w:rsid w:val="00BE1889"/>
    <w:rsid w:val="00BE1916"/>
    <w:rsid w:val="00BE19B1"/>
    <w:rsid w:val="00BE1AEA"/>
    <w:rsid w:val="00BE1B5A"/>
    <w:rsid w:val="00BE1C68"/>
    <w:rsid w:val="00BE1CB5"/>
    <w:rsid w:val="00BE1E51"/>
    <w:rsid w:val="00BE1E80"/>
    <w:rsid w:val="00BE1E98"/>
    <w:rsid w:val="00BE1EA2"/>
    <w:rsid w:val="00BE1F05"/>
    <w:rsid w:val="00BE1F21"/>
    <w:rsid w:val="00BE2217"/>
    <w:rsid w:val="00BE2290"/>
    <w:rsid w:val="00BE22D2"/>
    <w:rsid w:val="00BE2383"/>
    <w:rsid w:val="00BE23AD"/>
    <w:rsid w:val="00BE2425"/>
    <w:rsid w:val="00BE2474"/>
    <w:rsid w:val="00BE24ED"/>
    <w:rsid w:val="00BE254E"/>
    <w:rsid w:val="00BE261B"/>
    <w:rsid w:val="00BE265E"/>
    <w:rsid w:val="00BE26AB"/>
    <w:rsid w:val="00BE26FB"/>
    <w:rsid w:val="00BE27BD"/>
    <w:rsid w:val="00BE28F7"/>
    <w:rsid w:val="00BE2959"/>
    <w:rsid w:val="00BE2968"/>
    <w:rsid w:val="00BE29A2"/>
    <w:rsid w:val="00BE2A92"/>
    <w:rsid w:val="00BE2B9F"/>
    <w:rsid w:val="00BE2BFF"/>
    <w:rsid w:val="00BE2C1E"/>
    <w:rsid w:val="00BE2CA9"/>
    <w:rsid w:val="00BE2CE1"/>
    <w:rsid w:val="00BE2D3A"/>
    <w:rsid w:val="00BE2DF7"/>
    <w:rsid w:val="00BE2E56"/>
    <w:rsid w:val="00BE2EE8"/>
    <w:rsid w:val="00BE2F5D"/>
    <w:rsid w:val="00BE2F65"/>
    <w:rsid w:val="00BE2FE1"/>
    <w:rsid w:val="00BE31C9"/>
    <w:rsid w:val="00BE31E7"/>
    <w:rsid w:val="00BE3367"/>
    <w:rsid w:val="00BE346D"/>
    <w:rsid w:val="00BE3525"/>
    <w:rsid w:val="00BE35E8"/>
    <w:rsid w:val="00BE370C"/>
    <w:rsid w:val="00BE3711"/>
    <w:rsid w:val="00BE371F"/>
    <w:rsid w:val="00BE3797"/>
    <w:rsid w:val="00BE384B"/>
    <w:rsid w:val="00BE3881"/>
    <w:rsid w:val="00BE3884"/>
    <w:rsid w:val="00BE38F7"/>
    <w:rsid w:val="00BE39AA"/>
    <w:rsid w:val="00BE3A7F"/>
    <w:rsid w:val="00BE3AB8"/>
    <w:rsid w:val="00BE3C12"/>
    <w:rsid w:val="00BE3CF5"/>
    <w:rsid w:val="00BE3F9F"/>
    <w:rsid w:val="00BE407C"/>
    <w:rsid w:val="00BE410E"/>
    <w:rsid w:val="00BE4204"/>
    <w:rsid w:val="00BE42EF"/>
    <w:rsid w:val="00BE43A9"/>
    <w:rsid w:val="00BE43B7"/>
    <w:rsid w:val="00BE4450"/>
    <w:rsid w:val="00BE4468"/>
    <w:rsid w:val="00BE4629"/>
    <w:rsid w:val="00BE467E"/>
    <w:rsid w:val="00BE4972"/>
    <w:rsid w:val="00BE4990"/>
    <w:rsid w:val="00BE4A84"/>
    <w:rsid w:val="00BE4B70"/>
    <w:rsid w:val="00BE4E7E"/>
    <w:rsid w:val="00BE4EDF"/>
    <w:rsid w:val="00BE4F29"/>
    <w:rsid w:val="00BE4FF4"/>
    <w:rsid w:val="00BE5133"/>
    <w:rsid w:val="00BE524C"/>
    <w:rsid w:val="00BE52E5"/>
    <w:rsid w:val="00BE5387"/>
    <w:rsid w:val="00BE53A0"/>
    <w:rsid w:val="00BE55C0"/>
    <w:rsid w:val="00BE56EE"/>
    <w:rsid w:val="00BE56F3"/>
    <w:rsid w:val="00BE571B"/>
    <w:rsid w:val="00BE576D"/>
    <w:rsid w:val="00BE5A58"/>
    <w:rsid w:val="00BE5A7D"/>
    <w:rsid w:val="00BE5B70"/>
    <w:rsid w:val="00BE5BB3"/>
    <w:rsid w:val="00BE5C76"/>
    <w:rsid w:val="00BE5D2A"/>
    <w:rsid w:val="00BE5DF1"/>
    <w:rsid w:val="00BE5EF7"/>
    <w:rsid w:val="00BE5F1A"/>
    <w:rsid w:val="00BE5F1B"/>
    <w:rsid w:val="00BE5F44"/>
    <w:rsid w:val="00BE5FB0"/>
    <w:rsid w:val="00BE60B5"/>
    <w:rsid w:val="00BE61B5"/>
    <w:rsid w:val="00BE6268"/>
    <w:rsid w:val="00BE6390"/>
    <w:rsid w:val="00BE642E"/>
    <w:rsid w:val="00BE652F"/>
    <w:rsid w:val="00BE6541"/>
    <w:rsid w:val="00BE65CA"/>
    <w:rsid w:val="00BE65EA"/>
    <w:rsid w:val="00BE6607"/>
    <w:rsid w:val="00BE6679"/>
    <w:rsid w:val="00BE66AF"/>
    <w:rsid w:val="00BE6821"/>
    <w:rsid w:val="00BE68EE"/>
    <w:rsid w:val="00BE6A85"/>
    <w:rsid w:val="00BE6ACA"/>
    <w:rsid w:val="00BE6AE1"/>
    <w:rsid w:val="00BE6B36"/>
    <w:rsid w:val="00BE6BE6"/>
    <w:rsid w:val="00BE6D62"/>
    <w:rsid w:val="00BE6D8D"/>
    <w:rsid w:val="00BE6DEB"/>
    <w:rsid w:val="00BE6E83"/>
    <w:rsid w:val="00BE6F44"/>
    <w:rsid w:val="00BE6F79"/>
    <w:rsid w:val="00BE6FA2"/>
    <w:rsid w:val="00BE6FBE"/>
    <w:rsid w:val="00BE6FD2"/>
    <w:rsid w:val="00BE7068"/>
    <w:rsid w:val="00BE70A8"/>
    <w:rsid w:val="00BE70DB"/>
    <w:rsid w:val="00BE7152"/>
    <w:rsid w:val="00BE71D8"/>
    <w:rsid w:val="00BE725F"/>
    <w:rsid w:val="00BE72A0"/>
    <w:rsid w:val="00BE72E3"/>
    <w:rsid w:val="00BE72F9"/>
    <w:rsid w:val="00BE7371"/>
    <w:rsid w:val="00BE7553"/>
    <w:rsid w:val="00BE76D2"/>
    <w:rsid w:val="00BE774C"/>
    <w:rsid w:val="00BE779D"/>
    <w:rsid w:val="00BE7854"/>
    <w:rsid w:val="00BE787C"/>
    <w:rsid w:val="00BE78DF"/>
    <w:rsid w:val="00BE7940"/>
    <w:rsid w:val="00BE7A40"/>
    <w:rsid w:val="00BE7A96"/>
    <w:rsid w:val="00BE7AD1"/>
    <w:rsid w:val="00BE7B2F"/>
    <w:rsid w:val="00BE7B45"/>
    <w:rsid w:val="00BE7B97"/>
    <w:rsid w:val="00BE7C4D"/>
    <w:rsid w:val="00BE7C7E"/>
    <w:rsid w:val="00BE7CC7"/>
    <w:rsid w:val="00BE7CD3"/>
    <w:rsid w:val="00BE7CEA"/>
    <w:rsid w:val="00BE7CFD"/>
    <w:rsid w:val="00BE7D05"/>
    <w:rsid w:val="00BE7E37"/>
    <w:rsid w:val="00BE7F00"/>
    <w:rsid w:val="00BE7F1B"/>
    <w:rsid w:val="00BE7FA2"/>
    <w:rsid w:val="00BE7FC2"/>
    <w:rsid w:val="00BF015A"/>
    <w:rsid w:val="00BF01AE"/>
    <w:rsid w:val="00BF026D"/>
    <w:rsid w:val="00BF02C7"/>
    <w:rsid w:val="00BF0310"/>
    <w:rsid w:val="00BF032D"/>
    <w:rsid w:val="00BF0342"/>
    <w:rsid w:val="00BF03F2"/>
    <w:rsid w:val="00BF050A"/>
    <w:rsid w:val="00BF0575"/>
    <w:rsid w:val="00BF05CE"/>
    <w:rsid w:val="00BF0669"/>
    <w:rsid w:val="00BF0675"/>
    <w:rsid w:val="00BF06E8"/>
    <w:rsid w:val="00BF0710"/>
    <w:rsid w:val="00BF080C"/>
    <w:rsid w:val="00BF0811"/>
    <w:rsid w:val="00BF086C"/>
    <w:rsid w:val="00BF0C00"/>
    <w:rsid w:val="00BF0C76"/>
    <w:rsid w:val="00BF0C91"/>
    <w:rsid w:val="00BF0CAD"/>
    <w:rsid w:val="00BF0E19"/>
    <w:rsid w:val="00BF0F27"/>
    <w:rsid w:val="00BF0FDA"/>
    <w:rsid w:val="00BF10F9"/>
    <w:rsid w:val="00BF114E"/>
    <w:rsid w:val="00BF1164"/>
    <w:rsid w:val="00BF12E5"/>
    <w:rsid w:val="00BF12FD"/>
    <w:rsid w:val="00BF13E5"/>
    <w:rsid w:val="00BF15D2"/>
    <w:rsid w:val="00BF15FE"/>
    <w:rsid w:val="00BF1809"/>
    <w:rsid w:val="00BF18C3"/>
    <w:rsid w:val="00BF18D8"/>
    <w:rsid w:val="00BF195A"/>
    <w:rsid w:val="00BF1A84"/>
    <w:rsid w:val="00BF1B57"/>
    <w:rsid w:val="00BF1BD2"/>
    <w:rsid w:val="00BF1BD6"/>
    <w:rsid w:val="00BF1C10"/>
    <w:rsid w:val="00BF1CF1"/>
    <w:rsid w:val="00BF1D63"/>
    <w:rsid w:val="00BF1D77"/>
    <w:rsid w:val="00BF1D9E"/>
    <w:rsid w:val="00BF1DE6"/>
    <w:rsid w:val="00BF1F20"/>
    <w:rsid w:val="00BF1F27"/>
    <w:rsid w:val="00BF1FAF"/>
    <w:rsid w:val="00BF1FE5"/>
    <w:rsid w:val="00BF21D9"/>
    <w:rsid w:val="00BF2252"/>
    <w:rsid w:val="00BF2273"/>
    <w:rsid w:val="00BF236E"/>
    <w:rsid w:val="00BF23D4"/>
    <w:rsid w:val="00BF23FA"/>
    <w:rsid w:val="00BF245D"/>
    <w:rsid w:val="00BF2536"/>
    <w:rsid w:val="00BF2542"/>
    <w:rsid w:val="00BF26EA"/>
    <w:rsid w:val="00BF27FE"/>
    <w:rsid w:val="00BF28C8"/>
    <w:rsid w:val="00BF295E"/>
    <w:rsid w:val="00BF2990"/>
    <w:rsid w:val="00BF2ADB"/>
    <w:rsid w:val="00BF2B00"/>
    <w:rsid w:val="00BF2C45"/>
    <w:rsid w:val="00BF2D15"/>
    <w:rsid w:val="00BF2DFC"/>
    <w:rsid w:val="00BF2E0B"/>
    <w:rsid w:val="00BF2E14"/>
    <w:rsid w:val="00BF2E3C"/>
    <w:rsid w:val="00BF2F6F"/>
    <w:rsid w:val="00BF2FD9"/>
    <w:rsid w:val="00BF3005"/>
    <w:rsid w:val="00BF3159"/>
    <w:rsid w:val="00BF316A"/>
    <w:rsid w:val="00BF3213"/>
    <w:rsid w:val="00BF329E"/>
    <w:rsid w:val="00BF32D9"/>
    <w:rsid w:val="00BF32F2"/>
    <w:rsid w:val="00BF341A"/>
    <w:rsid w:val="00BF3453"/>
    <w:rsid w:val="00BF3472"/>
    <w:rsid w:val="00BF34A8"/>
    <w:rsid w:val="00BF34C3"/>
    <w:rsid w:val="00BF3533"/>
    <w:rsid w:val="00BF356C"/>
    <w:rsid w:val="00BF357A"/>
    <w:rsid w:val="00BF35EA"/>
    <w:rsid w:val="00BF36BC"/>
    <w:rsid w:val="00BF36D4"/>
    <w:rsid w:val="00BF37D7"/>
    <w:rsid w:val="00BF381C"/>
    <w:rsid w:val="00BF3AAA"/>
    <w:rsid w:val="00BF3BA1"/>
    <w:rsid w:val="00BF3C0B"/>
    <w:rsid w:val="00BF3C33"/>
    <w:rsid w:val="00BF3C9F"/>
    <w:rsid w:val="00BF3D62"/>
    <w:rsid w:val="00BF3E81"/>
    <w:rsid w:val="00BF3EE3"/>
    <w:rsid w:val="00BF3FA7"/>
    <w:rsid w:val="00BF3FC3"/>
    <w:rsid w:val="00BF413E"/>
    <w:rsid w:val="00BF4145"/>
    <w:rsid w:val="00BF419A"/>
    <w:rsid w:val="00BF433B"/>
    <w:rsid w:val="00BF434C"/>
    <w:rsid w:val="00BF4398"/>
    <w:rsid w:val="00BF4473"/>
    <w:rsid w:val="00BF453A"/>
    <w:rsid w:val="00BF4591"/>
    <w:rsid w:val="00BF45DF"/>
    <w:rsid w:val="00BF4645"/>
    <w:rsid w:val="00BF4703"/>
    <w:rsid w:val="00BF4723"/>
    <w:rsid w:val="00BF4774"/>
    <w:rsid w:val="00BF477E"/>
    <w:rsid w:val="00BF487E"/>
    <w:rsid w:val="00BF488C"/>
    <w:rsid w:val="00BF4954"/>
    <w:rsid w:val="00BF4962"/>
    <w:rsid w:val="00BF49DE"/>
    <w:rsid w:val="00BF4C24"/>
    <w:rsid w:val="00BF4CD2"/>
    <w:rsid w:val="00BF4EB4"/>
    <w:rsid w:val="00BF4F25"/>
    <w:rsid w:val="00BF4F47"/>
    <w:rsid w:val="00BF4F7A"/>
    <w:rsid w:val="00BF5040"/>
    <w:rsid w:val="00BF506C"/>
    <w:rsid w:val="00BF53BA"/>
    <w:rsid w:val="00BF53EB"/>
    <w:rsid w:val="00BF545A"/>
    <w:rsid w:val="00BF547F"/>
    <w:rsid w:val="00BF5581"/>
    <w:rsid w:val="00BF55AB"/>
    <w:rsid w:val="00BF5676"/>
    <w:rsid w:val="00BF5859"/>
    <w:rsid w:val="00BF587E"/>
    <w:rsid w:val="00BF58F3"/>
    <w:rsid w:val="00BF5ABB"/>
    <w:rsid w:val="00BF5AFC"/>
    <w:rsid w:val="00BF5B38"/>
    <w:rsid w:val="00BF5C03"/>
    <w:rsid w:val="00BF5C86"/>
    <w:rsid w:val="00BF5D5C"/>
    <w:rsid w:val="00BF5E2F"/>
    <w:rsid w:val="00BF5E7E"/>
    <w:rsid w:val="00BF5F21"/>
    <w:rsid w:val="00BF5F8A"/>
    <w:rsid w:val="00BF5FF1"/>
    <w:rsid w:val="00BF6024"/>
    <w:rsid w:val="00BF6027"/>
    <w:rsid w:val="00BF6092"/>
    <w:rsid w:val="00BF6135"/>
    <w:rsid w:val="00BF61BA"/>
    <w:rsid w:val="00BF61DF"/>
    <w:rsid w:val="00BF62E2"/>
    <w:rsid w:val="00BF64A3"/>
    <w:rsid w:val="00BF6553"/>
    <w:rsid w:val="00BF659C"/>
    <w:rsid w:val="00BF65A1"/>
    <w:rsid w:val="00BF6669"/>
    <w:rsid w:val="00BF66ED"/>
    <w:rsid w:val="00BF670B"/>
    <w:rsid w:val="00BF679B"/>
    <w:rsid w:val="00BF679F"/>
    <w:rsid w:val="00BF6886"/>
    <w:rsid w:val="00BF68A2"/>
    <w:rsid w:val="00BF68B5"/>
    <w:rsid w:val="00BF6A84"/>
    <w:rsid w:val="00BF6B18"/>
    <w:rsid w:val="00BF6B35"/>
    <w:rsid w:val="00BF6BE9"/>
    <w:rsid w:val="00BF6C20"/>
    <w:rsid w:val="00BF6C3E"/>
    <w:rsid w:val="00BF6DD6"/>
    <w:rsid w:val="00BF6DF8"/>
    <w:rsid w:val="00BF6E5D"/>
    <w:rsid w:val="00BF6E61"/>
    <w:rsid w:val="00BF6F06"/>
    <w:rsid w:val="00BF6F8F"/>
    <w:rsid w:val="00BF6F97"/>
    <w:rsid w:val="00BF7015"/>
    <w:rsid w:val="00BF72CC"/>
    <w:rsid w:val="00BF7338"/>
    <w:rsid w:val="00BF7411"/>
    <w:rsid w:val="00BF75A7"/>
    <w:rsid w:val="00BF75B4"/>
    <w:rsid w:val="00BF75D1"/>
    <w:rsid w:val="00BF762E"/>
    <w:rsid w:val="00BF7660"/>
    <w:rsid w:val="00BF7692"/>
    <w:rsid w:val="00BF76EC"/>
    <w:rsid w:val="00BF7773"/>
    <w:rsid w:val="00BF780B"/>
    <w:rsid w:val="00BF7816"/>
    <w:rsid w:val="00BF7979"/>
    <w:rsid w:val="00BF79CF"/>
    <w:rsid w:val="00BF79DC"/>
    <w:rsid w:val="00BF7A4F"/>
    <w:rsid w:val="00BF7B20"/>
    <w:rsid w:val="00BF7B36"/>
    <w:rsid w:val="00BF7C4B"/>
    <w:rsid w:val="00BF7D41"/>
    <w:rsid w:val="00BF7D6C"/>
    <w:rsid w:val="00BF7E7B"/>
    <w:rsid w:val="00BF7EA4"/>
    <w:rsid w:val="00BF7ED3"/>
    <w:rsid w:val="00BF7F38"/>
    <w:rsid w:val="00BF7F4C"/>
    <w:rsid w:val="00BF7F65"/>
    <w:rsid w:val="00BF7F7A"/>
    <w:rsid w:val="00BF7FB8"/>
    <w:rsid w:val="00C0006B"/>
    <w:rsid w:val="00C00185"/>
    <w:rsid w:val="00C0018B"/>
    <w:rsid w:val="00C0020C"/>
    <w:rsid w:val="00C00230"/>
    <w:rsid w:val="00C002D5"/>
    <w:rsid w:val="00C0039A"/>
    <w:rsid w:val="00C003BD"/>
    <w:rsid w:val="00C0042F"/>
    <w:rsid w:val="00C004D1"/>
    <w:rsid w:val="00C0053F"/>
    <w:rsid w:val="00C0054B"/>
    <w:rsid w:val="00C005E1"/>
    <w:rsid w:val="00C00647"/>
    <w:rsid w:val="00C006B9"/>
    <w:rsid w:val="00C007C0"/>
    <w:rsid w:val="00C00805"/>
    <w:rsid w:val="00C00809"/>
    <w:rsid w:val="00C00A4C"/>
    <w:rsid w:val="00C00A52"/>
    <w:rsid w:val="00C00B3B"/>
    <w:rsid w:val="00C00C20"/>
    <w:rsid w:val="00C00D4D"/>
    <w:rsid w:val="00C00E94"/>
    <w:rsid w:val="00C00EBD"/>
    <w:rsid w:val="00C00EC0"/>
    <w:rsid w:val="00C00F37"/>
    <w:rsid w:val="00C01050"/>
    <w:rsid w:val="00C011C9"/>
    <w:rsid w:val="00C01331"/>
    <w:rsid w:val="00C0158B"/>
    <w:rsid w:val="00C0165F"/>
    <w:rsid w:val="00C0176E"/>
    <w:rsid w:val="00C01778"/>
    <w:rsid w:val="00C017ED"/>
    <w:rsid w:val="00C0180F"/>
    <w:rsid w:val="00C018CB"/>
    <w:rsid w:val="00C018DE"/>
    <w:rsid w:val="00C018FD"/>
    <w:rsid w:val="00C01948"/>
    <w:rsid w:val="00C0198D"/>
    <w:rsid w:val="00C019A2"/>
    <w:rsid w:val="00C01A48"/>
    <w:rsid w:val="00C01AEE"/>
    <w:rsid w:val="00C01AF9"/>
    <w:rsid w:val="00C01B97"/>
    <w:rsid w:val="00C01C2F"/>
    <w:rsid w:val="00C01D5C"/>
    <w:rsid w:val="00C01DF9"/>
    <w:rsid w:val="00C01E8F"/>
    <w:rsid w:val="00C01EBE"/>
    <w:rsid w:val="00C01F5F"/>
    <w:rsid w:val="00C01F62"/>
    <w:rsid w:val="00C01F7B"/>
    <w:rsid w:val="00C01F8C"/>
    <w:rsid w:val="00C02022"/>
    <w:rsid w:val="00C02063"/>
    <w:rsid w:val="00C021E1"/>
    <w:rsid w:val="00C022E0"/>
    <w:rsid w:val="00C02339"/>
    <w:rsid w:val="00C02404"/>
    <w:rsid w:val="00C0246E"/>
    <w:rsid w:val="00C0252D"/>
    <w:rsid w:val="00C0255E"/>
    <w:rsid w:val="00C02567"/>
    <w:rsid w:val="00C02656"/>
    <w:rsid w:val="00C02666"/>
    <w:rsid w:val="00C026FD"/>
    <w:rsid w:val="00C02773"/>
    <w:rsid w:val="00C027CF"/>
    <w:rsid w:val="00C0285C"/>
    <w:rsid w:val="00C0298B"/>
    <w:rsid w:val="00C029B0"/>
    <w:rsid w:val="00C029D7"/>
    <w:rsid w:val="00C029E8"/>
    <w:rsid w:val="00C02A9A"/>
    <w:rsid w:val="00C02C38"/>
    <w:rsid w:val="00C02D1D"/>
    <w:rsid w:val="00C02E33"/>
    <w:rsid w:val="00C02E3A"/>
    <w:rsid w:val="00C02E5C"/>
    <w:rsid w:val="00C02F6E"/>
    <w:rsid w:val="00C02FD7"/>
    <w:rsid w:val="00C02FDD"/>
    <w:rsid w:val="00C0310C"/>
    <w:rsid w:val="00C032F6"/>
    <w:rsid w:val="00C033E7"/>
    <w:rsid w:val="00C0352E"/>
    <w:rsid w:val="00C0358E"/>
    <w:rsid w:val="00C03629"/>
    <w:rsid w:val="00C03659"/>
    <w:rsid w:val="00C03782"/>
    <w:rsid w:val="00C038E8"/>
    <w:rsid w:val="00C03991"/>
    <w:rsid w:val="00C03A22"/>
    <w:rsid w:val="00C03A4B"/>
    <w:rsid w:val="00C03AAD"/>
    <w:rsid w:val="00C03C3F"/>
    <w:rsid w:val="00C03F52"/>
    <w:rsid w:val="00C03F5B"/>
    <w:rsid w:val="00C03FA5"/>
    <w:rsid w:val="00C040A8"/>
    <w:rsid w:val="00C040F6"/>
    <w:rsid w:val="00C042BA"/>
    <w:rsid w:val="00C04362"/>
    <w:rsid w:val="00C04410"/>
    <w:rsid w:val="00C04467"/>
    <w:rsid w:val="00C044AF"/>
    <w:rsid w:val="00C04552"/>
    <w:rsid w:val="00C0455B"/>
    <w:rsid w:val="00C046D8"/>
    <w:rsid w:val="00C04739"/>
    <w:rsid w:val="00C04832"/>
    <w:rsid w:val="00C0489A"/>
    <w:rsid w:val="00C0489C"/>
    <w:rsid w:val="00C048A6"/>
    <w:rsid w:val="00C048EF"/>
    <w:rsid w:val="00C04AE1"/>
    <w:rsid w:val="00C04BC9"/>
    <w:rsid w:val="00C04BEA"/>
    <w:rsid w:val="00C04EA7"/>
    <w:rsid w:val="00C04ED0"/>
    <w:rsid w:val="00C04F1F"/>
    <w:rsid w:val="00C04F25"/>
    <w:rsid w:val="00C04FE9"/>
    <w:rsid w:val="00C0506B"/>
    <w:rsid w:val="00C051C8"/>
    <w:rsid w:val="00C05217"/>
    <w:rsid w:val="00C0527D"/>
    <w:rsid w:val="00C0529C"/>
    <w:rsid w:val="00C052AB"/>
    <w:rsid w:val="00C05400"/>
    <w:rsid w:val="00C05430"/>
    <w:rsid w:val="00C05451"/>
    <w:rsid w:val="00C05461"/>
    <w:rsid w:val="00C05623"/>
    <w:rsid w:val="00C05696"/>
    <w:rsid w:val="00C056B8"/>
    <w:rsid w:val="00C056F1"/>
    <w:rsid w:val="00C05786"/>
    <w:rsid w:val="00C05820"/>
    <w:rsid w:val="00C058DE"/>
    <w:rsid w:val="00C059D1"/>
    <w:rsid w:val="00C059F5"/>
    <w:rsid w:val="00C05AA6"/>
    <w:rsid w:val="00C05ABF"/>
    <w:rsid w:val="00C05B77"/>
    <w:rsid w:val="00C05BB2"/>
    <w:rsid w:val="00C05BCA"/>
    <w:rsid w:val="00C05C4D"/>
    <w:rsid w:val="00C05C50"/>
    <w:rsid w:val="00C05CEC"/>
    <w:rsid w:val="00C05D42"/>
    <w:rsid w:val="00C05D67"/>
    <w:rsid w:val="00C05E62"/>
    <w:rsid w:val="00C05EC0"/>
    <w:rsid w:val="00C05F48"/>
    <w:rsid w:val="00C05FF4"/>
    <w:rsid w:val="00C06142"/>
    <w:rsid w:val="00C0618A"/>
    <w:rsid w:val="00C0619D"/>
    <w:rsid w:val="00C06261"/>
    <w:rsid w:val="00C062E9"/>
    <w:rsid w:val="00C0634B"/>
    <w:rsid w:val="00C06353"/>
    <w:rsid w:val="00C0637E"/>
    <w:rsid w:val="00C0655F"/>
    <w:rsid w:val="00C06649"/>
    <w:rsid w:val="00C06655"/>
    <w:rsid w:val="00C06661"/>
    <w:rsid w:val="00C06692"/>
    <w:rsid w:val="00C067C8"/>
    <w:rsid w:val="00C067F5"/>
    <w:rsid w:val="00C06A8B"/>
    <w:rsid w:val="00C06ABD"/>
    <w:rsid w:val="00C06ACF"/>
    <w:rsid w:val="00C06AD9"/>
    <w:rsid w:val="00C06B2E"/>
    <w:rsid w:val="00C06BA3"/>
    <w:rsid w:val="00C06C2A"/>
    <w:rsid w:val="00C06D8D"/>
    <w:rsid w:val="00C06F3E"/>
    <w:rsid w:val="00C06FE7"/>
    <w:rsid w:val="00C07049"/>
    <w:rsid w:val="00C07086"/>
    <w:rsid w:val="00C070E5"/>
    <w:rsid w:val="00C07167"/>
    <w:rsid w:val="00C0718C"/>
    <w:rsid w:val="00C071D4"/>
    <w:rsid w:val="00C072ED"/>
    <w:rsid w:val="00C0734B"/>
    <w:rsid w:val="00C07356"/>
    <w:rsid w:val="00C073B0"/>
    <w:rsid w:val="00C073E0"/>
    <w:rsid w:val="00C07451"/>
    <w:rsid w:val="00C07453"/>
    <w:rsid w:val="00C07457"/>
    <w:rsid w:val="00C0747C"/>
    <w:rsid w:val="00C07483"/>
    <w:rsid w:val="00C0751F"/>
    <w:rsid w:val="00C07596"/>
    <w:rsid w:val="00C07789"/>
    <w:rsid w:val="00C07921"/>
    <w:rsid w:val="00C07A4D"/>
    <w:rsid w:val="00C07A9D"/>
    <w:rsid w:val="00C07CB1"/>
    <w:rsid w:val="00C07D47"/>
    <w:rsid w:val="00C07D65"/>
    <w:rsid w:val="00C07DCF"/>
    <w:rsid w:val="00C07DFC"/>
    <w:rsid w:val="00C07EE6"/>
    <w:rsid w:val="00C07F5C"/>
    <w:rsid w:val="00C1001D"/>
    <w:rsid w:val="00C100CF"/>
    <w:rsid w:val="00C1015C"/>
    <w:rsid w:val="00C1025A"/>
    <w:rsid w:val="00C1025C"/>
    <w:rsid w:val="00C102DA"/>
    <w:rsid w:val="00C1030A"/>
    <w:rsid w:val="00C10324"/>
    <w:rsid w:val="00C10334"/>
    <w:rsid w:val="00C1034F"/>
    <w:rsid w:val="00C10642"/>
    <w:rsid w:val="00C106AC"/>
    <w:rsid w:val="00C10720"/>
    <w:rsid w:val="00C107F6"/>
    <w:rsid w:val="00C10869"/>
    <w:rsid w:val="00C108E2"/>
    <w:rsid w:val="00C1096F"/>
    <w:rsid w:val="00C10973"/>
    <w:rsid w:val="00C10ACA"/>
    <w:rsid w:val="00C10ACB"/>
    <w:rsid w:val="00C10B0A"/>
    <w:rsid w:val="00C10B8E"/>
    <w:rsid w:val="00C10BFF"/>
    <w:rsid w:val="00C10C67"/>
    <w:rsid w:val="00C10CAC"/>
    <w:rsid w:val="00C10E13"/>
    <w:rsid w:val="00C10E9B"/>
    <w:rsid w:val="00C10F6C"/>
    <w:rsid w:val="00C10F9D"/>
    <w:rsid w:val="00C10FCF"/>
    <w:rsid w:val="00C11080"/>
    <w:rsid w:val="00C11442"/>
    <w:rsid w:val="00C114A7"/>
    <w:rsid w:val="00C114F9"/>
    <w:rsid w:val="00C1154C"/>
    <w:rsid w:val="00C11578"/>
    <w:rsid w:val="00C115CF"/>
    <w:rsid w:val="00C1173D"/>
    <w:rsid w:val="00C11744"/>
    <w:rsid w:val="00C11795"/>
    <w:rsid w:val="00C11872"/>
    <w:rsid w:val="00C1188D"/>
    <w:rsid w:val="00C119BD"/>
    <w:rsid w:val="00C119F5"/>
    <w:rsid w:val="00C119FC"/>
    <w:rsid w:val="00C11AEC"/>
    <w:rsid w:val="00C11DC3"/>
    <w:rsid w:val="00C11E6E"/>
    <w:rsid w:val="00C11E76"/>
    <w:rsid w:val="00C11F85"/>
    <w:rsid w:val="00C11F9E"/>
    <w:rsid w:val="00C11FC2"/>
    <w:rsid w:val="00C12021"/>
    <w:rsid w:val="00C12099"/>
    <w:rsid w:val="00C1211C"/>
    <w:rsid w:val="00C12154"/>
    <w:rsid w:val="00C121D9"/>
    <w:rsid w:val="00C12250"/>
    <w:rsid w:val="00C122A0"/>
    <w:rsid w:val="00C122E3"/>
    <w:rsid w:val="00C122F3"/>
    <w:rsid w:val="00C122FC"/>
    <w:rsid w:val="00C124E0"/>
    <w:rsid w:val="00C124EF"/>
    <w:rsid w:val="00C12503"/>
    <w:rsid w:val="00C12578"/>
    <w:rsid w:val="00C126EF"/>
    <w:rsid w:val="00C126F5"/>
    <w:rsid w:val="00C12725"/>
    <w:rsid w:val="00C1274C"/>
    <w:rsid w:val="00C1283B"/>
    <w:rsid w:val="00C1286A"/>
    <w:rsid w:val="00C129E1"/>
    <w:rsid w:val="00C12A0A"/>
    <w:rsid w:val="00C12AF2"/>
    <w:rsid w:val="00C12AFE"/>
    <w:rsid w:val="00C12B11"/>
    <w:rsid w:val="00C12B82"/>
    <w:rsid w:val="00C12BA5"/>
    <w:rsid w:val="00C12BF6"/>
    <w:rsid w:val="00C12C7F"/>
    <w:rsid w:val="00C12CF2"/>
    <w:rsid w:val="00C12DF5"/>
    <w:rsid w:val="00C12EC7"/>
    <w:rsid w:val="00C12FE6"/>
    <w:rsid w:val="00C13096"/>
    <w:rsid w:val="00C13157"/>
    <w:rsid w:val="00C13186"/>
    <w:rsid w:val="00C131D2"/>
    <w:rsid w:val="00C1323E"/>
    <w:rsid w:val="00C13401"/>
    <w:rsid w:val="00C13434"/>
    <w:rsid w:val="00C13489"/>
    <w:rsid w:val="00C1355A"/>
    <w:rsid w:val="00C1356B"/>
    <w:rsid w:val="00C135C6"/>
    <w:rsid w:val="00C135FB"/>
    <w:rsid w:val="00C136CA"/>
    <w:rsid w:val="00C13735"/>
    <w:rsid w:val="00C1374E"/>
    <w:rsid w:val="00C13880"/>
    <w:rsid w:val="00C13A27"/>
    <w:rsid w:val="00C13B28"/>
    <w:rsid w:val="00C13B87"/>
    <w:rsid w:val="00C13BA4"/>
    <w:rsid w:val="00C13C69"/>
    <w:rsid w:val="00C13CAE"/>
    <w:rsid w:val="00C13CEB"/>
    <w:rsid w:val="00C13DBF"/>
    <w:rsid w:val="00C13DF6"/>
    <w:rsid w:val="00C13E9B"/>
    <w:rsid w:val="00C13FE4"/>
    <w:rsid w:val="00C1400B"/>
    <w:rsid w:val="00C140A4"/>
    <w:rsid w:val="00C14195"/>
    <w:rsid w:val="00C14197"/>
    <w:rsid w:val="00C141BA"/>
    <w:rsid w:val="00C1426D"/>
    <w:rsid w:val="00C1428C"/>
    <w:rsid w:val="00C142DE"/>
    <w:rsid w:val="00C14319"/>
    <w:rsid w:val="00C14331"/>
    <w:rsid w:val="00C1452D"/>
    <w:rsid w:val="00C14531"/>
    <w:rsid w:val="00C14642"/>
    <w:rsid w:val="00C14657"/>
    <w:rsid w:val="00C1476D"/>
    <w:rsid w:val="00C1479F"/>
    <w:rsid w:val="00C1493C"/>
    <w:rsid w:val="00C149FB"/>
    <w:rsid w:val="00C14A68"/>
    <w:rsid w:val="00C14A96"/>
    <w:rsid w:val="00C14B10"/>
    <w:rsid w:val="00C14B6C"/>
    <w:rsid w:val="00C14BB7"/>
    <w:rsid w:val="00C14BF7"/>
    <w:rsid w:val="00C14D02"/>
    <w:rsid w:val="00C14D48"/>
    <w:rsid w:val="00C14E8A"/>
    <w:rsid w:val="00C14EC1"/>
    <w:rsid w:val="00C14EFF"/>
    <w:rsid w:val="00C14F04"/>
    <w:rsid w:val="00C14F7D"/>
    <w:rsid w:val="00C14F85"/>
    <w:rsid w:val="00C14F8F"/>
    <w:rsid w:val="00C14F95"/>
    <w:rsid w:val="00C15112"/>
    <w:rsid w:val="00C15122"/>
    <w:rsid w:val="00C1513C"/>
    <w:rsid w:val="00C15217"/>
    <w:rsid w:val="00C152A8"/>
    <w:rsid w:val="00C152C6"/>
    <w:rsid w:val="00C15396"/>
    <w:rsid w:val="00C153DA"/>
    <w:rsid w:val="00C1545F"/>
    <w:rsid w:val="00C1550A"/>
    <w:rsid w:val="00C1555A"/>
    <w:rsid w:val="00C157BF"/>
    <w:rsid w:val="00C15936"/>
    <w:rsid w:val="00C15A43"/>
    <w:rsid w:val="00C15A56"/>
    <w:rsid w:val="00C15AA2"/>
    <w:rsid w:val="00C15AC0"/>
    <w:rsid w:val="00C15B07"/>
    <w:rsid w:val="00C15B82"/>
    <w:rsid w:val="00C15BE3"/>
    <w:rsid w:val="00C15C85"/>
    <w:rsid w:val="00C15E64"/>
    <w:rsid w:val="00C15ED9"/>
    <w:rsid w:val="00C15F2B"/>
    <w:rsid w:val="00C15F3B"/>
    <w:rsid w:val="00C15F52"/>
    <w:rsid w:val="00C15F67"/>
    <w:rsid w:val="00C15FC6"/>
    <w:rsid w:val="00C15FDA"/>
    <w:rsid w:val="00C160BB"/>
    <w:rsid w:val="00C1612F"/>
    <w:rsid w:val="00C1619F"/>
    <w:rsid w:val="00C161E9"/>
    <w:rsid w:val="00C1622C"/>
    <w:rsid w:val="00C162AD"/>
    <w:rsid w:val="00C162BD"/>
    <w:rsid w:val="00C16309"/>
    <w:rsid w:val="00C1633D"/>
    <w:rsid w:val="00C163A5"/>
    <w:rsid w:val="00C1645D"/>
    <w:rsid w:val="00C164FE"/>
    <w:rsid w:val="00C1653C"/>
    <w:rsid w:val="00C1655B"/>
    <w:rsid w:val="00C165CB"/>
    <w:rsid w:val="00C165CD"/>
    <w:rsid w:val="00C166BF"/>
    <w:rsid w:val="00C16705"/>
    <w:rsid w:val="00C167DB"/>
    <w:rsid w:val="00C167F9"/>
    <w:rsid w:val="00C16822"/>
    <w:rsid w:val="00C168C2"/>
    <w:rsid w:val="00C168CA"/>
    <w:rsid w:val="00C16951"/>
    <w:rsid w:val="00C16996"/>
    <w:rsid w:val="00C169EF"/>
    <w:rsid w:val="00C16A4D"/>
    <w:rsid w:val="00C16A80"/>
    <w:rsid w:val="00C16A91"/>
    <w:rsid w:val="00C16AA3"/>
    <w:rsid w:val="00C16B3F"/>
    <w:rsid w:val="00C16C25"/>
    <w:rsid w:val="00C16C2A"/>
    <w:rsid w:val="00C16C69"/>
    <w:rsid w:val="00C16D93"/>
    <w:rsid w:val="00C16E3A"/>
    <w:rsid w:val="00C16E44"/>
    <w:rsid w:val="00C16E98"/>
    <w:rsid w:val="00C16F06"/>
    <w:rsid w:val="00C1709D"/>
    <w:rsid w:val="00C1709F"/>
    <w:rsid w:val="00C17136"/>
    <w:rsid w:val="00C171F5"/>
    <w:rsid w:val="00C171FE"/>
    <w:rsid w:val="00C17225"/>
    <w:rsid w:val="00C1724E"/>
    <w:rsid w:val="00C172A4"/>
    <w:rsid w:val="00C172C4"/>
    <w:rsid w:val="00C173B7"/>
    <w:rsid w:val="00C1748B"/>
    <w:rsid w:val="00C174BA"/>
    <w:rsid w:val="00C174BE"/>
    <w:rsid w:val="00C17561"/>
    <w:rsid w:val="00C175EC"/>
    <w:rsid w:val="00C17634"/>
    <w:rsid w:val="00C17772"/>
    <w:rsid w:val="00C17796"/>
    <w:rsid w:val="00C1781E"/>
    <w:rsid w:val="00C178F4"/>
    <w:rsid w:val="00C17994"/>
    <w:rsid w:val="00C17A04"/>
    <w:rsid w:val="00C17A0E"/>
    <w:rsid w:val="00C17A40"/>
    <w:rsid w:val="00C17B17"/>
    <w:rsid w:val="00C17B4B"/>
    <w:rsid w:val="00C17B5B"/>
    <w:rsid w:val="00C17C38"/>
    <w:rsid w:val="00C17C67"/>
    <w:rsid w:val="00C17C9B"/>
    <w:rsid w:val="00C17CC7"/>
    <w:rsid w:val="00C17CF8"/>
    <w:rsid w:val="00C17E48"/>
    <w:rsid w:val="00C17E96"/>
    <w:rsid w:val="00C17F18"/>
    <w:rsid w:val="00C17F91"/>
    <w:rsid w:val="00C17FE0"/>
    <w:rsid w:val="00C17FED"/>
    <w:rsid w:val="00C2002B"/>
    <w:rsid w:val="00C200F3"/>
    <w:rsid w:val="00C20167"/>
    <w:rsid w:val="00C201DB"/>
    <w:rsid w:val="00C20207"/>
    <w:rsid w:val="00C20395"/>
    <w:rsid w:val="00C20577"/>
    <w:rsid w:val="00C20606"/>
    <w:rsid w:val="00C2069E"/>
    <w:rsid w:val="00C206CD"/>
    <w:rsid w:val="00C20758"/>
    <w:rsid w:val="00C2079B"/>
    <w:rsid w:val="00C207C2"/>
    <w:rsid w:val="00C207D3"/>
    <w:rsid w:val="00C207E5"/>
    <w:rsid w:val="00C208A0"/>
    <w:rsid w:val="00C20927"/>
    <w:rsid w:val="00C2092C"/>
    <w:rsid w:val="00C20A10"/>
    <w:rsid w:val="00C20A8E"/>
    <w:rsid w:val="00C20B28"/>
    <w:rsid w:val="00C20BB1"/>
    <w:rsid w:val="00C20BDA"/>
    <w:rsid w:val="00C20C14"/>
    <w:rsid w:val="00C20C1E"/>
    <w:rsid w:val="00C20CF8"/>
    <w:rsid w:val="00C20D11"/>
    <w:rsid w:val="00C20D61"/>
    <w:rsid w:val="00C20EA8"/>
    <w:rsid w:val="00C20F5E"/>
    <w:rsid w:val="00C20F8A"/>
    <w:rsid w:val="00C2132C"/>
    <w:rsid w:val="00C21337"/>
    <w:rsid w:val="00C213F5"/>
    <w:rsid w:val="00C2143E"/>
    <w:rsid w:val="00C214CC"/>
    <w:rsid w:val="00C21522"/>
    <w:rsid w:val="00C216B1"/>
    <w:rsid w:val="00C21748"/>
    <w:rsid w:val="00C21781"/>
    <w:rsid w:val="00C217B7"/>
    <w:rsid w:val="00C217CD"/>
    <w:rsid w:val="00C217FA"/>
    <w:rsid w:val="00C21872"/>
    <w:rsid w:val="00C21898"/>
    <w:rsid w:val="00C218B6"/>
    <w:rsid w:val="00C21967"/>
    <w:rsid w:val="00C21A5E"/>
    <w:rsid w:val="00C21A6D"/>
    <w:rsid w:val="00C21B7F"/>
    <w:rsid w:val="00C21CE3"/>
    <w:rsid w:val="00C21D11"/>
    <w:rsid w:val="00C21DD5"/>
    <w:rsid w:val="00C21DFD"/>
    <w:rsid w:val="00C21ED1"/>
    <w:rsid w:val="00C21EE5"/>
    <w:rsid w:val="00C21F19"/>
    <w:rsid w:val="00C21F70"/>
    <w:rsid w:val="00C21FA0"/>
    <w:rsid w:val="00C2200F"/>
    <w:rsid w:val="00C220B9"/>
    <w:rsid w:val="00C22188"/>
    <w:rsid w:val="00C221FF"/>
    <w:rsid w:val="00C2228A"/>
    <w:rsid w:val="00C222EB"/>
    <w:rsid w:val="00C22322"/>
    <w:rsid w:val="00C223D6"/>
    <w:rsid w:val="00C223D8"/>
    <w:rsid w:val="00C224EF"/>
    <w:rsid w:val="00C22788"/>
    <w:rsid w:val="00C227A5"/>
    <w:rsid w:val="00C227D1"/>
    <w:rsid w:val="00C2297E"/>
    <w:rsid w:val="00C229A5"/>
    <w:rsid w:val="00C229F2"/>
    <w:rsid w:val="00C22A80"/>
    <w:rsid w:val="00C22B82"/>
    <w:rsid w:val="00C22BAD"/>
    <w:rsid w:val="00C22CF0"/>
    <w:rsid w:val="00C22D09"/>
    <w:rsid w:val="00C22D3F"/>
    <w:rsid w:val="00C22DCE"/>
    <w:rsid w:val="00C22F56"/>
    <w:rsid w:val="00C23026"/>
    <w:rsid w:val="00C2307A"/>
    <w:rsid w:val="00C230F7"/>
    <w:rsid w:val="00C231E8"/>
    <w:rsid w:val="00C2327F"/>
    <w:rsid w:val="00C233CF"/>
    <w:rsid w:val="00C23421"/>
    <w:rsid w:val="00C235B2"/>
    <w:rsid w:val="00C2360B"/>
    <w:rsid w:val="00C23620"/>
    <w:rsid w:val="00C2372B"/>
    <w:rsid w:val="00C237D7"/>
    <w:rsid w:val="00C237EE"/>
    <w:rsid w:val="00C2382A"/>
    <w:rsid w:val="00C238A4"/>
    <w:rsid w:val="00C239AD"/>
    <w:rsid w:val="00C23A8A"/>
    <w:rsid w:val="00C23AC2"/>
    <w:rsid w:val="00C23B42"/>
    <w:rsid w:val="00C23B86"/>
    <w:rsid w:val="00C23BDF"/>
    <w:rsid w:val="00C23C18"/>
    <w:rsid w:val="00C23C97"/>
    <w:rsid w:val="00C23CEC"/>
    <w:rsid w:val="00C23CFC"/>
    <w:rsid w:val="00C23D1D"/>
    <w:rsid w:val="00C23D78"/>
    <w:rsid w:val="00C23D7E"/>
    <w:rsid w:val="00C23E2A"/>
    <w:rsid w:val="00C23E9D"/>
    <w:rsid w:val="00C23FA1"/>
    <w:rsid w:val="00C2402A"/>
    <w:rsid w:val="00C24053"/>
    <w:rsid w:val="00C2412D"/>
    <w:rsid w:val="00C2415C"/>
    <w:rsid w:val="00C2417A"/>
    <w:rsid w:val="00C241FC"/>
    <w:rsid w:val="00C2422D"/>
    <w:rsid w:val="00C24505"/>
    <w:rsid w:val="00C245A6"/>
    <w:rsid w:val="00C2460B"/>
    <w:rsid w:val="00C2479B"/>
    <w:rsid w:val="00C24910"/>
    <w:rsid w:val="00C2497F"/>
    <w:rsid w:val="00C24CA9"/>
    <w:rsid w:val="00C24CFA"/>
    <w:rsid w:val="00C24D32"/>
    <w:rsid w:val="00C24D88"/>
    <w:rsid w:val="00C24D91"/>
    <w:rsid w:val="00C24DB7"/>
    <w:rsid w:val="00C24DE5"/>
    <w:rsid w:val="00C24E3D"/>
    <w:rsid w:val="00C24E82"/>
    <w:rsid w:val="00C250F7"/>
    <w:rsid w:val="00C2510B"/>
    <w:rsid w:val="00C251E9"/>
    <w:rsid w:val="00C2520A"/>
    <w:rsid w:val="00C252FF"/>
    <w:rsid w:val="00C253EA"/>
    <w:rsid w:val="00C253FD"/>
    <w:rsid w:val="00C25409"/>
    <w:rsid w:val="00C25481"/>
    <w:rsid w:val="00C254F8"/>
    <w:rsid w:val="00C25506"/>
    <w:rsid w:val="00C25549"/>
    <w:rsid w:val="00C2556E"/>
    <w:rsid w:val="00C25663"/>
    <w:rsid w:val="00C2571E"/>
    <w:rsid w:val="00C2575B"/>
    <w:rsid w:val="00C2583B"/>
    <w:rsid w:val="00C258A0"/>
    <w:rsid w:val="00C258D3"/>
    <w:rsid w:val="00C25949"/>
    <w:rsid w:val="00C25AC0"/>
    <w:rsid w:val="00C25AC8"/>
    <w:rsid w:val="00C25AD7"/>
    <w:rsid w:val="00C25AF1"/>
    <w:rsid w:val="00C25C7E"/>
    <w:rsid w:val="00C25D0C"/>
    <w:rsid w:val="00C25E48"/>
    <w:rsid w:val="00C25EED"/>
    <w:rsid w:val="00C25F32"/>
    <w:rsid w:val="00C25FED"/>
    <w:rsid w:val="00C260E4"/>
    <w:rsid w:val="00C261E4"/>
    <w:rsid w:val="00C26521"/>
    <w:rsid w:val="00C267B5"/>
    <w:rsid w:val="00C269F3"/>
    <w:rsid w:val="00C26A4A"/>
    <w:rsid w:val="00C26A68"/>
    <w:rsid w:val="00C26A8B"/>
    <w:rsid w:val="00C26B52"/>
    <w:rsid w:val="00C26B67"/>
    <w:rsid w:val="00C26B6E"/>
    <w:rsid w:val="00C26B84"/>
    <w:rsid w:val="00C26BE0"/>
    <w:rsid w:val="00C26C3A"/>
    <w:rsid w:val="00C26C8B"/>
    <w:rsid w:val="00C26D11"/>
    <w:rsid w:val="00C26DE7"/>
    <w:rsid w:val="00C26E28"/>
    <w:rsid w:val="00C27087"/>
    <w:rsid w:val="00C270F8"/>
    <w:rsid w:val="00C2714B"/>
    <w:rsid w:val="00C27198"/>
    <w:rsid w:val="00C2719C"/>
    <w:rsid w:val="00C271FC"/>
    <w:rsid w:val="00C27612"/>
    <w:rsid w:val="00C276E3"/>
    <w:rsid w:val="00C27703"/>
    <w:rsid w:val="00C27807"/>
    <w:rsid w:val="00C27959"/>
    <w:rsid w:val="00C279FB"/>
    <w:rsid w:val="00C27A41"/>
    <w:rsid w:val="00C27A6D"/>
    <w:rsid w:val="00C27BCC"/>
    <w:rsid w:val="00C27C77"/>
    <w:rsid w:val="00C27CE9"/>
    <w:rsid w:val="00C27CF2"/>
    <w:rsid w:val="00C27E28"/>
    <w:rsid w:val="00C27F05"/>
    <w:rsid w:val="00C27F0E"/>
    <w:rsid w:val="00C27FDD"/>
    <w:rsid w:val="00C27FF7"/>
    <w:rsid w:val="00C3003A"/>
    <w:rsid w:val="00C3009B"/>
    <w:rsid w:val="00C300FF"/>
    <w:rsid w:val="00C3017D"/>
    <w:rsid w:val="00C301AE"/>
    <w:rsid w:val="00C301B7"/>
    <w:rsid w:val="00C30261"/>
    <w:rsid w:val="00C302D9"/>
    <w:rsid w:val="00C30443"/>
    <w:rsid w:val="00C304D0"/>
    <w:rsid w:val="00C3055D"/>
    <w:rsid w:val="00C305AE"/>
    <w:rsid w:val="00C305E2"/>
    <w:rsid w:val="00C3084A"/>
    <w:rsid w:val="00C308BB"/>
    <w:rsid w:val="00C308DA"/>
    <w:rsid w:val="00C3091A"/>
    <w:rsid w:val="00C30953"/>
    <w:rsid w:val="00C30958"/>
    <w:rsid w:val="00C30A01"/>
    <w:rsid w:val="00C30A4E"/>
    <w:rsid w:val="00C30C05"/>
    <w:rsid w:val="00C30C8F"/>
    <w:rsid w:val="00C30CAA"/>
    <w:rsid w:val="00C30CF8"/>
    <w:rsid w:val="00C30DD2"/>
    <w:rsid w:val="00C30FE0"/>
    <w:rsid w:val="00C30FFD"/>
    <w:rsid w:val="00C3100B"/>
    <w:rsid w:val="00C3108E"/>
    <w:rsid w:val="00C3110F"/>
    <w:rsid w:val="00C31171"/>
    <w:rsid w:val="00C3126E"/>
    <w:rsid w:val="00C31275"/>
    <w:rsid w:val="00C31311"/>
    <w:rsid w:val="00C31318"/>
    <w:rsid w:val="00C313C4"/>
    <w:rsid w:val="00C313D5"/>
    <w:rsid w:val="00C3141B"/>
    <w:rsid w:val="00C314C5"/>
    <w:rsid w:val="00C31535"/>
    <w:rsid w:val="00C31610"/>
    <w:rsid w:val="00C3162F"/>
    <w:rsid w:val="00C31837"/>
    <w:rsid w:val="00C31947"/>
    <w:rsid w:val="00C319EA"/>
    <w:rsid w:val="00C31A6F"/>
    <w:rsid w:val="00C31A9D"/>
    <w:rsid w:val="00C31AEC"/>
    <w:rsid w:val="00C31B5D"/>
    <w:rsid w:val="00C31B60"/>
    <w:rsid w:val="00C31C1C"/>
    <w:rsid w:val="00C31D6F"/>
    <w:rsid w:val="00C31D75"/>
    <w:rsid w:val="00C31DD1"/>
    <w:rsid w:val="00C31E21"/>
    <w:rsid w:val="00C31E24"/>
    <w:rsid w:val="00C31E3B"/>
    <w:rsid w:val="00C320B1"/>
    <w:rsid w:val="00C320C9"/>
    <w:rsid w:val="00C32105"/>
    <w:rsid w:val="00C3227B"/>
    <w:rsid w:val="00C322B6"/>
    <w:rsid w:val="00C3233E"/>
    <w:rsid w:val="00C323E8"/>
    <w:rsid w:val="00C3247F"/>
    <w:rsid w:val="00C324B4"/>
    <w:rsid w:val="00C32531"/>
    <w:rsid w:val="00C3255B"/>
    <w:rsid w:val="00C325C7"/>
    <w:rsid w:val="00C325CF"/>
    <w:rsid w:val="00C32685"/>
    <w:rsid w:val="00C32A47"/>
    <w:rsid w:val="00C32AF6"/>
    <w:rsid w:val="00C32C70"/>
    <w:rsid w:val="00C32C9C"/>
    <w:rsid w:val="00C32CE5"/>
    <w:rsid w:val="00C32DAE"/>
    <w:rsid w:val="00C32EB7"/>
    <w:rsid w:val="00C32EF2"/>
    <w:rsid w:val="00C330E0"/>
    <w:rsid w:val="00C33161"/>
    <w:rsid w:val="00C331A3"/>
    <w:rsid w:val="00C33204"/>
    <w:rsid w:val="00C33208"/>
    <w:rsid w:val="00C33289"/>
    <w:rsid w:val="00C33662"/>
    <w:rsid w:val="00C33669"/>
    <w:rsid w:val="00C3368A"/>
    <w:rsid w:val="00C336F9"/>
    <w:rsid w:val="00C3373F"/>
    <w:rsid w:val="00C3374C"/>
    <w:rsid w:val="00C3377E"/>
    <w:rsid w:val="00C3377F"/>
    <w:rsid w:val="00C3379B"/>
    <w:rsid w:val="00C338F9"/>
    <w:rsid w:val="00C33A49"/>
    <w:rsid w:val="00C33A55"/>
    <w:rsid w:val="00C33ABF"/>
    <w:rsid w:val="00C33C4B"/>
    <w:rsid w:val="00C33C6B"/>
    <w:rsid w:val="00C33D17"/>
    <w:rsid w:val="00C33D6E"/>
    <w:rsid w:val="00C33E00"/>
    <w:rsid w:val="00C33E0F"/>
    <w:rsid w:val="00C33E16"/>
    <w:rsid w:val="00C33E23"/>
    <w:rsid w:val="00C33EEA"/>
    <w:rsid w:val="00C33EF2"/>
    <w:rsid w:val="00C33F6A"/>
    <w:rsid w:val="00C33FDB"/>
    <w:rsid w:val="00C33FFE"/>
    <w:rsid w:val="00C34100"/>
    <w:rsid w:val="00C34172"/>
    <w:rsid w:val="00C34179"/>
    <w:rsid w:val="00C3418B"/>
    <w:rsid w:val="00C341C5"/>
    <w:rsid w:val="00C342ED"/>
    <w:rsid w:val="00C343B4"/>
    <w:rsid w:val="00C34401"/>
    <w:rsid w:val="00C3444A"/>
    <w:rsid w:val="00C3455A"/>
    <w:rsid w:val="00C34632"/>
    <w:rsid w:val="00C347A8"/>
    <w:rsid w:val="00C3484A"/>
    <w:rsid w:val="00C348BE"/>
    <w:rsid w:val="00C34955"/>
    <w:rsid w:val="00C34A1B"/>
    <w:rsid w:val="00C34A75"/>
    <w:rsid w:val="00C34B77"/>
    <w:rsid w:val="00C34C5B"/>
    <w:rsid w:val="00C34CDB"/>
    <w:rsid w:val="00C34D2F"/>
    <w:rsid w:val="00C34D38"/>
    <w:rsid w:val="00C34DC3"/>
    <w:rsid w:val="00C34DCE"/>
    <w:rsid w:val="00C34EC5"/>
    <w:rsid w:val="00C34EC6"/>
    <w:rsid w:val="00C34ED8"/>
    <w:rsid w:val="00C34EDA"/>
    <w:rsid w:val="00C34EEC"/>
    <w:rsid w:val="00C35008"/>
    <w:rsid w:val="00C350D1"/>
    <w:rsid w:val="00C350E8"/>
    <w:rsid w:val="00C3512C"/>
    <w:rsid w:val="00C3512E"/>
    <w:rsid w:val="00C352C4"/>
    <w:rsid w:val="00C3530F"/>
    <w:rsid w:val="00C3539B"/>
    <w:rsid w:val="00C3543E"/>
    <w:rsid w:val="00C354A1"/>
    <w:rsid w:val="00C3557E"/>
    <w:rsid w:val="00C3557F"/>
    <w:rsid w:val="00C3558A"/>
    <w:rsid w:val="00C355B0"/>
    <w:rsid w:val="00C355D9"/>
    <w:rsid w:val="00C35663"/>
    <w:rsid w:val="00C357AD"/>
    <w:rsid w:val="00C357E6"/>
    <w:rsid w:val="00C3582A"/>
    <w:rsid w:val="00C35896"/>
    <w:rsid w:val="00C358A3"/>
    <w:rsid w:val="00C35954"/>
    <w:rsid w:val="00C359F0"/>
    <w:rsid w:val="00C35A1B"/>
    <w:rsid w:val="00C35A5C"/>
    <w:rsid w:val="00C35B94"/>
    <w:rsid w:val="00C35BDD"/>
    <w:rsid w:val="00C35C63"/>
    <w:rsid w:val="00C35D04"/>
    <w:rsid w:val="00C35DE1"/>
    <w:rsid w:val="00C35EE5"/>
    <w:rsid w:val="00C35EF8"/>
    <w:rsid w:val="00C35F9A"/>
    <w:rsid w:val="00C3602F"/>
    <w:rsid w:val="00C360F1"/>
    <w:rsid w:val="00C360F3"/>
    <w:rsid w:val="00C361AE"/>
    <w:rsid w:val="00C3630F"/>
    <w:rsid w:val="00C36317"/>
    <w:rsid w:val="00C36335"/>
    <w:rsid w:val="00C363BB"/>
    <w:rsid w:val="00C363F7"/>
    <w:rsid w:val="00C3644E"/>
    <w:rsid w:val="00C36464"/>
    <w:rsid w:val="00C364D1"/>
    <w:rsid w:val="00C364DA"/>
    <w:rsid w:val="00C3650B"/>
    <w:rsid w:val="00C36528"/>
    <w:rsid w:val="00C36583"/>
    <w:rsid w:val="00C365D8"/>
    <w:rsid w:val="00C366D8"/>
    <w:rsid w:val="00C367BD"/>
    <w:rsid w:val="00C36861"/>
    <w:rsid w:val="00C368F3"/>
    <w:rsid w:val="00C36A30"/>
    <w:rsid w:val="00C36A66"/>
    <w:rsid w:val="00C36AA1"/>
    <w:rsid w:val="00C36B33"/>
    <w:rsid w:val="00C36B40"/>
    <w:rsid w:val="00C36BA8"/>
    <w:rsid w:val="00C36C83"/>
    <w:rsid w:val="00C36CDA"/>
    <w:rsid w:val="00C36E5A"/>
    <w:rsid w:val="00C36E76"/>
    <w:rsid w:val="00C36E79"/>
    <w:rsid w:val="00C36ED4"/>
    <w:rsid w:val="00C36F04"/>
    <w:rsid w:val="00C37072"/>
    <w:rsid w:val="00C37091"/>
    <w:rsid w:val="00C370EB"/>
    <w:rsid w:val="00C370EE"/>
    <w:rsid w:val="00C3714D"/>
    <w:rsid w:val="00C371AF"/>
    <w:rsid w:val="00C37338"/>
    <w:rsid w:val="00C37342"/>
    <w:rsid w:val="00C373E5"/>
    <w:rsid w:val="00C373FA"/>
    <w:rsid w:val="00C37498"/>
    <w:rsid w:val="00C375D6"/>
    <w:rsid w:val="00C375EE"/>
    <w:rsid w:val="00C375EF"/>
    <w:rsid w:val="00C3762E"/>
    <w:rsid w:val="00C37849"/>
    <w:rsid w:val="00C37873"/>
    <w:rsid w:val="00C378C7"/>
    <w:rsid w:val="00C3798D"/>
    <w:rsid w:val="00C37A3F"/>
    <w:rsid w:val="00C37B09"/>
    <w:rsid w:val="00C37B5E"/>
    <w:rsid w:val="00C37BBC"/>
    <w:rsid w:val="00C37BD1"/>
    <w:rsid w:val="00C37CA4"/>
    <w:rsid w:val="00C37CA6"/>
    <w:rsid w:val="00C37CB0"/>
    <w:rsid w:val="00C37DE2"/>
    <w:rsid w:val="00C37E17"/>
    <w:rsid w:val="00C37F5E"/>
    <w:rsid w:val="00C37FEB"/>
    <w:rsid w:val="00C37FF0"/>
    <w:rsid w:val="00C4019A"/>
    <w:rsid w:val="00C40273"/>
    <w:rsid w:val="00C403EA"/>
    <w:rsid w:val="00C404E1"/>
    <w:rsid w:val="00C404EB"/>
    <w:rsid w:val="00C404F4"/>
    <w:rsid w:val="00C40729"/>
    <w:rsid w:val="00C40821"/>
    <w:rsid w:val="00C40891"/>
    <w:rsid w:val="00C40965"/>
    <w:rsid w:val="00C40B7E"/>
    <w:rsid w:val="00C40C92"/>
    <w:rsid w:val="00C40D0B"/>
    <w:rsid w:val="00C40D3F"/>
    <w:rsid w:val="00C40D70"/>
    <w:rsid w:val="00C40D75"/>
    <w:rsid w:val="00C40E15"/>
    <w:rsid w:val="00C40E61"/>
    <w:rsid w:val="00C40FE6"/>
    <w:rsid w:val="00C41016"/>
    <w:rsid w:val="00C4120F"/>
    <w:rsid w:val="00C4136F"/>
    <w:rsid w:val="00C415E6"/>
    <w:rsid w:val="00C4168B"/>
    <w:rsid w:val="00C4185A"/>
    <w:rsid w:val="00C418DB"/>
    <w:rsid w:val="00C41963"/>
    <w:rsid w:val="00C4197B"/>
    <w:rsid w:val="00C41ADE"/>
    <w:rsid w:val="00C41AE6"/>
    <w:rsid w:val="00C41BAB"/>
    <w:rsid w:val="00C41BB8"/>
    <w:rsid w:val="00C41C20"/>
    <w:rsid w:val="00C41CC7"/>
    <w:rsid w:val="00C41CC9"/>
    <w:rsid w:val="00C41CEB"/>
    <w:rsid w:val="00C41DAC"/>
    <w:rsid w:val="00C41EBF"/>
    <w:rsid w:val="00C41F2D"/>
    <w:rsid w:val="00C41FA9"/>
    <w:rsid w:val="00C41FAC"/>
    <w:rsid w:val="00C41FD6"/>
    <w:rsid w:val="00C41FF6"/>
    <w:rsid w:val="00C42036"/>
    <w:rsid w:val="00C42083"/>
    <w:rsid w:val="00C42140"/>
    <w:rsid w:val="00C42272"/>
    <w:rsid w:val="00C422C8"/>
    <w:rsid w:val="00C42311"/>
    <w:rsid w:val="00C423F6"/>
    <w:rsid w:val="00C424BE"/>
    <w:rsid w:val="00C425A2"/>
    <w:rsid w:val="00C426D4"/>
    <w:rsid w:val="00C42733"/>
    <w:rsid w:val="00C42765"/>
    <w:rsid w:val="00C427F5"/>
    <w:rsid w:val="00C42835"/>
    <w:rsid w:val="00C4283E"/>
    <w:rsid w:val="00C428E5"/>
    <w:rsid w:val="00C42929"/>
    <w:rsid w:val="00C42A4E"/>
    <w:rsid w:val="00C42A68"/>
    <w:rsid w:val="00C42BBB"/>
    <w:rsid w:val="00C42C70"/>
    <w:rsid w:val="00C42D10"/>
    <w:rsid w:val="00C42DF6"/>
    <w:rsid w:val="00C42F47"/>
    <w:rsid w:val="00C430E2"/>
    <w:rsid w:val="00C4314F"/>
    <w:rsid w:val="00C43175"/>
    <w:rsid w:val="00C4351F"/>
    <w:rsid w:val="00C4360A"/>
    <w:rsid w:val="00C4368D"/>
    <w:rsid w:val="00C438A4"/>
    <w:rsid w:val="00C438E4"/>
    <w:rsid w:val="00C4392A"/>
    <w:rsid w:val="00C43A5E"/>
    <w:rsid w:val="00C43A62"/>
    <w:rsid w:val="00C43AD3"/>
    <w:rsid w:val="00C43B00"/>
    <w:rsid w:val="00C43BCB"/>
    <w:rsid w:val="00C43BDD"/>
    <w:rsid w:val="00C43BF3"/>
    <w:rsid w:val="00C43C1A"/>
    <w:rsid w:val="00C43D1F"/>
    <w:rsid w:val="00C43D9F"/>
    <w:rsid w:val="00C43E80"/>
    <w:rsid w:val="00C43ECE"/>
    <w:rsid w:val="00C43F5E"/>
    <w:rsid w:val="00C44096"/>
    <w:rsid w:val="00C4418C"/>
    <w:rsid w:val="00C441A6"/>
    <w:rsid w:val="00C441FD"/>
    <w:rsid w:val="00C44207"/>
    <w:rsid w:val="00C4428F"/>
    <w:rsid w:val="00C44292"/>
    <w:rsid w:val="00C4431B"/>
    <w:rsid w:val="00C443E5"/>
    <w:rsid w:val="00C44534"/>
    <w:rsid w:val="00C4460A"/>
    <w:rsid w:val="00C44633"/>
    <w:rsid w:val="00C4464D"/>
    <w:rsid w:val="00C44745"/>
    <w:rsid w:val="00C4485D"/>
    <w:rsid w:val="00C448EA"/>
    <w:rsid w:val="00C449DE"/>
    <w:rsid w:val="00C44B55"/>
    <w:rsid w:val="00C44C01"/>
    <w:rsid w:val="00C44C3F"/>
    <w:rsid w:val="00C44CD1"/>
    <w:rsid w:val="00C44D14"/>
    <w:rsid w:val="00C44D77"/>
    <w:rsid w:val="00C44E71"/>
    <w:rsid w:val="00C44E82"/>
    <w:rsid w:val="00C44F7A"/>
    <w:rsid w:val="00C4507E"/>
    <w:rsid w:val="00C45131"/>
    <w:rsid w:val="00C4527A"/>
    <w:rsid w:val="00C45345"/>
    <w:rsid w:val="00C4548B"/>
    <w:rsid w:val="00C454AB"/>
    <w:rsid w:val="00C4550E"/>
    <w:rsid w:val="00C45529"/>
    <w:rsid w:val="00C455A3"/>
    <w:rsid w:val="00C455B1"/>
    <w:rsid w:val="00C455C3"/>
    <w:rsid w:val="00C45625"/>
    <w:rsid w:val="00C45652"/>
    <w:rsid w:val="00C456CE"/>
    <w:rsid w:val="00C456D0"/>
    <w:rsid w:val="00C4572E"/>
    <w:rsid w:val="00C45759"/>
    <w:rsid w:val="00C45798"/>
    <w:rsid w:val="00C457C5"/>
    <w:rsid w:val="00C4587A"/>
    <w:rsid w:val="00C45899"/>
    <w:rsid w:val="00C4595E"/>
    <w:rsid w:val="00C459ED"/>
    <w:rsid w:val="00C45B28"/>
    <w:rsid w:val="00C45BC5"/>
    <w:rsid w:val="00C45C8A"/>
    <w:rsid w:val="00C45CFA"/>
    <w:rsid w:val="00C45D13"/>
    <w:rsid w:val="00C45D49"/>
    <w:rsid w:val="00C45D90"/>
    <w:rsid w:val="00C45EC5"/>
    <w:rsid w:val="00C45ECB"/>
    <w:rsid w:val="00C45F41"/>
    <w:rsid w:val="00C46019"/>
    <w:rsid w:val="00C4607F"/>
    <w:rsid w:val="00C460A8"/>
    <w:rsid w:val="00C461CB"/>
    <w:rsid w:val="00C461D2"/>
    <w:rsid w:val="00C46203"/>
    <w:rsid w:val="00C46204"/>
    <w:rsid w:val="00C4626D"/>
    <w:rsid w:val="00C462F6"/>
    <w:rsid w:val="00C463CC"/>
    <w:rsid w:val="00C4646D"/>
    <w:rsid w:val="00C4648B"/>
    <w:rsid w:val="00C464A3"/>
    <w:rsid w:val="00C46507"/>
    <w:rsid w:val="00C46560"/>
    <w:rsid w:val="00C465C2"/>
    <w:rsid w:val="00C465FA"/>
    <w:rsid w:val="00C46688"/>
    <w:rsid w:val="00C46720"/>
    <w:rsid w:val="00C46751"/>
    <w:rsid w:val="00C46767"/>
    <w:rsid w:val="00C46808"/>
    <w:rsid w:val="00C468CE"/>
    <w:rsid w:val="00C469AD"/>
    <w:rsid w:val="00C469FC"/>
    <w:rsid w:val="00C469FD"/>
    <w:rsid w:val="00C46A02"/>
    <w:rsid w:val="00C46A68"/>
    <w:rsid w:val="00C46AE5"/>
    <w:rsid w:val="00C46AEC"/>
    <w:rsid w:val="00C46B7F"/>
    <w:rsid w:val="00C46BCC"/>
    <w:rsid w:val="00C46C51"/>
    <w:rsid w:val="00C46E11"/>
    <w:rsid w:val="00C46E5B"/>
    <w:rsid w:val="00C46E6D"/>
    <w:rsid w:val="00C46E9C"/>
    <w:rsid w:val="00C46EE1"/>
    <w:rsid w:val="00C46FA2"/>
    <w:rsid w:val="00C47025"/>
    <w:rsid w:val="00C47088"/>
    <w:rsid w:val="00C47179"/>
    <w:rsid w:val="00C471EB"/>
    <w:rsid w:val="00C4728C"/>
    <w:rsid w:val="00C472BA"/>
    <w:rsid w:val="00C4737D"/>
    <w:rsid w:val="00C4743E"/>
    <w:rsid w:val="00C4752E"/>
    <w:rsid w:val="00C476DB"/>
    <w:rsid w:val="00C47745"/>
    <w:rsid w:val="00C4784E"/>
    <w:rsid w:val="00C478B4"/>
    <w:rsid w:val="00C47920"/>
    <w:rsid w:val="00C47A91"/>
    <w:rsid w:val="00C47B23"/>
    <w:rsid w:val="00C47B74"/>
    <w:rsid w:val="00C47BBA"/>
    <w:rsid w:val="00C47C6C"/>
    <w:rsid w:val="00C47C75"/>
    <w:rsid w:val="00C47D06"/>
    <w:rsid w:val="00C47DA9"/>
    <w:rsid w:val="00C47DB4"/>
    <w:rsid w:val="00C47E08"/>
    <w:rsid w:val="00C47F20"/>
    <w:rsid w:val="00C5002A"/>
    <w:rsid w:val="00C5004A"/>
    <w:rsid w:val="00C5010B"/>
    <w:rsid w:val="00C5010D"/>
    <w:rsid w:val="00C5011C"/>
    <w:rsid w:val="00C50250"/>
    <w:rsid w:val="00C50277"/>
    <w:rsid w:val="00C50300"/>
    <w:rsid w:val="00C504FA"/>
    <w:rsid w:val="00C50551"/>
    <w:rsid w:val="00C50683"/>
    <w:rsid w:val="00C50688"/>
    <w:rsid w:val="00C50854"/>
    <w:rsid w:val="00C508ED"/>
    <w:rsid w:val="00C50935"/>
    <w:rsid w:val="00C5096A"/>
    <w:rsid w:val="00C509A9"/>
    <w:rsid w:val="00C50B0D"/>
    <w:rsid w:val="00C50B1C"/>
    <w:rsid w:val="00C50B4B"/>
    <w:rsid w:val="00C50BAF"/>
    <w:rsid w:val="00C50C6B"/>
    <w:rsid w:val="00C50CE3"/>
    <w:rsid w:val="00C50D1F"/>
    <w:rsid w:val="00C50D78"/>
    <w:rsid w:val="00C50DDE"/>
    <w:rsid w:val="00C50F36"/>
    <w:rsid w:val="00C50F75"/>
    <w:rsid w:val="00C50FF2"/>
    <w:rsid w:val="00C51214"/>
    <w:rsid w:val="00C512C3"/>
    <w:rsid w:val="00C512CD"/>
    <w:rsid w:val="00C512FD"/>
    <w:rsid w:val="00C51412"/>
    <w:rsid w:val="00C51417"/>
    <w:rsid w:val="00C51428"/>
    <w:rsid w:val="00C5143D"/>
    <w:rsid w:val="00C5145D"/>
    <w:rsid w:val="00C5146B"/>
    <w:rsid w:val="00C5146F"/>
    <w:rsid w:val="00C51507"/>
    <w:rsid w:val="00C51552"/>
    <w:rsid w:val="00C5161E"/>
    <w:rsid w:val="00C51621"/>
    <w:rsid w:val="00C5183B"/>
    <w:rsid w:val="00C5191D"/>
    <w:rsid w:val="00C51A57"/>
    <w:rsid w:val="00C51B69"/>
    <w:rsid w:val="00C51D8C"/>
    <w:rsid w:val="00C51E7B"/>
    <w:rsid w:val="00C51EE9"/>
    <w:rsid w:val="00C51F4F"/>
    <w:rsid w:val="00C51FB4"/>
    <w:rsid w:val="00C51FF8"/>
    <w:rsid w:val="00C5206C"/>
    <w:rsid w:val="00C52092"/>
    <w:rsid w:val="00C52279"/>
    <w:rsid w:val="00C522F2"/>
    <w:rsid w:val="00C5232C"/>
    <w:rsid w:val="00C52434"/>
    <w:rsid w:val="00C524B5"/>
    <w:rsid w:val="00C524BA"/>
    <w:rsid w:val="00C52595"/>
    <w:rsid w:val="00C52677"/>
    <w:rsid w:val="00C5271D"/>
    <w:rsid w:val="00C5278C"/>
    <w:rsid w:val="00C52794"/>
    <w:rsid w:val="00C5287A"/>
    <w:rsid w:val="00C528CF"/>
    <w:rsid w:val="00C52930"/>
    <w:rsid w:val="00C5299F"/>
    <w:rsid w:val="00C529FF"/>
    <w:rsid w:val="00C52B1B"/>
    <w:rsid w:val="00C52B9D"/>
    <w:rsid w:val="00C52C1B"/>
    <w:rsid w:val="00C52C59"/>
    <w:rsid w:val="00C52C9A"/>
    <w:rsid w:val="00C52CD0"/>
    <w:rsid w:val="00C52D25"/>
    <w:rsid w:val="00C52DE3"/>
    <w:rsid w:val="00C52E95"/>
    <w:rsid w:val="00C52F49"/>
    <w:rsid w:val="00C530C1"/>
    <w:rsid w:val="00C530FB"/>
    <w:rsid w:val="00C5333F"/>
    <w:rsid w:val="00C533C2"/>
    <w:rsid w:val="00C533F9"/>
    <w:rsid w:val="00C53626"/>
    <w:rsid w:val="00C5368C"/>
    <w:rsid w:val="00C53721"/>
    <w:rsid w:val="00C53755"/>
    <w:rsid w:val="00C537BC"/>
    <w:rsid w:val="00C537C8"/>
    <w:rsid w:val="00C5397C"/>
    <w:rsid w:val="00C53992"/>
    <w:rsid w:val="00C539A2"/>
    <w:rsid w:val="00C539B8"/>
    <w:rsid w:val="00C539E4"/>
    <w:rsid w:val="00C53BF0"/>
    <w:rsid w:val="00C53C3F"/>
    <w:rsid w:val="00C53CCF"/>
    <w:rsid w:val="00C53D03"/>
    <w:rsid w:val="00C53E95"/>
    <w:rsid w:val="00C53FD7"/>
    <w:rsid w:val="00C54008"/>
    <w:rsid w:val="00C54054"/>
    <w:rsid w:val="00C542DF"/>
    <w:rsid w:val="00C543AC"/>
    <w:rsid w:val="00C543B8"/>
    <w:rsid w:val="00C543EC"/>
    <w:rsid w:val="00C544D9"/>
    <w:rsid w:val="00C544DC"/>
    <w:rsid w:val="00C5458E"/>
    <w:rsid w:val="00C5458F"/>
    <w:rsid w:val="00C545C3"/>
    <w:rsid w:val="00C5464D"/>
    <w:rsid w:val="00C546B8"/>
    <w:rsid w:val="00C54768"/>
    <w:rsid w:val="00C547C3"/>
    <w:rsid w:val="00C54800"/>
    <w:rsid w:val="00C54851"/>
    <w:rsid w:val="00C54944"/>
    <w:rsid w:val="00C5498C"/>
    <w:rsid w:val="00C549BB"/>
    <w:rsid w:val="00C54A29"/>
    <w:rsid w:val="00C54B9F"/>
    <w:rsid w:val="00C54C3E"/>
    <w:rsid w:val="00C54C63"/>
    <w:rsid w:val="00C54D5A"/>
    <w:rsid w:val="00C54D81"/>
    <w:rsid w:val="00C54ED2"/>
    <w:rsid w:val="00C54F13"/>
    <w:rsid w:val="00C54F1C"/>
    <w:rsid w:val="00C5500B"/>
    <w:rsid w:val="00C55010"/>
    <w:rsid w:val="00C55061"/>
    <w:rsid w:val="00C55073"/>
    <w:rsid w:val="00C55091"/>
    <w:rsid w:val="00C550A5"/>
    <w:rsid w:val="00C55151"/>
    <w:rsid w:val="00C552F5"/>
    <w:rsid w:val="00C55416"/>
    <w:rsid w:val="00C5542C"/>
    <w:rsid w:val="00C554BA"/>
    <w:rsid w:val="00C554CA"/>
    <w:rsid w:val="00C55530"/>
    <w:rsid w:val="00C55533"/>
    <w:rsid w:val="00C555E3"/>
    <w:rsid w:val="00C555E7"/>
    <w:rsid w:val="00C55650"/>
    <w:rsid w:val="00C5572C"/>
    <w:rsid w:val="00C5574D"/>
    <w:rsid w:val="00C557A4"/>
    <w:rsid w:val="00C55942"/>
    <w:rsid w:val="00C559BA"/>
    <w:rsid w:val="00C559FD"/>
    <w:rsid w:val="00C559FE"/>
    <w:rsid w:val="00C55A16"/>
    <w:rsid w:val="00C55A36"/>
    <w:rsid w:val="00C55A54"/>
    <w:rsid w:val="00C55A83"/>
    <w:rsid w:val="00C55BEF"/>
    <w:rsid w:val="00C55C20"/>
    <w:rsid w:val="00C55C32"/>
    <w:rsid w:val="00C55CBE"/>
    <w:rsid w:val="00C55D1F"/>
    <w:rsid w:val="00C55D2A"/>
    <w:rsid w:val="00C55DBF"/>
    <w:rsid w:val="00C55ECD"/>
    <w:rsid w:val="00C55F15"/>
    <w:rsid w:val="00C55F6A"/>
    <w:rsid w:val="00C55F73"/>
    <w:rsid w:val="00C55FB2"/>
    <w:rsid w:val="00C56003"/>
    <w:rsid w:val="00C560BA"/>
    <w:rsid w:val="00C56320"/>
    <w:rsid w:val="00C5638A"/>
    <w:rsid w:val="00C56410"/>
    <w:rsid w:val="00C5646E"/>
    <w:rsid w:val="00C564DC"/>
    <w:rsid w:val="00C565AE"/>
    <w:rsid w:val="00C565EB"/>
    <w:rsid w:val="00C56689"/>
    <w:rsid w:val="00C566F9"/>
    <w:rsid w:val="00C56747"/>
    <w:rsid w:val="00C5677E"/>
    <w:rsid w:val="00C567C2"/>
    <w:rsid w:val="00C56816"/>
    <w:rsid w:val="00C56864"/>
    <w:rsid w:val="00C568D7"/>
    <w:rsid w:val="00C56924"/>
    <w:rsid w:val="00C56A00"/>
    <w:rsid w:val="00C56AC1"/>
    <w:rsid w:val="00C56B0D"/>
    <w:rsid w:val="00C56B4A"/>
    <w:rsid w:val="00C56BBA"/>
    <w:rsid w:val="00C56D01"/>
    <w:rsid w:val="00C56D21"/>
    <w:rsid w:val="00C56E80"/>
    <w:rsid w:val="00C56E92"/>
    <w:rsid w:val="00C56F91"/>
    <w:rsid w:val="00C56FF1"/>
    <w:rsid w:val="00C57018"/>
    <w:rsid w:val="00C5701C"/>
    <w:rsid w:val="00C5702B"/>
    <w:rsid w:val="00C5705B"/>
    <w:rsid w:val="00C5710B"/>
    <w:rsid w:val="00C5712F"/>
    <w:rsid w:val="00C571FB"/>
    <w:rsid w:val="00C5728E"/>
    <w:rsid w:val="00C572E5"/>
    <w:rsid w:val="00C574D6"/>
    <w:rsid w:val="00C575EA"/>
    <w:rsid w:val="00C5765A"/>
    <w:rsid w:val="00C57676"/>
    <w:rsid w:val="00C57815"/>
    <w:rsid w:val="00C578AF"/>
    <w:rsid w:val="00C57920"/>
    <w:rsid w:val="00C57A3F"/>
    <w:rsid w:val="00C57AF8"/>
    <w:rsid w:val="00C57B0B"/>
    <w:rsid w:val="00C57B83"/>
    <w:rsid w:val="00C57BBE"/>
    <w:rsid w:val="00C57C18"/>
    <w:rsid w:val="00C57CA9"/>
    <w:rsid w:val="00C57CDE"/>
    <w:rsid w:val="00C57DA6"/>
    <w:rsid w:val="00C57E1F"/>
    <w:rsid w:val="00C57EA1"/>
    <w:rsid w:val="00C57EDE"/>
    <w:rsid w:val="00C57F6F"/>
    <w:rsid w:val="00C57FD6"/>
    <w:rsid w:val="00C57FEA"/>
    <w:rsid w:val="00C6004E"/>
    <w:rsid w:val="00C601E5"/>
    <w:rsid w:val="00C60204"/>
    <w:rsid w:val="00C60384"/>
    <w:rsid w:val="00C60394"/>
    <w:rsid w:val="00C603E7"/>
    <w:rsid w:val="00C60731"/>
    <w:rsid w:val="00C60769"/>
    <w:rsid w:val="00C60865"/>
    <w:rsid w:val="00C60909"/>
    <w:rsid w:val="00C6095E"/>
    <w:rsid w:val="00C6098B"/>
    <w:rsid w:val="00C609BE"/>
    <w:rsid w:val="00C60AE6"/>
    <w:rsid w:val="00C60B81"/>
    <w:rsid w:val="00C60BC7"/>
    <w:rsid w:val="00C60CFA"/>
    <w:rsid w:val="00C60CFD"/>
    <w:rsid w:val="00C60D9D"/>
    <w:rsid w:val="00C60E24"/>
    <w:rsid w:val="00C60E29"/>
    <w:rsid w:val="00C60E56"/>
    <w:rsid w:val="00C60E81"/>
    <w:rsid w:val="00C60F3D"/>
    <w:rsid w:val="00C60F5B"/>
    <w:rsid w:val="00C60F61"/>
    <w:rsid w:val="00C61119"/>
    <w:rsid w:val="00C6117E"/>
    <w:rsid w:val="00C611CD"/>
    <w:rsid w:val="00C6122A"/>
    <w:rsid w:val="00C61389"/>
    <w:rsid w:val="00C61406"/>
    <w:rsid w:val="00C6143F"/>
    <w:rsid w:val="00C6152D"/>
    <w:rsid w:val="00C6153B"/>
    <w:rsid w:val="00C615CE"/>
    <w:rsid w:val="00C61618"/>
    <w:rsid w:val="00C61641"/>
    <w:rsid w:val="00C61695"/>
    <w:rsid w:val="00C616B2"/>
    <w:rsid w:val="00C6171A"/>
    <w:rsid w:val="00C617E6"/>
    <w:rsid w:val="00C61915"/>
    <w:rsid w:val="00C619BC"/>
    <w:rsid w:val="00C61A2F"/>
    <w:rsid w:val="00C61A98"/>
    <w:rsid w:val="00C61B1F"/>
    <w:rsid w:val="00C61BB4"/>
    <w:rsid w:val="00C61CBD"/>
    <w:rsid w:val="00C61CE0"/>
    <w:rsid w:val="00C61D58"/>
    <w:rsid w:val="00C61E23"/>
    <w:rsid w:val="00C61E41"/>
    <w:rsid w:val="00C61E6D"/>
    <w:rsid w:val="00C61E6E"/>
    <w:rsid w:val="00C61EA5"/>
    <w:rsid w:val="00C61ED4"/>
    <w:rsid w:val="00C61EF7"/>
    <w:rsid w:val="00C61F23"/>
    <w:rsid w:val="00C61F93"/>
    <w:rsid w:val="00C61FC5"/>
    <w:rsid w:val="00C61FEC"/>
    <w:rsid w:val="00C62175"/>
    <w:rsid w:val="00C621E2"/>
    <w:rsid w:val="00C6221D"/>
    <w:rsid w:val="00C623DE"/>
    <w:rsid w:val="00C625E3"/>
    <w:rsid w:val="00C625FC"/>
    <w:rsid w:val="00C6265F"/>
    <w:rsid w:val="00C62675"/>
    <w:rsid w:val="00C626CD"/>
    <w:rsid w:val="00C62726"/>
    <w:rsid w:val="00C62A64"/>
    <w:rsid w:val="00C62BA9"/>
    <w:rsid w:val="00C62CE5"/>
    <w:rsid w:val="00C62CEC"/>
    <w:rsid w:val="00C62E5E"/>
    <w:rsid w:val="00C62F02"/>
    <w:rsid w:val="00C62F22"/>
    <w:rsid w:val="00C62F78"/>
    <w:rsid w:val="00C62F85"/>
    <w:rsid w:val="00C6308A"/>
    <w:rsid w:val="00C630FA"/>
    <w:rsid w:val="00C6321A"/>
    <w:rsid w:val="00C6324F"/>
    <w:rsid w:val="00C632F2"/>
    <w:rsid w:val="00C634DA"/>
    <w:rsid w:val="00C63556"/>
    <w:rsid w:val="00C63623"/>
    <w:rsid w:val="00C636A8"/>
    <w:rsid w:val="00C6370B"/>
    <w:rsid w:val="00C637CF"/>
    <w:rsid w:val="00C637D0"/>
    <w:rsid w:val="00C6384E"/>
    <w:rsid w:val="00C63873"/>
    <w:rsid w:val="00C638AF"/>
    <w:rsid w:val="00C6392C"/>
    <w:rsid w:val="00C639ED"/>
    <w:rsid w:val="00C63A49"/>
    <w:rsid w:val="00C63A76"/>
    <w:rsid w:val="00C63CCD"/>
    <w:rsid w:val="00C63D83"/>
    <w:rsid w:val="00C63D9A"/>
    <w:rsid w:val="00C63DBC"/>
    <w:rsid w:val="00C63DEB"/>
    <w:rsid w:val="00C640E3"/>
    <w:rsid w:val="00C64124"/>
    <w:rsid w:val="00C64150"/>
    <w:rsid w:val="00C641EC"/>
    <w:rsid w:val="00C642EE"/>
    <w:rsid w:val="00C6438F"/>
    <w:rsid w:val="00C645B3"/>
    <w:rsid w:val="00C645DA"/>
    <w:rsid w:val="00C6479D"/>
    <w:rsid w:val="00C64C39"/>
    <w:rsid w:val="00C64D51"/>
    <w:rsid w:val="00C64DD2"/>
    <w:rsid w:val="00C64E44"/>
    <w:rsid w:val="00C64E8A"/>
    <w:rsid w:val="00C64EF8"/>
    <w:rsid w:val="00C6500C"/>
    <w:rsid w:val="00C65032"/>
    <w:rsid w:val="00C65033"/>
    <w:rsid w:val="00C65052"/>
    <w:rsid w:val="00C65153"/>
    <w:rsid w:val="00C65173"/>
    <w:rsid w:val="00C65222"/>
    <w:rsid w:val="00C6523F"/>
    <w:rsid w:val="00C65259"/>
    <w:rsid w:val="00C652AC"/>
    <w:rsid w:val="00C65313"/>
    <w:rsid w:val="00C654FF"/>
    <w:rsid w:val="00C65579"/>
    <w:rsid w:val="00C65644"/>
    <w:rsid w:val="00C657C6"/>
    <w:rsid w:val="00C65861"/>
    <w:rsid w:val="00C65873"/>
    <w:rsid w:val="00C658AC"/>
    <w:rsid w:val="00C6590B"/>
    <w:rsid w:val="00C6595E"/>
    <w:rsid w:val="00C659F2"/>
    <w:rsid w:val="00C65B1B"/>
    <w:rsid w:val="00C65C8D"/>
    <w:rsid w:val="00C65CBF"/>
    <w:rsid w:val="00C65CC8"/>
    <w:rsid w:val="00C65D1D"/>
    <w:rsid w:val="00C65D7D"/>
    <w:rsid w:val="00C65DCF"/>
    <w:rsid w:val="00C65E71"/>
    <w:rsid w:val="00C65EB1"/>
    <w:rsid w:val="00C65EB2"/>
    <w:rsid w:val="00C65F24"/>
    <w:rsid w:val="00C65F5E"/>
    <w:rsid w:val="00C65F65"/>
    <w:rsid w:val="00C6603F"/>
    <w:rsid w:val="00C66070"/>
    <w:rsid w:val="00C66095"/>
    <w:rsid w:val="00C66198"/>
    <w:rsid w:val="00C6626B"/>
    <w:rsid w:val="00C662B9"/>
    <w:rsid w:val="00C662CD"/>
    <w:rsid w:val="00C662F1"/>
    <w:rsid w:val="00C6636C"/>
    <w:rsid w:val="00C664D9"/>
    <w:rsid w:val="00C665C4"/>
    <w:rsid w:val="00C665E9"/>
    <w:rsid w:val="00C665F2"/>
    <w:rsid w:val="00C66653"/>
    <w:rsid w:val="00C6669E"/>
    <w:rsid w:val="00C666B1"/>
    <w:rsid w:val="00C666ED"/>
    <w:rsid w:val="00C66713"/>
    <w:rsid w:val="00C6673A"/>
    <w:rsid w:val="00C6674F"/>
    <w:rsid w:val="00C667DA"/>
    <w:rsid w:val="00C6680D"/>
    <w:rsid w:val="00C66829"/>
    <w:rsid w:val="00C66963"/>
    <w:rsid w:val="00C669A0"/>
    <w:rsid w:val="00C669B0"/>
    <w:rsid w:val="00C669CD"/>
    <w:rsid w:val="00C66A2F"/>
    <w:rsid w:val="00C66A49"/>
    <w:rsid w:val="00C66AA1"/>
    <w:rsid w:val="00C66B06"/>
    <w:rsid w:val="00C66C38"/>
    <w:rsid w:val="00C66EA8"/>
    <w:rsid w:val="00C66EAA"/>
    <w:rsid w:val="00C66F0C"/>
    <w:rsid w:val="00C66FB4"/>
    <w:rsid w:val="00C67066"/>
    <w:rsid w:val="00C6711E"/>
    <w:rsid w:val="00C6729C"/>
    <w:rsid w:val="00C67470"/>
    <w:rsid w:val="00C6748B"/>
    <w:rsid w:val="00C6758F"/>
    <w:rsid w:val="00C67616"/>
    <w:rsid w:val="00C67700"/>
    <w:rsid w:val="00C67814"/>
    <w:rsid w:val="00C678EC"/>
    <w:rsid w:val="00C679FB"/>
    <w:rsid w:val="00C67A57"/>
    <w:rsid w:val="00C67BA5"/>
    <w:rsid w:val="00C67BCF"/>
    <w:rsid w:val="00C67C93"/>
    <w:rsid w:val="00C67C98"/>
    <w:rsid w:val="00C67D1F"/>
    <w:rsid w:val="00C67DE3"/>
    <w:rsid w:val="00C67EA7"/>
    <w:rsid w:val="00C67EF2"/>
    <w:rsid w:val="00C67F1E"/>
    <w:rsid w:val="00C67F3D"/>
    <w:rsid w:val="00C67F6B"/>
    <w:rsid w:val="00C67F78"/>
    <w:rsid w:val="00C67FBC"/>
    <w:rsid w:val="00C67FC9"/>
    <w:rsid w:val="00C67FE7"/>
    <w:rsid w:val="00C70008"/>
    <w:rsid w:val="00C701B8"/>
    <w:rsid w:val="00C701E4"/>
    <w:rsid w:val="00C7031A"/>
    <w:rsid w:val="00C703D5"/>
    <w:rsid w:val="00C704F4"/>
    <w:rsid w:val="00C705A8"/>
    <w:rsid w:val="00C7063B"/>
    <w:rsid w:val="00C70666"/>
    <w:rsid w:val="00C706F1"/>
    <w:rsid w:val="00C70723"/>
    <w:rsid w:val="00C7077E"/>
    <w:rsid w:val="00C707DF"/>
    <w:rsid w:val="00C7089B"/>
    <w:rsid w:val="00C70939"/>
    <w:rsid w:val="00C70B16"/>
    <w:rsid w:val="00C70C1A"/>
    <w:rsid w:val="00C70C1E"/>
    <w:rsid w:val="00C70C67"/>
    <w:rsid w:val="00C70C7F"/>
    <w:rsid w:val="00C70D4A"/>
    <w:rsid w:val="00C7101A"/>
    <w:rsid w:val="00C71035"/>
    <w:rsid w:val="00C710DC"/>
    <w:rsid w:val="00C71105"/>
    <w:rsid w:val="00C71152"/>
    <w:rsid w:val="00C7117C"/>
    <w:rsid w:val="00C71292"/>
    <w:rsid w:val="00C71350"/>
    <w:rsid w:val="00C7147D"/>
    <w:rsid w:val="00C7155B"/>
    <w:rsid w:val="00C7168E"/>
    <w:rsid w:val="00C7169B"/>
    <w:rsid w:val="00C71709"/>
    <w:rsid w:val="00C7171C"/>
    <w:rsid w:val="00C7174B"/>
    <w:rsid w:val="00C717B3"/>
    <w:rsid w:val="00C717F1"/>
    <w:rsid w:val="00C7187D"/>
    <w:rsid w:val="00C71998"/>
    <w:rsid w:val="00C719E6"/>
    <w:rsid w:val="00C719F2"/>
    <w:rsid w:val="00C71AC0"/>
    <w:rsid w:val="00C71B30"/>
    <w:rsid w:val="00C71B70"/>
    <w:rsid w:val="00C71BA7"/>
    <w:rsid w:val="00C71C9E"/>
    <w:rsid w:val="00C71D66"/>
    <w:rsid w:val="00C71DEF"/>
    <w:rsid w:val="00C7205B"/>
    <w:rsid w:val="00C7207C"/>
    <w:rsid w:val="00C72093"/>
    <w:rsid w:val="00C720BE"/>
    <w:rsid w:val="00C720C6"/>
    <w:rsid w:val="00C720C8"/>
    <w:rsid w:val="00C7210F"/>
    <w:rsid w:val="00C72124"/>
    <w:rsid w:val="00C7214A"/>
    <w:rsid w:val="00C72214"/>
    <w:rsid w:val="00C7221E"/>
    <w:rsid w:val="00C722A4"/>
    <w:rsid w:val="00C722C0"/>
    <w:rsid w:val="00C72365"/>
    <w:rsid w:val="00C723D3"/>
    <w:rsid w:val="00C72407"/>
    <w:rsid w:val="00C724DE"/>
    <w:rsid w:val="00C72510"/>
    <w:rsid w:val="00C72514"/>
    <w:rsid w:val="00C7253C"/>
    <w:rsid w:val="00C72661"/>
    <w:rsid w:val="00C726CC"/>
    <w:rsid w:val="00C726F3"/>
    <w:rsid w:val="00C727D3"/>
    <w:rsid w:val="00C72857"/>
    <w:rsid w:val="00C7287C"/>
    <w:rsid w:val="00C729C0"/>
    <w:rsid w:val="00C72A64"/>
    <w:rsid w:val="00C72BA4"/>
    <w:rsid w:val="00C72C42"/>
    <w:rsid w:val="00C72C46"/>
    <w:rsid w:val="00C72C4E"/>
    <w:rsid w:val="00C72D5F"/>
    <w:rsid w:val="00C72EEE"/>
    <w:rsid w:val="00C7303C"/>
    <w:rsid w:val="00C730EC"/>
    <w:rsid w:val="00C7319E"/>
    <w:rsid w:val="00C7322B"/>
    <w:rsid w:val="00C73289"/>
    <w:rsid w:val="00C732A7"/>
    <w:rsid w:val="00C73306"/>
    <w:rsid w:val="00C734A9"/>
    <w:rsid w:val="00C734F6"/>
    <w:rsid w:val="00C7354F"/>
    <w:rsid w:val="00C73571"/>
    <w:rsid w:val="00C736CA"/>
    <w:rsid w:val="00C73710"/>
    <w:rsid w:val="00C73869"/>
    <w:rsid w:val="00C73892"/>
    <w:rsid w:val="00C738D2"/>
    <w:rsid w:val="00C73942"/>
    <w:rsid w:val="00C73AE8"/>
    <w:rsid w:val="00C73B42"/>
    <w:rsid w:val="00C73B56"/>
    <w:rsid w:val="00C73CA2"/>
    <w:rsid w:val="00C73CCC"/>
    <w:rsid w:val="00C73EAF"/>
    <w:rsid w:val="00C73F07"/>
    <w:rsid w:val="00C73F24"/>
    <w:rsid w:val="00C73F79"/>
    <w:rsid w:val="00C73FA1"/>
    <w:rsid w:val="00C73FB3"/>
    <w:rsid w:val="00C74079"/>
    <w:rsid w:val="00C74148"/>
    <w:rsid w:val="00C74193"/>
    <w:rsid w:val="00C7419F"/>
    <w:rsid w:val="00C742B5"/>
    <w:rsid w:val="00C742BD"/>
    <w:rsid w:val="00C742D8"/>
    <w:rsid w:val="00C74357"/>
    <w:rsid w:val="00C7447A"/>
    <w:rsid w:val="00C745CB"/>
    <w:rsid w:val="00C746E5"/>
    <w:rsid w:val="00C749A7"/>
    <w:rsid w:val="00C74A97"/>
    <w:rsid w:val="00C74BA1"/>
    <w:rsid w:val="00C74CA9"/>
    <w:rsid w:val="00C74E85"/>
    <w:rsid w:val="00C74EF2"/>
    <w:rsid w:val="00C74F86"/>
    <w:rsid w:val="00C74FA3"/>
    <w:rsid w:val="00C74FBE"/>
    <w:rsid w:val="00C7508A"/>
    <w:rsid w:val="00C750E0"/>
    <w:rsid w:val="00C75284"/>
    <w:rsid w:val="00C75297"/>
    <w:rsid w:val="00C75363"/>
    <w:rsid w:val="00C753E0"/>
    <w:rsid w:val="00C75445"/>
    <w:rsid w:val="00C754C1"/>
    <w:rsid w:val="00C75503"/>
    <w:rsid w:val="00C7551F"/>
    <w:rsid w:val="00C755DF"/>
    <w:rsid w:val="00C75607"/>
    <w:rsid w:val="00C756E6"/>
    <w:rsid w:val="00C75724"/>
    <w:rsid w:val="00C7581E"/>
    <w:rsid w:val="00C75A8B"/>
    <w:rsid w:val="00C75A8D"/>
    <w:rsid w:val="00C75CC7"/>
    <w:rsid w:val="00C75CCF"/>
    <w:rsid w:val="00C75D00"/>
    <w:rsid w:val="00C75E0C"/>
    <w:rsid w:val="00C75E0D"/>
    <w:rsid w:val="00C75E50"/>
    <w:rsid w:val="00C75F81"/>
    <w:rsid w:val="00C75FEE"/>
    <w:rsid w:val="00C76058"/>
    <w:rsid w:val="00C7607D"/>
    <w:rsid w:val="00C760AD"/>
    <w:rsid w:val="00C76164"/>
    <w:rsid w:val="00C76251"/>
    <w:rsid w:val="00C76258"/>
    <w:rsid w:val="00C76260"/>
    <w:rsid w:val="00C762B4"/>
    <w:rsid w:val="00C762C6"/>
    <w:rsid w:val="00C76464"/>
    <w:rsid w:val="00C7647C"/>
    <w:rsid w:val="00C764AA"/>
    <w:rsid w:val="00C76500"/>
    <w:rsid w:val="00C76604"/>
    <w:rsid w:val="00C76618"/>
    <w:rsid w:val="00C76657"/>
    <w:rsid w:val="00C76680"/>
    <w:rsid w:val="00C766A0"/>
    <w:rsid w:val="00C7671C"/>
    <w:rsid w:val="00C76743"/>
    <w:rsid w:val="00C7677B"/>
    <w:rsid w:val="00C76793"/>
    <w:rsid w:val="00C767C0"/>
    <w:rsid w:val="00C769B3"/>
    <w:rsid w:val="00C769F1"/>
    <w:rsid w:val="00C76A7A"/>
    <w:rsid w:val="00C76B1C"/>
    <w:rsid w:val="00C76BC2"/>
    <w:rsid w:val="00C76D11"/>
    <w:rsid w:val="00C76E57"/>
    <w:rsid w:val="00C76E86"/>
    <w:rsid w:val="00C76E9C"/>
    <w:rsid w:val="00C76F2D"/>
    <w:rsid w:val="00C7711C"/>
    <w:rsid w:val="00C77188"/>
    <w:rsid w:val="00C771C8"/>
    <w:rsid w:val="00C771EB"/>
    <w:rsid w:val="00C77263"/>
    <w:rsid w:val="00C77267"/>
    <w:rsid w:val="00C77271"/>
    <w:rsid w:val="00C77274"/>
    <w:rsid w:val="00C774DE"/>
    <w:rsid w:val="00C7756B"/>
    <w:rsid w:val="00C7759C"/>
    <w:rsid w:val="00C77633"/>
    <w:rsid w:val="00C7769C"/>
    <w:rsid w:val="00C77702"/>
    <w:rsid w:val="00C77771"/>
    <w:rsid w:val="00C77916"/>
    <w:rsid w:val="00C77B74"/>
    <w:rsid w:val="00C77D10"/>
    <w:rsid w:val="00C77D9A"/>
    <w:rsid w:val="00C77E9F"/>
    <w:rsid w:val="00C77EED"/>
    <w:rsid w:val="00C77F18"/>
    <w:rsid w:val="00C77F4B"/>
    <w:rsid w:val="00C77F55"/>
    <w:rsid w:val="00C77FB0"/>
    <w:rsid w:val="00C80109"/>
    <w:rsid w:val="00C8012A"/>
    <w:rsid w:val="00C8028E"/>
    <w:rsid w:val="00C80320"/>
    <w:rsid w:val="00C80591"/>
    <w:rsid w:val="00C80597"/>
    <w:rsid w:val="00C805D8"/>
    <w:rsid w:val="00C806E7"/>
    <w:rsid w:val="00C80710"/>
    <w:rsid w:val="00C80719"/>
    <w:rsid w:val="00C8078A"/>
    <w:rsid w:val="00C8080C"/>
    <w:rsid w:val="00C80816"/>
    <w:rsid w:val="00C8081E"/>
    <w:rsid w:val="00C8081F"/>
    <w:rsid w:val="00C8090B"/>
    <w:rsid w:val="00C80970"/>
    <w:rsid w:val="00C8097A"/>
    <w:rsid w:val="00C80982"/>
    <w:rsid w:val="00C80997"/>
    <w:rsid w:val="00C80A13"/>
    <w:rsid w:val="00C80A2C"/>
    <w:rsid w:val="00C80A31"/>
    <w:rsid w:val="00C80BE1"/>
    <w:rsid w:val="00C80BE4"/>
    <w:rsid w:val="00C80C1F"/>
    <w:rsid w:val="00C80D0C"/>
    <w:rsid w:val="00C80D61"/>
    <w:rsid w:val="00C80D8B"/>
    <w:rsid w:val="00C80EB6"/>
    <w:rsid w:val="00C80F5C"/>
    <w:rsid w:val="00C80F84"/>
    <w:rsid w:val="00C810D9"/>
    <w:rsid w:val="00C81126"/>
    <w:rsid w:val="00C81174"/>
    <w:rsid w:val="00C81234"/>
    <w:rsid w:val="00C81266"/>
    <w:rsid w:val="00C81309"/>
    <w:rsid w:val="00C8133F"/>
    <w:rsid w:val="00C81385"/>
    <w:rsid w:val="00C81397"/>
    <w:rsid w:val="00C814B0"/>
    <w:rsid w:val="00C81522"/>
    <w:rsid w:val="00C815AD"/>
    <w:rsid w:val="00C81695"/>
    <w:rsid w:val="00C81C3E"/>
    <w:rsid w:val="00C81C61"/>
    <w:rsid w:val="00C81ED1"/>
    <w:rsid w:val="00C81F87"/>
    <w:rsid w:val="00C82029"/>
    <w:rsid w:val="00C8214C"/>
    <w:rsid w:val="00C82152"/>
    <w:rsid w:val="00C821F4"/>
    <w:rsid w:val="00C82354"/>
    <w:rsid w:val="00C82501"/>
    <w:rsid w:val="00C8257D"/>
    <w:rsid w:val="00C825B5"/>
    <w:rsid w:val="00C825BD"/>
    <w:rsid w:val="00C82672"/>
    <w:rsid w:val="00C82694"/>
    <w:rsid w:val="00C826AC"/>
    <w:rsid w:val="00C826DE"/>
    <w:rsid w:val="00C82706"/>
    <w:rsid w:val="00C8274D"/>
    <w:rsid w:val="00C82809"/>
    <w:rsid w:val="00C8283B"/>
    <w:rsid w:val="00C82940"/>
    <w:rsid w:val="00C8295E"/>
    <w:rsid w:val="00C82A00"/>
    <w:rsid w:val="00C82A01"/>
    <w:rsid w:val="00C82A18"/>
    <w:rsid w:val="00C82A1E"/>
    <w:rsid w:val="00C82B41"/>
    <w:rsid w:val="00C82C17"/>
    <w:rsid w:val="00C82CB2"/>
    <w:rsid w:val="00C82D2C"/>
    <w:rsid w:val="00C82DD7"/>
    <w:rsid w:val="00C82DFE"/>
    <w:rsid w:val="00C82F04"/>
    <w:rsid w:val="00C82FCD"/>
    <w:rsid w:val="00C83086"/>
    <w:rsid w:val="00C830C7"/>
    <w:rsid w:val="00C830CF"/>
    <w:rsid w:val="00C83153"/>
    <w:rsid w:val="00C8318A"/>
    <w:rsid w:val="00C831A1"/>
    <w:rsid w:val="00C8328B"/>
    <w:rsid w:val="00C8335D"/>
    <w:rsid w:val="00C833FF"/>
    <w:rsid w:val="00C8366C"/>
    <w:rsid w:val="00C83740"/>
    <w:rsid w:val="00C8383D"/>
    <w:rsid w:val="00C83886"/>
    <w:rsid w:val="00C838FF"/>
    <w:rsid w:val="00C83921"/>
    <w:rsid w:val="00C8396F"/>
    <w:rsid w:val="00C8399E"/>
    <w:rsid w:val="00C83A0F"/>
    <w:rsid w:val="00C83B3F"/>
    <w:rsid w:val="00C83BB7"/>
    <w:rsid w:val="00C83D36"/>
    <w:rsid w:val="00C83D7C"/>
    <w:rsid w:val="00C83DA8"/>
    <w:rsid w:val="00C83DAC"/>
    <w:rsid w:val="00C83E31"/>
    <w:rsid w:val="00C83FBD"/>
    <w:rsid w:val="00C83FC9"/>
    <w:rsid w:val="00C8419A"/>
    <w:rsid w:val="00C8421C"/>
    <w:rsid w:val="00C842A9"/>
    <w:rsid w:val="00C843C2"/>
    <w:rsid w:val="00C84492"/>
    <w:rsid w:val="00C844F9"/>
    <w:rsid w:val="00C8454A"/>
    <w:rsid w:val="00C8467A"/>
    <w:rsid w:val="00C847D3"/>
    <w:rsid w:val="00C8494A"/>
    <w:rsid w:val="00C849E4"/>
    <w:rsid w:val="00C84A0F"/>
    <w:rsid w:val="00C84CA2"/>
    <w:rsid w:val="00C84CA4"/>
    <w:rsid w:val="00C84D86"/>
    <w:rsid w:val="00C84EDA"/>
    <w:rsid w:val="00C84EEC"/>
    <w:rsid w:val="00C8508D"/>
    <w:rsid w:val="00C85095"/>
    <w:rsid w:val="00C85132"/>
    <w:rsid w:val="00C8528D"/>
    <w:rsid w:val="00C852AF"/>
    <w:rsid w:val="00C85344"/>
    <w:rsid w:val="00C8536E"/>
    <w:rsid w:val="00C853D9"/>
    <w:rsid w:val="00C85489"/>
    <w:rsid w:val="00C8550B"/>
    <w:rsid w:val="00C85562"/>
    <w:rsid w:val="00C857E7"/>
    <w:rsid w:val="00C858A6"/>
    <w:rsid w:val="00C858AF"/>
    <w:rsid w:val="00C85AAD"/>
    <w:rsid w:val="00C85ACA"/>
    <w:rsid w:val="00C85AF4"/>
    <w:rsid w:val="00C85D00"/>
    <w:rsid w:val="00C85DD8"/>
    <w:rsid w:val="00C85E0C"/>
    <w:rsid w:val="00C85E17"/>
    <w:rsid w:val="00C85EBD"/>
    <w:rsid w:val="00C85F04"/>
    <w:rsid w:val="00C86067"/>
    <w:rsid w:val="00C8609E"/>
    <w:rsid w:val="00C8622D"/>
    <w:rsid w:val="00C8623F"/>
    <w:rsid w:val="00C86257"/>
    <w:rsid w:val="00C86306"/>
    <w:rsid w:val="00C8645E"/>
    <w:rsid w:val="00C864EB"/>
    <w:rsid w:val="00C8650C"/>
    <w:rsid w:val="00C8658A"/>
    <w:rsid w:val="00C865A9"/>
    <w:rsid w:val="00C867A8"/>
    <w:rsid w:val="00C867AD"/>
    <w:rsid w:val="00C867CC"/>
    <w:rsid w:val="00C868AD"/>
    <w:rsid w:val="00C86908"/>
    <w:rsid w:val="00C86958"/>
    <w:rsid w:val="00C86A0E"/>
    <w:rsid w:val="00C86A21"/>
    <w:rsid w:val="00C86A54"/>
    <w:rsid w:val="00C86B45"/>
    <w:rsid w:val="00C86BB4"/>
    <w:rsid w:val="00C86D43"/>
    <w:rsid w:val="00C86E29"/>
    <w:rsid w:val="00C86E35"/>
    <w:rsid w:val="00C86EDD"/>
    <w:rsid w:val="00C8711C"/>
    <w:rsid w:val="00C87159"/>
    <w:rsid w:val="00C871C0"/>
    <w:rsid w:val="00C87287"/>
    <w:rsid w:val="00C87377"/>
    <w:rsid w:val="00C873B3"/>
    <w:rsid w:val="00C87490"/>
    <w:rsid w:val="00C87509"/>
    <w:rsid w:val="00C87515"/>
    <w:rsid w:val="00C87541"/>
    <w:rsid w:val="00C875B6"/>
    <w:rsid w:val="00C875C2"/>
    <w:rsid w:val="00C8764D"/>
    <w:rsid w:val="00C8766C"/>
    <w:rsid w:val="00C876A1"/>
    <w:rsid w:val="00C876CA"/>
    <w:rsid w:val="00C8772A"/>
    <w:rsid w:val="00C87753"/>
    <w:rsid w:val="00C877FB"/>
    <w:rsid w:val="00C87882"/>
    <w:rsid w:val="00C87907"/>
    <w:rsid w:val="00C879CE"/>
    <w:rsid w:val="00C87AF5"/>
    <w:rsid w:val="00C87BB5"/>
    <w:rsid w:val="00C87C27"/>
    <w:rsid w:val="00C87D0E"/>
    <w:rsid w:val="00C87D31"/>
    <w:rsid w:val="00C87D93"/>
    <w:rsid w:val="00C87EA4"/>
    <w:rsid w:val="00C87EEA"/>
    <w:rsid w:val="00C87FA3"/>
    <w:rsid w:val="00C87FED"/>
    <w:rsid w:val="00C90034"/>
    <w:rsid w:val="00C9003D"/>
    <w:rsid w:val="00C900D6"/>
    <w:rsid w:val="00C90206"/>
    <w:rsid w:val="00C90315"/>
    <w:rsid w:val="00C90408"/>
    <w:rsid w:val="00C9041A"/>
    <w:rsid w:val="00C90579"/>
    <w:rsid w:val="00C905F1"/>
    <w:rsid w:val="00C9076D"/>
    <w:rsid w:val="00C9078D"/>
    <w:rsid w:val="00C907A4"/>
    <w:rsid w:val="00C90804"/>
    <w:rsid w:val="00C9082F"/>
    <w:rsid w:val="00C90908"/>
    <w:rsid w:val="00C909C2"/>
    <w:rsid w:val="00C909C5"/>
    <w:rsid w:val="00C90A72"/>
    <w:rsid w:val="00C90B4E"/>
    <w:rsid w:val="00C90B7A"/>
    <w:rsid w:val="00C90C8C"/>
    <w:rsid w:val="00C90FA3"/>
    <w:rsid w:val="00C90FA9"/>
    <w:rsid w:val="00C910F4"/>
    <w:rsid w:val="00C91126"/>
    <w:rsid w:val="00C91133"/>
    <w:rsid w:val="00C911AF"/>
    <w:rsid w:val="00C912E8"/>
    <w:rsid w:val="00C9137D"/>
    <w:rsid w:val="00C91391"/>
    <w:rsid w:val="00C91633"/>
    <w:rsid w:val="00C9176F"/>
    <w:rsid w:val="00C91807"/>
    <w:rsid w:val="00C91846"/>
    <w:rsid w:val="00C91A85"/>
    <w:rsid w:val="00C91AD5"/>
    <w:rsid w:val="00C91AFC"/>
    <w:rsid w:val="00C91C1E"/>
    <w:rsid w:val="00C91C7F"/>
    <w:rsid w:val="00C91CF4"/>
    <w:rsid w:val="00C91D65"/>
    <w:rsid w:val="00C91E02"/>
    <w:rsid w:val="00C91E5D"/>
    <w:rsid w:val="00C91F39"/>
    <w:rsid w:val="00C9208D"/>
    <w:rsid w:val="00C921CB"/>
    <w:rsid w:val="00C9222F"/>
    <w:rsid w:val="00C9228C"/>
    <w:rsid w:val="00C922FE"/>
    <w:rsid w:val="00C923BF"/>
    <w:rsid w:val="00C923DF"/>
    <w:rsid w:val="00C9247B"/>
    <w:rsid w:val="00C924C2"/>
    <w:rsid w:val="00C924FE"/>
    <w:rsid w:val="00C92579"/>
    <w:rsid w:val="00C92628"/>
    <w:rsid w:val="00C926CB"/>
    <w:rsid w:val="00C9280A"/>
    <w:rsid w:val="00C92827"/>
    <w:rsid w:val="00C9287E"/>
    <w:rsid w:val="00C928DC"/>
    <w:rsid w:val="00C928E1"/>
    <w:rsid w:val="00C92929"/>
    <w:rsid w:val="00C9293C"/>
    <w:rsid w:val="00C9296A"/>
    <w:rsid w:val="00C929B5"/>
    <w:rsid w:val="00C929C1"/>
    <w:rsid w:val="00C92A88"/>
    <w:rsid w:val="00C92B52"/>
    <w:rsid w:val="00C92B5F"/>
    <w:rsid w:val="00C92B6B"/>
    <w:rsid w:val="00C92C60"/>
    <w:rsid w:val="00C92C69"/>
    <w:rsid w:val="00C92CD3"/>
    <w:rsid w:val="00C92CFF"/>
    <w:rsid w:val="00C92D38"/>
    <w:rsid w:val="00C92DC3"/>
    <w:rsid w:val="00C92DE1"/>
    <w:rsid w:val="00C92ECC"/>
    <w:rsid w:val="00C92F4F"/>
    <w:rsid w:val="00C92F77"/>
    <w:rsid w:val="00C92FD3"/>
    <w:rsid w:val="00C93010"/>
    <w:rsid w:val="00C9315C"/>
    <w:rsid w:val="00C9318F"/>
    <w:rsid w:val="00C931D6"/>
    <w:rsid w:val="00C93268"/>
    <w:rsid w:val="00C932D4"/>
    <w:rsid w:val="00C932F1"/>
    <w:rsid w:val="00C933FC"/>
    <w:rsid w:val="00C9340A"/>
    <w:rsid w:val="00C93458"/>
    <w:rsid w:val="00C934CB"/>
    <w:rsid w:val="00C935F0"/>
    <w:rsid w:val="00C93617"/>
    <w:rsid w:val="00C93665"/>
    <w:rsid w:val="00C936CF"/>
    <w:rsid w:val="00C93879"/>
    <w:rsid w:val="00C9387D"/>
    <w:rsid w:val="00C938E4"/>
    <w:rsid w:val="00C938ED"/>
    <w:rsid w:val="00C939F0"/>
    <w:rsid w:val="00C93ACD"/>
    <w:rsid w:val="00C93CC6"/>
    <w:rsid w:val="00C93CCF"/>
    <w:rsid w:val="00C93CF3"/>
    <w:rsid w:val="00C93D2E"/>
    <w:rsid w:val="00C93FC5"/>
    <w:rsid w:val="00C93FE1"/>
    <w:rsid w:val="00C94029"/>
    <w:rsid w:val="00C9415A"/>
    <w:rsid w:val="00C94253"/>
    <w:rsid w:val="00C9425D"/>
    <w:rsid w:val="00C943A7"/>
    <w:rsid w:val="00C943BC"/>
    <w:rsid w:val="00C943DB"/>
    <w:rsid w:val="00C945C7"/>
    <w:rsid w:val="00C9460C"/>
    <w:rsid w:val="00C94644"/>
    <w:rsid w:val="00C947C9"/>
    <w:rsid w:val="00C94801"/>
    <w:rsid w:val="00C9488C"/>
    <w:rsid w:val="00C94A00"/>
    <w:rsid w:val="00C94AA6"/>
    <w:rsid w:val="00C94AD1"/>
    <w:rsid w:val="00C94BCC"/>
    <w:rsid w:val="00C94DB9"/>
    <w:rsid w:val="00C94E02"/>
    <w:rsid w:val="00C94F1A"/>
    <w:rsid w:val="00C94F27"/>
    <w:rsid w:val="00C94FED"/>
    <w:rsid w:val="00C94FF0"/>
    <w:rsid w:val="00C950B7"/>
    <w:rsid w:val="00C950E7"/>
    <w:rsid w:val="00C9522A"/>
    <w:rsid w:val="00C952E8"/>
    <w:rsid w:val="00C95372"/>
    <w:rsid w:val="00C9538B"/>
    <w:rsid w:val="00C953A1"/>
    <w:rsid w:val="00C953E1"/>
    <w:rsid w:val="00C95497"/>
    <w:rsid w:val="00C9549A"/>
    <w:rsid w:val="00C954A4"/>
    <w:rsid w:val="00C954AE"/>
    <w:rsid w:val="00C954C1"/>
    <w:rsid w:val="00C9561B"/>
    <w:rsid w:val="00C95628"/>
    <w:rsid w:val="00C956A7"/>
    <w:rsid w:val="00C9577E"/>
    <w:rsid w:val="00C957CD"/>
    <w:rsid w:val="00C95802"/>
    <w:rsid w:val="00C9587E"/>
    <w:rsid w:val="00C958F5"/>
    <w:rsid w:val="00C95ADB"/>
    <w:rsid w:val="00C95ADD"/>
    <w:rsid w:val="00C95BEB"/>
    <w:rsid w:val="00C95C5A"/>
    <w:rsid w:val="00C95C96"/>
    <w:rsid w:val="00C95D72"/>
    <w:rsid w:val="00C95D85"/>
    <w:rsid w:val="00C95DBE"/>
    <w:rsid w:val="00C95DD7"/>
    <w:rsid w:val="00C95DEE"/>
    <w:rsid w:val="00C95EBA"/>
    <w:rsid w:val="00C95FEA"/>
    <w:rsid w:val="00C9607B"/>
    <w:rsid w:val="00C960C8"/>
    <w:rsid w:val="00C96213"/>
    <w:rsid w:val="00C9626B"/>
    <w:rsid w:val="00C96436"/>
    <w:rsid w:val="00C964D2"/>
    <w:rsid w:val="00C9653E"/>
    <w:rsid w:val="00C96549"/>
    <w:rsid w:val="00C965B4"/>
    <w:rsid w:val="00C96645"/>
    <w:rsid w:val="00C967B0"/>
    <w:rsid w:val="00C967C5"/>
    <w:rsid w:val="00C967DD"/>
    <w:rsid w:val="00C969A2"/>
    <w:rsid w:val="00C96B0E"/>
    <w:rsid w:val="00C96BF9"/>
    <w:rsid w:val="00C96C02"/>
    <w:rsid w:val="00C96DA1"/>
    <w:rsid w:val="00C96DA7"/>
    <w:rsid w:val="00C96DDB"/>
    <w:rsid w:val="00C96E7A"/>
    <w:rsid w:val="00C96E9F"/>
    <w:rsid w:val="00C96F66"/>
    <w:rsid w:val="00C96FB8"/>
    <w:rsid w:val="00C96FED"/>
    <w:rsid w:val="00C96FF5"/>
    <w:rsid w:val="00C9704B"/>
    <w:rsid w:val="00C97051"/>
    <w:rsid w:val="00C97092"/>
    <w:rsid w:val="00C971E5"/>
    <w:rsid w:val="00C9725A"/>
    <w:rsid w:val="00C97265"/>
    <w:rsid w:val="00C97299"/>
    <w:rsid w:val="00C972AA"/>
    <w:rsid w:val="00C9750A"/>
    <w:rsid w:val="00C97526"/>
    <w:rsid w:val="00C9754A"/>
    <w:rsid w:val="00C97586"/>
    <w:rsid w:val="00C97623"/>
    <w:rsid w:val="00C97772"/>
    <w:rsid w:val="00C977AF"/>
    <w:rsid w:val="00C977DF"/>
    <w:rsid w:val="00C97831"/>
    <w:rsid w:val="00C978AF"/>
    <w:rsid w:val="00C979F0"/>
    <w:rsid w:val="00C97A28"/>
    <w:rsid w:val="00C97A4C"/>
    <w:rsid w:val="00C97C9D"/>
    <w:rsid w:val="00C97CD9"/>
    <w:rsid w:val="00C97CF3"/>
    <w:rsid w:val="00C97D79"/>
    <w:rsid w:val="00C97DDD"/>
    <w:rsid w:val="00C97DFF"/>
    <w:rsid w:val="00C97F16"/>
    <w:rsid w:val="00C97F62"/>
    <w:rsid w:val="00C97FE3"/>
    <w:rsid w:val="00CA0031"/>
    <w:rsid w:val="00CA0090"/>
    <w:rsid w:val="00CA009D"/>
    <w:rsid w:val="00CA00BE"/>
    <w:rsid w:val="00CA00C7"/>
    <w:rsid w:val="00CA00E6"/>
    <w:rsid w:val="00CA011C"/>
    <w:rsid w:val="00CA013F"/>
    <w:rsid w:val="00CA0294"/>
    <w:rsid w:val="00CA037D"/>
    <w:rsid w:val="00CA03FC"/>
    <w:rsid w:val="00CA0568"/>
    <w:rsid w:val="00CA05DA"/>
    <w:rsid w:val="00CA0614"/>
    <w:rsid w:val="00CA0617"/>
    <w:rsid w:val="00CA0641"/>
    <w:rsid w:val="00CA0724"/>
    <w:rsid w:val="00CA0741"/>
    <w:rsid w:val="00CA07DE"/>
    <w:rsid w:val="00CA08A6"/>
    <w:rsid w:val="00CA08EA"/>
    <w:rsid w:val="00CA0A37"/>
    <w:rsid w:val="00CA0A3D"/>
    <w:rsid w:val="00CA0A84"/>
    <w:rsid w:val="00CA0A8A"/>
    <w:rsid w:val="00CA0AA3"/>
    <w:rsid w:val="00CA0AB6"/>
    <w:rsid w:val="00CA0B36"/>
    <w:rsid w:val="00CA0BB6"/>
    <w:rsid w:val="00CA0D7B"/>
    <w:rsid w:val="00CA0DEC"/>
    <w:rsid w:val="00CA0F01"/>
    <w:rsid w:val="00CA0F6B"/>
    <w:rsid w:val="00CA1080"/>
    <w:rsid w:val="00CA10AA"/>
    <w:rsid w:val="00CA117A"/>
    <w:rsid w:val="00CA1199"/>
    <w:rsid w:val="00CA1232"/>
    <w:rsid w:val="00CA125B"/>
    <w:rsid w:val="00CA1280"/>
    <w:rsid w:val="00CA12A2"/>
    <w:rsid w:val="00CA12F5"/>
    <w:rsid w:val="00CA12FD"/>
    <w:rsid w:val="00CA130A"/>
    <w:rsid w:val="00CA13D8"/>
    <w:rsid w:val="00CA1429"/>
    <w:rsid w:val="00CA1454"/>
    <w:rsid w:val="00CA14FE"/>
    <w:rsid w:val="00CA1545"/>
    <w:rsid w:val="00CA1686"/>
    <w:rsid w:val="00CA16CC"/>
    <w:rsid w:val="00CA16F6"/>
    <w:rsid w:val="00CA1775"/>
    <w:rsid w:val="00CA179C"/>
    <w:rsid w:val="00CA179E"/>
    <w:rsid w:val="00CA17F4"/>
    <w:rsid w:val="00CA18D8"/>
    <w:rsid w:val="00CA19C1"/>
    <w:rsid w:val="00CA1B53"/>
    <w:rsid w:val="00CA1BE5"/>
    <w:rsid w:val="00CA1BEC"/>
    <w:rsid w:val="00CA1CF8"/>
    <w:rsid w:val="00CA1EA9"/>
    <w:rsid w:val="00CA1F71"/>
    <w:rsid w:val="00CA2034"/>
    <w:rsid w:val="00CA2136"/>
    <w:rsid w:val="00CA214B"/>
    <w:rsid w:val="00CA21DD"/>
    <w:rsid w:val="00CA22FB"/>
    <w:rsid w:val="00CA230D"/>
    <w:rsid w:val="00CA2358"/>
    <w:rsid w:val="00CA2437"/>
    <w:rsid w:val="00CA2445"/>
    <w:rsid w:val="00CA2483"/>
    <w:rsid w:val="00CA24DB"/>
    <w:rsid w:val="00CA2550"/>
    <w:rsid w:val="00CA2566"/>
    <w:rsid w:val="00CA256E"/>
    <w:rsid w:val="00CA2583"/>
    <w:rsid w:val="00CA25AF"/>
    <w:rsid w:val="00CA25C9"/>
    <w:rsid w:val="00CA2681"/>
    <w:rsid w:val="00CA26B4"/>
    <w:rsid w:val="00CA2724"/>
    <w:rsid w:val="00CA274A"/>
    <w:rsid w:val="00CA2766"/>
    <w:rsid w:val="00CA288E"/>
    <w:rsid w:val="00CA2903"/>
    <w:rsid w:val="00CA2907"/>
    <w:rsid w:val="00CA2934"/>
    <w:rsid w:val="00CA2A07"/>
    <w:rsid w:val="00CA2AF8"/>
    <w:rsid w:val="00CA2B53"/>
    <w:rsid w:val="00CA2B59"/>
    <w:rsid w:val="00CA2B87"/>
    <w:rsid w:val="00CA2B8C"/>
    <w:rsid w:val="00CA2C7A"/>
    <w:rsid w:val="00CA2C83"/>
    <w:rsid w:val="00CA2D30"/>
    <w:rsid w:val="00CA2DFF"/>
    <w:rsid w:val="00CA2E5B"/>
    <w:rsid w:val="00CA2EBA"/>
    <w:rsid w:val="00CA2F48"/>
    <w:rsid w:val="00CA2F65"/>
    <w:rsid w:val="00CA2FCB"/>
    <w:rsid w:val="00CA3073"/>
    <w:rsid w:val="00CA3093"/>
    <w:rsid w:val="00CA309A"/>
    <w:rsid w:val="00CA3104"/>
    <w:rsid w:val="00CA313C"/>
    <w:rsid w:val="00CA3196"/>
    <w:rsid w:val="00CA3216"/>
    <w:rsid w:val="00CA3254"/>
    <w:rsid w:val="00CA33EF"/>
    <w:rsid w:val="00CA3420"/>
    <w:rsid w:val="00CA342C"/>
    <w:rsid w:val="00CA350B"/>
    <w:rsid w:val="00CA35E7"/>
    <w:rsid w:val="00CA3651"/>
    <w:rsid w:val="00CA369A"/>
    <w:rsid w:val="00CA3799"/>
    <w:rsid w:val="00CA37A0"/>
    <w:rsid w:val="00CA37A6"/>
    <w:rsid w:val="00CA392F"/>
    <w:rsid w:val="00CA39D6"/>
    <w:rsid w:val="00CA3A08"/>
    <w:rsid w:val="00CA3A8E"/>
    <w:rsid w:val="00CA3CBC"/>
    <w:rsid w:val="00CA3CD3"/>
    <w:rsid w:val="00CA3D90"/>
    <w:rsid w:val="00CA3DA3"/>
    <w:rsid w:val="00CA3DAD"/>
    <w:rsid w:val="00CA3E7D"/>
    <w:rsid w:val="00CA3ED2"/>
    <w:rsid w:val="00CA3F79"/>
    <w:rsid w:val="00CA4061"/>
    <w:rsid w:val="00CA4076"/>
    <w:rsid w:val="00CA4088"/>
    <w:rsid w:val="00CA416F"/>
    <w:rsid w:val="00CA421B"/>
    <w:rsid w:val="00CA424A"/>
    <w:rsid w:val="00CA432B"/>
    <w:rsid w:val="00CA432F"/>
    <w:rsid w:val="00CA4330"/>
    <w:rsid w:val="00CA434A"/>
    <w:rsid w:val="00CA4364"/>
    <w:rsid w:val="00CA43EC"/>
    <w:rsid w:val="00CA442E"/>
    <w:rsid w:val="00CA445E"/>
    <w:rsid w:val="00CA44B0"/>
    <w:rsid w:val="00CA44B8"/>
    <w:rsid w:val="00CA4531"/>
    <w:rsid w:val="00CA4553"/>
    <w:rsid w:val="00CA4581"/>
    <w:rsid w:val="00CA4595"/>
    <w:rsid w:val="00CA459B"/>
    <w:rsid w:val="00CA45F7"/>
    <w:rsid w:val="00CA4643"/>
    <w:rsid w:val="00CA4695"/>
    <w:rsid w:val="00CA474F"/>
    <w:rsid w:val="00CA487A"/>
    <w:rsid w:val="00CA48A3"/>
    <w:rsid w:val="00CA493B"/>
    <w:rsid w:val="00CA4A4C"/>
    <w:rsid w:val="00CA4AD3"/>
    <w:rsid w:val="00CA4B72"/>
    <w:rsid w:val="00CA4B8B"/>
    <w:rsid w:val="00CA4C3F"/>
    <w:rsid w:val="00CA4CA0"/>
    <w:rsid w:val="00CA4D41"/>
    <w:rsid w:val="00CA4D8E"/>
    <w:rsid w:val="00CA4DBD"/>
    <w:rsid w:val="00CA4EFB"/>
    <w:rsid w:val="00CA4F0E"/>
    <w:rsid w:val="00CA4F5E"/>
    <w:rsid w:val="00CA4FF6"/>
    <w:rsid w:val="00CA5094"/>
    <w:rsid w:val="00CA509A"/>
    <w:rsid w:val="00CA509D"/>
    <w:rsid w:val="00CA51E3"/>
    <w:rsid w:val="00CA5201"/>
    <w:rsid w:val="00CA5360"/>
    <w:rsid w:val="00CA5382"/>
    <w:rsid w:val="00CA5385"/>
    <w:rsid w:val="00CA53CD"/>
    <w:rsid w:val="00CA5497"/>
    <w:rsid w:val="00CA5591"/>
    <w:rsid w:val="00CA55EF"/>
    <w:rsid w:val="00CA5881"/>
    <w:rsid w:val="00CA5901"/>
    <w:rsid w:val="00CA5976"/>
    <w:rsid w:val="00CA5AE5"/>
    <w:rsid w:val="00CA5AF4"/>
    <w:rsid w:val="00CA5AFD"/>
    <w:rsid w:val="00CA5B0E"/>
    <w:rsid w:val="00CA5CEB"/>
    <w:rsid w:val="00CA5D18"/>
    <w:rsid w:val="00CA5DCF"/>
    <w:rsid w:val="00CA5E7E"/>
    <w:rsid w:val="00CA5ED6"/>
    <w:rsid w:val="00CA5F2F"/>
    <w:rsid w:val="00CA5F84"/>
    <w:rsid w:val="00CA60AF"/>
    <w:rsid w:val="00CA627C"/>
    <w:rsid w:val="00CA62A5"/>
    <w:rsid w:val="00CA62D5"/>
    <w:rsid w:val="00CA62D6"/>
    <w:rsid w:val="00CA635A"/>
    <w:rsid w:val="00CA6463"/>
    <w:rsid w:val="00CA64F8"/>
    <w:rsid w:val="00CA660B"/>
    <w:rsid w:val="00CA663E"/>
    <w:rsid w:val="00CA6671"/>
    <w:rsid w:val="00CA66DD"/>
    <w:rsid w:val="00CA6714"/>
    <w:rsid w:val="00CA6722"/>
    <w:rsid w:val="00CA672C"/>
    <w:rsid w:val="00CA678A"/>
    <w:rsid w:val="00CA6804"/>
    <w:rsid w:val="00CA68F7"/>
    <w:rsid w:val="00CA6A4C"/>
    <w:rsid w:val="00CA6B4F"/>
    <w:rsid w:val="00CA6B79"/>
    <w:rsid w:val="00CA6B95"/>
    <w:rsid w:val="00CA6BD7"/>
    <w:rsid w:val="00CA6C69"/>
    <w:rsid w:val="00CA6D11"/>
    <w:rsid w:val="00CA6E6E"/>
    <w:rsid w:val="00CA6F28"/>
    <w:rsid w:val="00CA6F55"/>
    <w:rsid w:val="00CA6F7A"/>
    <w:rsid w:val="00CA7188"/>
    <w:rsid w:val="00CA71DC"/>
    <w:rsid w:val="00CA720D"/>
    <w:rsid w:val="00CA72B6"/>
    <w:rsid w:val="00CA72E0"/>
    <w:rsid w:val="00CA734A"/>
    <w:rsid w:val="00CA74CE"/>
    <w:rsid w:val="00CA757B"/>
    <w:rsid w:val="00CA75BB"/>
    <w:rsid w:val="00CA7686"/>
    <w:rsid w:val="00CA7702"/>
    <w:rsid w:val="00CA7722"/>
    <w:rsid w:val="00CA77B1"/>
    <w:rsid w:val="00CA77DA"/>
    <w:rsid w:val="00CA77FD"/>
    <w:rsid w:val="00CA782A"/>
    <w:rsid w:val="00CA78A3"/>
    <w:rsid w:val="00CA7933"/>
    <w:rsid w:val="00CA7941"/>
    <w:rsid w:val="00CA7979"/>
    <w:rsid w:val="00CA79D9"/>
    <w:rsid w:val="00CA7AAF"/>
    <w:rsid w:val="00CA7ADF"/>
    <w:rsid w:val="00CA7BA7"/>
    <w:rsid w:val="00CA7C25"/>
    <w:rsid w:val="00CA7C90"/>
    <w:rsid w:val="00CA7CA6"/>
    <w:rsid w:val="00CA7D2E"/>
    <w:rsid w:val="00CA7D97"/>
    <w:rsid w:val="00CA7DB9"/>
    <w:rsid w:val="00CA7EB0"/>
    <w:rsid w:val="00CA7F1F"/>
    <w:rsid w:val="00CB0078"/>
    <w:rsid w:val="00CB007D"/>
    <w:rsid w:val="00CB00F3"/>
    <w:rsid w:val="00CB00FB"/>
    <w:rsid w:val="00CB01BC"/>
    <w:rsid w:val="00CB01E1"/>
    <w:rsid w:val="00CB0269"/>
    <w:rsid w:val="00CB02D8"/>
    <w:rsid w:val="00CB0402"/>
    <w:rsid w:val="00CB0467"/>
    <w:rsid w:val="00CB0674"/>
    <w:rsid w:val="00CB0681"/>
    <w:rsid w:val="00CB07B1"/>
    <w:rsid w:val="00CB07E1"/>
    <w:rsid w:val="00CB0964"/>
    <w:rsid w:val="00CB0A9E"/>
    <w:rsid w:val="00CB0AAF"/>
    <w:rsid w:val="00CB0B7F"/>
    <w:rsid w:val="00CB0BB5"/>
    <w:rsid w:val="00CB0DAF"/>
    <w:rsid w:val="00CB0E37"/>
    <w:rsid w:val="00CB0E55"/>
    <w:rsid w:val="00CB0FF4"/>
    <w:rsid w:val="00CB10B8"/>
    <w:rsid w:val="00CB10B9"/>
    <w:rsid w:val="00CB1135"/>
    <w:rsid w:val="00CB115C"/>
    <w:rsid w:val="00CB1187"/>
    <w:rsid w:val="00CB11C3"/>
    <w:rsid w:val="00CB11EC"/>
    <w:rsid w:val="00CB120F"/>
    <w:rsid w:val="00CB131E"/>
    <w:rsid w:val="00CB135C"/>
    <w:rsid w:val="00CB1378"/>
    <w:rsid w:val="00CB1397"/>
    <w:rsid w:val="00CB14BC"/>
    <w:rsid w:val="00CB152A"/>
    <w:rsid w:val="00CB1600"/>
    <w:rsid w:val="00CB169D"/>
    <w:rsid w:val="00CB17E8"/>
    <w:rsid w:val="00CB1823"/>
    <w:rsid w:val="00CB1841"/>
    <w:rsid w:val="00CB191A"/>
    <w:rsid w:val="00CB1AE9"/>
    <w:rsid w:val="00CB1BD5"/>
    <w:rsid w:val="00CB1CB9"/>
    <w:rsid w:val="00CB1CF1"/>
    <w:rsid w:val="00CB1D4F"/>
    <w:rsid w:val="00CB1DB5"/>
    <w:rsid w:val="00CB1DC3"/>
    <w:rsid w:val="00CB1DFF"/>
    <w:rsid w:val="00CB1E01"/>
    <w:rsid w:val="00CB1E39"/>
    <w:rsid w:val="00CB2016"/>
    <w:rsid w:val="00CB2054"/>
    <w:rsid w:val="00CB2070"/>
    <w:rsid w:val="00CB2206"/>
    <w:rsid w:val="00CB2227"/>
    <w:rsid w:val="00CB223F"/>
    <w:rsid w:val="00CB226C"/>
    <w:rsid w:val="00CB2367"/>
    <w:rsid w:val="00CB241E"/>
    <w:rsid w:val="00CB2475"/>
    <w:rsid w:val="00CB24ED"/>
    <w:rsid w:val="00CB254A"/>
    <w:rsid w:val="00CB257E"/>
    <w:rsid w:val="00CB285D"/>
    <w:rsid w:val="00CB2867"/>
    <w:rsid w:val="00CB28DA"/>
    <w:rsid w:val="00CB2972"/>
    <w:rsid w:val="00CB2994"/>
    <w:rsid w:val="00CB2AA1"/>
    <w:rsid w:val="00CB2AA9"/>
    <w:rsid w:val="00CB2AE8"/>
    <w:rsid w:val="00CB2B20"/>
    <w:rsid w:val="00CB2B5E"/>
    <w:rsid w:val="00CB2B9E"/>
    <w:rsid w:val="00CB2BC5"/>
    <w:rsid w:val="00CB2BD3"/>
    <w:rsid w:val="00CB2BDF"/>
    <w:rsid w:val="00CB2C7A"/>
    <w:rsid w:val="00CB2E02"/>
    <w:rsid w:val="00CB2E0B"/>
    <w:rsid w:val="00CB2E29"/>
    <w:rsid w:val="00CB2F78"/>
    <w:rsid w:val="00CB2FC1"/>
    <w:rsid w:val="00CB30A4"/>
    <w:rsid w:val="00CB30AA"/>
    <w:rsid w:val="00CB30DA"/>
    <w:rsid w:val="00CB3110"/>
    <w:rsid w:val="00CB31ED"/>
    <w:rsid w:val="00CB3273"/>
    <w:rsid w:val="00CB32D5"/>
    <w:rsid w:val="00CB33DF"/>
    <w:rsid w:val="00CB3474"/>
    <w:rsid w:val="00CB3478"/>
    <w:rsid w:val="00CB34AD"/>
    <w:rsid w:val="00CB3702"/>
    <w:rsid w:val="00CB3768"/>
    <w:rsid w:val="00CB376D"/>
    <w:rsid w:val="00CB37B8"/>
    <w:rsid w:val="00CB3818"/>
    <w:rsid w:val="00CB3840"/>
    <w:rsid w:val="00CB3860"/>
    <w:rsid w:val="00CB38B8"/>
    <w:rsid w:val="00CB398B"/>
    <w:rsid w:val="00CB39BE"/>
    <w:rsid w:val="00CB3AE0"/>
    <w:rsid w:val="00CB3B3C"/>
    <w:rsid w:val="00CB3C49"/>
    <w:rsid w:val="00CB3D78"/>
    <w:rsid w:val="00CB3E5C"/>
    <w:rsid w:val="00CB400D"/>
    <w:rsid w:val="00CB40DB"/>
    <w:rsid w:val="00CB40F2"/>
    <w:rsid w:val="00CB4104"/>
    <w:rsid w:val="00CB4145"/>
    <w:rsid w:val="00CB41E5"/>
    <w:rsid w:val="00CB4412"/>
    <w:rsid w:val="00CB4512"/>
    <w:rsid w:val="00CB472D"/>
    <w:rsid w:val="00CB475F"/>
    <w:rsid w:val="00CB479F"/>
    <w:rsid w:val="00CB47EC"/>
    <w:rsid w:val="00CB4812"/>
    <w:rsid w:val="00CB4868"/>
    <w:rsid w:val="00CB48C1"/>
    <w:rsid w:val="00CB498D"/>
    <w:rsid w:val="00CB4ABC"/>
    <w:rsid w:val="00CB4B02"/>
    <w:rsid w:val="00CB4C46"/>
    <w:rsid w:val="00CB4D15"/>
    <w:rsid w:val="00CB523F"/>
    <w:rsid w:val="00CB5267"/>
    <w:rsid w:val="00CB532B"/>
    <w:rsid w:val="00CB535B"/>
    <w:rsid w:val="00CB551B"/>
    <w:rsid w:val="00CB5583"/>
    <w:rsid w:val="00CB571A"/>
    <w:rsid w:val="00CB57EF"/>
    <w:rsid w:val="00CB58A3"/>
    <w:rsid w:val="00CB58FD"/>
    <w:rsid w:val="00CB59D9"/>
    <w:rsid w:val="00CB59FB"/>
    <w:rsid w:val="00CB5A25"/>
    <w:rsid w:val="00CB5AF8"/>
    <w:rsid w:val="00CB5C77"/>
    <w:rsid w:val="00CB5CF2"/>
    <w:rsid w:val="00CB5D49"/>
    <w:rsid w:val="00CB5D6F"/>
    <w:rsid w:val="00CB5E5E"/>
    <w:rsid w:val="00CB5F03"/>
    <w:rsid w:val="00CB5F21"/>
    <w:rsid w:val="00CB5F4A"/>
    <w:rsid w:val="00CB5F8B"/>
    <w:rsid w:val="00CB5FF4"/>
    <w:rsid w:val="00CB6006"/>
    <w:rsid w:val="00CB6034"/>
    <w:rsid w:val="00CB6090"/>
    <w:rsid w:val="00CB609C"/>
    <w:rsid w:val="00CB617C"/>
    <w:rsid w:val="00CB618E"/>
    <w:rsid w:val="00CB61C5"/>
    <w:rsid w:val="00CB625F"/>
    <w:rsid w:val="00CB63CF"/>
    <w:rsid w:val="00CB63F7"/>
    <w:rsid w:val="00CB645E"/>
    <w:rsid w:val="00CB6498"/>
    <w:rsid w:val="00CB6510"/>
    <w:rsid w:val="00CB6615"/>
    <w:rsid w:val="00CB667E"/>
    <w:rsid w:val="00CB66E5"/>
    <w:rsid w:val="00CB676D"/>
    <w:rsid w:val="00CB67C9"/>
    <w:rsid w:val="00CB67E7"/>
    <w:rsid w:val="00CB6870"/>
    <w:rsid w:val="00CB699E"/>
    <w:rsid w:val="00CB69A1"/>
    <w:rsid w:val="00CB6B99"/>
    <w:rsid w:val="00CB6C7E"/>
    <w:rsid w:val="00CB6EA2"/>
    <w:rsid w:val="00CB6F5E"/>
    <w:rsid w:val="00CB710E"/>
    <w:rsid w:val="00CB714C"/>
    <w:rsid w:val="00CB72F1"/>
    <w:rsid w:val="00CB73C4"/>
    <w:rsid w:val="00CB7415"/>
    <w:rsid w:val="00CB7521"/>
    <w:rsid w:val="00CB77AC"/>
    <w:rsid w:val="00CB77CE"/>
    <w:rsid w:val="00CB7A14"/>
    <w:rsid w:val="00CB7B31"/>
    <w:rsid w:val="00CB7B64"/>
    <w:rsid w:val="00CB7B65"/>
    <w:rsid w:val="00CB7BB3"/>
    <w:rsid w:val="00CB7CB6"/>
    <w:rsid w:val="00CB7CDE"/>
    <w:rsid w:val="00CB7D22"/>
    <w:rsid w:val="00CB7DA1"/>
    <w:rsid w:val="00CB7EC9"/>
    <w:rsid w:val="00CC003F"/>
    <w:rsid w:val="00CC00BC"/>
    <w:rsid w:val="00CC00CB"/>
    <w:rsid w:val="00CC00E7"/>
    <w:rsid w:val="00CC00F7"/>
    <w:rsid w:val="00CC016C"/>
    <w:rsid w:val="00CC0261"/>
    <w:rsid w:val="00CC0275"/>
    <w:rsid w:val="00CC056C"/>
    <w:rsid w:val="00CC0608"/>
    <w:rsid w:val="00CC06D0"/>
    <w:rsid w:val="00CC0743"/>
    <w:rsid w:val="00CC074B"/>
    <w:rsid w:val="00CC0785"/>
    <w:rsid w:val="00CC07BF"/>
    <w:rsid w:val="00CC07C7"/>
    <w:rsid w:val="00CC07D4"/>
    <w:rsid w:val="00CC0866"/>
    <w:rsid w:val="00CC089F"/>
    <w:rsid w:val="00CC0922"/>
    <w:rsid w:val="00CC092C"/>
    <w:rsid w:val="00CC09FB"/>
    <w:rsid w:val="00CC0ADA"/>
    <w:rsid w:val="00CC0B03"/>
    <w:rsid w:val="00CC0B44"/>
    <w:rsid w:val="00CC0C97"/>
    <w:rsid w:val="00CC0DB5"/>
    <w:rsid w:val="00CC0E07"/>
    <w:rsid w:val="00CC0E4B"/>
    <w:rsid w:val="00CC0E60"/>
    <w:rsid w:val="00CC111A"/>
    <w:rsid w:val="00CC1146"/>
    <w:rsid w:val="00CC12E4"/>
    <w:rsid w:val="00CC159F"/>
    <w:rsid w:val="00CC15A1"/>
    <w:rsid w:val="00CC15A6"/>
    <w:rsid w:val="00CC15F0"/>
    <w:rsid w:val="00CC15F3"/>
    <w:rsid w:val="00CC1608"/>
    <w:rsid w:val="00CC162B"/>
    <w:rsid w:val="00CC16B0"/>
    <w:rsid w:val="00CC18C6"/>
    <w:rsid w:val="00CC18D7"/>
    <w:rsid w:val="00CC1AEB"/>
    <w:rsid w:val="00CC1B68"/>
    <w:rsid w:val="00CC1B85"/>
    <w:rsid w:val="00CC1BE4"/>
    <w:rsid w:val="00CC1C0C"/>
    <w:rsid w:val="00CC1D2F"/>
    <w:rsid w:val="00CC1E03"/>
    <w:rsid w:val="00CC1E7F"/>
    <w:rsid w:val="00CC1EDF"/>
    <w:rsid w:val="00CC1FCC"/>
    <w:rsid w:val="00CC20B5"/>
    <w:rsid w:val="00CC2148"/>
    <w:rsid w:val="00CC229B"/>
    <w:rsid w:val="00CC22A1"/>
    <w:rsid w:val="00CC238A"/>
    <w:rsid w:val="00CC23B5"/>
    <w:rsid w:val="00CC2629"/>
    <w:rsid w:val="00CC2647"/>
    <w:rsid w:val="00CC271B"/>
    <w:rsid w:val="00CC2776"/>
    <w:rsid w:val="00CC2838"/>
    <w:rsid w:val="00CC2906"/>
    <w:rsid w:val="00CC2977"/>
    <w:rsid w:val="00CC2E7B"/>
    <w:rsid w:val="00CC2F11"/>
    <w:rsid w:val="00CC2F24"/>
    <w:rsid w:val="00CC2FD6"/>
    <w:rsid w:val="00CC300A"/>
    <w:rsid w:val="00CC306D"/>
    <w:rsid w:val="00CC30C3"/>
    <w:rsid w:val="00CC31F7"/>
    <w:rsid w:val="00CC3354"/>
    <w:rsid w:val="00CC3449"/>
    <w:rsid w:val="00CC34C0"/>
    <w:rsid w:val="00CC34E8"/>
    <w:rsid w:val="00CC3534"/>
    <w:rsid w:val="00CC3697"/>
    <w:rsid w:val="00CC36B1"/>
    <w:rsid w:val="00CC36CE"/>
    <w:rsid w:val="00CC381D"/>
    <w:rsid w:val="00CC3831"/>
    <w:rsid w:val="00CC3867"/>
    <w:rsid w:val="00CC387F"/>
    <w:rsid w:val="00CC3A23"/>
    <w:rsid w:val="00CC3A46"/>
    <w:rsid w:val="00CC3A51"/>
    <w:rsid w:val="00CC3B18"/>
    <w:rsid w:val="00CC3BE8"/>
    <w:rsid w:val="00CC3C63"/>
    <w:rsid w:val="00CC3C6A"/>
    <w:rsid w:val="00CC3C81"/>
    <w:rsid w:val="00CC3C98"/>
    <w:rsid w:val="00CC3DE5"/>
    <w:rsid w:val="00CC3FB1"/>
    <w:rsid w:val="00CC41C2"/>
    <w:rsid w:val="00CC4236"/>
    <w:rsid w:val="00CC424D"/>
    <w:rsid w:val="00CC4252"/>
    <w:rsid w:val="00CC4288"/>
    <w:rsid w:val="00CC4328"/>
    <w:rsid w:val="00CC4377"/>
    <w:rsid w:val="00CC43AB"/>
    <w:rsid w:val="00CC4512"/>
    <w:rsid w:val="00CC46D5"/>
    <w:rsid w:val="00CC46E8"/>
    <w:rsid w:val="00CC4715"/>
    <w:rsid w:val="00CC47AB"/>
    <w:rsid w:val="00CC47AD"/>
    <w:rsid w:val="00CC4806"/>
    <w:rsid w:val="00CC4820"/>
    <w:rsid w:val="00CC4913"/>
    <w:rsid w:val="00CC4AE2"/>
    <w:rsid w:val="00CC4C24"/>
    <w:rsid w:val="00CC4CB9"/>
    <w:rsid w:val="00CC4D15"/>
    <w:rsid w:val="00CC4DCD"/>
    <w:rsid w:val="00CC4DE1"/>
    <w:rsid w:val="00CC4F1B"/>
    <w:rsid w:val="00CC4FA0"/>
    <w:rsid w:val="00CC50AB"/>
    <w:rsid w:val="00CC5133"/>
    <w:rsid w:val="00CC5195"/>
    <w:rsid w:val="00CC51DF"/>
    <w:rsid w:val="00CC52D4"/>
    <w:rsid w:val="00CC5321"/>
    <w:rsid w:val="00CC540B"/>
    <w:rsid w:val="00CC5480"/>
    <w:rsid w:val="00CC548D"/>
    <w:rsid w:val="00CC5503"/>
    <w:rsid w:val="00CC554D"/>
    <w:rsid w:val="00CC56DE"/>
    <w:rsid w:val="00CC56E7"/>
    <w:rsid w:val="00CC5853"/>
    <w:rsid w:val="00CC58C5"/>
    <w:rsid w:val="00CC59CF"/>
    <w:rsid w:val="00CC5A23"/>
    <w:rsid w:val="00CC5A3F"/>
    <w:rsid w:val="00CC5ADE"/>
    <w:rsid w:val="00CC5B59"/>
    <w:rsid w:val="00CC5C3A"/>
    <w:rsid w:val="00CC5CDD"/>
    <w:rsid w:val="00CC5D3E"/>
    <w:rsid w:val="00CC5D59"/>
    <w:rsid w:val="00CC5D88"/>
    <w:rsid w:val="00CC5E23"/>
    <w:rsid w:val="00CC5E6C"/>
    <w:rsid w:val="00CC5F3B"/>
    <w:rsid w:val="00CC5F5A"/>
    <w:rsid w:val="00CC5F8D"/>
    <w:rsid w:val="00CC60EF"/>
    <w:rsid w:val="00CC613E"/>
    <w:rsid w:val="00CC613F"/>
    <w:rsid w:val="00CC61E9"/>
    <w:rsid w:val="00CC62B9"/>
    <w:rsid w:val="00CC63A1"/>
    <w:rsid w:val="00CC65E7"/>
    <w:rsid w:val="00CC660E"/>
    <w:rsid w:val="00CC6728"/>
    <w:rsid w:val="00CC6878"/>
    <w:rsid w:val="00CC6A2D"/>
    <w:rsid w:val="00CC6C98"/>
    <w:rsid w:val="00CC6CA2"/>
    <w:rsid w:val="00CC6CC0"/>
    <w:rsid w:val="00CC6D2B"/>
    <w:rsid w:val="00CC6DFA"/>
    <w:rsid w:val="00CC6E55"/>
    <w:rsid w:val="00CC6EC0"/>
    <w:rsid w:val="00CC6FAB"/>
    <w:rsid w:val="00CC6FCE"/>
    <w:rsid w:val="00CC7030"/>
    <w:rsid w:val="00CC7042"/>
    <w:rsid w:val="00CC7046"/>
    <w:rsid w:val="00CC7226"/>
    <w:rsid w:val="00CC7312"/>
    <w:rsid w:val="00CC7534"/>
    <w:rsid w:val="00CC7568"/>
    <w:rsid w:val="00CC75C1"/>
    <w:rsid w:val="00CC7620"/>
    <w:rsid w:val="00CC7655"/>
    <w:rsid w:val="00CC76E2"/>
    <w:rsid w:val="00CC772B"/>
    <w:rsid w:val="00CC77CF"/>
    <w:rsid w:val="00CC7A03"/>
    <w:rsid w:val="00CC7ACD"/>
    <w:rsid w:val="00CC7AD8"/>
    <w:rsid w:val="00CC7B6D"/>
    <w:rsid w:val="00CC7C4C"/>
    <w:rsid w:val="00CC7C91"/>
    <w:rsid w:val="00CC7CD5"/>
    <w:rsid w:val="00CC7DA3"/>
    <w:rsid w:val="00CD0200"/>
    <w:rsid w:val="00CD040B"/>
    <w:rsid w:val="00CD04AF"/>
    <w:rsid w:val="00CD04D2"/>
    <w:rsid w:val="00CD05B0"/>
    <w:rsid w:val="00CD071A"/>
    <w:rsid w:val="00CD0745"/>
    <w:rsid w:val="00CD078F"/>
    <w:rsid w:val="00CD0832"/>
    <w:rsid w:val="00CD086E"/>
    <w:rsid w:val="00CD090D"/>
    <w:rsid w:val="00CD0918"/>
    <w:rsid w:val="00CD097A"/>
    <w:rsid w:val="00CD0AB4"/>
    <w:rsid w:val="00CD0ACD"/>
    <w:rsid w:val="00CD0B98"/>
    <w:rsid w:val="00CD0C9D"/>
    <w:rsid w:val="00CD0CEE"/>
    <w:rsid w:val="00CD0D07"/>
    <w:rsid w:val="00CD0D47"/>
    <w:rsid w:val="00CD0D51"/>
    <w:rsid w:val="00CD0DA1"/>
    <w:rsid w:val="00CD0DCA"/>
    <w:rsid w:val="00CD0F5A"/>
    <w:rsid w:val="00CD0FBB"/>
    <w:rsid w:val="00CD105E"/>
    <w:rsid w:val="00CD119B"/>
    <w:rsid w:val="00CD134B"/>
    <w:rsid w:val="00CD1557"/>
    <w:rsid w:val="00CD15B4"/>
    <w:rsid w:val="00CD15D9"/>
    <w:rsid w:val="00CD16E3"/>
    <w:rsid w:val="00CD171E"/>
    <w:rsid w:val="00CD17F4"/>
    <w:rsid w:val="00CD1826"/>
    <w:rsid w:val="00CD185B"/>
    <w:rsid w:val="00CD1A3E"/>
    <w:rsid w:val="00CD1AD2"/>
    <w:rsid w:val="00CD1B9E"/>
    <w:rsid w:val="00CD1C73"/>
    <w:rsid w:val="00CD1CC5"/>
    <w:rsid w:val="00CD1DD3"/>
    <w:rsid w:val="00CD1EB7"/>
    <w:rsid w:val="00CD1F29"/>
    <w:rsid w:val="00CD1F58"/>
    <w:rsid w:val="00CD2174"/>
    <w:rsid w:val="00CD21FA"/>
    <w:rsid w:val="00CD22BC"/>
    <w:rsid w:val="00CD2348"/>
    <w:rsid w:val="00CD234C"/>
    <w:rsid w:val="00CD2356"/>
    <w:rsid w:val="00CD2366"/>
    <w:rsid w:val="00CD2371"/>
    <w:rsid w:val="00CD240A"/>
    <w:rsid w:val="00CD246E"/>
    <w:rsid w:val="00CD2818"/>
    <w:rsid w:val="00CD2828"/>
    <w:rsid w:val="00CD2884"/>
    <w:rsid w:val="00CD288F"/>
    <w:rsid w:val="00CD2903"/>
    <w:rsid w:val="00CD2A0B"/>
    <w:rsid w:val="00CD2A22"/>
    <w:rsid w:val="00CD2A9B"/>
    <w:rsid w:val="00CD2AD9"/>
    <w:rsid w:val="00CD2AE3"/>
    <w:rsid w:val="00CD2B8B"/>
    <w:rsid w:val="00CD2D44"/>
    <w:rsid w:val="00CD2DD8"/>
    <w:rsid w:val="00CD2E2C"/>
    <w:rsid w:val="00CD2E30"/>
    <w:rsid w:val="00CD2EE5"/>
    <w:rsid w:val="00CD2F45"/>
    <w:rsid w:val="00CD3038"/>
    <w:rsid w:val="00CD303E"/>
    <w:rsid w:val="00CD304D"/>
    <w:rsid w:val="00CD3084"/>
    <w:rsid w:val="00CD313E"/>
    <w:rsid w:val="00CD3212"/>
    <w:rsid w:val="00CD3283"/>
    <w:rsid w:val="00CD32F2"/>
    <w:rsid w:val="00CD332E"/>
    <w:rsid w:val="00CD3396"/>
    <w:rsid w:val="00CD33FB"/>
    <w:rsid w:val="00CD3442"/>
    <w:rsid w:val="00CD34B5"/>
    <w:rsid w:val="00CD34B9"/>
    <w:rsid w:val="00CD353C"/>
    <w:rsid w:val="00CD355A"/>
    <w:rsid w:val="00CD3703"/>
    <w:rsid w:val="00CD3780"/>
    <w:rsid w:val="00CD37C2"/>
    <w:rsid w:val="00CD37E4"/>
    <w:rsid w:val="00CD38C9"/>
    <w:rsid w:val="00CD38DC"/>
    <w:rsid w:val="00CD3950"/>
    <w:rsid w:val="00CD39A3"/>
    <w:rsid w:val="00CD39CB"/>
    <w:rsid w:val="00CD3A6E"/>
    <w:rsid w:val="00CD3B80"/>
    <w:rsid w:val="00CD3BC9"/>
    <w:rsid w:val="00CD3C7A"/>
    <w:rsid w:val="00CD3C96"/>
    <w:rsid w:val="00CD3C9C"/>
    <w:rsid w:val="00CD3CB5"/>
    <w:rsid w:val="00CD3CC0"/>
    <w:rsid w:val="00CD3E1A"/>
    <w:rsid w:val="00CD3EB6"/>
    <w:rsid w:val="00CD4006"/>
    <w:rsid w:val="00CD4026"/>
    <w:rsid w:val="00CD4126"/>
    <w:rsid w:val="00CD4131"/>
    <w:rsid w:val="00CD41BB"/>
    <w:rsid w:val="00CD422C"/>
    <w:rsid w:val="00CD422E"/>
    <w:rsid w:val="00CD423B"/>
    <w:rsid w:val="00CD42B7"/>
    <w:rsid w:val="00CD42F7"/>
    <w:rsid w:val="00CD4342"/>
    <w:rsid w:val="00CD43F2"/>
    <w:rsid w:val="00CD44B6"/>
    <w:rsid w:val="00CD4510"/>
    <w:rsid w:val="00CD458D"/>
    <w:rsid w:val="00CD45FE"/>
    <w:rsid w:val="00CD46C1"/>
    <w:rsid w:val="00CD4826"/>
    <w:rsid w:val="00CD48C5"/>
    <w:rsid w:val="00CD4907"/>
    <w:rsid w:val="00CD4A33"/>
    <w:rsid w:val="00CD4A42"/>
    <w:rsid w:val="00CD4C1F"/>
    <w:rsid w:val="00CD4DEF"/>
    <w:rsid w:val="00CD4F18"/>
    <w:rsid w:val="00CD506E"/>
    <w:rsid w:val="00CD51A9"/>
    <w:rsid w:val="00CD51D0"/>
    <w:rsid w:val="00CD520A"/>
    <w:rsid w:val="00CD5274"/>
    <w:rsid w:val="00CD52A1"/>
    <w:rsid w:val="00CD53AD"/>
    <w:rsid w:val="00CD53C5"/>
    <w:rsid w:val="00CD54A1"/>
    <w:rsid w:val="00CD5546"/>
    <w:rsid w:val="00CD5564"/>
    <w:rsid w:val="00CD5615"/>
    <w:rsid w:val="00CD567F"/>
    <w:rsid w:val="00CD569F"/>
    <w:rsid w:val="00CD5745"/>
    <w:rsid w:val="00CD57D0"/>
    <w:rsid w:val="00CD5825"/>
    <w:rsid w:val="00CD5878"/>
    <w:rsid w:val="00CD59D5"/>
    <w:rsid w:val="00CD59E1"/>
    <w:rsid w:val="00CD5A34"/>
    <w:rsid w:val="00CD5A4A"/>
    <w:rsid w:val="00CD5AE6"/>
    <w:rsid w:val="00CD5D15"/>
    <w:rsid w:val="00CD5D77"/>
    <w:rsid w:val="00CD5DBE"/>
    <w:rsid w:val="00CD5E48"/>
    <w:rsid w:val="00CD5EA1"/>
    <w:rsid w:val="00CD5EAF"/>
    <w:rsid w:val="00CD5F9B"/>
    <w:rsid w:val="00CD5FB5"/>
    <w:rsid w:val="00CD5FC4"/>
    <w:rsid w:val="00CD6048"/>
    <w:rsid w:val="00CD617C"/>
    <w:rsid w:val="00CD61C0"/>
    <w:rsid w:val="00CD62D5"/>
    <w:rsid w:val="00CD6507"/>
    <w:rsid w:val="00CD651F"/>
    <w:rsid w:val="00CD6571"/>
    <w:rsid w:val="00CD6596"/>
    <w:rsid w:val="00CD65D8"/>
    <w:rsid w:val="00CD65E5"/>
    <w:rsid w:val="00CD6655"/>
    <w:rsid w:val="00CD671B"/>
    <w:rsid w:val="00CD67BA"/>
    <w:rsid w:val="00CD67C1"/>
    <w:rsid w:val="00CD67CD"/>
    <w:rsid w:val="00CD67FE"/>
    <w:rsid w:val="00CD6A09"/>
    <w:rsid w:val="00CD6B25"/>
    <w:rsid w:val="00CD6BDD"/>
    <w:rsid w:val="00CD6C11"/>
    <w:rsid w:val="00CD6C35"/>
    <w:rsid w:val="00CD6C40"/>
    <w:rsid w:val="00CD6C6D"/>
    <w:rsid w:val="00CD6C74"/>
    <w:rsid w:val="00CD6D0E"/>
    <w:rsid w:val="00CD6D1D"/>
    <w:rsid w:val="00CD6DB4"/>
    <w:rsid w:val="00CD6E2D"/>
    <w:rsid w:val="00CD6E5E"/>
    <w:rsid w:val="00CD6E9D"/>
    <w:rsid w:val="00CD723D"/>
    <w:rsid w:val="00CD724B"/>
    <w:rsid w:val="00CD7258"/>
    <w:rsid w:val="00CD7306"/>
    <w:rsid w:val="00CD733B"/>
    <w:rsid w:val="00CD73C5"/>
    <w:rsid w:val="00CD73F3"/>
    <w:rsid w:val="00CD743D"/>
    <w:rsid w:val="00CD749C"/>
    <w:rsid w:val="00CD754A"/>
    <w:rsid w:val="00CD7562"/>
    <w:rsid w:val="00CD7596"/>
    <w:rsid w:val="00CD75AD"/>
    <w:rsid w:val="00CD75C8"/>
    <w:rsid w:val="00CD75CE"/>
    <w:rsid w:val="00CD763C"/>
    <w:rsid w:val="00CD7798"/>
    <w:rsid w:val="00CD77C7"/>
    <w:rsid w:val="00CD789E"/>
    <w:rsid w:val="00CD7905"/>
    <w:rsid w:val="00CD7A0E"/>
    <w:rsid w:val="00CD7B3F"/>
    <w:rsid w:val="00CD7C2C"/>
    <w:rsid w:val="00CD7C4A"/>
    <w:rsid w:val="00CD7C87"/>
    <w:rsid w:val="00CD7CF8"/>
    <w:rsid w:val="00CD7D27"/>
    <w:rsid w:val="00CD7F3D"/>
    <w:rsid w:val="00CD7F62"/>
    <w:rsid w:val="00CD7F8C"/>
    <w:rsid w:val="00CE0013"/>
    <w:rsid w:val="00CE0021"/>
    <w:rsid w:val="00CE01D2"/>
    <w:rsid w:val="00CE025B"/>
    <w:rsid w:val="00CE02AB"/>
    <w:rsid w:val="00CE032C"/>
    <w:rsid w:val="00CE037B"/>
    <w:rsid w:val="00CE044D"/>
    <w:rsid w:val="00CE04B4"/>
    <w:rsid w:val="00CE0645"/>
    <w:rsid w:val="00CE06B6"/>
    <w:rsid w:val="00CE0753"/>
    <w:rsid w:val="00CE0766"/>
    <w:rsid w:val="00CE0865"/>
    <w:rsid w:val="00CE08F1"/>
    <w:rsid w:val="00CE0A29"/>
    <w:rsid w:val="00CE0AE1"/>
    <w:rsid w:val="00CE0B0E"/>
    <w:rsid w:val="00CE0B1B"/>
    <w:rsid w:val="00CE0C16"/>
    <w:rsid w:val="00CE0DA3"/>
    <w:rsid w:val="00CE0F5B"/>
    <w:rsid w:val="00CE1086"/>
    <w:rsid w:val="00CE118C"/>
    <w:rsid w:val="00CE1343"/>
    <w:rsid w:val="00CE1462"/>
    <w:rsid w:val="00CE148C"/>
    <w:rsid w:val="00CE14D7"/>
    <w:rsid w:val="00CE1567"/>
    <w:rsid w:val="00CE15AF"/>
    <w:rsid w:val="00CE1642"/>
    <w:rsid w:val="00CE170A"/>
    <w:rsid w:val="00CE1725"/>
    <w:rsid w:val="00CE1735"/>
    <w:rsid w:val="00CE17DF"/>
    <w:rsid w:val="00CE18D8"/>
    <w:rsid w:val="00CE196F"/>
    <w:rsid w:val="00CE19AB"/>
    <w:rsid w:val="00CE1A25"/>
    <w:rsid w:val="00CE1AF3"/>
    <w:rsid w:val="00CE1B0F"/>
    <w:rsid w:val="00CE1C52"/>
    <w:rsid w:val="00CE1C58"/>
    <w:rsid w:val="00CE1DA1"/>
    <w:rsid w:val="00CE1DED"/>
    <w:rsid w:val="00CE1EE0"/>
    <w:rsid w:val="00CE204B"/>
    <w:rsid w:val="00CE2066"/>
    <w:rsid w:val="00CE20F8"/>
    <w:rsid w:val="00CE2167"/>
    <w:rsid w:val="00CE21E4"/>
    <w:rsid w:val="00CE2211"/>
    <w:rsid w:val="00CE22A0"/>
    <w:rsid w:val="00CE230F"/>
    <w:rsid w:val="00CE2356"/>
    <w:rsid w:val="00CE2440"/>
    <w:rsid w:val="00CE246D"/>
    <w:rsid w:val="00CE24A1"/>
    <w:rsid w:val="00CE24BC"/>
    <w:rsid w:val="00CE2542"/>
    <w:rsid w:val="00CE2596"/>
    <w:rsid w:val="00CE25B3"/>
    <w:rsid w:val="00CE262D"/>
    <w:rsid w:val="00CE2744"/>
    <w:rsid w:val="00CE27AF"/>
    <w:rsid w:val="00CE27D7"/>
    <w:rsid w:val="00CE290E"/>
    <w:rsid w:val="00CE2923"/>
    <w:rsid w:val="00CE296F"/>
    <w:rsid w:val="00CE2A35"/>
    <w:rsid w:val="00CE2B3E"/>
    <w:rsid w:val="00CE2C72"/>
    <w:rsid w:val="00CE2CFC"/>
    <w:rsid w:val="00CE2D0A"/>
    <w:rsid w:val="00CE2D3A"/>
    <w:rsid w:val="00CE2D78"/>
    <w:rsid w:val="00CE2DC1"/>
    <w:rsid w:val="00CE2DF0"/>
    <w:rsid w:val="00CE2E0E"/>
    <w:rsid w:val="00CE2E59"/>
    <w:rsid w:val="00CE2EB5"/>
    <w:rsid w:val="00CE304A"/>
    <w:rsid w:val="00CE3126"/>
    <w:rsid w:val="00CE3139"/>
    <w:rsid w:val="00CE3206"/>
    <w:rsid w:val="00CE3232"/>
    <w:rsid w:val="00CE328D"/>
    <w:rsid w:val="00CE32C7"/>
    <w:rsid w:val="00CE3385"/>
    <w:rsid w:val="00CE33D5"/>
    <w:rsid w:val="00CE346A"/>
    <w:rsid w:val="00CE3478"/>
    <w:rsid w:val="00CE35E9"/>
    <w:rsid w:val="00CE35EA"/>
    <w:rsid w:val="00CE3661"/>
    <w:rsid w:val="00CE37C9"/>
    <w:rsid w:val="00CE386E"/>
    <w:rsid w:val="00CE3900"/>
    <w:rsid w:val="00CE399F"/>
    <w:rsid w:val="00CE3A1C"/>
    <w:rsid w:val="00CE3A21"/>
    <w:rsid w:val="00CE3A5F"/>
    <w:rsid w:val="00CE3C1F"/>
    <w:rsid w:val="00CE3C63"/>
    <w:rsid w:val="00CE3C8D"/>
    <w:rsid w:val="00CE3C9D"/>
    <w:rsid w:val="00CE3D8C"/>
    <w:rsid w:val="00CE3E3A"/>
    <w:rsid w:val="00CE3E73"/>
    <w:rsid w:val="00CE408B"/>
    <w:rsid w:val="00CE4182"/>
    <w:rsid w:val="00CE4279"/>
    <w:rsid w:val="00CE433C"/>
    <w:rsid w:val="00CE43A5"/>
    <w:rsid w:val="00CE43B6"/>
    <w:rsid w:val="00CE43F3"/>
    <w:rsid w:val="00CE43F8"/>
    <w:rsid w:val="00CE4430"/>
    <w:rsid w:val="00CE44D8"/>
    <w:rsid w:val="00CE44FA"/>
    <w:rsid w:val="00CE4519"/>
    <w:rsid w:val="00CE4520"/>
    <w:rsid w:val="00CE4551"/>
    <w:rsid w:val="00CE45C1"/>
    <w:rsid w:val="00CE4615"/>
    <w:rsid w:val="00CE4628"/>
    <w:rsid w:val="00CE4775"/>
    <w:rsid w:val="00CE479D"/>
    <w:rsid w:val="00CE47AD"/>
    <w:rsid w:val="00CE47F6"/>
    <w:rsid w:val="00CE4875"/>
    <w:rsid w:val="00CE4932"/>
    <w:rsid w:val="00CE494C"/>
    <w:rsid w:val="00CE4952"/>
    <w:rsid w:val="00CE495C"/>
    <w:rsid w:val="00CE4A5D"/>
    <w:rsid w:val="00CE4B4A"/>
    <w:rsid w:val="00CE4BAC"/>
    <w:rsid w:val="00CE4BB8"/>
    <w:rsid w:val="00CE4BBF"/>
    <w:rsid w:val="00CE4C2B"/>
    <w:rsid w:val="00CE4CDC"/>
    <w:rsid w:val="00CE4DA7"/>
    <w:rsid w:val="00CE4E0A"/>
    <w:rsid w:val="00CE4E96"/>
    <w:rsid w:val="00CE4EFC"/>
    <w:rsid w:val="00CE4FFE"/>
    <w:rsid w:val="00CE5093"/>
    <w:rsid w:val="00CE509D"/>
    <w:rsid w:val="00CE50EA"/>
    <w:rsid w:val="00CE518E"/>
    <w:rsid w:val="00CE51C7"/>
    <w:rsid w:val="00CE52BE"/>
    <w:rsid w:val="00CE5309"/>
    <w:rsid w:val="00CE54E6"/>
    <w:rsid w:val="00CE553E"/>
    <w:rsid w:val="00CE5641"/>
    <w:rsid w:val="00CE5716"/>
    <w:rsid w:val="00CE57E4"/>
    <w:rsid w:val="00CE57F0"/>
    <w:rsid w:val="00CE58F8"/>
    <w:rsid w:val="00CE5928"/>
    <w:rsid w:val="00CE593B"/>
    <w:rsid w:val="00CE5970"/>
    <w:rsid w:val="00CE5972"/>
    <w:rsid w:val="00CE5A68"/>
    <w:rsid w:val="00CE5BE0"/>
    <w:rsid w:val="00CE5C99"/>
    <w:rsid w:val="00CE5CB1"/>
    <w:rsid w:val="00CE5E54"/>
    <w:rsid w:val="00CE5E90"/>
    <w:rsid w:val="00CE5E9C"/>
    <w:rsid w:val="00CE614D"/>
    <w:rsid w:val="00CE61A6"/>
    <w:rsid w:val="00CE6258"/>
    <w:rsid w:val="00CE6377"/>
    <w:rsid w:val="00CE63DE"/>
    <w:rsid w:val="00CE6462"/>
    <w:rsid w:val="00CE649B"/>
    <w:rsid w:val="00CE64DD"/>
    <w:rsid w:val="00CE6542"/>
    <w:rsid w:val="00CE65FF"/>
    <w:rsid w:val="00CE66F2"/>
    <w:rsid w:val="00CE675B"/>
    <w:rsid w:val="00CE67B8"/>
    <w:rsid w:val="00CE692C"/>
    <w:rsid w:val="00CE6982"/>
    <w:rsid w:val="00CE6B3E"/>
    <w:rsid w:val="00CE6BD9"/>
    <w:rsid w:val="00CE6C4B"/>
    <w:rsid w:val="00CE6DCA"/>
    <w:rsid w:val="00CE6E6C"/>
    <w:rsid w:val="00CE6E78"/>
    <w:rsid w:val="00CE6E7A"/>
    <w:rsid w:val="00CE6F94"/>
    <w:rsid w:val="00CE70E8"/>
    <w:rsid w:val="00CE7158"/>
    <w:rsid w:val="00CE7166"/>
    <w:rsid w:val="00CE725C"/>
    <w:rsid w:val="00CE7280"/>
    <w:rsid w:val="00CE751E"/>
    <w:rsid w:val="00CE75D6"/>
    <w:rsid w:val="00CE767F"/>
    <w:rsid w:val="00CE769F"/>
    <w:rsid w:val="00CE76F1"/>
    <w:rsid w:val="00CE770B"/>
    <w:rsid w:val="00CE771A"/>
    <w:rsid w:val="00CE77D3"/>
    <w:rsid w:val="00CE7809"/>
    <w:rsid w:val="00CE7825"/>
    <w:rsid w:val="00CE79CE"/>
    <w:rsid w:val="00CE7A40"/>
    <w:rsid w:val="00CE7AE3"/>
    <w:rsid w:val="00CE7B19"/>
    <w:rsid w:val="00CE7B65"/>
    <w:rsid w:val="00CE7BAF"/>
    <w:rsid w:val="00CE7CB5"/>
    <w:rsid w:val="00CE7CBD"/>
    <w:rsid w:val="00CE7E1C"/>
    <w:rsid w:val="00CE7E4A"/>
    <w:rsid w:val="00CE7E4E"/>
    <w:rsid w:val="00CE7E7C"/>
    <w:rsid w:val="00CE7F8E"/>
    <w:rsid w:val="00CF0026"/>
    <w:rsid w:val="00CF0039"/>
    <w:rsid w:val="00CF0060"/>
    <w:rsid w:val="00CF020C"/>
    <w:rsid w:val="00CF02CE"/>
    <w:rsid w:val="00CF0418"/>
    <w:rsid w:val="00CF0525"/>
    <w:rsid w:val="00CF0532"/>
    <w:rsid w:val="00CF05B1"/>
    <w:rsid w:val="00CF064E"/>
    <w:rsid w:val="00CF06E5"/>
    <w:rsid w:val="00CF0807"/>
    <w:rsid w:val="00CF080C"/>
    <w:rsid w:val="00CF0922"/>
    <w:rsid w:val="00CF0984"/>
    <w:rsid w:val="00CF0AC9"/>
    <w:rsid w:val="00CF0AE4"/>
    <w:rsid w:val="00CF0B26"/>
    <w:rsid w:val="00CF0BF0"/>
    <w:rsid w:val="00CF0D5F"/>
    <w:rsid w:val="00CF0DD3"/>
    <w:rsid w:val="00CF0EEB"/>
    <w:rsid w:val="00CF0FF0"/>
    <w:rsid w:val="00CF1048"/>
    <w:rsid w:val="00CF1172"/>
    <w:rsid w:val="00CF1278"/>
    <w:rsid w:val="00CF14AF"/>
    <w:rsid w:val="00CF1641"/>
    <w:rsid w:val="00CF16C6"/>
    <w:rsid w:val="00CF16EF"/>
    <w:rsid w:val="00CF1812"/>
    <w:rsid w:val="00CF185E"/>
    <w:rsid w:val="00CF188E"/>
    <w:rsid w:val="00CF18B7"/>
    <w:rsid w:val="00CF18CF"/>
    <w:rsid w:val="00CF199B"/>
    <w:rsid w:val="00CF1A70"/>
    <w:rsid w:val="00CF1ACB"/>
    <w:rsid w:val="00CF1BB7"/>
    <w:rsid w:val="00CF1C18"/>
    <w:rsid w:val="00CF1D9B"/>
    <w:rsid w:val="00CF1DB6"/>
    <w:rsid w:val="00CF1E7B"/>
    <w:rsid w:val="00CF1F2A"/>
    <w:rsid w:val="00CF1FD6"/>
    <w:rsid w:val="00CF2061"/>
    <w:rsid w:val="00CF20BE"/>
    <w:rsid w:val="00CF20F2"/>
    <w:rsid w:val="00CF2138"/>
    <w:rsid w:val="00CF2210"/>
    <w:rsid w:val="00CF24C9"/>
    <w:rsid w:val="00CF2559"/>
    <w:rsid w:val="00CF256D"/>
    <w:rsid w:val="00CF257C"/>
    <w:rsid w:val="00CF262B"/>
    <w:rsid w:val="00CF270A"/>
    <w:rsid w:val="00CF270F"/>
    <w:rsid w:val="00CF28DE"/>
    <w:rsid w:val="00CF290D"/>
    <w:rsid w:val="00CF2963"/>
    <w:rsid w:val="00CF2A98"/>
    <w:rsid w:val="00CF2AAC"/>
    <w:rsid w:val="00CF2AB0"/>
    <w:rsid w:val="00CF2B4F"/>
    <w:rsid w:val="00CF2B70"/>
    <w:rsid w:val="00CF2BAE"/>
    <w:rsid w:val="00CF2BD1"/>
    <w:rsid w:val="00CF2C07"/>
    <w:rsid w:val="00CF2C71"/>
    <w:rsid w:val="00CF2CBC"/>
    <w:rsid w:val="00CF2D08"/>
    <w:rsid w:val="00CF2DDB"/>
    <w:rsid w:val="00CF2DF4"/>
    <w:rsid w:val="00CF2DF6"/>
    <w:rsid w:val="00CF2EF6"/>
    <w:rsid w:val="00CF3041"/>
    <w:rsid w:val="00CF3058"/>
    <w:rsid w:val="00CF3121"/>
    <w:rsid w:val="00CF31E5"/>
    <w:rsid w:val="00CF33BD"/>
    <w:rsid w:val="00CF3449"/>
    <w:rsid w:val="00CF347A"/>
    <w:rsid w:val="00CF350F"/>
    <w:rsid w:val="00CF352A"/>
    <w:rsid w:val="00CF354A"/>
    <w:rsid w:val="00CF3636"/>
    <w:rsid w:val="00CF36CC"/>
    <w:rsid w:val="00CF372F"/>
    <w:rsid w:val="00CF3887"/>
    <w:rsid w:val="00CF38EE"/>
    <w:rsid w:val="00CF39DD"/>
    <w:rsid w:val="00CF39E6"/>
    <w:rsid w:val="00CF3ADC"/>
    <w:rsid w:val="00CF3C0E"/>
    <w:rsid w:val="00CF3D4F"/>
    <w:rsid w:val="00CF3DE5"/>
    <w:rsid w:val="00CF3EC7"/>
    <w:rsid w:val="00CF3F5B"/>
    <w:rsid w:val="00CF3F69"/>
    <w:rsid w:val="00CF3FB9"/>
    <w:rsid w:val="00CF40F6"/>
    <w:rsid w:val="00CF417B"/>
    <w:rsid w:val="00CF41DA"/>
    <w:rsid w:val="00CF4259"/>
    <w:rsid w:val="00CF42E0"/>
    <w:rsid w:val="00CF435C"/>
    <w:rsid w:val="00CF43D0"/>
    <w:rsid w:val="00CF4420"/>
    <w:rsid w:val="00CF4484"/>
    <w:rsid w:val="00CF46AE"/>
    <w:rsid w:val="00CF46B5"/>
    <w:rsid w:val="00CF470A"/>
    <w:rsid w:val="00CF47A4"/>
    <w:rsid w:val="00CF4996"/>
    <w:rsid w:val="00CF4AC3"/>
    <w:rsid w:val="00CF4B55"/>
    <w:rsid w:val="00CF4C59"/>
    <w:rsid w:val="00CF4CDF"/>
    <w:rsid w:val="00CF4CEC"/>
    <w:rsid w:val="00CF4E7A"/>
    <w:rsid w:val="00CF4EA2"/>
    <w:rsid w:val="00CF4F72"/>
    <w:rsid w:val="00CF4F93"/>
    <w:rsid w:val="00CF5027"/>
    <w:rsid w:val="00CF50C3"/>
    <w:rsid w:val="00CF5144"/>
    <w:rsid w:val="00CF516C"/>
    <w:rsid w:val="00CF51C7"/>
    <w:rsid w:val="00CF52F6"/>
    <w:rsid w:val="00CF5362"/>
    <w:rsid w:val="00CF53F9"/>
    <w:rsid w:val="00CF547F"/>
    <w:rsid w:val="00CF54D4"/>
    <w:rsid w:val="00CF54DA"/>
    <w:rsid w:val="00CF5538"/>
    <w:rsid w:val="00CF55A6"/>
    <w:rsid w:val="00CF55BF"/>
    <w:rsid w:val="00CF55E1"/>
    <w:rsid w:val="00CF55F0"/>
    <w:rsid w:val="00CF56B1"/>
    <w:rsid w:val="00CF579E"/>
    <w:rsid w:val="00CF58D2"/>
    <w:rsid w:val="00CF58F6"/>
    <w:rsid w:val="00CF5993"/>
    <w:rsid w:val="00CF59A6"/>
    <w:rsid w:val="00CF5AA5"/>
    <w:rsid w:val="00CF5CB5"/>
    <w:rsid w:val="00CF5CBD"/>
    <w:rsid w:val="00CF5D2F"/>
    <w:rsid w:val="00CF5D51"/>
    <w:rsid w:val="00CF5E72"/>
    <w:rsid w:val="00CF5F7B"/>
    <w:rsid w:val="00CF618C"/>
    <w:rsid w:val="00CF6293"/>
    <w:rsid w:val="00CF6297"/>
    <w:rsid w:val="00CF62B1"/>
    <w:rsid w:val="00CF63F9"/>
    <w:rsid w:val="00CF65FE"/>
    <w:rsid w:val="00CF664C"/>
    <w:rsid w:val="00CF6655"/>
    <w:rsid w:val="00CF66F3"/>
    <w:rsid w:val="00CF66F6"/>
    <w:rsid w:val="00CF687B"/>
    <w:rsid w:val="00CF68CF"/>
    <w:rsid w:val="00CF68E1"/>
    <w:rsid w:val="00CF6B09"/>
    <w:rsid w:val="00CF6B44"/>
    <w:rsid w:val="00CF6BEF"/>
    <w:rsid w:val="00CF6E38"/>
    <w:rsid w:val="00CF6E76"/>
    <w:rsid w:val="00CF6E84"/>
    <w:rsid w:val="00CF6EB4"/>
    <w:rsid w:val="00CF6FAD"/>
    <w:rsid w:val="00CF708F"/>
    <w:rsid w:val="00CF70DD"/>
    <w:rsid w:val="00CF7177"/>
    <w:rsid w:val="00CF71C7"/>
    <w:rsid w:val="00CF71E6"/>
    <w:rsid w:val="00CF7228"/>
    <w:rsid w:val="00CF723E"/>
    <w:rsid w:val="00CF724F"/>
    <w:rsid w:val="00CF7281"/>
    <w:rsid w:val="00CF733B"/>
    <w:rsid w:val="00CF74BA"/>
    <w:rsid w:val="00CF75AB"/>
    <w:rsid w:val="00CF76F8"/>
    <w:rsid w:val="00CF7787"/>
    <w:rsid w:val="00CF7821"/>
    <w:rsid w:val="00CF782E"/>
    <w:rsid w:val="00CF78A5"/>
    <w:rsid w:val="00CF7949"/>
    <w:rsid w:val="00CF7A00"/>
    <w:rsid w:val="00CF7A19"/>
    <w:rsid w:val="00CF7AD6"/>
    <w:rsid w:val="00CF7B01"/>
    <w:rsid w:val="00CF7B8B"/>
    <w:rsid w:val="00D00118"/>
    <w:rsid w:val="00D00189"/>
    <w:rsid w:val="00D001AB"/>
    <w:rsid w:val="00D0023D"/>
    <w:rsid w:val="00D00461"/>
    <w:rsid w:val="00D00468"/>
    <w:rsid w:val="00D0058F"/>
    <w:rsid w:val="00D0062F"/>
    <w:rsid w:val="00D00692"/>
    <w:rsid w:val="00D006F5"/>
    <w:rsid w:val="00D007A1"/>
    <w:rsid w:val="00D008B2"/>
    <w:rsid w:val="00D008CF"/>
    <w:rsid w:val="00D00985"/>
    <w:rsid w:val="00D0098F"/>
    <w:rsid w:val="00D00B95"/>
    <w:rsid w:val="00D00CEA"/>
    <w:rsid w:val="00D00DD1"/>
    <w:rsid w:val="00D00ED8"/>
    <w:rsid w:val="00D00EEA"/>
    <w:rsid w:val="00D00F62"/>
    <w:rsid w:val="00D00F68"/>
    <w:rsid w:val="00D00FB8"/>
    <w:rsid w:val="00D00FDD"/>
    <w:rsid w:val="00D0100E"/>
    <w:rsid w:val="00D01032"/>
    <w:rsid w:val="00D0104C"/>
    <w:rsid w:val="00D01084"/>
    <w:rsid w:val="00D01256"/>
    <w:rsid w:val="00D0132A"/>
    <w:rsid w:val="00D014C4"/>
    <w:rsid w:val="00D0150E"/>
    <w:rsid w:val="00D0152C"/>
    <w:rsid w:val="00D01776"/>
    <w:rsid w:val="00D01794"/>
    <w:rsid w:val="00D017C0"/>
    <w:rsid w:val="00D0183B"/>
    <w:rsid w:val="00D018E5"/>
    <w:rsid w:val="00D01A2A"/>
    <w:rsid w:val="00D01AA4"/>
    <w:rsid w:val="00D01BA0"/>
    <w:rsid w:val="00D01C9D"/>
    <w:rsid w:val="00D01D1C"/>
    <w:rsid w:val="00D01D65"/>
    <w:rsid w:val="00D01DD7"/>
    <w:rsid w:val="00D01E18"/>
    <w:rsid w:val="00D01E19"/>
    <w:rsid w:val="00D01E47"/>
    <w:rsid w:val="00D01E68"/>
    <w:rsid w:val="00D020C1"/>
    <w:rsid w:val="00D020D0"/>
    <w:rsid w:val="00D0212B"/>
    <w:rsid w:val="00D0213F"/>
    <w:rsid w:val="00D0214A"/>
    <w:rsid w:val="00D0223B"/>
    <w:rsid w:val="00D02365"/>
    <w:rsid w:val="00D0240B"/>
    <w:rsid w:val="00D024B1"/>
    <w:rsid w:val="00D02565"/>
    <w:rsid w:val="00D025EB"/>
    <w:rsid w:val="00D026A3"/>
    <w:rsid w:val="00D026FC"/>
    <w:rsid w:val="00D0290E"/>
    <w:rsid w:val="00D02919"/>
    <w:rsid w:val="00D0293F"/>
    <w:rsid w:val="00D02987"/>
    <w:rsid w:val="00D02A54"/>
    <w:rsid w:val="00D02AB7"/>
    <w:rsid w:val="00D02AE1"/>
    <w:rsid w:val="00D02C8E"/>
    <w:rsid w:val="00D02F08"/>
    <w:rsid w:val="00D02F95"/>
    <w:rsid w:val="00D02FC8"/>
    <w:rsid w:val="00D0302E"/>
    <w:rsid w:val="00D03066"/>
    <w:rsid w:val="00D03075"/>
    <w:rsid w:val="00D030B8"/>
    <w:rsid w:val="00D030C3"/>
    <w:rsid w:val="00D030C7"/>
    <w:rsid w:val="00D030D5"/>
    <w:rsid w:val="00D0316E"/>
    <w:rsid w:val="00D03190"/>
    <w:rsid w:val="00D03257"/>
    <w:rsid w:val="00D03281"/>
    <w:rsid w:val="00D032F6"/>
    <w:rsid w:val="00D03320"/>
    <w:rsid w:val="00D03383"/>
    <w:rsid w:val="00D0346E"/>
    <w:rsid w:val="00D034FC"/>
    <w:rsid w:val="00D035E0"/>
    <w:rsid w:val="00D036B1"/>
    <w:rsid w:val="00D037EC"/>
    <w:rsid w:val="00D03810"/>
    <w:rsid w:val="00D038B0"/>
    <w:rsid w:val="00D038E6"/>
    <w:rsid w:val="00D03904"/>
    <w:rsid w:val="00D03966"/>
    <w:rsid w:val="00D03B16"/>
    <w:rsid w:val="00D03BD0"/>
    <w:rsid w:val="00D03C9C"/>
    <w:rsid w:val="00D03DAB"/>
    <w:rsid w:val="00D03E4E"/>
    <w:rsid w:val="00D03EC1"/>
    <w:rsid w:val="00D03F69"/>
    <w:rsid w:val="00D03FEE"/>
    <w:rsid w:val="00D04079"/>
    <w:rsid w:val="00D0409F"/>
    <w:rsid w:val="00D040CE"/>
    <w:rsid w:val="00D041C5"/>
    <w:rsid w:val="00D041CA"/>
    <w:rsid w:val="00D041D8"/>
    <w:rsid w:val="00D042AF"/>
    <w:rsid w:val="00D042D8"/>
    <w:rsid w:val="00D043C2"/>
    <w:rsid w:val="00D044B0"/>
    <w:rsid w:val="00D044F8"/>
    <w:rsid w:val="00D045E0"/>
    <w:rsid w:val="00D045E3"/>
    <w:rsid w:val="00D045FF"/>
    <w:rsid w:val="00D04643"/>
    <w:rsid w:val="00D04656"/>
    <w:rsid w:val="00D04682"/>
    <w:rsid w:val="00D04792"/>
    <w:rsid w:val="00D04921"/>
    <w:rsid w:val="00D04962"/>
    <w:rsid w:val="00D0499B"/>
    <w:rsid w:val="00D04A15"/>
    <w:rsid w:val="00D04C2C"/>
    <w:rsid w:val="00D04C39"/>
    <w:rsid w:val="00D04D98"/>
    <w:rsid w:val="00D04DD7"/>
    <w:rsid w:val="00D050D6"/>
    <w:rsid w:val="00D05169"/>
    <w:rsid w:val="00D052B0"/>
    <w:rsid w:val="00D05354"/>
    <w:rsid w:val="00D05476"/>
    <w:rsid w:val="00D054EB"/>
    <w:rsid w:val="00D0555F"/>
    <w:rsid w:val="00D05646"/>
    <w:rsid w:val="00D0564F"/>
    <w:rsid w:val="00D05690"/>
    <w:rsid w:val="00D0570B"/>
    <w:rsid w:val="00D05770"/>
    <w:rsid w:val="00D05797"/>
    <w:rsid w:val="00D0580E"/>
    <w:rsid w:val="00D05840"/>
    <w:rsid w:val="00D05846"/>
    <w:rsid w:val="00D05935"/>
    <w:rsid w:val="00D0595A"/>
    <w:rsid w:val="00D05AAA"/>
    <w:rsid w:val="00D05AE7"/>
    <w:rsid w:val="00D05CAB"/>
    <w:rsid w:val="00D05CCA"/>
    <w:rsid w:val="00D05D05"/>
    <w:rsid w:val="00D05D28"/>
    <w:rsid w:val="00D05E00"/>
    <w:rsid w:val="00D05E10"/>
    <w:rsid w:val="00D05E3A"/>
    <w:rsid w:val="00D05EC8"/>
    <w:rsid w:val="00D05F65"/>
    <w:rsid w:val="00D05FD8"/>
    <w:rsid w:val="00D05FDE"/>
    <w:rsid w:val="00D0600C"/>
    <w:rsid w:val="00D06011"/>
    <w:rsid w:val="00D060C7"/>
    <w:rsid w:val="00D060DA"/>
    <w:rsid w:val="00D06117"/>
    <w:rsid w:val="00D0626B"/>
    <w:rsid w:val="00D062B0"/>
    <w:rsid w:val="00D063AA"/>
    <w:rsid w:val="00D063C4"/>
    <w:rsid w:val="00D064C5"/>
    <w:rsid w:val="00D06504"/>
    <w:rsid w:val="00D0653B"/>
    <w:rsid w:val="00D065D2"/>
    <w:rsid w:val="00D06812"/>
    <w:rsid w:val="00D06841"/>
    <w:rsid w:val="00D0694E"/>
    <w:rsid w:val="00D0695B"/>
    <w:rsid w:val="00D06962"/>
    <w:rsid w:val="00D069FB"/>
    <w:rsid w:val="00D06AF8"/>
    <w:rsid w:val="00D06B27"/>
    <w:rsid w:val="00D06B48"/>
    <w:rsid w:val="00D06B5B"/>
    <w:rsid w:val="00D06B8A"/>
    <w:rsid w:val="00D06B9A"/>
    <w:rsid w:val="00D06C50"/>
    <w:rsid w:val="00D06C9B"/>
    <w:rsid w:val="00D06C9D"/>
    <w:rsid w:val="00D06D59"/>
    <w:rsid w:val="00D06D6C"/>
    <w:rsid w:val="00D06E53"/>
    <w:rsid w:val="00D06E75"/>
    <w:rsid w:val="00D06EA5"/>
    <w:rsid w:val="00D06FC6"/>
    <w:rsid w:val="00D0701F"/>
    <w:rsid w:val="00D07044"/>
    <w:rsid w:val="00D0708C"/>
    <w:rsid w:val="00D071BB"/>
    <w:rsid w:val="00D07313"/>
    <w:rsid w:val="00D07409"/>
    <w:rsid w:val="00D07496"/>
    <w:rsid w:val="00D074A6"/>
    <w:rsid w:val="00D074F0"/>
    <w:rsid w:val="00D07638"/>
    <w:rsid w:val="00D0774F"/>
    <w:rsid w:val="00D07802"/>
    <w:rsid w:val="00D07874"/>
    <w:rsid w:val="00D07A2E"/>
    <w:rsid w:val="00D07B1A"/>
    <w:rsid w:val="00D07B8A"/>
    <w:rsid w:val="00D07C88"/>
    <w:rsid w:val="00D07CE8"/>
    <w:rsid w:val="00D07CE9"/>
    <w:rsid w:val="00D07D55"/>
    <w:rsid w:val="00D07DAB"/>
    <w:rsid w:val="00D07F20"/>
    <w:rsid w:val="00D07F89"/>
    <w:rsid w:val="00D10087"/>
    <w:rsid w:val="00D1009E"/>
    <w:rsid w:val="00D100DE"/>
    <w:rsid w:val="00D10173"/>
    <w:rsid w:val="00D10199"/>
    <w:rsid w:val="00D101AF"/>
    <w:rsid w:val="00D101C0"/>
    <w:rsid w:val="00D10260"/>
    <w:rsid w:val="00D10295"/>
    <w:rsid w:val="00D102B8"/>
    <w:rsid w:val="00D10497"/>
    <w:rsid w:val="00D10515"/>
    <w:rsid w:val="00D105E7"/>
    <w:rsid w:val="00D1064A"/>
    <w:rsid w:val="00D106DC"/>
    <w:rsid w:val="00D1074F"/>
    <w:rsid w:val="00D107D3"/>
    <w:rsid w:val="00D10894"/>
    <w:rsid w:val="00D10918"/>
    <w:rsid w:val="00D10A98"/>
    <w:rsid w:val="00D10B4D"/>
    <w:rsid w:val="00D10BF0"/>
    <w:rsid w:val="00D10C40"/>
    <w:rsid w:val="00D10C5D"/>
    <w:rsid w:val="00D10CDF"/>
    <w:rsid w:val="00D10D17"/>
    <w:rsid w:val="00D10D62"/>
    <w:rsid w:val="00D10DE5"/>
    <w:rsid w:val="00D10E69"/>
    <w:rsid w:val="00D10E84"/>
    <w:rsid w:val="00D10EF4"/>
    <w:rsid w:val="00D10FE5"/>
    <w:rsid w:val="00D110E1"/>
    <w:rsid w:val="00D11105"/>
    <w:rsid w:val="00D11150"/>
    <w:rsid w:val="00D111B4"/>
    <w:rsid w:val="00D1128C"/>
    <w:rsid w:val="00D112FF"/>
    <w:rsid w:val="00D114C0"/>
    <w:rsid w:val="00D1165C"/>
    <w:rsid w:val="00D1172E"/>
    <w:rsid w:val="00D117EE"/>
    <w:rsid w:val="00D118B7"/>
    <w:rsid w:val="00D11A1A"/>
    <w:rsid w:val="00D11A40"/>
    <w:rsid w:val="00D11B04"/>
    <w:rsid w:val="00D11BD8"/>
    <w:rsid w:val="00D11C34"/>
    <w:rsid w:val="00D11C45"/>
    <w:rsid w:val="00D11D25"/>
    <w:rsid w:val="00D11DB6"/>
    <w:rsid w:val="00D11EB5"/>
    <w:rsid w:val="00D11F85"/>
    <w:rsid w:val="00D12023"/>
    <w:rsid w:val="00D12050"/>
    <w:rsid w:val="00D120AA"/>
    <w:rsid w:val="00D121C8"/>
    <w:rsid w:val="00D12208"/>
    <w:rsid w:val="00D12234"/>
    <w:rsid w:val="00D12247"/>
    <w:rsid w:val="00D12315"/>
    <w:rsid w:val="00D12342"/>
    <w:rsid w:val="00D123C6"/>
    <w:rsid w:val="00D12460"/>
    <w:rsid w:val="00D124F6"/>
    <w:rsid w:val="00D12670"/>
    <w:rsid w:val="00D127E1"/>
    <w:rsid w:val="00D12976"/>
    <w:rsid w:val="00D129C7"/>
    <w:rsid w:val="00D129D8"/>
    <w:rsid w:val="00D12A83"/>
    <w:rsid w:val="00D12B67"/>
    <w:rsid w:val="00D12BE6"/>
    <w:rsid w:val="00D12CAB"/>
    <w:rsid w:val="00D12D39"/>
    <w:rsid w:val="00D12E25"/>
    <w:rsid w:val="00D1319A"/>
    <w:rsid w:val="00D131A9"/>
    <w:rsid w:val="00D1322E"/>
    <w:rsid w:val="00D13392"/>
    <w:rsid w:val="00D13493"/>
    <w:rsid w:val="00D13540"/>
    <w:rsid w:val="00D135AD"/>
    <w:rsid w:val="00D1361F"/>
    <w:rsid w:val="00D13762"/>
    <w:rsid w:val="00D138D7"/>
    <w:rsid w:val="00D138FA"/>
    <w:rsid w:val="00D139C9"/>
    <w:rsid w:val="00D13B8D"/>
    <w:rsid w:val="00D13C07"/>
    <w:rsid w:val="00D13D51"/>
    <w:rsid w:val="00D13D94"/>
    <w:rsid w:val="00D13E4B"/>
    <w:rsid w:val="00D13E60"/>
    <w:rsid w:val="00D13F25"/>
    <w:rsid w:val="00D13F90"/>
    <w:rsid w:val="00D14032"/>
    <w:rsid w:val="00D14140"/>
    <w:rsid w:val="00D14159"/>
    <w:rsid w:val="00D14194"/>
    <w:rsid w:val="00D14244"/>
    <w:rsid w:val="00D14260"/>
    <w:rsid w:val="00D142E0"/>
    <w:rsid w:val="00D14341"/>
    <w:rsid w:val="00D1437C"/>
    <w:rsid w:val="00D14386"/>
    <w:rsid w:val="00D1447A"/>
    <w:rsid w:val="00D144D4"/>
    <w:rsid w:val="00D144DB"/>
    <w:rsid w:val="00D144F4"/>
    <w:rsid w:val="00D145A6"/>
    <w:rsid w:val="00D146B8"/>
    <w:rsid w:val="00D14889"/>
    <w:rsid w:val="00D14B81"/>
    <w:rsid w:val="00D14C0F"/>
    <w:rsid w:val="00D14C14"/>
    <w:rsid w:val="00D14CAB"/>
    <w:rsid w:val="00D14D8F"/>
    <w:rsid w:val="00D14D92"/>
    <w:rsid w:val="00D14E5F"/>
    <w:rsid w:val="00D14EAA"/>
    <w:rsid w:val="00D14FDF"/>
    <w:rsid w:val="00D14FE8"/>
    <w:rsid w:val="00D1515E"/>
    <w:rsid w:val="00D151B1"/>
    <w:rsid w:val="00D1532F"/>
    <w:rsid w:val="00D15420"/>
    <w:rsid w:val="00D154C3"/>
    <w:rsid w:val="00D1572A"/>
    <w:rsid w:val="00D15790"/>
    <w:rsid w:val="00D157F4"/>
    <w:rsid w:val="00D15819"/>
    <w:rsid w:val="00D158D2"/>
    <w:rsid w:val="00D158F5"/>
    <w:rsid w:val="00D159AB"/>
    <w:rsid w:val="00D15A4E"/>
    <w:rsid w:val="00D15B42"/>
    <w:rsid w:val="00D15B7C"/>
    <w:rsid w:val="00D15B91"/>
    <w:rsid w:val="00D15BDD"/>
    <w:rsid w:val="00D15C35"/>
    <w:rsid w:val="00D15CDA"/>
    <w:rsid w:val="00D15CEF"/>
    <w:rsid w:val="00D15D59"/>
    <w:rsid w:val="00D15DCE"/>
    <w:rsid w:val="00D15F0A"/>
    <w:rsid w:val="00D15F0B"/>
    <w:rsid w:val="00D15F3B"/>
    <w:rsid w:val="00D15FA5"/>
    <w:rsid w:val="00D1601D"/>
    <w:rsid w:val="00D160D8"/>
    <w:rsid w:val="00D161FC"/>
    <w:rsid w:val="00D16247"/>
    <w:rsid w:val="00D1632D"/>
    <w:rsid w:val="00D16349"/>
    <w:rsid w:val="00D16384"/>
    <w:rsid w:val="00D1644F"/>
    <w:rsid w:val="00D16476"/>
    <w:rsid w:val="00D16532"/>
    <w:rsid w:val="00D1662C"/>
    <w:rsid w:val="00D1668F"/>
    <w:rsid w:val="00D166D8"/>
    <w:rsid w:val="00D16768"/>
    <w:rsid w:val="00D168F0"/>
    <w:rsid w:val="00D1690B"/>
    <w:rsid w:val="00D1690F"/>
    <w:rsid w:val="00D169F1"/>
    <w:rsid w:val="00D169F5"/>
    <w:rsid w:val="00D16A72"/>
    <w:rsid w:val="00D16A7E"/>
    <w:rsid w:val="00D16C44"/>
    <w:rsid w:val="00D16C4B"/>
    <w:rsid w:val="00D16C68"/>
    <w:rsid w:val="00D16C72"/>
    <w:rsid w:val="00D16F27"/>
    <w:rsid w:val="00D16FA4"/>
    <w:rsid w:val="00D17083"/>
    <w:rsid w:val="00D170E0"/>
    <w:rsid w:val="00D170E7"/>
    <w:rsid w:val="00D170EE"/>
    <w:rsid w:val="00D17262"/>
    <w:rsid w:val="00D173A3"/>
    <w:rsid w:val="00D173D6"/>
    <w:rsid w:val="00D17512"/>
    <w:rsid w:val="00D17529"/>
    <w:rsid w:val="00D1754D"/>
    <w:rsid w:val="00D175EC"/>
    <w:rsid w:val="00D17643"/>
    <w:rsid w:val="00D177B3"/>
    <w:rsid w:val="00D1785A"/>
    <w:rsid w:val="00D1789C"/>
    <w:rsid w:val="00D178B1"/>
    <w:rsid w:val="00D178CE"/>
    <w:rsid w:val="00D17914"/>
    <w:rsid w:val="00D17951"/>
    <w:rsid w:val="00D17991"/>
    <w:rsid w:val="00D17A08"/>
    <w:rsid w:val="00D17BDE"/>
    <w:rsid w:val="00D17C25"/>
    <w:rsid w:val="00D17E2C"/>
    <w:rsid w:val="00D17E61"/>
    <w:rsid w:val="00D17EDE"/>
    <w:rsid w:val="00D17F34"/>
    <w:rsid w:val="00D2002E"/>
    <w:rsid w:val="00D20041"/>
    <w:rsid w:val="00D200B3"/>
    <w:rsid w:val="00D20137"/>
    <w:rsid w:val="00D20140"/>
    <w:rsid w:val="00D20146"/>
    <w:rsid w:val="00D20223"/>
    <w:rsid w:val="00D202EA"/>
    <w:rsid w:val="00D2046B"/>
    <w:rsid w:val="00D204F1"/>
    <w:rsid w:val="00D20511"/>
    <w:rsid w:val="00D20513"/>
    <w:rsid w:val="00D2054B"/>
    <w:rsid w:val="00D205BD"/>
    <w:rsid w:val="00D205D4"/>
    <w:rsid w:val="00D20686"/>
    <w:rsid w:val="00D206DC"/>
    <w:rsid w:val="00D206E0"/>
    <w:rsid w:val="00D20836"/>
    <w:rsid w:val="00D20867"/>
    <w:rsid w:val="00D208E7"/>
    <w:rsid w:val="00D2090C"/>
    <w:rsid w:val="00D2097A"/>
    <w:rsid w:val="00D209E6"/>
    <w:rsid w:val="00D209FA"/>
    <w:rsid w:val="00D20A9C"/>
    <w:rsid w:val="00D20B09"/>
    <w:rsid w:val="00D20B1A"/>
    <w:rsid w:val="00D20B7E"/>
    <w:rsid w:val="00D20B96"/>
    <w:rsid w:val="00D20C09"/>
    <w:rsid w:val="00D20C70"/>
    <w:rsid w:val="00D20CB9"/>
    <w:rsid w:val="00D20D29"/>
    <w:rsid w:val="00D20D6D"/>
    <w:rsid w:val="00D20DF1"/>
    <w:rsid w:val="00D20E22"/>
    <w:rsid w:val="00D20F6E"/>
    <w:rsid w:val="00D20F94"/>
    <w:rsid w:val="00D20FF4"/>
    <w:rsid w:val="00D21077"/>
    <w:rsid w:val="00D212D4"/>
    <w:rsid w:val="00D2130E"/>
    <w:rsid w:val="00D21347"/>
    <w:rsid w:val="00D213DC"/>
    <w:rsid w:val="00D213E1"/>
    <w:rsid w:val="00D213F7"/>
    <w:rsid w:val="00D21489"/>
    <w:rsid w:val="00D215A4"/>
    <w:rsid w:val="00D2169C"/>
    <w:rsid w:val="00D216CC"/>
    <w:rsid w:val="00D216DE"/>
    <w:rsid w:val="00D216E2"/>
    <w:rsid w:val="00D2184A"/>
    <w:rsid w:val="00D218E4"/>
    <w:rsid w:val="00D21997"/>
    <w:rsid w:val="00D21A29"/>
    <w:rsid w:val="00D21A33"/>
    <w:rsid w:val="00D21AAA"/>
    <w:rsid w:val="00D21C66"/>
    <w:rsid w:val="00D21CBA"/>
    <w:rsid w:val="00D21CDD"/>
    <w:rsid w:val="00D21DAB"/>
    <w:rsid w:val="00D21E3B"/>
    <w:rsid w:val="00D21EB0"/>
    <w:rsid w:val="00D21F0B"/>
    <w:rsid w:val="00D21F17"/>
    <w:rsid w:val="00D21F72"/>
    <w:rsid w:val="00D22047"/>
    <w:rsid w:val="00D220EA"/>
    <w:rsid w:val="00D22188"/>
    <w:rsid w:val="00D221C8"/>
    <w:rsid w:val="00D221F3"/>
    <w:rsid w:val="00D221F9"/>
    <w:rsid w:val="00D221FE"/>
    <w:rsid w:val="00D22327"/>
    <w:rsid w:val="00D22376"/>
    <w:rsid w:val="00D223F7"/>
    <w:rsid w:val="00D22477"/>
    <w:rsid w:val="00D22496"/>
    <w:rsid w:val="00D22498"/>
    <w:rsid w:val="00D226D0"/>
    <w:rsid w:val="00D2274A"/>
    <w:rsid w:val="00D227B0"/>
    <w:rsid w:val="00D2291C"/>
    <w:rsid w:val="00D2294C"/>
    <w:rsid w:val="00D22AA7"/>
    <w:rsid w:val="00D22AAB"/>
    <w:rsid w:val="00D22C12"/>
    <w:rsid w:val="00D22C29"/>
    <w:rsid w:val="00D22D65"/>
    <w:rsid w:val="00D22DDA"/>
    <w:rsid w:val="00D22DEB"/>
    <w:rsid w:val="00D22E1D"/>
    <w:rsid w:val="00D22EA1"/>
    <w:rsid w:val="00D22EBD"/>
    <w:rsid w:val="00D22F1A"/>
    <w:rsid w:val="00D22F43"/>
    <w:rsid w:val="00D22FAA"/>
    <w:rsid w:val="00D230E8"/>
    <w:rsid w:val="00D23139"/>
    <w:rsid w:val="00D2315B"/>
    <w:rsid w:val="00D2316E"/>
    <w:rsid w:val="00D23283"/>
    <w:rsid w:val="00D2332E"/>
    <w:rsid w:val="00D23345"/>
    <w:rsid w:val="00D2338A"/>
    <w:rsid w:val="00D23466"/>
    <w:rsid w:val="00D234A7"/>
    <w:rsid w:val="00D234E9"/>
    <w:rsid w:val="00D23546"/>
    <w:rsid w:val="00D235C9"/>
    <w:rsid w:val="00D23688"/>
    <w:rsid w:val="00D23750"/>
    <w:rsid w:val="00D237A7"/>
    <w:rsid w:val="00D237B0"/>
    <w:rsid w:val="00D23857"/>
    <w:rsid w:val="00D23980"/>
    <w:rsid w:val="00D23B0E"/>
    <w:rsid w:val="00D23BA0"/>
    <w:rsid w:val="00D23C54"/>
    <w:rsid w:val="00D23C66"/>
    <w:rsid w:val="00D23DEF"/>
    <w:rsid w:val="00D23F3E"/>
    <w:rsid w:val="00D23F6E"/>
    <w:rsid w:val="00D2408E"/>
    <w:rsid w:val="00D24159"/>
    <w:rsid w:val="00D2437C"/>
    <w:rsid w:val="00D24440"/>
    <w:rsid w:val="00D2448A"/>
    <w:rsid w:val="00D2451B"/>
    <w:rsid w:val="00D24595"/>
    <w:rsid w:val="00D24621"/>
    <w:rsid w:val="00D24730"/>
    <w:rsid w:val="00D2482A"/>
    <w:rsid w:val="00D2486E"/>
    <w:rsid w:val="00D248B8"/>
    <w:rsid w:val="00D248F2"/>
    <w:rsid w:val="00D249C8"/>
    <w:rsid w:val="00D24A0C"/>
    <w:rsid w:val="00D24A2F"/>
    <w:rsid w:val="00D24A75"/>
    <w:rsid w:val="00D24AE0"/>
    <w:rsid w:val="00D24B5C"/>
    <w:rsid w:val="00D24B68"/>
    <w:rsid w:val="00D24BC8"/>
    <w:rsid w:val="00D24C7E"/>
    <w:rsid w:val="00D24D81"/>
    <w:rsid w:val="00D24D8A"/>
    <w:rsid w:val="00D24DA8"/>
    <w:rsid w:val="00D24F64"/>
    <w:rsid w:val="00D25104"/>
    <w:rsid w:val="00D251D4"/>
    <w:rsid w:val="00D2528B"/>
    <w:rsid w:val="00D252EB"/>
    <w:rsid w:val="00D2538A"/>
    <w:rsid w:val="00D253A0"/>
    <w:rsid w:val="00D253A2"/>
    <w:rsid w:val="00D2559B"/>
    <w:rsid w:val="00D255C2"/>
    <w:rsid w:val="00D25661"/>
    <w:rsid w:val="00D25889"/>
    <w:rsid w:val="00D25924"/>
    <w:rsid w:val="00D259DE"/>
    <w:rsid w:val="00D259E1"/>
    <w:rsid w:val="00D25A52"/>
    <w:rsid w:val="00D25D49"/>
    <w:rsid w:val="00D25ED1"/>
    <w:rsid w:val="00D25F36"/>
    <w:rsid w:val="00D2618E"/>
    <w:rsid w:val="00D261D4"/>
    <w:rsid w:val="00D261FA"/>
    <w:rsid w:val="00D2622E"/>
    <w:rsid w:val="00D263A7"/>
    <w:rsid w:val="00D2646A"/>
    <w:rsid w:val="00D2657B"/>
    <w:rsid w:val="00D2668D"/>
    <w:rsid w:val="00D266DB"/>
    <w:rsid w:val="00D26718"/>
    <w:rsid w:val="00D267B4"/>
    <w:rsid w:val="00D268A5"/>
    <w:rsid w:val="00D2693D"/>
    <w:rsid w:val="00D269DC"/>
    <w:rsid w:val="00D26A15"/>
    <w:rsid w:val="00D26A57"/>
    <w:rsid w:val="00D26ACD"/>
    <w:rsid w:val="00D26B81"/>
    <w:rsid w:val="00D26BFB"/>
    <w:rsid w:val="00D26C12"/>
    <w:rsid w:val="00D26C65"/>
    <w:rsid w:val="00D26CB9"/>
    <w:rsid w:val="00D26CC0"/>
    <w:rsid w:val="00D26D43"/>
    <w:rsid w:val="00D26E10"/>
    <w:rsid w:val="00D26E1F"/>
    <w:rsid w:val="00D26E5C"/>
    <w:rsid w:val="00D26E8D"/>
    <w:rsid w:val="00D26EEF"/>
    <w:rsid w:val="00D27000"/>
    <w:rsid w:val="00D2709D"/>
    <w:rsid w:val="00D270BA"/>
    <w:rsid w:val="00D27175"/>
    <w:rsid w:val="00D27193"/>
    <w:rsid w:val="00D27314"/>
    <w:rsid w:val="00D2743B"/>
    <w:rsid w:val="00D2745A"/>
    <w:rsid w:val="00D27460"/>
    <w:rsid w:val="00D27532"/>
    <w:rsid w:val="00D2756C"/>
    <w:rsid w:val="00D276E3"/>
    <w:rsid w:val="00D276EA"/>
    <w:rsid w:val="00D27769"/>
    <w:rsid w:val="00D277D4"/>
    <w:rsid w:val="00D27B54"/>
    <w:rsid w:val="00D27BCB"/>
    <w:rsid w:val="00D27C92"/>
    <w:rsid w:val="00D27D24"/>
    <w:rsid w:val="00D27D35"/>
    <w:rsid w:val="00D27D64"/>
    <w:rsid w:val="00D27DC6"/>
    <w:rsid w:val="00D27E04"/>
    <w:rsid w:val="00D27E59"/>
    <w:rsid w:val="00D27E91"/>
    <w:rsid w:val="00D27EAB"/>
    <w:rsid w:val="00D27F9A"/>
    <w:rsid w:val="00D27FA1"/>
    <w:rsid w:val="00D30077"/>
    <w:rsid w:val="00D30271"/>
    <w:rsid w:val="00D30379"/>
    <w:rsid w:val="00D303E7"/>
    <w:rsid w:val="00D30402"/>
    <w:rsid w:val="00D30453"/>
    <w:rsid w:val="00D30507"/>
    <w:rsid w:val="00D30562"/>
    <w:rsid w:val="00D30618"/>
    <w:rsid w:val="00D30685"/>
    <w:rsid w:val="00D306CD"/>
    <w:rsid w:val="00D30753"/>
    <w:rsid w:val="00D307B0"/>
    <w:rsid w:val="00D30855"/>
    <w:rsid w:val="00D30AE3"/>
    <w:rsid w:val="00D30AE4"/>
    <w:rsid w:val="00D30B24"/>
    <w:rsid w:val="00D30B46"/>
    <w:rsid w:val="00D30BB0"/>
    <w:rsid w:val="00D30C26"/>
    <w:rsid w:val="00D30CCA"/>
    <w:rsid w:val="00D30CDC"/>
    <w:rsid w:val="00D30D93"/>
    <w:rsid w:val="00D30DA4"/>
    <w:rsid w:val="00D30E33"/>
    <w:rsid w:val="00D30E4F"/>
    <w:rsid w:val="00D30EE7"/>
    <w:rsid w:val="00D30F5A"/>
    <w:rsid w:val="00D30FCB"/>
    <w:rsid w:val="00D310B6"/>
    <w:rsid w:val="00D3113E"/>
    <w:rsid w:val="00D3116D"/>
    <w:rsid w:val="00D31226"/>
    <w:rsid w:val="00D3128F"/>
    <w:rsid w:val="00D3138F"/>
    <w:rsid w:val="00D313B0"/>
    <w:rsid w:val="00D3155D"/>
    <w:rsid w:val="00D315F9"/>
    <w:rsid w:val="00D3161D"/>
    <w:rsid w:val="00D31654"/>
    <w:rsid w:val="00D3168E"/>
    <w:rsid w:val="00D31744"/>
    <w:rsid w:val="00D318A9"/>
    <w:rsid w:val="00D31920"/>
    <w:rsid w:val="00D3192A"/>
    <w:rsid w:val="00D3199F"/>
    <w:rsid w:val="00D319BB"/>
    <w:rsid w:val="00D31A96"/>
    <w:rsid w:val="00D31AED"/>
    <w:rsid w:val="00D31BF5"/>
    <w:rsid w:val="00D31C10"/>
    <w:rsid w:val="00D31D3F"/>
    <w:rsid w:val="00D31DE1"/>
    <w:rsid w:val="00D31DEF"/>
    <w:rsid w:val="00D31E6D"/>
    <w:rsid w:val="00D32149"/>
    <w:rsid w:val="00D32188"/>
    <w:rsid w:val="00D3223A"/>
    <w:rsid w:val="00D3230E"/>
    <w:rsid w:val="00D3231C"/>
    <w:rsid w:val="00D32358"/>
    <w:rsid w:val="00D323B1"/>
    <w:rsid w:val="00D323D5"/>
    <w:rsid w:val="00D32420"/>
    <w:rsid w:val="00D324E6"/>
    <w:rsid w:val="00D32592"/>
    <w:rsid w:val="00D3265A"/>
    <w:rsid w:val="00D326A0"/>
    <w:rsid w:val="00D32744"/>
    <w:rsid w:val="00D327C6"/>
    <w:rsid w:val="00D327D1"/>
    <w:rsid w:val="00D327D6"/>
    <w:rsid w:val="00D327DE"/>
    <w:rsid w:val="00D32842"/>
    <w:rsid w:val="00D328E9"/>
    <w:rsid w:val="00D328FC"/>
    <w:rsid w:val="00D32941"/>
    <w:rsid w:val="00D32978"/>
    <w:rsid w:val="00D329CE"/>
    <w:rsid w:val="00D32A11"/>
    <w:rsid w:val="00D32A2F"/>
    <w:rsid w:val="00D32A7C"/>
    <w:rsid w:val="00D32AA7"/>
    <w:rsid w:val="00D32B1D"/>
    <w:rsid w:val="00D32B6A"/>
    <w:rsid w:val="00D32C18"/>
    <w:rsid w:val="00D32C99"/>
    <w:rsid w:val="00D32CCD"/>
    <w:rsid w:val="00D32CD9"/>
    <w:rsid w:val="00D32D7F"/>
    <w:rsid w:val="00D32EFF"/>
    <w:rsid w:val="00D32FEC"/>
    <w:rsid w:val="00D3304B"/>
    <w:rsid w:val="00D33195"/>
    <w:rsid w:val="00D332A4"/>
    <w:rsid w:val="00D33342"/>
    <w:rsid w:val="00D333AA"/>
    <w:rsid w:val="00D33588"/>
    <w:rsid w:val="00D335A5"/>
    <w:rsid w:val="00D335F7"/>
    <w:rsid w:val="00D3362D"/>
    <w:rsid w:val="00D336BC"/>
    <w:rsid w:val="00D336DF"/>
    <w:rsid w:val="00D3372D"/>
    <w:rsid w:val="00D33738"/>
    <w:rsid w:val="00D33776"/>
    <w:rsid w:val="00D3395D"/>
    <w:rsid w:val="00D33A36"/>
    <w:rsid w:val="00D33AC8"/>
    <w:rsid w:val="00D33AEF"/>
    <w:rsid w:val="00D33C56"/>
    <w:rsid w:val="00D33CF3"/>
    <w:rsid w:val="00D33D1D"/>
    <w:rsid w:val="00D33DC9"/>
    <w:rsid w:val="00D33F8A"/>
    <w:rsid w:val="00D3406C"/>
    <w:rsid w:val="00D3408D"/>
    <w:rsid w:val="00D34231"/>
    <w:rsid w:val="00D34287"/>
    <w:rsid w:val="00D342AD"/>
    <w:rsid w:val="00D342EE"/>
    <w:rsid w:val="00D344DF"/>
    <w:rsid w:val="00D34530"/>
    <w:rsid w:val="00D3469A"/>
    <w:rsid w:val="00D346C8"/>
    <w:rsid w:val="00D347A9"/>
    <w:rsid w:val="00D34816"/>
    <w:rsid w:val="00D34836"/>
    <w:rsid w:val="00D348FF"/>
    <w:rsid w:val="00D34931"/>
    <w:rsid w:val="00D34938"/>
    <w:rsid w:val="00D34971"/>
    <w:rsid w:val="00D349D9"/>
    <w:rsid w:val="00D34CE3"/>
    <w:rsid w:val="00D34DDC"/>
    <w:rsid w:val="00D34E1C"/>
    <w:rsid w:val="00D34E45"/>
    <w:rsid w:val="00D34F11"/>
    <w:rsid w:val="00D34F1E"/>
    <w:rsid w:val="00D34F2B"/>
    <w:rsid w:val="00D34F9E"/>
    <w:rsid w:val="00D34F9F"/>
    <w:rsid w:val="00D3500D"/>
    <w:rsid w:val="00D351D5"/>
    <w:rsid w:val="00D3520E"/>
    <w:rsid w:val="00D35236"/>
    <w:rsid w:val="00D3523E"/>
    <w:rsid w:val="00D35267"/>
    <w:rsid w:val="00D35275"/>
    <w:rsid w:val="00D35359"/>
    <w:rsid w:val="00D3535F"/>
    <w:rsid w:val="00D3536E"/>
    <w:rsid w:val="00D353CF"/>
    <w:rsid w:val="00D353E7"/>
    <w:rsid w:val="00D35421"/>
    <w:rsid w:val="00D35486"/>
    <w:rsid w:val="00D3553D"/>
    <w:rsid w:val="00D35564"/>
    <w:rsid w:val="00D355C9"/>
    <w:rsid w:val="00D355F4"/>
    <w:rsid w:val="00D3562D"/>
    <w:rsid w:val="00D35698"/>
    <w:rsid w:val="00D35748"/>
    <w:rsid w:val="00D3578D"/>
    <w:rsid w:val="00D35810"/>
    <w:rsid w:val="00D35866"/>
    <w:rsid w:val="00D358FB"/>
    <w:rsid w:val="00D3599E"/>
    <w:rsid w:val="00D35A2D"/>
    <w:rsid w:val="00D35B0D"/>
    <w:rsid w:val="00D35B17"/>
    <w:rsid w:val="00D35B93"/>
    <w:rsid w:val="00D35C24"/>
    <w:rsid w:val="00D35CB6"/>
    <w:rsid w:val="00D35DEE"/>
    <w:rsid w:val="00D35EE6"/>
    <w:rsid w:val="00D35EFF"/>
    <w:rsid w:val="00D36083"/>
    <w:rsid w:val="00D360A6"/>
    <w:rsid w:val="00D360B2"/>
    <w:rsid w:val="00D3620F"/>
    <w:rsid w:val="00D3627E"/>
    <w:rsid w:val="00D3631F"/>
    <w:rsid w:val="00D3634D"/>
    <w:rsid w:val="00D363D7"/>
    <w:rsid w:val="00D36414"/>
    <w:rsid w:val="00D3641B"/>
    <w:rsid w:val="00D36421"/>
    <w:rsid w:val="00D3642E"/>
    <w:rsid w:val="00D36554"/>
    <w:rsid w:val="00D3667C"/>
    <w:rsid w:val="00D36824"/>
    <w:rsid w:val="00D3690E"/>
    <w:rsid w:val="00D36932"/>
    <w:rsid w:val="00D36B36"/>
    <w:rsid w:val="00D36B47"/>
    <w:rsid w:val="00D36B6C"/>
    <w:rsid w:val="00D36BEA"/>
    <w:rsid w:val="00D36C7A"/>
    <w:rsid w:val="00D36CC2"/>
    <w:rsid w:val="00D36D96"/>
    <w:rsid w:val="00D36DFE"/>
    <w:rsid w:val="00D36E19"/>
    <w:rsid w:val="00D36E41"/>
    <w:rsid w:val="00D36E67"/>
    <w:rsid w:val="00D36EDF"/>
    <w:rsid w:val="00D36F4F"/>
    <w:rsid w:val="00D36F71"/>
    <w:rsid w:val="00D36FBC"/>
    <w:rsid w:val="00D37067"/>
    <w:rsid w:val="00D371CE"/>
    <w:rsid w:val="00D3725A"/>
    <w:rsid w:val="00D372DF"/>
    <w:rsid w:val="00D37421"/>
    <w:rsid w:val="00D374E3"/>
    <w:rsid w:val="00D37586"/>
    <w:rsid w:val="00D3759B"/>
    <w:rsid w:val="00D377C2"/>
    <w:rsid w:val="00D378AC"/>
    <w:rsid w:val="00D379E4"/>
    <w:rsid w:val="00D37ABB"/>
    <w:rsid w:val="00D37B5E"/>
    <w:rsid w:val="00D37B8C"/>
    <w:rsid w:val="00D37CCA"/>
    <w:rsid w:val="00D37D83"/>
    <w:rsid w:val="00D37E76"/>
    <w:rsid w:val="00D37F4A"/>
    <w:rsid w:val="00D4001A"/>
    <w:rsid w:val="00D40065"/>
    <w:rsid w:val="00D40202"/>
    <w:rsid w:val="00D4030D"/>
    <w:rsid w:val="00D403A0"/>
    <w:rsid w:val="00D404C0"/>
    <w:rsid w:val="00D40611"/>
    <w:rsid w:val="00D40666"/>
    <w:rsid w:val="00D406FF"/>
    <w:rsid w:val="00D407C1"/>
    <w:rsid w:val="00D408B4"/>
    <w:rsid w:val="00D40964"/>
    <w:rsid w:val="00D40ACA"/>
    <w:rsid w:val="00D40B2A"/>
    <w:rsid w:val="00D40B31"/>
    <w:rsid w:val="00D40BC2"/>
    <w:rsid w:val="00D40BE1"/>
    <w:rsid w:val="00D40C21"/>
    <w:rsid w:val="00D40EAD"/>
    <w:rsid w:val="00D40ECD"/>
    <w:rsid w:val="00D40EE0"/>
    <w:rsid w:val="00D40FF3"/>
    <w:rsid w:val="00D410DF"/>
    <w:rsid w:val="00D4119B"/>
    <w:rsid w:val="00D4128E"/>
    <w:rsid w:val="00D413DE"/>
    <w:rsid w:val="00D415A1"/>
    <w:rsid w:val="00D41646"/>
    <w:rsid w:val="00D4178E"/>
    <w:rsid w:val="00D41793"/>
    <w:rsid w:val="00D417A2"/>
    <w:rsid w:val="00D41957"/>
    <w:rsid w:val="00D41994"/>
    <w:rsid w:val="00D419F7"/>
    <w:rsid w:val="00D41B2E"/>
    <w:rsid w:val="00D41C21"/>
    <w:rsid w:val="00D41DFA"/>
    <w:rsid w:val="00D41E01"/>
    <w:rsid w:val="00D41E4C"/>
    <w:rsid w:val="00D41F44"/>
    <w:rsid w:val="00D41F49"/>
    <w:rsid w:val="00D420A0"/>
    <w:rsid w:val="00D420D3"/>
    <w:rsid w:val="00D420E1"/>
    <w:rsid w:val="00D42180"/>
    <w:rsid w:val="00D42199"/>
    <w:rsid w:val="00D4229A"/>
    <w:rsid w:val="00D422A8"/>
    <w:rsid w:val="00D4232A"/>
    <w:rsid w:val="00D4235F"/>
    <w:rsid w:val="00D423BF"/>
    <w:rsid w:val="00D42671"/>
    <w:rsid w:val="00D427B9"/>
    <w:rsid w:val="00D427CF"/>
    <w:rsid w:val="00D42829"/>
    <w:rsid w:val="00D42849"/>
    <w:rsid w:val="00D428A4"/>
    <w:rsid w:val="00D428AB"/>
    <w:rsid w:val="00D42A18"/>
    <w:rsid w:val="00D42AEB"/>
    <w:rsid w:val="00D42B21"/>
    <w:rsid w:val="00D42B69"/>
    <w:rsid w:val="00D42B8B"/>
    <w:rsid w:val="00D42C04"/>
    <w:rsid w:val="00D42D3B"/>
    <w:rsid w:val="00D42D92"/>
    <w:rsid w:val="00D42E13"/>
    <w:rsid w:val="00D42F00"/>
    <w:rsid w:val="00D43040"/>
    <w:rsid w:val="00D43063"/>
    <w:rsid w:val="00D4307D"/>
    <w:rsid w:val="00D4313E"/>
    <w:rsid w:val="00D43170"/>
    <w:rsid w:val="00D431AA"/>
    <w:rsid w:val="00D43266"/>
    <w:rsid w:val="00D43352"/>
    <w:rsid w:val="00D43386"/>
    <w:rsid w:val="00D433A7"/>
    <w:rsid w:val="00D433B0"/>
    <w:rsid w:val="00D4346B"/>
    <w:rsid w:val="00D43471"/>
    <w:rsid w:val="00D434AC"/>
    <w:rsid w:val="00D434AF"/>
    <w:rsid w:val="00D4356D"/>
    <w:rsid w:val="00D43574"/>
    <w:rsid w:val="00D43592"/>
    <w:rsid w:val="00D437F4"/>
    <w:rsid w:val="00D4381E"/>
    <w:rsid w:val="00D4386A"/>
    <w:rsid w:val="00D438EA"/>
    <w:rsid w:val="00D43994"/>
    <w:rsid w:val="00D439EF"/>
    <w:rsid w:val="00D43A88"/>
    <w:rsid w:val="00D43B89"/>
    <w:rsid w:val="00D43BC8"/>
    <w:rsid w:val="00D43BEB"/>
    <w:rsid w:val="00D43C26"/>
    <w:rsid w:val="00D43CFF"/>
    <w:rsid w:val="00D43D31"/>
    <w:rsid w:val="00D43D40"/>
    <w:rsid w:val="00D43DC6"/>
    <w:rsid w:val="00D43E28"/>
    <w:rsid w:val="00D43E74"/>
    <w:rsid w:val="00D43EB6"/>
    <w:rsid w:val="00D43F9A"/>
    <w:rsid w:val="00D44000"/>
    <w:rsid w:val="00D44048"/>
    <w:rsid w:val="00D44248"/>
    <w:rsid w:val="00D44310"/>
    <w:rsid w:val="00D4435E"/>
    <w:rsid w:val="00D444B4"/>
    <w:rsid w:val="00D4457A"/>
    <w:rsid w:val="00D4457F"/>
    <w:rsid w:val="00D44595"/>
    <w:rsid w:val="00D445A5"/>
    <w:rsid w:val="00D44666"/>
    <w:rsid w:val="00D446C5"/>
    <w:rsid w:val="00D4475B"/>
    <w:rsid w:val="00D4475F"/>
    <w:rsid w:val="00D447A7"/>
    <w:rsid w:val="00D44930"/>
    <w:rsid w:val="00D44998"/>
    <w:rsid w:val="00D44B06"/>
    <w:rsid w:val="00D44B16"/>
    <w:rsid w:val="00D44B3A"/>
    <w:rsid w:val="00D44BAA"/>
    <w:rsid w:val="00D44BD4"/>
    <w:rsid w:val="00D44C7B"/>
    <w:rsid w:val="00D44E5F"/>
    <w:rsid w:val="00D44EEA"/>
    <w:rsid w:val="00D44F4D"/>
    <w:rsid w:val="00D44F51"/>
    <w:rsid w:val="00D44FD0"/>
    <w:rsid w:val="00D450D1"/>
    <w:rsid w:val="00D45166"/>
    <w:rsid w:val="00D452E3"/>
    <w:rsid w:val="00D45344"/>
    <w:rsid w:val="00D45368"/>
    <w:rsid w:val="00D453EF"/>
    <w:rsid w:val="00D45406"/>
    <w:rsid w:val="00D45587"/>
    <w:rsid w:val="00D4561A"/>
    <w:rsid w:val="00D456E5"/>
    <w:rsid w:val="00D4574B"/>
    <w:rsid w:val="00D4584D"/>
    <w:rsid w:val="00D45968"/>
    <w:rsid w:val="00D4598B"/>
    <w:rsid w:val="00D45A79"/>
    <w:rsid w:val="00D45BA6"/>
    <w:rsid w:val="00D45BC8"/>
    <w:rsid w:val="00D45C04"/>
    <w:rsid w:val="00D45C56"/>
    <w:rsid w:val="00D45C57"/>
    <w:rsid w:val="00D45CAB"/>
    <w:rsid w:val="00D45CE1"/>
    <w:rsid w:val="00D45D52"/>
    <w:rsid w:val="00D45F49"/>
    <w:rsid w:val="00D45FAB"/>
    <w:rsid w:val="00D46067"/>
    <w:rsid w:val="00D4614E"/>
    <w:rsid w:val="00D46193"/>
    <w:rsid w:val="00D4619B"/>
    <w:rsid w:val="00D46283"/>
    <w:rsid w:val="00D4636A"/>
    <w:rsid w:val="00D4647E"/>
    <w:rsid w:val="00D46553"/>
    <w:rsid w:val="00D46694"/>
    <w:rsid w:val="00D466C9"/>
    <w:rsid w:val="00D4679D"/>
    <w:rsid w:val="00D46832"/>
    <w:rsid w:val="00D46858"/>
    <w:rsid w:val="00D46964"/>
    <w:rsid w:val="00D46A8E"/>
    <w:rsid w:val="00D46A95"/>
    <w:rsid w:val="00D46A98"/>
    <w:rsid w:val="00D46B7F"/>
    <w:rsid w:val="00D46CB9"/>
    <w:rsid w:val="00D46DC8"/>
    <w:rsid w:val="00D46E1D"/>
    <w:rsid w:val="00D46EE6"/>
    <w:rsid w:val="00D46F31"/>
    <w:rsid w:val="00D47083"/>
    <w:rsid w:val="00D47145"/>
    <w:rsid w:val="00D47206"/>
    <w:rsid w:val="00D4720D"/>
    <w:rsid w:val="00D472CB"/>
    <w:rsid w:val="00D472DD"/>
    <w:rsid w:val="00D47337"/>
    <w:rsid w:val="00D47422"/>
    <w:rsid w:val="00D47511"/>
    <w:rsid w:val="00D47587"/>
    <w:rsid w:val="00D47689"/>
    <w:rsid w:val="00D47697"/>
    <w:rsid w:val="00D476C2"/>
    <w:rsid w:val="00D47717"/>
    <w:rsid w:val="00D4771D"/>
    <w:rsid w:val="00D477DF"/>
    <w:rsid w:val="00D47860"/>
    <w:rsid w:val="00D47884"/>
    <w:rsid w:val="00D47AB5"/>
    <w:rsid w:val="00D47B34"/>
    <w:rsid w:val="00D47B3D"/>
    <w:rsid w:val="00D47BF3"/>
    <w:rsid w:val="00D47D32"/>
    <w:rsid w:val="00D47D96"/>
    <w:rsid w:val="00D47E29"/>
    <w:rsid w:val="00D47E2A"/>
    <w:rsid w:val="00D47E79"/>
    <w:rsid w:val="00D47F6A"/>
    <w:rsid w:val="00D47F9A"/>
    <w:rsid w:val="00D47FF0"/>
    <w:rsid w:val="00D500B1"/>
    <w:rsid w:val="00D502A6"/>
    <w:rsid w:val="00D5031D"/>
    <w:rsid w:val="00D50327"/>
    <w:rsid w:val="00D50513"/>
    <w:rsid w:val="00D50517"/>
    <w:rsid w:val="00D50527"/>
    <w:rsid w:val="00D5052F"/>
    <w:rsid w:val="00D505ED"/>
    <w:rsid w:val="00D50676"/>
    <w:rsid w:val="00D50678"/>
    <w:rsid w:val="00D50695"/>
    <w:rsid w:val="00D506B3"/>
    <w:rsid w:val="00D506DE"/>
    <w:rsid w:val="00D506E9"/>
    <w:rsid w:val="00D50863"/>
    <w:rsid w:val="00D508A4"/>
    <w:rsid w:val="00D508FD"/>
    <w:rsid w:val="00D5093D"/>
    <w:rsid w:val="00D5095E"/>
    <w:rsid w:val="00D50A06"/>
    <w:rsid w:val="00D50A38"/>
    <w:rsid w:val="00D50D44"/>
    <w:rsid w:val="00D50D87"/>
    <w:rsid w:val="00D50D94"/>
    <w:rsid w:val="00D50E1C"/>
    <w:rsid w:val="00D50E42"/>
    <w:rsid w:val="00D50FB1"/>
    <w:rsid w:val="00D50FF3"/>
    <w:rsid w:val="00D51036"/>
    <w:rsid w:val="00D5107D"/>
    <w:rsid w:val="00D510B7"/>
    <w:rsid w:val="00D5114B"/>
    <w:rsid w:val="00D5114D"/>
    <w:rsid w:val="00D51175"/>
    <w:rsid w:val="00D511A9"/>
    <w:rsid w:val="00D511C6"/>
    <w:rsid w:val="00D512BD"/>
    <w:rsid w:val="00D51363"/>
    <w:rsid w:val="00D51371"/>
    <w:rsid w:val="00D513D5"/>
    <w:rsid w:val="00D5140E"/>
    <w:rsid w:val="00D51456"/>
    <w:rsid w:val="00D5147C"/>
    <w:rsid w:val="00D514A8"/>
    <w:rsid w:val="00D514BC"/>
    <w:rsid w:val="00D51521"/>
    <w:rsid w:val="00D515C2"/>
    <w:rsid w:val="00D5164D"/>
    <w:rsid w:val="00D516CA"/>
    <w:rsid w:val="00D51732"/>
    <w:rsid w:val="00D51771"/>
    <w:rsid w:val="00D51886"/>
    <w:rsid w:val="00D518D9"/>
    <w:rsid w:val="00D51928"/>
    <w:rsid w:val="00D5197C"/>
    <w:rsid w:val="00D51A37"/>
    <w:rsid w:val="00D51A54"/>
    <w:rsid w:val="00D51B47"/>
    <w:rsid w:val="00D51CD0"/>
    <w:rsid w:val="00D51CFF"/>
    <w:rsid w:val="00D51D90"/>
    <w:rsid w:val="00D51EE0"/>
    <w:rsid w:val="00D51EEA"/>
    <w:rsid w:val="00D51F0D"/>
    <w:rsid w:val="00D51F9D"/>
    <w:rsid w:val="00D52039"/>
    <w:rsid w:val="00D52043"/>
    <w:rsid w:val="00D5207D"/>
    <w:rsid w:val="00D520AD"/>
    <w:rsid w:val="00D520CC"/>
    <w:rsid w:val="00D52145"/>
    <w:rsid w:val="00D5219B"/>
    <w:rsid w:val="00D5228E"/>
    <w:rsid w:val="00D52309"/>
    <w:rsid w:val="00D5234A"/>
    <w:rsid w:val="00D52378"/>
    <w:rsid w:val="00D52578"/>
    <w:rsid w:val="00D5258D"/>
    <w:rsid w:val="00D525F9"/>
    <w:rsid w:val="00D527A2"/>
    <w:rsid w:val="00D52803"/>
    <w:rsid w:val="00D52835"/>
    <w:rsid w:val="00D52893"/>
    <w:rsid w:val="00D528D5"/>
    <w:rsid w:val="00D5290F"/>
    <w:rsid w:val="00D5292F"/>
    <w:rsid w:val="00D52A43"/>
    <w:rsid w:val="00D52A50"/>
    <w:rsid w:val="00D52CA5"/>
    <w:rsid w:val="00D52DF6"/>
    <w:rsid w:val="00D52E28"/>
    <w:rsid w:val="00D52E33"/>
    <w:rsid w:val="00D52EDA"/>
    <w:rsid w:val="00D52F44"/>
    <w:rsid w:val="00D52F4E"/>
    <w:rsid w:val="00D52F92"/>
    <w:rsid w:val="00D53066"/>
    <w:rsid w:val="00D5306A"/>
    <w:rsid w:val="00D53217"/>
    <w:rsid w:val="00D532CD"/>
    <w:rsid w:val="00D5337A"/>
    <w:rsid w:val="00D53502"/>
    <w:rsid w:val="00D5353D"/>
    <w:rsid w:val="00D53589"/>
    <w:rsid w:val="00D53593"/>
    <w:rsid w:val="00D535A5"/>
    <w:rsid w:val="00D535BD"/>
    <w:rsid w:val="00D535C9"/>
    <w:rsid w:val="00D53686"/>
    <w:rsid w:val="00D53787"/>
    <w:rsid w:val="00D537AC"/>
    <w:rsid w:val="00D53846"/>
    <w:rsid w:val="00D538E2"/>
    <w:rsid w:val="00D539BC"/>
    <w:rsid w:val="00D53ADB"/>
    <w:rsid w:val="00D53AF7"/>
    <w:rsid w:val="00D53AFB"/>
    <w:rsid w:val="00D53AFC"/>
    <w:rsid w:val="00D53B6D"/>
    <w:rsid w:val="00D53DE0"/>
    <w:rsid w:val="00D53F58"/>
    <w:rsid w:val="00D53FBA"/>
    <w:rsid w:val="00D53FF0"/>
    <w:rsid w:val="00D540F9"/>
    <w:rsid w:val="00D541BC"/>
    <w:rsid w:val="00D541C3"/>
    <w:rsid w:val="00D541CD"/>
    <w:rsid w:val="00D54251"/>
    <w:rsid w:val="00D54284"/>
    <w:rsid w:val="00D5434F"/>
    <w:rsid w:val="00D54373"/>
    <w:rsid w:val="00D54404"/>
    <w:rsid w:val="00D54435"/>
    <w:rsid w:val="00D544B0"/>
    <w:rsid w:val="00D544FE"/>
    <w:rsid w:val="00D5455A"/>
    <w:rsid w:val="00D5479C"/>
    <w:rsid w:val="00D5480A"/>
    <w:rsid w:val="00D5493D"/>
    <w:rsid w:val="00D54952"/>
    <w:rsid w:val="00D549E7"/>
    <w:rsid w:val="00D54B65"/>
    <w:rsid w:val="00D54C37"/>
    <w:rsid w:val="00D54C89"/>
    <w:rsid w:val="00D54C8E"/>
    <w:rsid w:val="00D54CAC"/>
    <w:rsid w:val="00D54D5A"/>
    <w:rsid w:val="00D54EF1"/>
    <w:rsid w:val="00D54F33"/>
    <w:rsid w:val="00D54F34"/>
    <w:rsid w:val="00D54FCB"/>
    <w:rsid w:val="00D550B5"/>
    <w:rsid w:val="00D550E5"/>
    <w:rsid w:val="00D550FF"/>
    <w:rsid w:val="00D55198"/>
    <w:rsid w:val="00D551AF"/>
    <w:rsid w:val="00D5525D"/>
    <w:rsid w:val="00D552A3"/>
    <w:rsid w:val="00D552D3"/>
    <w:rsid w:val="00D5534C"/>
    <w:rsid w:val="00D5541C"/>
    <w:rsid w:val="00D554FD"/>
    <w:rsid w:val="00D55505"/>
    <w:rsid w:val="00D5555F"/>
    <w:rsid w:val="00D5560A"/>
    <w:rsid w:val="00D55612"/>
    <w:rsid w:val="00D556CC"/>
    <w:rsid w:val="00D557B9"/>
    <w:rsid w:val="00D557F7"/>
    <w:rsid w:val="00D557F9"/>
    <w:rsid w:val="00D5582E"/>
    <w:rsid w:val="00D5589B"/>
    <w:rsid w:val="00D558F8"/>
    <w:rsid w:val="00D55960"/>
    <w:rsid w:val="00D55A09"/>
    <w:rsid w:val="00D55C00"/>
    <w:rsid w:val="00D55C74"/>
    <w:rsid w:val="00D55CA5"/>
    <w:rsid w:val="00D55D28"/>
    <w:rsid w:val="00D55D3C"/>
    <w:rsid w:val="00D55D46"/>
    <w:rsid w:val="00D55D5A"/>
    <w:rsid w:val="00D55D5E"/>
    <w:rsid w:val="00D55DCA"/>
    <w:rsid w:val="00D55DD1"/>
    <w:rsid w:val="00D55E80"/>
    <w:rsid w:val="00D55F17"/>
    <w:rsid w:val="00D5606F"/>
    <w:rsid w:val="00D560A8"/>
    <w:rsid w:val="00D560FB"/>
    <w:rsid w:val="00D5613E"/>
    <w:rsid w:val="00D56184"/>
    <w:rsid w:val="00D561BB"/>
    <w:rsid w:val="00D56505"/>
    <w:rsid w:val="00D56550"/>
    <w:rsid w:val="00D5659A"/>
    <w:rsid w:val="00D565C0"/>
    <w:rsid w:val="00D565C8"/>
    <w:rsid w:val="00D5686D"/>
    <w:rsid w:val="00D568CF"/>
    <w:rsid w:val="00D56987"/>
    <w:rsid w:val="00D569AF"/>
    <w:rsid w:val="00D569C6"/>
    <w:rsid w:val="00D56A89"/>
    <w:rsid w:val="00D56AB2"/>
    <w:rsid w:val="00D56AD8"/>
    <w:rsid w:val="00D56D17"/>
    <w:rsid w:val="00D56DBD"/>
    <w:rsid w:val="00D56DCC"/>
    <w:rsid w:val="00D56DEF"/>
    <w:rsid w:val="00D56E1C"/>
    <w:rsid w:val="00D56E5B"/>
    <w:rsid w:val="00D56E7A"/>
    <w:rsid w:val="00D56F0D"/>
    <w:rsid w:val="00D56F3E"/>
    <w:rsid w:val="00D57006"/>
    <w:rsid w:val="00D5706B"/>
    <w:rsid w:val="00D570E2"/>
    <w:rsid w:val="00D57101"/>
    <w:rsid w:val="00D5715A"/>
    <w:rsid w:val="00D5725B"/>
    <w:rsid w:val="00D572E3"/>
    <w:rsid w:val="00D5735B"/>
    <w:rsid w:val="00D5735E"/>
    <w:rsid w:val="00D57427"/>
    <w:rsid w:val="00D5746A"/>
    <w:rsid w:val="00D57517"/>
    <w:rsid w:val="00D5753D"/>
    <w:rsid w:val="00D57562"/>
    <w:rsid w:val="00D575E0"/>
    <w:rsid w:val="00D5765C"/>
    <w:rsid w:val="00D576B6"/>
    <w:rsid w:val="00D578B9"/>
    <w:rsid w:val="00D578E7"/>
    <w:rsid w:val="00D578F2"/>
    <w:rsid w:val="00D5795C"/>
    <w:rsid w:val="00D57A53"/>
    <w:rsid w:val="00D57C98"/>
    <w:rsid w:val="00D57C9F"/>
    <w:rsid w:val="00D57F47"/>
    <w:rsid w:val="00D57F48"/>
    <w:rsid w:val="00D57F68"/>
    <w:rsid w:val="00D6007C"/>
    <w:rsid w:val="00D60106"/>
    <w:rsid w:val="00D60174"/>
    <w:rsid w:val="00D602EE"/>
    <w:rsid w:val="00D603A3"/>
    <w:rsid w:val="00D603C4"/>
    <w:rsid w:val="00D60400"/>
    <w:rsid w:val="00D60424"/>
    <w:rsid w:val="00D60591"/>
    <w:rsid w:val="00D607A7"/>
    <w:rsid w:val="00D6091E"/>
    <w:rsid w:val="00D60947"/>
    <w:rsid w:val="00D60991"/>
    <w:rsid w:val="00D60A1F"/>
    <w:rsid w:val="00D60B65"/>
    <w:rsid w:val="00D60B76"/>
    <w:rsid w:val="00D60C01"/>
    <w:rsid w:val="00D60D81"/>
    <w:rsid w:val="00D60E30"/>
    <w:rsid w:val="00D60E53"/>
    <w:rsid w:val="00D61275"/>
    <w:rsid w:val="00D613C5"/>
    <w:rsid w:val="00D6142B"/>
    <w:rsid w:val="00D61434"/>
    <w:rsid w:val="00D6151B"/>
    <w:rsid w:val="00D61587"/>
    <w:rsid w:val="00D61606"/>
    <w:rsid w:val="00D6165A"/>
    <w:rsid w:val="00D616D1"/>
    <w:rsid w:val="00D61743"/>
    <w:rsid w:val="00D6179D"/>
    <w:rsid w:val="00D617F0"/>
    <w:rsid w:val="00D61803"/>
    <w:rsid w:val="00D61805"/>
    <w:rsid w:val="00D61808"/>
    <w:rsid w:val="00D6183B"/>
    <w:rsid w:val="00D61944"/>
    <w:rsid w:val="00D6198B"/>
    <w:rsid w:val="00D6198E"/>
    <w:rsid w:val="00D619A0"/>
    <w:rsid w:val="00D61A04"/>
    <w:rsid w:val="00D61BEC"/>
    <w:rsid w:val="00D61BEE"/>
    <w:rsid w:val="00D61C1E"/>
    <w:rsid w:val="00D61C4A"/>
    <w:rsid w:val="00D61CE1"/>
    <w:rsid w:val="00D61E5A"/>
    <w:rsid w:val="00D61E65"/>
    <w:rsid w:val="00D61E8C"/>
    <w:rsid w:val="00D61EA5"/>
    <w:rsid w:val="00D61ECB"/>
    <w:rsid w:val="00D61F41"/>
    <w:rsid w:val="00D61FD6"/>
    <w:rsid w:val="00D620C6"/>
    <w:rsid w:val="00D62184"/>
    <w:rsid w:val="00D6231F"/>
    <w:rsid w:val="00D623AB"/>
    <w:rsid w:val="00D62439"/>
    <w:rsid w:val="00D62487"/>
    <w:rsid w:val="00D624FC"/>
    <w:rsid w:val="00D6253F"/>
    <w:rsid w:val="00D625A4"/>
    <w:rsid w:val="00D626A0"/>
    <w:rsid w:val="00D62734"/>
    <w:rsid w:val="00D62840"/>
    <w:rsid w:val="00D62849"/>
    <w:rsid w:val="00D62869"/>
    <w:rsid w:val="00D6289C"/>
    <w:rsid w:val="00D628E5"/>
    <w:rsid w:val="00D628F5"/>
    <w:rsid w:val="00D62927"/>
    <w:rsid w:val="00D62A18"/>
    <w:rsid w:val="00D62A30"/>
    <w:rsid w:val="00D62A62"/>
    <w:rsid w:val="00D62B48"/>
    <w:rsid w:val="00D62B62"/>
    <w:rsid w:val="00D62C0A"/>
    <w:rsid w:val="00D62D62"/>
    <w:rsid w:val="00D62DC8"/>
    <w:rsid w:val="00D62E9B"/>
    <w:rsid w:val="00D62EF5"/>
    <w:rsid w:val="00D63033"/>
    <w:rsid w:val="00D630AF"/>
    <w:rsid w:val="00D6312D"/>
    <w:rsid w:val="00D6317C"/>
    <w:rsid w:val="00D6320D"/>
    <w:rsid w:val="00D6321C"/>
    <w:rsid w:val="00D63235"/>
    <w:rsid w:val="00D63459"/>
    <w:rsid w:val="00D6349E"/>
    <w:rsid w:val="00D634A0"/>
    <w:rsid w:val="00D634EF"/>
    <w:rsid w:val="00D636E5"/>
    <w:rsid w:val="00D6378E"/>
    <w:rsid w:val="00D637C7"/>
    <w:rsid w:val="00D6394B"/>
    <w:rsid w:val="00D639B1"/>
    <w:rsid w:val="00D63A06"/>
    <w:rsid w:val="00D63A22"/>
    <w:rsid w:val="00D63AAC"/>
    <w:rsid w:val="00D63B24"/>
    <w:rsid w:val="00D63C0A"/>
    <w:rsid w:val="00D63C54"/>
    <w:rsid w:val="00D63C87"/>
    <w:rsid w:val="00D63CFE"/>
    <w:rsid w:val="00D63E63"/>
    <w:rsid w:val="00D63EAF"/>
    <w:rsid w:val="00D63F11"/>
    <w:rsid w:val="00D63F49"/>
    <w:rsid w:val="00D63F67"/>
    <w:rsid w:val="00D63FAD"/>
    <w:rsid w:val="00D640BA"/>
    <w:rsid w:val="00D640E3"/>
    <w:rsid w:val="00D64105"/>
    <w:rsid w:val="00D64128"/>
    <w:rsid w:val="00D641B0"/>
    <w:rsid w:val="00D6422A"/>
    <w:rsid w:val="00D643C6"/>
    <w:rsid w:val="00D6455B"/>
    <w:rsid w:val="00D64589"/>
    <w:rsid w:val="00D645BD"/>
    <w:rsid w:val="00D6466E"/>
    <w:rsid w:val="00D64717"/>
    <w:rsid w:val="00D6471A"/>
    <w:rsid w:val="00D647E7"/>
    <w:rsid w:val="00D64834"/>
    <w:rsid w:val="00D64867"/>
    <w:rsid w:val="00D64939"/>
    <w:rsid w:val="00D6494A"/>
    <w:rsid w:val="00D64950"/>
    <w:rsid w:val="00D64975"/>
    <w:rsid w:val="00D649BB"/>
    <w:rsid w:val="00D64A0D"/>
    <w:rsid w:val="00D64A8F"/>
    <w:rsid w:val="00D64ABB"/>
    <w:rsid w:val="00D64B80"/>
    <w:rsid w:val="00D64BA8"/>
    <w:rsid w:val="00D64BE1"/>
    <w:rsid w:val="00D64CE0"/>
    <w:rsid w:val="00D64D4E"/>
    <w:rsid w:val="00D64D6E"/>
    <w:rsid w:val="00D64DFF"/>
    <w:rsid w:val="00D64E43"/>
    <w:rsid w:val="00D64E9D"/>
    <w:rsid w:val="00D64EAA"/>
    <w:rsid w:val="00D64EE9"/>
    <w:rsid w:val="00D65026"/>
    <w:rsid w:val="00D650B6"/>
    <w:rsid w:val="00D65208"/>
    <w:rsid w:val="00D65215"/>
    <w:rsid w:val="00D65451"/>
    <w:rsid w:val="00D65553"/>
    <w:rsid w:val="00D65595"/>
    <w:rsid w:val="00D655BA"/>
    <w:rsid w:val="00D6579A"/>
    <w:rsid w:val="00D657A0"/>
    <w:rsid w:val="00D658F0"/>
    <w:rsid w:val="00D6590F"/>
    <w:rsid w:val="00D65A58"/>
    <w:rsid w:val="00D65ABF"/>
    <w:rsid w:val="00D65CAA"/>
    <w:rsid w:val="00D65CB7"/>
    <w:rsid w:val="00D65D12"/>
    <w:rsid w:val="00D65DA6"/>
    <w:rsid w:val="00D65DB5"/>
    <w:rsid w:val="00D65DE1"/>
    <w:rsid w:val="00D65E47"/>
    <w:rsid w:val="00D65FFD"/>
    <w:rsid w:val="00D660BF"/>
    <w:rsid w:val="00D660D7"/>
    <w:rsid w:val="00D660EC"/>
    <w:rsid w:val="00D66258"/>
    <w:rsid w:val="00D662FC"/>
    <w:rsid w:val="00D6642A"/>
    <w:rsid w:val="00D66442"/>
    <w:rsid w:val="00D664CB"/>
    <w:rsid w:val="00D664EB"/>
    <w:rsid w:val="00D665AC"/>
    <w:rsid w:val="00D665F0"/>
    <w:rsid w:val="00D6675A"/>
    <w:rsid w:val="00D66854"/>
    <w:rsid w:val="00D66869"/>
    <w:rsid w:val="00D668CB"/>
    <w:rsid w:val="00D668CF"/>
    <w:rsid w:val="00D66903"/>
    <w:rsid w:val="00D66974"/>
    <w:rsid w:val="00D66A23"/>
    <w:rsid w:val="00D66A31"/>
    <w:rsid w:val="00D66AD0"/>
    <w:rsid w:val="00D66AFB"/>
    <w:rsid w:val="00D66B0B"/>
    <w:rsid w:val="00D66B17"/>
    <w:rsid w:val="00D66B52"/>
    <w:rsid w:val="00D66C5E"/>
    <w:rsid w:val="00D66CDA"/>
    <w:rsid w:val="00D66D0E"/>
    <w:rsid w:val="00D66DB2"/>
    <w:rsid w:val="00D66DC2"/>
    <w:rsid w:val="00D66E04"/>
    <w:rsid w:val="00D66E82"/>
    <w:rsid w:val="00D66FA0"/>
    <w:rsid w:val="00D66FA2"/>
    <w:rsid w:val="00D66FE3"/>
    <w:rsid w:val="00D67010"/>
    <w:rsid w:val="00D6708F"/>
    <w:rsid w:val="00D67223"/>
    <w:rsid w:val="00D67236"/>
    <w:rsid w:val="00D672CA"/>
    <w:rsid w:val="00D672D0"/>
    <w:rsid w:val="00D67304"/>
    <w:rsid w:val="00D6742D"/>
    <w:rsid w:val="00D6745D"/>
    <w:rsid w:val="00D675EA"/>
    <w:rsid w:val="00D6763B"/>
    <w:rsid w:val="00D6763E"/>
    <w:rsid w:val="00D676DF"/>
    <w:rsid w:val="00D67755"/>
    <w:rsid w:val="00D67769"/>
    <w:rsid w:val="00D67874"/>
    <w:rsid w:val="00D678BD"/>
    <w:rsid w:val="00D67942"/>
    <w:rsid w:val="00D6799F"/>
    <w:rsid w:val="00D67A67"/>
    <w:rsid w:val="00D67BBF"/>
    <w:rsid w:val="00D67C22"/>
    <w:rsid w:val="00D67D18"/>
    <w:rsid w:val="00D67D77"/>
    <w:rsid w:val="00D67E35"/>
    <w:rsid w:val="00D67F55"/>
    <w:rsid w:val="00D67FA7"/>
    <w:rsid w:val="00D70022"/>
    <w:rsid w:val="00D7002A"/>
    <w:rsid w:val="00D70055"/>
    <w:rsid w:val="00D700AC"/>
    <w:rsid w:val="00D7022C"/>
    <w:rsid w:val="00D702B3"/>
    <w:rsid w:val="00D703B3"/>
    <w:rsid w:val="00D703DF"/>
    <w:rsid w:val="00D705C6"/>
    <w:rsid w:val="00D70703"/>
    <w:rsid w:val="00D70965"/>
    <w:rsid w:val="00D70A53"/>
    <w:rsid w:val="00D70A71"/>
    <w:rsid w:val="00D70B66"/>
    <w:rsid w:val="00D70BAE"/>
    <w:rsid w:val="00D70BEF"/>
    <w:rsid w:val="00D70CEE"/>
    <w:rsid w:val="00D70D0E"/>
    <w:rsid w:val="00D70D30"/>
    <w:rsid w:val="00D70D7C"/>
    <w:rsid w:val="00D70E2F"/>
    <w:rsid w:val="00D70F75"/>
    <w:rsid w:val="00D71009"/>
    <w:rsid w:val="00D71027"/>
    <w:rsid w:val="00D710F1"/>
    <w:rsid w:val="00D71131"/>
    <w:rsid w:val="00D71234"/>
    <w:rsid w:val="00D71322"/>
    <w:rsid w:val="00D71422"/>
    <w:rsid w:val="00D71514"/>
    <w:rsid w:val="00D7152D"/>
    <w:rsid w:val="00D7155D"/>
    <w:rsid w:val="00D7159B"/>
    <w:rsid w:val="00D715BC"/>
    <w:rsid w:val="00D717EE"/>
    <w:rsid w:val="00D71854"/>
    <w:rsid w:val="00D7193D"/>
    <w:rsid w:val="00D71948"/>
    <w:rsid w:val="00D719AD"/>
    <w:rsid w:val="00D719B0"/>
    <w:rsid w:val="00D71A69"/>
    <w:rsid w:val="00D71B38"/>
    <w:rsid w:val="00D71C5C"/>
    <w:rsid w:val="00D71E80"/>
    <w:rsid w:val="00D71ED2"/>
    <w:rsid w:val="00D71F32"/>
    <w:rsid w:val="00D72108"/>
    <w:rsid w:val="00D7218B"/>
    <w:rsid w:val="00D721AE"/>
    <w:rsid w:val="00D721D2"/>
    <w:rsid w:val="00D721F6"/>
    <w:rsid w:val="00D722EA"/>
    <w:rsid w:val="00D72488"/>
    <w:rsid w:val="00D72497"/>
    <w:rsid w:val="00D724DA"/>
    <w:rsid w:val="00D72515"/>
    <w:rsid w:val="00D72569"/>
    <w:rsid w:val="00D725C6"/>
    <w:rsid w:val="00D727AD"/>
    <w:rsid w:val="00D728BC"/>
    <w:rsid w:val="00D728F7"/>
    <w:rsid w:val="00D72A26"/>
    <w:rsid w:val="00D72A2A"/>
    <w:rsid w:val="00D72A89"/>
    <w:rsid w:val="00D72A96"/>
    <w:rsid w:val="00D72B1C"/>
    <w:rsid w:val="00D72B6A"/>
    <w:rsid w:val="00D72B97"/>
    <w:rsid w:val="00D72D5E"/>
    <w:rsid w:val="00D72E2A"/>
    <w:rsid w:val="00D72FA7"/>
    <w:rsid w:val="00D72FE2"/>
    <w:rsid w:val="00D72FEB"/>
    <w:rsid w:val="00D72FFB"/>
    <w:rsid w:val="00D7301E"/>
    <w:rsid w:val="00D73041"/>
    <w:rsid w:val="00D73109"/>
    <w:rsid w:val="00D731B1"/>
    <w:rsid w:val="00D731E5"/>
    <w:rsid w:val="00D731EE"/>
    <w:rsid w:val="00D732CF"/>
    <w:rsid w:val="00D7331F"/>
    <w:rsid w:val="00D73483"/>
    <w:rsid w:val="00D7357E"/>
    <w:rsid w:val="00D7361D"/>
    <w:rsid w:val="00D7364B"/>
    <w:rsid w:val="00D737B4"/>
    <w:rsid w:val="00D737DC"/>
    <w:rsid w:val="00D73861"/>
    <w:rsid w:val="00D738BB"/>
    <w:rsid w:val="00D739D7"/>
    <w:rsid w:val="00D73A40"/>
    <w:rsid w:val="00D73CEE"/>
    <w:rsid w:val="00D73CFB"/>
    <w:rsid w:val="00D73DDC"/>
    <w:rsid w:val="00D73DFF"/>
    <w:rsid w:val="00D73EA5"/>
    <w:rsid w:val="00D73EC6"/>
    <w:rsid w:val="00D74016"/>
    <w:rsid w:val="00D740BB"/>
    <w:rsid w:val="00D740DC"/>
    <w:rsid w:val="00D741DA"/>
    <w:rsid w:val="00D741FF"/>
    <w:rsid w:val="00D74241"/>
    <w:rsid w:val="00D743B0"/>
    <w:rsid w:val="00D74455"/>
    <w:rsid w:val="00D744A8"/>
    <w:rsid w:val="00D7459F"/>
    <w:rsid w:val="00D745D8"/>
    <w:rsid w:val="00D745EE"/>
    <w:rsid w:val="00D7470D"/>
    <w:rsid w:val="00D74717"/>
    <w:rsid w:val="00D7472F"/>
    <w:rsid w:val="00D747B4"/>
    <w:rsid w:val="00D747E4"/>
    <w:rsid w:val="00D748BB"/>
    <w:rsid w:val="00D74900"/>
    <w:rsid w:val="00D74AA3"/>
    <w:rsid w:val="00D74AD9"/>
    <w:rsid w:val="00D74B22"/>
    <w:rsid w:val="00D74B50"/>
    <w:rsid w:val="00D74BF6"/>
    <w:rsid w:val="00D74DA8"/>
    <w:rsid w:val="00D74DFE"/>
    <w:rsid w:val="00D74F5A"/>
    <w:rsid w:val="00D74F7C"/>
    <w:rsid w:val="00D75092"/>
    <w:rsid w:val="00D7519D"/>
    <w:rsid w:val="00D7525E"/>
    <w:rsid w:val="00D7530F"/>
    <w:rsid w:val="00D754EA"/>
    <w:rsid w:val="00D755F0"/>
    <w:rsid w:val="00D75623"/>
    <w:rsid w:val="00D75690"/>
    <w:rsid w:val="00D756E9"/>
    <w:rsid w:val="00D759AB"/>
    <w:rsid w:val="00D75A39"/>
    <w:rsid w:val="00D75B30"/>
    <w:rsid w:val="00D75B4E"/>
    <w:rsid w:val="00D75B6D"/>
    <w:rsid w:val="00D75BE7"/>
    <w:rsid w:val="00D75D8B"/>
    <w:rsid w:val="00D75E24"/>
    <w:rsid w:val="00D75E68"/>
    <w:rsid w:val="00D7610E"/>
    <w:rsid w:val="00D76179"/>
    <w:rsid w:val="00D761EB"/>
    <w:rsid w:val="00D76354"/>
    <w:rsid w:val="00D76417"/>
    <w:rsid w:val="00D7641B"/>
    <w:rsid w:val="00D76550"/>
    <w:rsid w:val="00D765E5"/>
    <w:rsid w:val="00D7660D"/>
    <w:rsid w:val="00D7665A"/>
    <w:rsid w:val="00D76694"/>
    <w:rsid w:val="00D7688A"/>
    <w:rsid w:val="00D76935"/>
    <w:rsid w:val="00D7695D"/>
    <w:rsid w:val="00D769E9"/>
    <w:rsid w:val="00D76A74"/>
    <w:rsid w:val="00D76AE7"/>
    <w:rsid w:val="00D76B7B"/>
    <w:rsid w:val="00D76C98"/>
    <w:rsid w:val="00D76CE9"/>
    <w:rsid w:val="00D76D28"/>
    <w:rsid w:val="00D76D3D"/>
    <w:rsid w:val="00D76DB5"/>
    <w:rsid w:val="00D76DED"/>
    <w:rsid w:val="00D76DF8"/>
    <w:rsid w:val="00D76E76"/>
    <w:rsid w:val="00D76F7B"/>
    <w:rsid w:val="00D76FEF"/>
    <w:rsid w:val="00D77108"/>
    <w:rsid w:val="00D77124"/>
    <w:rsid w:val="00D77332"/>
    <w:rsid w:val="00D7737E"/>
    <w:rsid w:val="00D7739B"/>
    <w:rsid w:val="00D7739C"/>
    <w:rsid w:val="00D773B8"/>
    <w:rsid w:val="00D773BC"/>
    <w:rsid w:val="00D7755D"/>
    <w:rsid w:val="00D776FA"/>
    <w:rsid w:val="00D77723"/>
    <w:rsid w:val="00D777A0"/>
    <w:rsid w:val="00D777DC"/>
    <w:rsid w:val="00D777F7"/>
    <w:rsid w:val="00D7789E"/>
    <w:rsid w:val="00D778FE"/>
    <w:rsid w:val="00D7795F"/>
    <w:rsid w:val="00D779B3"/>
    <w:rsid w:val="00D77C9E"/>
    <w:rsid w:val="00D77F67"/>
    <w:rsid w:val="00D77F93"/>
    <w:rsid w:val="00D80097"/>
    <w:rsid w:val="00D80125"/>
    <w:rsid w:val="00D8027F"/>
    <w:rsid w:val="00D8033F"/>
    <w:rsid w:val="00D8038A"/>
    <w:rsid w:val="00D80404"/>
    <w:rsid w:val="00D80432"/>
    <w:rsid w:val="00D804B8"/>
    <w:rsid w:val="00D804BF"/>
    <w:rsid w:val="00D80519"/>
    <w:rsid w:val="00D80602"/>
    <w:rsid w:val="00D80661"/>
    <w:rsid w:val="00D8077D"/>
    <w:rsid w:val="00D807A3"/>
    <w:rsid w:val="00D808F3"/>
    <w:rsid w:val="00D80935"/>
    <w:rsid w:val="00D8096C"/>
    <w:rsid w:val="00D80AEF"/>
    <w:rsid w:val="00D80C97"/>
    <w:rsid w:val="00D80D3C"/>
    <w:rsid w:val="00D80D5E"/>
    <w:rsid w:val="00D80E45"/>
    <w:rsid w:val="00D80E73"/>
    <w:rsid w:val="00D80EA5"/>
    <w:rsid w:val="00D80F5B"/>
    <w:rsid w:val="00D81004"/>
    <w:rsid w:val="00D81063"/>
    <w:rsid w:val="00D81065"/>
    <w:rsid w:val="00D8108B"/>
    <w:rsid w:val="00D810EC"/>
    <w:rsid w:val="00D81163"/>
    <w:rsid w:val="00D811DD"/>
    <w:rsid w:val="00D81267"/>
    <w:rsid w:val="00D812AC"/>
    <w:rsid w:val="00D8131C"/>
    <w:rsid w:val="00D8134A"/>
    <w:rsid w:val="00D8140C"/>
    <w:rsid w:val="00D81435"/>
    <w:rsid w:val="00D8161A"/>
    <w:rsid w:val="00D81668"/>
    <w:rsid w:val="00D8174A"/>
    <w:rsid w:val="00D81751"/>
    <w:rsid w:val="00D8182B"/>
    <w:rsid w:val="00D81918"/>
    <w:rsid w:val="00D81939"/>
    <w:rsid w:val="00D81959"/>
    <w:rsid w:val="00D8195F"/>
    <w:rsid w:val="00D819C0"/>
    <w:rsid w:val="00D819D9"/>
    <w:rsid w:val="00D81A14"/>
    <w:rsid w:val="00D81AE1"/>
    <w:rsid w:val="00D81AFF"/>
    <w:rsid w:val="00D81B5C"/>
    <w:rsid w:val="00D81C36"/>
    <w:rsid w:val="00D81DE7"/>
    <w:rsid w:val="00D81E6D"/>
    <w:rsid w:val="00D81F6B"/>
    <w:rsid w:val="00D81F91"/>
    <w:rsid w:val="00D8201A"/>
    <w:rsid w:val="00D8204B"/>
    <w:rsid w:val="00D82076"/>
    <w:rsid w:val="00D821B7"/>
    <w:rsid w:val="00D8228F"/>
    <w:rsid w:val="00D82295"/>
    <w:rsid w:val="00D8236A"/>
    <w:rsid w:val="00D823A8"/>
    <w:rsid w:val="00D823E6"/>
    <w:rsid w:val="00D8241C"/>
    <w:rsid w:val="00D824DC"/>
    <w:rsid w:val="00D82515"/>
    <w:rsid w:val="00D825E5"/>
    <w:rsid w:val="00D827F6"/>
    <w:rsid w:val="00D8287E"/>
    <w:rsid w:val="00D828C3"/>
    <w:rsid w:val="00D828ED"/>
    <w:rsid w:val="00D828FA"/>
    <w:rsid w:val="00D82949"/>
    <w:rsid w:val="00D82994"/>
    <w:rsid w:val="00D829C3"/>
    <w:rsid w:val="00D82A02"/>
    <w:rsid w:val="00D82A0C"/>
    <w:rsid w:val="00D82AAF"/>
    <w:rsid w:val="00D82AB0"/>
    <w:rsid w:val="00D82C60"/>
    <w:rsid w:val="00D82CB1"/>
    <w:rsid w:val="00D82CE9"/>
    <w:rsid w:val="00D82D08"/>
    <w:rsid w:val="00D82D25"/>
    <w:rsid w:val="00D82D28"/>
    <w:rsid w:val="00D82DD5"/>
    <w:rsid w:val="00D82E03"/>
    <w:rsid w:val="00D82EB5"/>
    <w:rsid w:val="00D82EF2"/>
    <w:rsid w:val="00D82F03"/>
    <w:rsid w:val="00D82F17"/>
    <w:rsid w:val="00D82F3D"/>
    <w:rsid w:val="00D8300F"/>
    <w:rsid w:val="00D8301D"/>
    <w:rsid w:val="00D83051"/>
    <w:rsid w:val="00D830E3"/>
    <w:rsid w:val="00D831C0"/>
    <w:rsid w:val="00D831FD"/>
    <w:rsid w:val="00D8321A"/>
    <w:rsid w:val="00D83299"/>
    <w:rsid w:val="00D832FE"/>
    <w:rsid w:val="00D834B9"/>
    <w:rsid w:val="00D83515"/>
    <w:rsid w:val="00D83579"/>
    <w:rsid w:val="00D83615"/>
    <w:rsid w:val="00D836C8"/>
    <w:rsid w:val="00D836C9"/>
    <w:rsid w:val="00D836D5"/>
    <w:rsid w:val="00D8375E"/>
    <w:rsid w:val="00D837E4"/>
    <w:rsid w:val="00D83947"/>
    <w:rsid w:val="00D83A0A"/>
    <w:rsid w:val="00D83A55"/>
    <w:rsid w:val="00D83A8E"/>
    <w:rsid w:val="00D83AC0"/>
    <w:rsid w:val="00D83B0F"/>
    <w:rsid w:val="00D83B66"/>
    <w:rsid w:val="00D83B81"/>
    <w:rsid w:val="00D83B9D"/>
    <w:rsid w:val="00D83BAE"/>
    <w:rsid w:val="00D83CB0"/>
    <w:rsid w:val="00D83DD4"/>
    <w:rsid w:val="00D83DE6"/>
    <w:rsid w:val="00D83DEE"/>
    <w:rsid w:val="00D83F40"/>
    <w:rsid w:val="00D840CB"/>
    <w:rsid w:val="00D84164"/>
    <w:rsid w:val="00D84195"/>
    <w:rsid w:val="00D842BB"/>
    <w:rsid w:val="00D842D2"/>
    <w:rsid w:val="00D842F8"/>
    <w:rsid w:val="00D8431A"/>
    <w:rsid w:val="00D844F2"/>
    <w:rsid w:val="00D84546"/>
    <w:rsid w:val="00D845E6"/>
    <w:rsid w:val="00D845EC"/>
    <w:rsid w:val="00D845FD"/>
    <w:rsid w:val="00D846ED"/>
    <w:rsid w:val="00D847A3"/>
    <w:rsid w:val="00D848F5"/>
    <w:rsid w:val="00D8495C"/>
    <w:rsid w:val="00D849C4"/>
    <w:rsid w:val="00D84A2F"/>
    <w:rsid w:val="00D84A64"/>
    <w:rsid w:val="00D84A66"/>
    <w:rsid w:val="00D84B93"/>
    <w:rsid w:val="00D84CD9"/>
    <w:rsid w:val="00D84DE4"/>
    <w:rsid w:val="00D84E5D"/>
    <w:rsid w:val="00D84ED7"/>
    <w:rsid w:val="00D84ED9"/>
    <w:rsid w:val="00D84EEE"/>
    <w:rsid w:val="00D84F12"/>
    <w:rsid w:val="00D84F4A"/>
    <w:rsid w:val="00D84F87"/>
    <w:rsid w:val="00D8518D"/>
    <w:rsid w:val="00D8521A"/>
    <w:rsid w:val="00D85316"/>
    <w:rsid w:val="00D85334"/>
    <w:rsid w:val="00D85357"/>
    <w:rsid w:val="00D85369"/>
    <w:rsid w:val="00D853DC"/>
    <w:rsid w:val="00D85412"/>
    <w:rsid w:val="00D854A0"/>
    <w:rsid w:val="00D854E0"/>
    <w:rsid w:val="00D85566"/>
    <w:rsid w:val="00D85582"/>
    <w:rsid w:val="00D855C1"/>
    <w:rsid w:val="00D85700"/>
    <w:rsid w:val="00D8576E"/>
    <w:rsid w:val="00D857B2"/>
    <w:rsid w:val="00D858A7"/>
    <w:rsid w:val="00D8592D"/>
    <w:rsid w:val="00D85974"/>
    <w:rsid w:val="00D859AB"/>
    <w:rsid w:val="00D85A26"/>
    <w:rsid w:val="00D85B09"/>
    <w:rsid w:val="00D85B5C"/>
    <w:rsid w:val="00D85B5F"/>
    <w:rsid w:val="00D85B85"/>
    <w:rsid w:val="00D85BB7"/>
    <w:rsid w:val="00D85C2B"/>
    <w:rsid w:val="00D85C34"/>
    <w:rsid w:val="00D85CF1"/>
    <w:rsid w:val="00D85D7D"/>
    <w:rsid w:val="00D85DC0"/>
    <w:rsid w:val="00D85E39"/>
    <w:rsid w:val="00D85EDA"/>
    <w:rsid w:val="00D8606C"/>
    <w:rsid w:val="00D86173"/>
    <w:rsid w:val="00D86213"/>
    <w:rsid w:val="00D862C5"/>
    <w:rsid w:val="00D864C4"/>
    <w:rsid w:val="00D86516"/>
    <w:rsid w:val="00D86789"/>
    <w:rsid w:val="00D868DE"/>
    <w:rsid w:val="00D8690D"/>
    <w:rsid w:val="00D869FA"/>
    <w:rsid w:val="00D86A7A"/>
    <w:rsid w:val="00D86BBB"/>
    <w:rsid w:val="00D86C37"/>
    <w:rsid w:val="00D86CB2"/>
    <w:rsid w:val="00D86CB4"/>
    <w:rsid w:val="00D86CFE"/>
    <w:rsid w:val="00D86D08"/>
    <w:rsid w:val="00D86DF8"/>
    <w:rsid w:val="00D86E02"/>
    <w:rsid w:val="00D86E3D"/>
    <w:rsid w:val="00D86F1A"/>
    <w:rsid w:val="00D86F1F"/>
    <w:rsid w:val="00D8707D"/>
    <w:rsid w:val="00D8708F"/>
    <w:rsid w:val="00D870EC"/>
    <w:rsid w:val="00D8711D"/>
    <w:rsid w:val="00D873CA"/>
    <w:rsid w:val="00D873D2"/>
    <w:rsid w:val="00D873EA"/>
    <w:rsid w:val="00D8741D"/>
    <w:rsid w:val="00D87463"/>
    <w:rsid w:val="00D8749F"/>
    <w:rsid w:val="00D874AD"/>
    <w:rsid w:val="00D8758B"/>
    <w:rsid w:val="00D875EE"/>
    <w:rsid w:val="00D8772D"/>
    <w:rsid w:val="00D87747"/>
    <w:rsid w:val="00D8777F"/>
    <w:rsid w:val="00D87863"/>
    <w:rsid w:val="00D878AD"/>
    <w:rsid w:val="00D87A61"/>
    <w:rsid w:val="00D87B77"/>
    <w:rsid w:val="00D87C17"/>
    <w:rsid w:val="00D87CBB"/>
    <w:rsid w:val="00D87E0D"/>
    <w:rsid w:val="00D87E47"/>
    <w:rsid w:val="00D87E56"/>
    <w:rsid w:val="00D87F0D"/>
    <w:rsid w:val="00D87FDA"/>
    <w:rsid w:val="00D90012"/>
    <w:rsid w:val="00D9003E"/>
    <w:rsid w:val="00D9005D"/>
    <w:rsid w:val="00D900E5"/>
    <w:rsid w:val="00D901CA"/>
    <w:rsid w:val="00D90212"/>
    <w:rsid w:val="00D902B8"/>
    <w:rsid w:val="00D9035F"/>
    <w:rsid w:val="00D90388"/>
    <w:rsid w:val="00D904F9"/>
    <w:rsid w:val="00D905C0"/>
    <w:rsid w:val="00D905CF"/>
    <w:rsid w:val="00D9062E"/>
    <w:rsid w:val="00D9071B"/>
    <w:rsid w:val="00D9097D"/>
    <w:rsid w:val="00D90B49"/>
    <w:rsid w:val="00D90B82"/>
    <w:rsid w:val="00D90C20"/>
    <w:rsid w:val="00D90C5D"/>
    <w:rsid w:val="00D90C68"/>
    <w:rsid w:val="00D90C90"/>
    <w:rsid w:val="00D90DD5"/>
    <w:rsid w:val="00D90EBC"/>
    <w:rsid w:val="00D90ED3"/>
    <w:rsid w:val="00D90FA5"/>
    <w:rsid w:val="00D91000"/>
    <w:rsid w:val="00D910C5"/>
    <w:rsid w:val="00D9119F"/>
    <w:rsid w:val="00D911DC"/>
    <w:rsid w:val="00D911DE"/>
    <w:rsid w:val="00D9122B"/>
    <w:rsid w:val="00D912C7"/>
    <w:rsid w:val="00D91376"/>
    <w:rsid w:val="00D913A8"/>
    <w:rsid w:val="00D913CD"/>
    <w:rsid w:val="00D9140E"/>
    <w:rsid w:val="00D91410"/>
    <w:rsid w:val="00D91515"/>
    <w:rsid w:val="00D91542"/>
    <w:rsid w:val="00D9157C"/>
    <w:rsid w:val="00D91742"/>
    <w:rsid w:val="00D9176B"/>
    <w:rsid w:val="00D918EC"/>
    <w:rsid w:val="00D9192E"/>
    <w:rsid w:val="00D91A3E"/>
    <w:rsid w:val="00D91AF7"/>
    <w:rsid w:val="00D91B15"/>
    <w:rsid w:val="00D91B7D"/>
    <w:rsid w:val="00D91BA3"/>
    <w:rsid w:val="00D91C35"/>
    <w:rsid w:val="00D91D93"/>
    <w:rsid w:val="00D91DD7"/>
    <w:rsid w:val="00D91DFF"/>
    <w:rsid w:val="00D91E3F"/>
    <w:rsid w:val="00D91EA6"/>
    <w:rsid w:val="00D91ECA"/>
    <w:rsid w:val="00D91F40"/>
    <w:rsid w:val="00D92076"/>
    <w:rsid w:val="00D92147"/>
    <w:rsid w:val="00D921C3"/>
    <w:rsid w:val="00D923A4"/>
    <w:rsid w:val="00D923DB"/>
    <w:rsid w:val="00D924B5"/>
    <w:rsid w:val="00D924E9"/>
    <w:rsid w:val="00D92541"/>
    <w:rsid w:val="00D92558"/>
    <w:rsid w:val="00D925A3"/>
    <w:rsid w:val="00D92675"/>
    <w:rsid w:val="00D92722"/>
    <w:rsid w:val="00D928DE"/>
    <w:rsid w:val="00D92909"/>
    <w:rsid w:val="00D929E8"/>
    <w:rsid w:val="00D92B5E"/>
    <w:rsid w:val="00D92BB2"/>
    <w:rsid w:val="00D92BC2"/>
    <w:rsid w:val="00D92C6C"/>
    <w:rsid w:val="00D92CB4"/>
    <w:rsid w:val="00D92D14"/>
    <w:rsid w:val="00D92DBD"/>
    <w:rsid w:val="00D92EF2"/>
    <w:rsid w:val="00D92F7B"/>
    <w:rsid w:val="00D9301F"/>
    <w:rsid w:val="00D9313A"/>
    <w:rsid w:val="00D93167"/>
    <w:rsid w:val="00D933C5"/>
    <w:rsid w:val="00D933D2"/>
    <w:rsid w:val="00D933D6"/>
    <w:rsid w:val="00D93401"/>
    <w:rsid w:val="00D9351D"/>
    <w:rsid w:val="00D93596"/>
    <w:rsid w:val="00D935C8"/>
    <w:rsid w:val="00D9362E"/>
    <w:rsid w:val="00D936EE"/>
    <w:rsid w:val="00D93748"/>
    <w:rsid w:val="00D937F9"/>
    <w:rsid w:val="00D9384F"/>
    <w:rsid w:val="00D93951"/>
    <w:rsid w:val="00D9396B"/>
    <w:rsid w:val="00D9397C"/>
    <w:rsid w:val="00D939B9"/>
    <w:rsid w:val="00D93A6D"/>
    <w:rsid w:val="00D93AA5"/>
    <w:rsid w:val="00D93AA9"/>
    <w:rsid w:val="00D93B06"/>
    <w:rsid w:val="00D93BAD"/>
    <w:rsid w:val="00D93BC7"/>
    <w:rsid w:val="00D93BF4"/>
    <w:rsid w:val="00D93C25"/>
    <w:rsid w:val="00D93CA2"/>
    <w:rsid w:val="00D93D0D"/>
    <w:rsid w:val="00D93E0D"/>
    <w:rsid w:val="00D93E4E"/>
    <w:rsid w:val="00D93EC7"/>
    <w:rsid w:val="00D93EF8"/>
    <w:rsid w:val="00D93FD1"/>
    <w:rsid w:val="00D93FE2"/>
    <w:rsid w:val="00D940CC"/>
    <w:rsid w:val="00D940CD"/>
    <w:rsid w:val="00D9412B"/>
    <w:rsid w:val="00D9422B"/>
    <w:rsid w:val="00D94387"/>
    <w:rsid w:val="00D94468"/>
    <w:rsid w:val="00D944DC"/>
    <w:rsid w:val="00D945A2"/>
    <w:rsid w:val="00D945A3"/>
    <w:rsid w:val="00D9461B"/>
    <w:rsid w:val="00D94661"/>
    <w:rsid w:val="00D94679"/>
    <w:rsid w:val="00D948E8"/>
    <w:rsid w:val="00D94941"/>
    <w:rsid w:val="00D94A87"/>
    <w:rsid w:val="00D94B40"/>
    <w:rsid w:val="00D94B7C"/>
    <w:rsid w:val="00D94D7D"/>
    <w:rsid w:val="00D94DBD"/>
    <w:rsid w:val="00D94E07"/>
    <w:rsid w:val="00D94E3E"/>
    <w:rsid w:val="00D94E8C"/>
    <w:rsid w:val="00D94EFD"/>
    <w:rsid w:val="00D9501C"/>
    <w:rsid w:val="00D9518B"/>
    <w:rsid w:val="00D951B0"/>
    <w:rsid w:val="00D95222"/>
    <w:rsid w:val="00D9535C"/>
    <w:rsid w:val="00D95370"/>
    <w:rsid w:val="00D95373"/>
    <w:rsid w:val="00D95444"/>
    <w:rsid w:val="00D954AB"/>
    <w:rsid w:val="00D954B5"/>
    <w:rsid w:val="00D955AB"/>
    <w:rsid w:val="00D955B6"/>
    <w:rsid w:val="00D956D8"/>
    <w:rsid w:val="00D9576F"/>
    <w:rsid w:val="00D957BA"/>
    <w:rsid w:val="00D95811"/>
    <w:rsid w:val="00D959A6"/>
    <w:rsid w:val="00D95A96"/>
    <w:rsid w:val="00D95B60"/>
    <w:rsid w:val="00D95B6B"/>
    <w:rsid w:val="00D95B7A"/>
    <w:rsid w:val="00D95B99"/>
    <w:rsid w:val="00D95BE3"/>
    <w:rsid w:val="00D95BED"/>
    <w:rsid w:val="00D95C4C"/>
    <w:rsid w:val="00D95D78"/>
    <w:rsid w:val="00D95DC2"/>
    <w:rsid w:val="00D95E16"/>
    <w:rsid w:val="00D95EB2"/>
    <w:rsid w:val="00D95ED1"/>
    <w:rsid w:val="00D95EF6"/>
    <w:rsid w:val="00D96011"/>
    <w:rsid w:val="00D96091"/>
    <w:rsid w:val="00D96093"/>
    <w:rsid w:val="00D96226"/>
    <w:rsid w:val="00D962F4"/>
    <w:rsid w:val="00D9638C"/>
    <w:rsid w:val="00D9651F"/>
    <w:rsid w:val="00D9653B"/>
    <w:rsid w:val="00D9654D"/>
    <w:rsid w:val="00D9662C"/>
    <w:rsid w:val="00D966C1"/>
    <w:rsid w:val="00D967E1"/>
    <w:rsid w:val="00D96840"/>
    <w:rsid w:val="00D96918"/>
    <w:rsid w:val="00D96944"/>
    <w:rsid w:val="00D96A0D"/>
    <w:rsid w:val="00D96A7C"/>
    <w:rsid w:val="00D96A8A"/>
    <w:rsid w:val="00D96A91"/>
    <w:rsid w:val="00D96AB7"/>
    <w:rsid w:val="00D96B3A"/>
    <w:rsid w:val="00D96B3B"/>
    <w:rsid w:val="00D96C7B"/>
    <w:rsid w:val="00D96CDF"/>
    <w:rsid w:val="00D96DE1"/>
    <w:rsid w:val="00D96E1B"/>
    <w:rsid w:val="00D96E93"/>
    <w:rsid w:val="00D9703B"/>
    <w:rsid w:val="00D970CB"/>
    <w:rsid w:val="00D9713F"/>
    <w:rsid w:val="00D97184"/>
    <w:rsid w:val="00D973AC"/>
    <w:rsid w:val="00D973BD"/>
    <w:rsid w:val="00D973EF"/>
    <w:rsid w:val="00D97456"/>
    <w:rsid w:val="00D974C0"/>
    <w:rsid w:val="00D9757F"/>
    <w:rsid w:val="00D975AA"/>
    <w:rsid w:val="00D9765A"/>
    <w:rsid w:val="00D97873"/>
    <w:rsid w:val="00D97990"/>
    <w:rsid w:val="00D97A05"/>
    <w:rsid w:val="00D97ADC"/>
    <w:rsid w:val="00D97B5D"/>
    <w:rsid w:val="00D97C6A"/>
    <w:rsid w:val="00D97C8F"/>
    <w:rsid w:val="00D97CF9"/>
    <w:rsid w:val="00D97D17"/>
    <w:rsid w:val="00D97E4C"/>
    <w:rsid w:val="00D97E64"/>
    <w:rsid w:val="00D97FC2"/>
    <w:rsid w:val="00DA0001"/>
    <w:rsid w:val="00DA0221"/>
    <w:rsid w:val="00DA0227"/>
    <w:rsid w:val="00DA0234"/>
    <w:rsid w:val="00DA0350"/>
    <w:rsid w:val="00DA03BC"/>
    <w:rsid w:val="00DA040A"/>
    <w:rsid w:val="00DA04A7"/>
    <w:rsid w:val="00DA05EB"/>
    <w:rsid w:val="00DA0609"/>
    <w:rsid w:val="00DA06A5"/>
    <w:rsid w:val="00DA079E"/>
    <w:rsid w:val="00DA07A9"/>
    <w:rsid w:val="00DA07E7"/>
    <w:rsid w:val="00DA083F"/>
    <w:rsid w:val="00DA0906"/>
    <w:rsid w:val="00DA0909"/>
    <w:rsid w:val="00DA0A74"/>
    <w:rsid w:val="00DA0B2D"/>
    <w:rsid w:val="00DA0B81"/>
    <w:rsid w:val="00DA0C00"/>
    <w:rsid w:val="00DA0C27"/>
    <w:rsid w:val="00DA0C9F"/>
    <w:rsid w:val="00DA0D84"/>
    <w:rsid w:val="00DA0E47"/>
    <w:rsid w:val="00DA0E4D"/>
    <w:rsid w:val="00DA0EB8"/>
    <w:rsid w:val="00DA0F26"/>
    <w:rsid w:val="00DA10E0"/>
    <w:rsid w:val="00DA1151"/>
    <w:rsid w:val="00DA11E4"/>
    <w:rsid w:val="00DA1225"/>
    <w:rsid w:val="00DA129A"/>
    <w:rsid w:val="00DA12E4"/>
    <w:rsid w:val="00DA12E6"/>
    <w:rsid w:val="00DA13B4"/>
    <w:rsid w:val="00DA1411"/>
    <w:rsid w:val="00DA145D"/>
    <w:rsid w:val="00DA1546"/>
    <w:rsid w:val="00DA1618"/>
    <w:rsid w:val="00DA1621"/>
    <w:rsid w:val="00DA1647"/>
    <w:rsid w:val="00DA1728"/>
    <w:rsid w:val="00DA178F"/>
    <w:rsid w:val="00DA17AF"/>
    <w:rsid w:val="00DA17BA"/>
    <w:rsid w:val="00DA19E5"/>
    <w:rsid w:val="00DA1AE1"/>
    <w:rsid w:val="00DA1AE6"/>
    <w:rsid w:val="00DA1AFD"/>
    <w:rsid w:val="00DA1B75"/>
    <w:rsid w:val="00DA1C88"/>
    <w:rsid w:val="00DA1C8E"/>
    <w:rsid w:val="00DA1CD3"/>
    <w:rsid w:val="00DA1CDF"/>
    <w:rsid w:val="00DA1F92"/>
    <w:rsid w:val="00DA217D"/>
    <w:rsid w:val="00DA226F"/>
    <w:rsid w:val="00DA2423"/>
    <w:rsid w:val="00DA24A1"/>
    <w:rsid w:val="00DA24AF"/>
    <w:rsid w:val="00DA24FB"/>
    <w:rsid w:val="00DA2529"/>
    <w:rsid w:val="00DA254A"/>
    <w:rsid w:val="00DA257E"/>
    <w:rsid w:val="00DA25D9"/>
    <w:rsid w:val="00DA2604"/>
    <w:rsid w:val="00DA266C"/>
    <w:rsid w:val="00DA26A8"/>
    <w:rsid w:val="00DA27C2"/>
    <w:rsid w:val="00DA284B"/>
    <w:rsid w:val="00DA28F8"/>
    <w:rsid w:val="00DA2A02"/>
    <w:rsid w:val="00DA2A86"/>
    <w:rsid w:val="00DA2AC6"/>
    <w:rsid w:val="00DA2B14"/>
    <w:rsid w:val="00DA2B68"/>
    <w:rsid w:val="00DA2C19"/>
    <w:rsid w:val="00DA2C1B"/>
    <w:rsid w:val="00DA2C89"/>
    <w:rsid w:val="00DA2CBE"/>
    <w:rsid w:val="00DA2D31"/>
    <w:rsid w:val="00DA2F02"/>
    <w:rsid w:val="00DA2F09"/>
    <w:rsid w:val="00DA3028"/>
    <w:rsid w:val="00DA305B"/>
    <w:rsid w:val="00DA3144"/>
    <w:rsid w:val="00DA3155"/>
    <w:rsid w:val="00DA3230"/>
    <w:rsid w:val="00DA3299"/>
    <w:rsid w:val="00DA32DA"/>
    <w:rsid w:val="00DA32FF"/>
    <w:rsid w:val="00DA33CE"/>
    <w:rsid w:val="00DA357C"/>
    <w:rsid w:val="00DA3608"/>
    <w:rsid w:val="00DA3619"/>
    <w:rsid w:val="00DA3659"/>
    <w:rsid w:val="00DA383D"/>
    <w:rsid w:val="00DA3887"/>
    <w:rsid w:val="00DA3B19"/>
    <w:rsid w:val="00DA3B66"/>
    <w:rsid w:val="00DA3B81"/>
    <w:rsid w:val="00DA3BC8"/>
    <w:rsid w:val="00DA3C29"/>
    <w:rsid w:val="00DA3C91"/>
    <w:rsid w:val="00DA3CA5"/>
    <w:rsid w:val="00DA3CB6"/>
    <w:rsid w:val="00DA3D55"/>
    <w:rsid w:val="00DA3DA5"/>
    <w:rsid w:val="00DA3E30"/>
    <w:rsid w:val="00DA3EFD"/>
    <w:rsid w:val="00DA3F33"/>
    <w:rsid w:val="00DA3FAD"/>
    <w:rsid w:val="00DA402D"/>
    <w:rsid w:val="00DA40D9"/>
    <w:rsid w:val="00DA41F6"/>
    <w:rsid w:val="00DA426B"/>
    <w:rsid w:val="00DA4275"/>
    <w:rsid w:val="00DA4286"/>
    <w:rsid w:val="00DA4374"/>
    <w:rsid w:val="00DA437F"/>
    <w:rsid w:val="00DA4486"/>
    <w:rsid w:val="00DA4582"/>
    <w:rsid w:val="00DA463A"/>
    <w:rsid w:val="00DA47F7"/>
    <w:rsid w:val="00DA482B"/>
    <w:rsid w:val="00DA482E"/>
    <w:rsid w:val="00DA49C6"/>
    <w:rsid w:val="00DA4B8A"/>
    <w:rsid w:val="00DA4BC3"/>
    <w:rsid w:val="00DA4D0A"/>
    <w:rsid w:val="00DA4D88"/>
    <w:rsid w:val="00DA4D9E"/>
    <w:rsid w:val="00DA5002"/>
    <w:rsid w:val="00DA516B"/>
    <w:rsid w:val="00DA5189"/>
    <w:rsid w:val="00DA5286"/>
    <w:rsid w:val="00DA5344"/>
    <w:rsid w:val="00DA5355"/>
    <w:rsid w:val="00DA53B7"/>
    <w:rsid w:val="00DA5406"/>
    <w:rsid w:val="00DA540C"/>
    <w:rsid w:val="00DA54FC"/>
    <w:rsid w:val="00DA5500"/>
    <w:rsid w:val="00DA5561"/>
    <w:rsid w:val="00DA55C6"/>
    <w:rsid w:val="00DA55D6"/>
    <w:rsid w:val="00DA56B1"/>
    <w:rsid w:val="00DA572A"/>
    <w:rsid w:val="00DA575C"/>
    <w:rsid w:val="00DA588A"/>
    <w:rsid w:val="00DA58D0"/>
    <w:rsid w:val="00DA598D"/>
    <w:rsid w:val="00DA59DF"/>
    <w:rsid w:val="00DA59ED"/>
    <w:rsid w:val="00DA5BEB"/>
    <w:rsid w:val="00DA5CBA"/>
    <w:rsid w:val="00DA5EC4"/>
    <w:rsid w:val="00DA5F17"/>
    <w:rsid w:val="00DA5FA8"/>
    <w:rsid w:val="00DA60D9"/>
    <w:rsid w:val="00DA6202"/>
    <w:rsid w:val="00DA6236"/>
    <w:rsid w:val="00DA62BA"/>
    <w:rsid w:val="00DA632E"/>
    <w:rsid w:val="00DA645C"/>
    <w:rsid w:val="00DA64BB"/>
    <w:rsid w:val="00DA6539"/>
    <w:rsid w:val="00DA65AE"/>
    <w:rsid w:val="00DA65F4"/>
    <w:rsid w:val="00DA6640"/>
    <w:rsid w:val="00DA664A"/>
    <w:rsid w:val="00DA66C1"/>
    <w:rsid w:val="00DA66FF"/>
    <w:rsid w:val="00DA6923"/>
    <w:rsid w:val="00DA696E"/>
    <w:rsid w:val="00DA6990"/>
    <w:rsid w:val="00DA69F9"/>
    <w:rsid w:val="00DA6A61"/>
    <w:rsid w:val="00DA6B48"/>
    <w:rsid w:val="00DA6B7E"/>
    <w:rsid w:val="00DA6BEC"/>
    <w:rsid w:val="00DA6CDD"/>
    <w:rsid w:val="00DA6CF0"/>
    <w:rsid w:val="00DA6D3F"/>
    <w:rsid w:val="00DA6D99"/>
    <w:rsid w:val="00DA6DA9"/>
    <w:rsid w:val="00DA6E0E"/>
    <w:rsid w:val="00DA6E64"/>
    <w:rsid w:val="00DA6E68"/>
    <w:rsid w:val="00DA6E6E"/>
    <w:rsid w:val="00DA6E81"/>
    <w:rsid w:val="00DA6EB1"/>
    <w:rsid w:val="00DA6F03"/>
    <w:rsid w:val="00DA6F90"/>
    <w:rsid w:val="00DA70D8"/>
    <w:rsid w:val="00DA70F0"/>
    <w:rsid w:val="00DA7128"/>
    <w:rsid w:val="00DA737A"/>
    <w:rsid w:val="00DA73AE"/>
    <w:rsid w:val="00DA73E9"/>
    <w:rsid w:val="00DA7468"/>
    <w:rsid w:val="00DA7501"/>
    <w:rsid w:val="00DA753F"/>
    <w:rsid w:val="00DA7692"/>
    <w:rsid w:val="00DA786B"/>
    <w:rsid w:val="00DA78AD"/>
    <w:rsid w:val="00DA78E4"/>
    <w:rsid w:val="00DA7947"/>
    <w:rsid w:val="00DA79FD"/>
    <w:rsid w:val="00DA7A82"/>
    <w:rsid w:val="00DA7A9C"/>
    <w:rsid w:val="00DA7AE4"/>
    <w:rsid w:val="00DA7BD2"/>
    <w:rsid w:val="00DA7BE5"/>
    <w:rsid w:val="00DA7BF2"/>
    <w:rsid w:val="00DA7C56"/>
    <w:rsid w:val="00DA7D06"/>
    <w:rsid w:val="00DA7D29"/>
    <w:rsid w:val="00DA7D9F"/>
    <w:rsid w:val="00DA7E56"/>
    <w:rsid w:val="00DA7E81"/>
    <w:rsid w:val="00DA7E91"/>
    <w:rsid w:val="00DA7F20"/>
    <w:rsid w:val="00DA7F45"/>
    <w:rsid w:val="00DB001E"/>
    <w:rsid w:val="00DB0030"/>
    <w:rsid w:val="00DB0049"/>
    <w:rsid w:val="00DB0057"/>
    <w:rsid w:val="00DB0093"/>
    <w:rsid w:val="00DB00D9"/>
    <w:rsid w:val="00DB0211"/>
    <w:rsid w:val="00DB0243"/>
    <w:rsid w:val="00DB02EC"/>
    <w:rsid w:val="00DB0391"/>
    <w:rsid w:val="00DB0514"/>
    <w:rsid w:val="00DB057A"/>
    <w:rsid w:val="00DB057C"/>
    <w:rsid w:val="00DB0712"/>
    <w:rsid w:val="00DB0805"/>
    <w:rsid w:val="00DB0819"/>
    <w:rsid w:val="00DB0838"/>
    <w:rsid w:val="00DB09C7"/>
    <w:rsid w:val="00DB0AAE"/>
    <w:rsid w:val="00DB0B14"/>
    <w:rsid w:val="00DB0B7B"/>
    <w:rsid w:val="00DB0B7C"/>
    <w:rsid w:val="00DB0B8C"/>
    <w:rsid w:val="00DB0BCD"/>
    <w:rsid w:val="00DB0C16"/>
    <w:rsid w:val="00DB0C24"/>
    <w:rsid w:val="00DB0C97"/>
    <w:rsid w:val="00DB0CA2"/>
    <w:rsid w:val="00DB0D9D"/>
    <w:rsid w:val="00DB0DCD"/>
    <w:rsid w:val="00DB0E56"/>
    <w:rsid w:val="00DB0F04"/>
    <w:rsid w:val="00DB0F37"/>
    <w:rsid w:val="00DB10E3"/>
    <w:rsid w:val="00DB1192"/>
    <w:rsid w:val="00DB119B"/>
    <w:rsid w:val="00DB1322"/>
    <w:rsid w:val="00DB13BB"/>
    <w:rsid w:val="00DB1564"/>
    <w:rsid w:val="00DB1625"/>
    <w:rsid w:val="00DB162D"/>
    <w:rsid w:val="00DB167C"/>
    <w:rsid w:val="00DB16B4"/>
    <w:rsid w:val="00DB1710"/>
    <w:rsid w:val="00DB1739"/>
    <w:rsid w:val="00DB179E"/>
    <w:rsid w:val="00DB17D9"/>
    <w:rsid w:val="00DB191E"/>
    <w:rsid w:val="00DB193F"/>
    <w:rsid w:val="00DB1A31"/>
    <w:rsid w:val="00DB1A42"/>
    <w:rsid w:val="00DB1A50"/>
    <w:rsid w:val="00DB1AB2"/>
    <w:rsid w:val="00DB1AEB"/>
    <w:rsid w:val="00DB1BC3"/>
    <w:rsid w:val="00DB1C12"/>
    <w:rsid w:val="00DB1C15"/>
    <w:rsid w:val="00DB1C6F"/>
    <w:rsid w:val="00DB1D13"/>
    <w:rsid w:val="00DB1D22"/>
    <w:rsid w:val="00DB1DB7"/>
    <w:rsid w:val="00DB1DB8"/>
    <w:rsid w:val="00DB1DDD"/>
    <w:rsid w:val="00DB1DE8"/>
    <w:rsid w:val="00DB1E14"/>
    <w:rsid w:val="00DB1E4D"/>
    <w:rsid w:val="00DB1E88"/>
    <w:rsid w:val="00DB1EA4"/>
    <w:rsid w:val="00DB1FBA"/>
    <w:rsid w:val="00DB202E"/>
    <w:rsid w:val="00DB2153"/>
    <w:rsid w:val="00DB2173"/>
    <w:rsid w:val="00DB21C5"/>
    <w:rsid w:val="00DB21C9"/>
    <w:rsid w:val="00DB22CB"/>
    <w:rsid w:val="00DB2334"/>
    <w:rsid w:val="00DB2432"/>
    <w:rsid w:val="00DB2574"/>
    <w:rsid w:val="00DB2588"/>
    <w:rsid w:val="00DB263E"/>
    <w:rsid w:val="00DB264D"/>
    <w:rsid w:val="00DB26A0"/>
    <w:rsid w:val="00DB277F"/>
    <w:rsid w:val="00DB281E"/>
    <w:rsid w:val="00DB2891"/>
    <w:rsid w:val="00DB28D0"/>
    <w:rsid w:val="00DB2A3B"/>
    <w:rsid w:val="00DB2A51"/>
    <w:rsid w:val="00DB2B32"/>
    <w:rsid w:val="00DB2B93"/>
    <w:rsid w:val="00DB2C24"/>
    <w:rsid w:val="00DB2DCF"/>
    <w:rsid w:val="00DB2EE7"/>
    <w:rsid w:val="00DB302A"/>
    <w:rsid w:val="00DB303B"/>
    <w:rsid w:val="00DB309F"/>
    <w:rsid w:val="00DB3113"/>
    <w:rsid w:val="00DB322D"/>
    <w:rsid w:val="00DB32CE"/>
    <w:rsid w:val="00DB32FD"/>
    <w:rsid w:val="00DB3307"/>
    <w:rsid w:val="00DB3374"/>
    <w:rsid w:val="00DB3410"/>
    <w:rsid w:val="00DB34C9"/>
    <w:rsid w:val="00DB374E"/>
    <w:rsid w:val="00DB3824"/>
    <w:rsid w:val="00DB38E4"/>
    <w:rsid w:val="00DB38F1"/>
    <w:rsid w:val="00DB3916"/>
    <w:rsid w:val="00DB39CB"/>
    <w:rsid w:val="00DB39E5"/>
    <w:rsid w:val="00DB3A06"/>
    <w:rsid w:val="00DB3A7C"/>
    <w:rsid w:val="00DB3B08"/>
    <w:rsid w:val="00DB3C33"/>
    <w:rsid w:val="00DB3FF3"/>
    <w:rsid w:val="00DB4030"/>
    <w:rsid w:val="00DB4081"/>
    <w:rsid w:val="00DB4140"/>
    <w:rsid w:val="00DB41D6"/>
    <w:rsid w:val="00DB4286"/>
    <w:rsid w:val="00DB432A"/>
    <w:rsid w:val="00DB4491"/>
    <w:rsid w:val="00DB4503"/>
    <w:rsid w:val="00DB4528"/>
    <w:rsid w:val="00DB460C"/>
    <w:rsid w:val="00DB47B3"/>
    <w:rsid w:val="00DB4806"/>
    <w:rsid w:val="00DB4820"/>
    <w:rsid w:val="00DB4A88"/>
    <w:rsid w:val="00DB4BAC"/>
    <w:rsid w:val="00DB4BC0"/>
    <w:rsid w:val="00DB4BC4"/>
    <w:rsid w:val="00DB4BDB"/>
    <w:rsid w:val="00DB4BE3"/>
    <w:rsid w:val="00DB4C29"/>
    <w:rsid w:val="00DB4CB0"/>
    <w:rsid w:val="00DB4DCF"/>
    <w:rsid w:val="00DB4E52"/>
    <w:rsid w:val="00DB4EB0"/>
    <w:rsid w:val="00DB4EFB"/>
    <w:rsid w:val="00DB4F9D"/>
    <w:rsid w:val="00DB5045"/>
    <w:rsid w:val="00DB5052"/>
    <w:rsid w:val="00DB50CF"/>
    <w:rsid w:val="00DB5172"/>
    <w:rsid w:val="00DB518E"/>
    <w:rsid w:val="00DB51C1"/>
    <w:rsid w:val="00DB51FE"/>
    <w:rsid w:val="00DB5224"/>
    <w:rsid w:val="00DB5247"/>
    <w:rsid w:val="00DB526F"/>
    <w:rsid w:val="00DB5303"/>
    <w:rsid w:val="00DB535B"/>
    <w:rsid w:val="00DB5380"/>
    <w:rsid w:val="00DB5429"/>
    <w:rsid w:val="00DB5431"/>
    <w:rsid w:val="00DB5462"/>
    <w:rsid w:val="00DB5582"/>
    <w:rsid w:val="00DB5589"/>
    <w:rsid w:val="00DB55E1"/>
    <w:rsid w:val="00DB5607"/>
    <w:rsid w:val="00DB574F"/>
    <w:rsid w:val="00DB57A6"/>
    <w:rsid w:val="00DB57FA"/>
    <w:rsid w:val="00DB5860"/>
    <w:rsid w:val="00DB58B6"/>
    <w:rsid w:val="00DB5AF9"/>
    <w:rsid w:val="00DB5BED"/>
    <w:rsid w:val="00DB5C98"/>
    <w:rsid w:val="00DB5D6E"/>
    <w:rsid w:val="00DB5DA2"/>
    <w:rsid w:val="00DB5DB3"/>
    <w:rsid w:val="00DB5DC0"/>
    <w:rsid w:val="00DB5F54"/>
    <w:rsid w:val="00DB5F86"/>
    <w:rsid w:val="00DB6014"/>
    <w:rsid w:val="00DB6036"/>
    <w:rsid w:val="00DB6104"/>
    <w:rsid w:val="00DB6189"/>
    <w:rsid w:val="00DB618E"/>
    <w:rsid w:val="00DB61D1"/>
    <w:rsid w:val="00DB62C0"/>
    <w:rsid w:val="00DB639E"/>
    <w:rsid w:val="00DB63C7"/>
    <w:rsid w:val="00DB63FF"/>
    <w:rsid w:val="00DB6450"/>
    <w:rsid w:val="00DB6513"/>
    <w:rsid w:val="00DB6553"/>
    <w:rsid w:val="00DB65D3"/>
    <w:rsid w:val="00DB661A"/>
    <w:rsid w:val="00DB665E"/>
    <w:rsid w:val="00DB66A1"/>
    <w:rsid w:val="00DB66DB"/>
    <w:rsid w:val="00DB6742"/>
    <w:rsid w:val="00DB677A"/>
    <w:rsid w:val="00DB6803"/>
    <w:rsid w:val="00DB6A0A"/>
    <w:rsid w:val="00DB6A35"/>
    <w:rsid w:val="00DB6A67"/>
    <w:rsid w:val="00DB6B65"/>
    <w:rsid w:val="00DB6C64"/>
    <w:rsid w:val="00DB7002"/>
    <w:rsid w:val="00DB7072"/>
    <w:rsid w:val="00DB7239"/>
    <w:rsid w:val="00DB7255"/>
    <w:rsid w:val="00DB7357"/>
    <w:rsid w:val="00DB7371"/>
    <w:rsid w:val="00DB7393"/>
    <w:rsid w:val="00DB74EF"/>
    <w:rsid w:val="00DB7537"/>
    <w:rsid w:val="00DB7631"/>
    <w:rsid w:val="00DB76B4"/>
    <w:rsid w:val="00DB777D"/>
    <w:rsid w:val="00DB7836"/>
    <w:rsid w:val="00DB7930"/>
    <w:rsid w:val="00DB7986"/>
    <w:rsid w:val="00DB79B1"/>
    <w:rsid w:val="00DB7ABC"/>
    <w:rsid w:val="00DB7C1F"/>
    <w:rsid w:val="00DB7D0B"/>
    <w:rsid w:val="00DB7DF6"/>
    <w:rsid w:val="00DB7E00"/>
    <w:rsid w:val="00DB7E69"/>
    <w:rsid w:val="00DB7ED1"/>
    <w:rsid w:val="00DB7F27"/>
    <w:rsid w:val="00DC0002"/>
    <w:rsid w:val="00DC0102"/>
    <w:rsid w:val="00DC0173"/>
    <w:rsid w:val="00DC017B"/>
    <w:rsid w:val="00DC01E4"/>
    <w:rsid w:val="00DC026D"/>
    <w:rsid w:val="00DC028E"/>
    <w:rsid w:val="00DC0326"/>
    <w:rsid w:val="00DC0444"/>
    <w:rsid w:val="00DC0506"/>
    <w:rsid w:val="00DC0513"/>
    <w:rsid w:val="00DC0572"/>
    <w:rsid w:val="00DC05C6"/>
    <w:rsid w:val="00DC06D9"/>
    <w:rsid w:val="00DC073C"/>
    <w:rsid w:val="00DC0806"/>
    <w:rsid w:val="00DC0895"/>
    <w:rsid w:val="00DC0B2D"/>
    <w:rsid w:val="00DC0B59"/>
    <w:rsid w:val="00DC0B94"/>
    <w:rsid w:val="00DC0BFE"/>
    <w:rsid w:val="00DC0CB1"/>
    <w:rsid w:val="00DC0EE6"/>
    <w:rsid w:val="00DC1009"/>
    <w:rsid w:val="00DC1012"/>
    <w:rsid w:val="00DC105D"/>
    <w:rsid w:val="00DC106A"/>
    <w:rsid w:val="00DC1152"/>
    <w:rsid w:val="00DC1174"/>
    <w:rsid w:val="00DC11CD"/>
    <w:rsid w:val="00DC122B"/>
    <w:rsid w:val="00DC1266"/>
    <w:rsid w:val="00DC1421"/>
    <w:rsid w:val="00DC149E"/>
    <w:rsid w:val="00DC14EF"/>
    <w:rsid w:val="00DC159A"/>
    <w:rsid w:val="00DC161C"/>
    <w:rsid w:val="00DC1727"/>
    <w:rsid w:val="00DC178E"/>
    <w:rsid w:val="00DC17A1"/>
    <w:rsid w:val="00DC1C48"/>
    <w:rsid w:val="00DC1C8F"/>
    <w:rsid w:val="00DC1CEC"/>
    <w:rsid w:val="00DC1D9E"/>
    <w:rsid w:val="00DC1FA1"/>
    <w:rsid w:val="00DC2024"/>
    <w:rsid w:val="00DC2031"/>
    <w:rsid w:val="00DC216F"/>
    <w:rsid w:val="00DC21DA"/>
    <w:rsid w:val="00DC2280"/>
    <w:rsid w:val="00DC2347"/>
    <w:rsid w:val="00DC246E"/>
    <w:rsid w:val="00DC258B"/>
    <w:rsid w:val="00DC260C"/>
    <w:rsid w:val="00DC2740"/>
    <w:rsid w:val="00DC275D"/>
    <w:rsid w:val="00DC2782"/>
    <w:rsid w:val="00DC27A0"/>
    <w:rsid w:val="00DC27C5"/>
    <w:rsid w:val="00DC2846"/>
    <w:rsid w:val="00DC28B4"/>
    <w:rsid w:val="00DC2A67"/>
    <w:rsid w:val="00DC2A8A"/>
    <w:rsid w:val="00DC2ABE"/>
    <w:rsid w:val="00DC2B62"/>
    <w:rsid w:val="00DC2B82"/>
    <w:rsid w:val="00DC2CA0"/>
    <w:rsid w:val="00DC2CAC"/>
    <w:rsid w:val="00DC2D59"/>
    <w:rsid w:val="00DC2DF6"/>
    <w:rsid w:val="00DC2DFA"/>
    <w:rsid w:val="00DC2FEF"/>
    <w:rsid w:val="00DC2FFB"/>
    <w:rsid w:val="00DC30F1"/>
    <w:rsid w:val="00DC31C3"/>
    <w:rsid w:val="00DC3278"/>
    <w:rsid w:val="00DC3314"/>
    <w:rsid w:val="00DC3392"/>
    <w:rsid w:val="00DC371F"/>
    <w:rsid w:val="00DC389A"/>
    <w:rsid w:val="00DC38D9"/>
    <w:rsid w:val="00DC38F3"/>
    <w:rsid w:val="00DC3944"/>
    <w:rsid w:val="00DC39BC"/>
    <w:rsid w:val="00DC3A31"/>
    <w:rsid w:val="00DC3AFC"/>
    <w:rsid w:val="00DC3B3F"/>
    <w:rsid w:val="00DC3B49"/>
    <w:rsid w:val="00DC3B4A"/>
    <w:rsid w:val="00DC3B5C"/>
    <w:rsid w:val="00DC3C00"/>
    <w:rsid w:val="00DC3CD5"/>
    <w:rsid w:val="00DC3CDC"/>
    <w:rsid w:val="00DC3D4B"/>
    <w:rsid w:val="00DC3E7B"/>
    <w:rsid w:val="00DC3E90"/>
    <w:rsid w:val="00DC3EF2"/>
    <w:rsid w:val="00DC3F13"/>
    <w:rsid w:val="00DC3F45"/>
    <w:rsid w:val="00DC3F8B"/>
    <w:rsid w:val="00DC4099"/>
    <w:rsid w:val="00DC40B2"/>
    <w:rsid w:val="00DC4119"/>
    <w:rsid w:val="00DC4145"/>
    <w:rsid w:val="00DC417C"/>
    <w:rsid w:val="00DC4214"/>
    <w:rsid w:val="00DC43C9"/>
    <w:rsid w:val="00DC4461"/>
    <w:rsid w:val="00DC446F"/>
    <w:rsid w:val="00DC44CA"/>
    <w:rsid w:val="00DC45BC"/>
    <w:rsid w:val="00DC4646"/>
    <w:rsid w:val="00DC46CB"/>
    <w:rsid w:val="00DC46D4"/>
    <w:rsid w:val="00DC4822"/>
    <w:rsid w:val="00DC48F6"/>
    <w:rsid w:val="00DC497C"/>
    <w:rsid w:val="00DC49EE"/>
    <w:rsid w:val="00DC4A09"/>
    <w:rsid w:val="00DC4A78"/>
    <w:rsid w:val="00DC4A7D"/>
    <w:rsid w:val="00DC4ACB"/>
    <w:rsid w:val="00DC4B57"/>
    <w:rsid w:val="00DC4C32"/>
    <w:rsid w:val="00DC4C5A"/>
    <w:rsid w:val="00DC4D69"/>
    <w:rsid w:val="00DC4D74"/>
    <w:rsid w:val="00DC4E1E"/>
    <w:rsid w:val="00DC4E85"/>
    <w:rsid w:val="00DC510E"/>
    <w:rsid w:val="00DC5187"/>
    <w:rsid w:val="00DC520F"/>
    <w:rsid w:val="00DC523B"/>
    <w:rsid w:val="00DC52BC"/>
    <w:rsid w:val="00DC5337"/>
    <w:rsid w:val="00DC5467"/>
    <w:rsid w:val="00DC5596"/>
    <w:rsid w:val="00DC5604"/>
    <w:rsid w:val="00DC591E"/>
    <w:rsid w:val="00DC5A08"/>
    <w:rsid w:val="00DC5BC1"/>
    <w:rsid w:val="00DC5DA4"/>
    <w:rsid w:val="00DC5E70"/>
    <w:rsid w:val="00DC5F71"/>
    <w:rsid w:val="00DC5FE8"/>
    <w:rsid w:val="00DC6101"/>
    <w:rsid w:val="00DC6227"/>
    <w:rsid w:val="00DC623F"/>
    <w:rsid w:val="00DC6275"/>
    <w:rsid w:val="00DC62B2"/>
    <w:rsid w:val="00DC62F5"/>
    <w:rsid w:val="00DC63C9"/>
    <w:rsid w:val="00DC64A7"/>
    <w:rsid w:val="00DC6582"/>
    <w:rsid w:val="00DC666B"/>
    <w:rsid w:val="00DC66A0"/>
    <w:rsid w:val="00DC6806"/>
    <w:rsid w:val="00DC68FA"/>
    <w:rsid w:val="00DC6934"/>
    <w:rsid w:val="00DC69FA"/>
    <w:rsid w:val="00DC6B22"/>
    <w:rsid w:val="00DC6B71"/>
    <w:rsid w:val="00DC6B80"/>
    <w:rsid w:val="00DC6C20"/>
    <w:rsid w:val="00DC6C57"/>
    <w:rsid w:val="00DC6C6E"/>
    <w:rsid w:val="00DC6D28"/>
    <w:rsid w:val="00DC6D76"/>
    <w:rsid w:val="00DC6DAD"/>
    <w:rsid w:val="00DC6F5F"/>
    <w:rsid w:val="00DC701C"/>
    <w:rsid w:val="00DC70DE"/>
    <w:rsid w:val="00DC7208"/>
    <w:rsid w:val="00DC724C"/>
    <w:rsid w:val="00DC7275"/>
    <w:rsid w:val="00DC7284"/>
    <w:rsid w:val="00DC7517"/>
    <w:rsid w:val="00DC75AD"/>
    <w:rsid w:val="00DC76DA"/>
    <w:rsid w:val="00DC7749"/>
    <w:rsid w:val="00DC783F"/>
    <w:rsid w:val="00DC789C"/>
    <w:rsid w:val="00DC78CE"/>
    <w:rsid w:val="00DC78EB"/>
    <w:rsid w:val="00DC7987"/>
    <w:rsid w:val="00DC79F5"/>
    <w:rsid w:val="00DC7A47"/>
    <w:rsid w:val="00DC7A7A"/>
    <w:rsid w:val="00DC7B2F"/>
    <w:rsid w:val="00DC7B7D"/>
    <w:rsid w:val="00DC7BA5"/>
    <w:rsid w:val="00DC7BDE"/>
    <w:rsid w:val="00DC7CF8"/>
    <w:rsid w:val="00DC7D13"/>
    <w:rsid w:val="00DC7D3E"/>
    <w:rsid w:val="00DC7D8B"/>
    <w:rsid w:val="00DC7F9F"/>
    <w:rsid w:val="00DD002B"/>
    <w:rsid w:val="00DD0069"/>
    <w:rsid w:val="00DD00E9"/>
    <w:rsid w:val="00DD01CC"/>
    <w:rsid w:val="00DD024E"/>
    <w:rsid w:val="00DD02D9"/>
    <w:rsid w:val="00DD02E2"/>
    <w:rsid w:val="00DD0368"/>
    <w:rsid w:val="00DD0405"/>
    <w:rsid w:val="00DD044D"/>
    <w:rsid w:val="00DD0450"/>
    <w:rsid w:val="00DD045F"/>
    <w:rsid w:val="00DD04A7"/>
    <w:rsid w:val="00DD04E8"/>
    <w:rsid w:val="00DD0530"/>
    <w:rsid w:val="00DD058D"/>
    <w:rsid w:val="00DD060A"/>
    <w:rsid w:val="00DD0618"/>
    <w:rsid w:val="00DD061A"/>
    <w:rsid w:val="00DD0776"/>
    <w:rsid w:val="00DD092D"/>
    <w:rsid w:val="00DD098B"/>
    <w:rsid w:val="00DD0A72"/>
    <w:rsid w:val="00DD0B44"/>
    <w:rsid w:val="00DD0BF7"/>
    <w:rsid w:val="00DD0C1F"/>
    <w:rsid w:val="00DD0C2F"/>
    <w:rsid w:val="00DD0CDF"/>
    <w:rsid w:val="00DD0D24"/>
    <w:rsid w:val="00DD0E64"/>
    <w:rsid w:val="00DD0E7C"/>
    <w:rsid w:val="00DD0ED0"/>
    <w:rsid w:val="00DD0FC3"/>
    <w:rsid w:val="00DD1197"/>
    <w:rsid w:val="00DD11DE"/>
    <w:rsid w:val="00DD1204"/>
    <w:rsid w:val="00DD1423"/>
    <w:rsid w:val="00DD148B"/>
    <w:rsid w:val="00DD15EB"/>
    <w:rsid w:val="00DD1649"/>
    <w:rsid w:val="00DD165D"/>
    <w:rsid w:val="00DD16E5"/>
    <w:rsid w:val="00DD1776"/>
    <w:rsid w:val="00DD186C"/>
    <w:rsid w:val="00DD188C"/>
    <w:rsid w:val="00DD199B"/>
    <w:rsid w:val="00DD1A7B"/>
    <w:rsid w:val="00DD1AB1"/>
    <w:rsid w:val="00DD1ABA"/>
    <w:rsid w:val="00DD1B2F"/>
    <w:rsid w:val="00DD1B83"/>
    <w:rsid w:val="00DD1BB5"/>
    <w:rsid w:val="00DD1BB6"/>
    <w:rsid w:val="00DD1C83"/>
    <w:rsid w:val="00DD1C8C"/>
    <w:rsid w:val="00DD1CD5"/>
    <w:rsid w:val="00DD1E11"/>
    <w:rsid w:val="00DD1EF3"/>
    <w:rsid w:val="00DD1F11"/>
    <w:rsid w:val="00DD1FFB"/>
    <w:rsid w:val="00DD201C"/>
    <w:rsid w:val="00DD207E"/>
    <w:rsid w:val="00DD20A0"/>
    <w:rsid w:val="00DD20BD"/>
    <w:rsid w:val="00DD213B"/>
    <w:rsid w:val="00DD2161"/>
    <w:rsid w:val="00DD2181"/>
    <w:rsid w:val="00DD2230"/>
    <w:rsid w:val="00DD2253"/>
    <w:rsid w:val="00DD235D"/>
    <w:rsid w:val="00DD2368"/>
    <w:rsid w:val="00DD2561"/>
    <w:rsid w:val="00DD258B"/>
    <w:rsid w:val="00DD2697"/>
    <w:rsid w:val="00DD27DD"/>
    <w:rsid w:val="00DD2858"/>
    <w:rsid w:val="00DD2888"/>
    <w:rsid w:val="00DD29EB"/>
    <w:rsid w:val="00DD2D11"/>
    <w:rsid w:val="00DD2D42"/>
    <w:rsid w:val="00DD2D85"/>
    <w:rsid w:val="00DD2E3E"/>
    <w:rsid w:val="00DD2EF7"/>
    <w:rsid w:val="00DD3082"/>
    <w:rsid w:val="00DD33C1"/>
    <w:rsid w:val="00DD3507"/>
    <w:rsid w:val="00DD355E"/>
    <w:rsid w:val="00DD3587"/>
    <w:rsid w:val="00DD365D"/>
    <w:rsid w:val="00DD37C7"/>
    <w:rsid w:val="00DD38D4"/>
    <w:rsid w:val="00DD38DC"/>
    <w:rsid w:val="00DD3981"/>
    <w:rsid w:val="00DD398D"/>
    <w:rsid w:val="00DD3991"/>
    <w:rsid w:val="00DD39B2"/>
    <w:rsid w:val="00DD39FA"/>
    <w:rsid w:val="00DD3A2F"/>
    <w:rsid w:val="00DD3A76"/>
    <w:rsid w:val="00DD3AE8"/>
    <w:rsid w:val="00DD3B6D"/>
    <w:rsid w:val="00DD3B70"/>
    <w:rsid w:val="00DD3B95"/>
    <w:rsid w:val="00DD3BA1"/>
    <w:rsid w:val="00DD3C28"/>
    <w:rsid w:val="00DD3C69"/>
    <w:rsid w:val="00DD3D12"/>
    <w:rsid w:val="00DD3DED"/>
    <w:rsid w:val="00DD412C"/>
    <w:rsid w:val="00DD4298"/>
    <w:rsid w:val="00DD4376"/>
    <w:rsid w:val="00DD4402"/>
    <w:rsid w:val="00DD4513"/>
    <w:rsid w:val="00DD4542"/>
    <w:rsid w:val="00DD4796"/>
    <w:rsid w:val="00DD4960"/>
    <w:rsid w:val="00DD49D4"/>
    <w:rsid w:val="00DD49D9"/>
    <w:rsid w:val="00DD49EB"/>
    <w:rsid w:val="00DD4A00"/>
    <w:rsid w:val="00DD4AB1"/>
    <w:rsid w:val="00DD4AB8"/>
    <w:rsid w:val="00DD4AEF"/>
    <w:rsid w:val="00DD4B01"/>
    <w:rsid w:val="00DD4C23"/>
    <w:rsid w:val="00DD4C57"/>
    <w:rsid w:val="00DD4C87"/>
    <w:rsid w:val="00DD4D3A"/>
    <w:rsid w:val="00DD4E3A"/>
    <w:rsid w:val="00DD4EE5"/>
    <w:rsid w:val="00DD4FC9"/>
    <w:rsid w:val="00DD4FF2"/>
    <w:rsid w:val="00DD50AF"/>
    <w:rsid w:val="00DD50F4"/>
    <w:rsid w:val="00DD5142"/>
    <w:rsid w:val="00DD51DF"/>
    <w:rsid w:val="00DD520D"/>
    <w:rsid w:val="00DD5214"/>
    <w:rsid w:val="00DD534E"/>
    <w:rsid w:val="00DD5361"/>
    <w:rsid w:val="00DD5403"/>
    <w:rsid w:val="00DD543B"/>
    <w:rsid w:val="00DD54D1"/>
    <w:rsid w:val="00DD54DC"/>
    <w:rsid w:val="00DD5579"/>
    <w:rsid w:val="00DD558D"/>
    <w:rsid w:val="00DD5615"/>
    <w:rsid w:val="00DD561F"/>
    <w:rsid w:val="00DD578C"/>
    <w:rsid w:val="00DD584A"/>
    <w:rsid w:val="00DD58AD"/>
    <w:rsid w:val="00DD58AF"/>
    <w:rsid w:val="00DD591B"/>
    <w:rsid w:val="00DD59C3"/>
    <w:rsid w:val="00DD5A26"/>
    <w:rsid w:val="00DD5ACC"/>
    <w:rsid w:val="00DD5B08"/>
    <w:rsid w:val="00DD5B4E"/>
    <w:rsid w:val="00DD5B58"/>
    <w:rsid w:val="00DD5B85"/>
    <w:rsid w:val="00DD5B9B"/>
    <w:rsid w:val="00DD5F34"/>
    <w:rsid w:val="00DD5F47"/>
    <w:rsid w:val="00DD5FF1"/>
    <w:rsid w:val="00DD60C1"/>
    <w:rsid w:val="00DD6155"/>
    <w:rsid w:val="00DD6162"/>
    <w:rsid w:val="00DD626D"/>
    <w:rsid w:val="00DD62CD"/>
    <w:rsid w:val="00DD6344"/>
    <w:rsid w:val="00DD640F"/>
    <w:rsid w:val="00DD6429"/>
    <w:rsid w:val="00DD6471"/>
    <w:rsid w:val="00DD6479"/>
    <w:rsid w:val="00DD65F5"/>
    <w:rsid w:val="00DD662C"/>
    <w:rsid w:val="00DD66D8"/>
    <w:rsid w:val="00DD6839"/>
    <w:rsid w:val="00DD68C1"/>
    <w:rsid w:val="00DD6925"/>
    <w:rsid w:val="00DD6A14"/>
    <w:rsid w:val="00DD6AF8"/>
    <w:rsid w:val="00DD6C41"/>
    <w:rsid w:val="00DD6C66"/>
    <w:rsid w:val="00DD6D1A"/>
    <w:rsid w:val="00DD6DA6"/>
    <w:rsid w:val="00DD6E2F"/>
    <w:rsid w:val="00DD6E54"/>
    <w:rsid w:val="00DD6E9B"/>
    <w:rsid w:val="00DD6F39"/>
    <w:rsid w:val="00DD6F41"/>
    <w:rsid w:val="00DD70D3"/>
    <w:rsid w:val="00DD712A"/>
    <w:rsid w:val="00DD7161"/>
    <w:rsid w:val="00DD73F1"/>
    <w:rsid w:val="00DD743F"/>
    <w:rsid w:val="00DD751A"/>
    <w:rsid w:val="00DD76C1"/>
    <w:rsid w:val="00DD77BC"/>
    <w:rsid w:val="00DD7801"/>
    <w:rsid w:val="00DD786E"/>
    <w:rsid w:val="00DD788E"/>
    <w:rsid w:val="00DD7918"/>
    <w:rsid w:val="00DD791D"/>
    <w:rsid w:val="00DD793D"/>
    <w:rsid w:val="00DD79A9"/>
    <w:rsid w:val="00DD7B63"/>
    <w:rsid w:val="00DD7B66"/>
    <w:rsid w:val="00DD7C45"/>
    <w:rsid w:val="00DD7CB5"/>
    <w:rsid w:val="00DD7DAF"/>
    <w:rsid w:val="00DD7DF0"/>
    <w:rsid w:val="00DD7E09"/>
    <w:rsid w:val="00DD7E9E"/>
    <w:rsid w:val="00DD7FD1"/>
    <w:rsid w:val="00DD7FF5"/>
    <w:rsid w:val="00DE0002"/>
    <w:rsid w:val="00DE014A"/>
    <w:rsid w:val="00DE01E1"/>
    <w:rsid w:val="00DE02BE"/>
    <w:rsid w:val="00DE03D2"/>
    <w:rsid w:val="00DE0430"/>
    <w:rsid w:val="00DE0440"/>
    <w:rsid w:val="00DE0456"/>
    <w:rsid w:val="00DE04E5"/>
    <w:rsid w:val="00DE0685"/>
    <w:rsid w:val="00DE06A5"/>
    <w:rsid w:val="00DE08F3"/>
    <w:rsid w:val="00DE09C3"/>
    <w:rsid w:val="00DE0AE5"/>
    <w:rsid w:val="00DE0C41"/>
    <w:rsid w:val="00DE0C7C"/>
    <w:rsid w:val="00DE0C95"/>
    <w:rsid w:val="00DE0D42"/>
    <w:rsid w:val="00DE0EE6"/>
    <w:rsid w:val="00DE0F61"/>
    <w:rsid w:val="00DE1182"/>
    <w:rsid w:val="00DE11A0"/>
    <w:rsid w:val="00DE131F"/>
    <w:rsid w:val="00DE135E"/>
    <w:rsid w:val="00DE13D2"/>
    <w:rsid w:val="00DE14B9"/>
    <w:rsid w:val="00DE14D6"/>
    <w:rsid w:val="00DE15BC"/>
    <w:rsid w:val="00DE1645"/>
    <w:rsid w:val="00DE1802"/>
    <w:rsid w:val="00DE186C"/>
    <w:rsid w:val="00DE1953"/>
    <w:rsid w:val="00DE196B"/>
    <w:rsid w:val="00DE1971"/>
    <w:rsid w:val="00DE1984"/>
    <w:rsid w:val="00DE199C"/>
    <w:rsid w:val="00DE19F4"/>
    <w:rsid w:val="00DE1B89"/>
    <w:rsid w:val="00DE1B8B"/>
    <w:rsid w:val="00DE1B9E"/>
    <w:rsid w:val="00DE1BA2"/>
    <w:rsid w:val="00DE1C2B"/>
    <w:rsid w:val="00DE1C7B"/>
    <w:rsid w:val="00DE1D75"/>
    <w:rsid w:val="00DE1F0C"/>
    <w:rsid w:val="00DE1F69"/>
    <w:rsid w:val="00DE1F8F"/>
    <w:rsid w:val="00DE20AE"/>
    <w:rsid w:val="00DE2181"/>
    <w:rsid w:val="00DE2188"/>
    <w:rsid w:val="00DE21AC"/>
    <w:rsid w:val="00DE21E7"/>
    <w:rsid w:val="00DE2295"/>
    <w:rsid w:val="00DE2317"/>
    <w:rsid w:val="00DE2357"/>
    <w:rsid w:val="00DE2396"/>
    <w:rsid w:val="00DE23FE"/>
    <w:rsid w:val="00DE24DE"/>
    <w:rsid w:val="00DE2505"/>
    <w:rsid w:val="00DE2566"/>
    <w:rsid w:val="00DE25CB"/>
    <w:rsid w:val="00DE26BF"/>
    <w:rsid w:val="00DE2710"/>
    <w:rsid w:val="00DE28C1"/>
    <w:rsid w:val="00DE291D"/>
    <w:rsid w:val="00DE2935"/>
    <w:rsid w:val="00DE2993"/>
    <w:rsid w:val="00DE29C9"/>
    <w:rsid w:val="00DE29CD"/>
    <w:rsid w:val="00DE29DD"/>
    <w:rsid w:val="00DE2A11"/>
    <w:rsid w:val="00DE2A6A"/>
    <w:rsid w:val="00DE2AC1"/>
    <w:rsid w:val="00DE2BA6"/>
    <w:rsid w:val="00DE2BB4"/>
    <w:rsid w:val="00DE2BEC"/>
    <w:rsid w:val="00DE2C26"/>
    <w:rsid w:val="00DE2C93"/>
    <w:rsid w:val="00DE2D44"/>
    <w:rsid w:val="00DE2E5A"/>
    <w:rsid w:val="00DE2EE2"/>
    <w:rsid w:val="00DE2F74"/>
    <w:rsid w:val="00DE2FCA"/>
    <w:rsid w:val="00DE3010"/>
    <w:rsid w:val="00DE308D"/>
    <w:rsid w:val="00DE309C"/>
    <w:rsid w:val="00DE322F"/>
    <w:rsid w:val="00DE327B"/>
    <w:rsid w:val="00DE32E0"/>
    <w:rsid w:val="00DE333D"/>
    <w:rsid w:val="00DE3522"/>
    <w:rsid w:val="00DE3565"/>
    <w:rsid w:val="00DE357E"/>
    <w:rsid w:val="00DE3746"/>
    <w:rsid w:val="00DE3756"/>
    <w:rsid w:val="00DE37A6"/>
    <w:rsid w:val="00DE37A8"/>
    <w:rsid w:val="00DE381A"/>
    <w:rsid w:val="00DE3838"/>
    <w:rsid w:val="00DE3935"/>
    <w:rsid w:val="00DE3998"/>
    <w:rsid w:val="00DE3A89"/>
    <w:rsid w:val="00DE3AC6"/>
    <w:rsid w:val="00DE3AFD"/>
    <w:rsid w:val="00DE3B42"/>
    <w:rsid w:val="00DE3B5E"/>
    <w:rsid w:val="00DE3BCF"/>
    <w:rsid w:val="00DE3CFB"/>
    <w:rsid w:val="00DE3EB1"/>
    <w:rsid w:val="00DE3F88"/>
    <w:rsid w:val="00DE3F9E"/>
    <w:rsid w:val="00DE404B"/>
    <w:rsid w:val="00DE40F1"/>
    <w:rsid w:val="00DE4229"/>
    <w:rsid w:val="00DE4244"/>
    <w:rsid w:val="00DE424C"/>
    <w:rsid w:val="00DE427A"/>
    <w:rsid w:val="00DE42B6"/>
    <w:rsid w:val="00DE42C6"/>
    <w:rsid w:val="00DE4369"/>
    <w:rsid w:val="00DE4434"/>
    <w:rsid w:val="00DE4457"/>
    <w:rsid w:val="00DE4537"/>
    <w:rsid w:val="00DE45BC"/>
    <w:rsid w:val="00DE4662"/>
    <w:rsid w:val="00DE46A1"/>
    <w:rsid w:val="00DE478A"/>
    <w:rsid w:val="00DE48CA"/>
    <w:rsid w:val="00DE48EA"/>
    <w:rsid w:val="00DE48F8"/>
    <w:rsid w:val="00DE491E"/>
    <w:rsid w:val="00DE49D8"/>
    <w:rsid w:val="00DE4A28"/>
    <w:rsid w:val="00DE4B13"/>
    <w:rsid w:val="00DE4B32"/>
    <w:rsid w:val="00DE4CEF"/>
    <w:rsid w:val="00DE4D9A"/>
    <w:rsid w:val="00DE4DE0"/>
    <w:rsid w:val="00DE4FD8"/>
    <w:rsid w:val="00DE507B"/>
    <w:rsid w:val="00DE50A6"/>
    <w:rsid w:val="00DE50B8"/>
    <w:rsid w:val="00DE530C"/>
    <w:rsid w:val="00DE5369"/>
    <w:rsid w:val="00DE5376"/>
    <w:rsid w:val="00DE5402"/>
    <w:rsid w:val="00DE5625"/>
    <w:rsid w:val="00DE5658"/>
    <w:rsid w:val="00DE56B2"/>
    <w:rsid w:val="00DE56D1"/>
    <w:rsid w:val="00DE58CA"/>
    <w:rsid w:val="00DE591D"/>
    <w:rsid w:val="00DE59B0"/>
    <w:rsid w:val="00DE5A0F"/>
    <w:rsid w:val="00DE5DB4"/>
    <w:rsid w:val="00DE5E0C"/>
    <w:rsid w:val="00DE5E1B"/>
    <w:rsid w:val="00DE5E6A"/>
    <w:rsid w:val="00DE5F00"/>
    <w:rsid w:val="00DE5F87"/>
    <w:rsid w:val="00DE602B"/>
    <w:rsid w:val="00DE609B"/>
    <w:rsid w:val="00DE61A5"/>
    <w:rsid w:val="00DE61BB"/>
    <w:rsid w:val="00DE61D3"/>
    <w:rsid w:val="00DE620B"/>
    <w:rsid w:val="00DE623A"/>
    <w:rsid w:val="00DE6299"/>
    <w:rsid w:val="00DE6334"/>
    <w:rsid w:val="00DE65D7"/>
    <w:rsid w:val="00DE6632"/>
    <w:rsid w:val="00DE6750"/>
    <w:rsid w:val="00DE6775"/>
    <w:rsid w:val="00DE6874"/>
    <w:rsid w:val="00DE687D"/>
    <w:rsid w:val="00DE698B"/>
    <w:rsid w:val="00DE69EC"/>
    <w:rsid w:val="00DE69ED"/>
    <w:rsid w:val="00DE6B38"/>
    <w:rsid w:val="00DE6B53"/>
    <w:rsid w:val="00DE6BA4"/>
    <w:rsid w:val="00DE6BDC"/>
    <w:rsid w:val="00DE6BF2"/>
    <w:rsid w:val="00DE6BF6"/>
    <w:rsid w:val="00DE6CD1"/>
    <w:rsid w:val="00DE6DD4"/>
    <w:rsid w:val="00DE6E1F"/>
    <w:rsid w:val="00DE6F56"/>
    <w:rsid w:val="00DE7018"/>
    <w:rsid w:val="00DE7024"/>
    <w:rsid w:val="00DE70CB"/>
    <w:rsid w:val="00DE715A"/>
    <w:rsid w:val="00DE73BB"/>
    <w:rsid w:val="00DE74B9"/>
    <w:rsid w:val="00DE757F"/>
    <w:rsid w:val="00DE7606"/>
    <w:rsid w:val="00DE7719"/>
    <w:rsid w:val="00DE7742"/>
    <w:rsid w:val="00DE77EF"/>
    <w:rsid w:val="00DE7873"/>
    <w:rsid w:val="00DE78F9"/>
    <w:rsid w:val="00DE78FB"/>
    <w:rsid w:val="00DE79F5"/>
    <w:rsid w:val="00DE7A82"/>
    <w:rsid w:val="00DE7B18"/>
    <w:rsid w:val="00DE7B98"/>
    <w:rsid w:val="00DE7C4B"/>
    <w:rsid w:val="00DE7C5A"/>
    <w:rsid w:val="00DE7D07"/>
    <w:rsid w:val="00DE7D09"/>
    <w:rsid w:val="00DE7EC6"/>
    <w:rsid w:val="00DF01A2"/>
    <w:rsid w:val="00DF0291"/>
    <w:rsid w:val="00DF0305"/>
    <w:rsid w:val="00DF0456"/>
    <w:rsid w:val="00DF0470"/>
    <w:rsid w:val="00DF0477"/>
    <w:rsid w:val="00DF04CB"/>
    <w:rsid w:val="00DF0562"/>
    <w:rsid w:val="00DF059C"/>
    <w:rsid w:val="00DF0641"/>
    <w:rsid w:val="00DF06EB"/>
    <w:rsid w:val="00DF0744"/>
    <w:rsid w:val="00DF0803"/>
    <w:rsid w:val="00DF0814"/>
    <w:rsid w:val="00DF08FA"/>
    <w:rsid w:val="00DF090D"/>
    <w:rsid w:val="00DF0937"/>
    <w:rsid w:val="00DF0981"/>
    <w:rsid w:val="00DF0A3A"/>
    <w:rsid w:val="00DF0A9F"/>
    <w:rsid w:val="00DF0AC2"/>
    <w:rsid w:val="00DF0ACB"/>
    <w:rsid w:val="00DF0AE0"/>
    <w:rsid w:val="00DF0AF7"/>
    <w:rsid w:val="00DF0BA8"/>
    <w:rsid w:val="00DF0CDC"/>
    <w:rsid w:val="00DF0CE0"/>
    <w:rsid w:val="00DF0D85"/>
    <w:rsid w:val="00DF0DA6"/>
    <w:rsid w:val="00DF0F8A"/>
    <w:rsid w:val="00DF1045"/>
    <w:rsid w:val="00DF107F"/>
    <w:rsid w:val="00DF10B0"/>
    <w:rsid w:val="00DF1117"/>
    <w:rsid w:val="00DF1133"/>
    <w:rsid w:val="00DF1186"/>
    <w:rsid w:val="00DF11E3"/>
    <w:rsid w:val="00DF1253"/>
    <w:rsid w:val="00DF1391"/>
    <w:rsid w:val="00DF13A4"/>
    <w:rsid w:val="00DF1555"/>
    <w:rsid w:val="00DF1629"/>
    <w:rsid w:val="00DF1723"/>
    <w:rsid w:val="00DF177C"/>
    <w:rsid w:val="00DF1955"/>
    <w:rsid w:val="00DF1A90"/>
    <w:rsid w:val="00DF1AA0"/>
    <w:rsid w:val="00DF1BA8"/>
    <w:rsid w:val="00DF1CD2"/>
    <w:rsid w:val="00DF1E0B"/>
    <w:rsid w:val="00DF1E41"/>
    <w:rsid w:val="00DF1EB7"/>
    <w:rsid w:val="00DF1F26"/>
    <w:rsid w:val="00DF1FB4"/>
    <w:rsid w:val="00DF206C"/>
    <w:rsid w:val="00DF213E"/>
    <w:rsid w:val="00DF214B"/>
    <w:rsid w:val="00DF21A6"/>
    <w:rsid w:val="00DF21DC"/>
    <w:rsid w:val="00DF22E1"/>
    <w:rsid w:val="00DF2376"/>
    <w:rsid w:val="00DF2431"/>
    <w:rsid w:val="00DF24DC"/>
    <w:rsid w:val="00DF2648"/>
    <w:rsid w:val="00DF272D"/>
    <w:rsid w:val="00DF27DB"/>
    <w:rsid w:val="00DF27E5"/>
    <w:rsid w:val="00DF286F"/>
    <w:rsid w:val="00DF28F0"/>
    <w:rsid w:val="00DF2933"/>
    <w:rsid w:val="00DF2987"/>
    <w:rsid w:val="00DF2A8A"/>
    <w:rsid w:val="00DF2B3B"/>
    <w:rsid w:val="00DF2BBD"/>
    <w:rsid w:val="00DF2C70"/>
    <w:rsid w:val="00DF2C79"/>
    <w:rsid w:val="00DF2CA2"/>
    <w:rsid w:val="00DF2EE7"/>
    <w:rsid w:val="00DF2F24"/>
    <w:rsid w:val="00DF2F61"/>
    <w:rsid w:val="00DF2FD7"/>
    <w:rsid w:val="00DF30D0"/>
    <w:rsid w:val="00DF3178"/>
    <w:rsid w:val="00DF317F"/>
    <w:rsid w:val="00DF3195"/>
    <w:rsid w:val="00DF31B9"/>
    <w:rsid w:val="00DF32AF"/>
    <w:rsid w:val="00DF32CE"/>
    <w:rsid w:val="00DF32E9"/>
    <w:rsid w:val="00DF35FC"/>
    <w:rsid w:val="00DF366F"/>
    <w:rsid w:val="00DF36C3"/>
    <w:rsid w:val="00DF37F8"/>
    <w:rsid w:val="00DF3823"/>
    <w:rsid w:val="00DF385D"/>
    <w:rsid w:val="00DF38E7"/>
    <w:rsid w:val="00DF3911"/>
    <w:rsid w:val="00DF3A32"/>
    <w:rsid w:val="00DF3AB7"/>
    <w:rsid w:val="00DF3AC4"/>
    <w:rsid w:val="00DF3B4A"/>
    <w:rsid w:val="00DF3B6E"/>
    <w:rsid w:val="00DF3C56"/>
    <w:rsid w:val="00DF3C93"/>
    <w:rsid w:val="00DF3D50"/>
    <w:rsid w:val="00DF3FA3"/>
    <w:rsid w:val="00DF3FAA"/>
    <w:rsid w:val="00DF3FAF"/>
    <w:rsid w:val="00DF409A"/>
    <w:rsid w:val="00DF417D"/>
    <w:rsid w:val="00DF4218"/>
    <w:rsid w:val="00DF4227"/>
    <w:rsid w:val="00DF42C1"/>
    <w:rsid w:val="00DF4386"/>
    <w:rsid w:val="00DF43AF"/>
    <w:rsid w:val="00DF4634"/>
    <w:rsid w:val="00DF4746"/>
    <w:rsid w:val="00DF4756"/>
    <w:rsid w:val="00DF49B5"/>
    <w:rsid w:val="00DF49C6"/>
    <w:rsid w:val="00DF4A65"/>
    <w:rsid w:val="00DF4AB3"/>
    <w:rsid w:val="00DF4AD4"/>
    <w:rsid w:val="00DF4ADB"/>
    <w:rsid w:val="00DF4B45"/>
    <w:rsid w:val="00DF4B4D"/>
    <w:rsid w:val="00DF4B52"/>
    <w:rsid w:val="00DF4B6B"/>
    <w:rsid w:val="00DF4BA9"/>
    <w:rsid w:val="00DF4C44"/>
    <w:rsid w:val="00DF4E93"/>
    <w:rsid w:val="00DF507E"/>
    <w:rsid w:val="00DF50A1"/>
    <w:rsid w:val="00DF525B"/>
    <w:rsid w:val="00DF5280"/>
    <w:rsid w:val="00DF5301"/>
    <w:rsid w:val="00DF5385"/>
    <w:rsid w:val="00DF545D"/>
    <w:rsid w:val="00DF54E6"/>
    <w:rsid w:val="00DF54F2"/>
    <w:rsid w:val="00DF54F7"/>
    <w:rsid w:val="00DF558F"/>
    <w:rsid w:val="00DF57A0"/>
    <w:rsid w:val="00DF58AB"/>
    <w:rsid w:val="00DF5AB8"/>
    <w:rsid w:val="00DF5BE8"/>
    <w:rsid w:val="00DF5C4E"/>
    <w:rsid w:val="00DF5C67"/>
    <w:rsid w:val="00DF5D0F"/>
    <w:rsid w:val="00DF5DC4"/>
    <w:rsid w:val="00DF5E98"/>
    <w:rsid w:val="00DF5F01"/>
    <w:rsid w:val="00DF5F86"/>
    <w:rsid w:val="00DF6038"/>
    <w:rsid w:val="00DF6222"/>
    <w:rsid w:val="00DF62CD"/>
    <w:rsid w:val="00DF64B5"/>
    <w:rsid w:val="00DF65D8"/>
    <w:rsid w:val="00DF6691"/>
    <w:rsid w:val="00DF66A5"/>
    <w:rsid w:val="00DF66E8"/>
    <w:rsid w:val="00DF6760"/>
    <w:rsid w:val="00DF67C3"/>
    <w:rsid w:val="00DF68C0"/>
    <w:rsid w:val="00DF68E6"/>
    <w:rsid w:val="00DF6996"/>
    <w:rsid w:val="00DF6A74"/>
    <w:rsid w:val="00DF6ADC"/>
    <w:rsid w:val="00DF6BFB"/>
    <w:rsid w:val="00DF6D2C"/>
    <w:rsid w:val="00DF6D83"/>
    <w:rsid w:val="00DF6E15"/>
    <w:rsid w:val="00DF6E67"/>
    <w:rsid w:val="00DF7086"/>
    <w:rsid w:val="00DF72A4"/>
    <w:rsid w:val="00DF7358"/>
    <w:rsid w:val="00DF7404"/>
    <w:rsid w:val="00DF747A"/>
    <w:rsid w:val="00DF7599"/>
    <w:rsid w:val="00DF759C"/>
    <w:rsid w:val="00DF759F"/>
    <w:rsid w:val="00DF76CE"/>
    <w:rsid w:val="00DF778E"/>
    <w:rsid w:val="00DF77EC"/>
    <w:rsid w:val="00DF78AD"/>
    <w:rsid w:val="00DF79F0"/>
    <w:rsid w:val="00DF7A43"/>
    <w:rsid w:val="00DF7AA3"/>
    <w:rsid w:val="00DF7AF5"/>
    <w:rsid w:val="00DF7B2D"/>
    <w:rsid w:val="00DF7B3E"/>
    <w:rsid w:val="00DF7B63"/>
    <w:rsid w:val="00DF7B65"/>
    <w:rsid w:val="00DF7D59"/>
    <w:rsid w:val="00DF7E57"/>
    <w:rsid w:val="00DF7E87"/>
    <w:rsid w:val="00DF7ED6"/>
    <w:rsid w:val="00DF7EDE"/>
    <w:rsid w:val="00E00009"/>
    <w:rsid w:val="00E00088"/>
    <w:rsid w:val="00E0013A"/>
    <w:rsid w:val="00E0017C"/>
    <w:rsid w:val="00E00260"/>
    <w:rsid w:val="00E00262"/>
    <w:rsid w:val="00E00313"/>
    <w:rsid w:val="00E0032E"/>
    <w:rsid w:val="00E0034B"/>
    <w:rsid w:val="00E00381"/>
    <w:rsid w:val="00E00474"/>
    <w:rsid w:val="00E00628"/>
    <w:rsid w:val="00E0062F"/>
    <w:rsid w:val="00E006A3"/>
    <w:rsid w:val="00E007F2"/>
    <w:rsid w:val="00E00843"/>
    <w:rsid w:val="00E008EC"/>
    <w:rsid w:val="00E00A8E"/>
    <w:rsid w:val="00E00B9F"/>
    <w:rsid w:val="00E00C5B"/>
    <w:rsid w:val="00E00C6A"/>
    <w:rsid w:val="00E00C82"/>
    <w:rsid w:val="00E00D2E"/>
    <w:rsid w:val="00E00D32"/>
    <w:rsid w:val="00E00DC6"/>
    <w:rsid w:val="00E00DC9"/>
    <w:rsid w:val="00E00E20"/>
    <w:rsid w:val="00E00E64"/>
    <w:rsid w:val="00E00EAE"/>
    <w:rsid w:val="00E00EF7"/>
    <w:rsid w:val="00E00EFB"/>
    <w:rsid w:val="00E00FA7"/>
    <w:rsid w:val="00E01003"/>
    <w:rsid w:val="00E01043"/>
    <w:rsid w:val="00E010D4"/>
    <w:rsid w:val="00E0133D"/>
    <w:rsid w:val="00E01378"/>
    <w:rsid w:val="00E013B6"/>
    <w:rsid w:val="00E013EF"/>
    <w:rsid w:val="00E01711"/>
    <w:rsid w:val="00E01720"/>
    <w:rsid w:val="00E0179A"/>
    <w:rsid w:val="00E0180E"/>
    <w:rsid w:val="00E01978"/>
    <w:rsid w:val="00E01A6C"/>
    <w:rsid w:val="00E01A8A"/>
    <w:rsid w:val="00E01A8C"/>
    <w:rsid w:val="00E01AFA"/>
    <w:rsid w:val="00E01BD3"/>
    <w:rsid w:val="00E01C02"/>
    <w:rsid w:val="00E01C34"/>
    <w:rsid w:val="00E01C67"/>
    <w:rsid w:val="00E01D58"/>
    <w:rsid w:val="00E01DF8"/>
    <w:rsid w:val="00E01E1E"/>
    <w:rsid w:val="00E01F54"/>
    <w:rsid w:val="00E020B3"/>
    <w:rsid w:val="00E02106"/>
    <w:rsid w:val="00E021B5"/>
    <w:rsid w:val="00E0227D"/>
    <w:rsid w:val="00E022BD"/>
    <w:rsid w:val="00E024E6"/>
    <w:rsid w:val="00E02659"/>
    <w:rsid w:val="00E0271D"/>
    <w:rsid w:val="00E027AF"/>
    <w:rsid w:val="00E02831"/>
    <w:rsid w:val="00E028B4"/>
    <w:rsid w:val="00E02942"/>
    <w:rsid w:val="00E02951"/>
    <w:rsid w:val="00E029A0"/>
    <w:rsid w:val="00E02A24"/>
    <w:rsid w:val="00E02A7F"/>
    <w:rsid w:val="00E02AB3"/>
    <w:rsid w:val="00E02AD1"/>
    <w:rsid w:val="00E02B27"/>
    <w:rsid w:val="00E02C3A"/>
    <w:rsid w:val="00E02D14"/>
    <w:rsid w:val="00E02DC2"/>
    <w:rsid w:val="00E02E22"/>
    <w:rsid w:val="00E02EEC"/>
    <w:rsid w:val="00E02F61"/>
    <w:rsid w:val="00E02F72"/>
    <w:rsid w:val="00E02F93"/>
    <w:rsid w:val="00E0305A"/>
    <w:rsid w:val="00E03083"/>
    <w:rsid w:val="00E03128"/>
    <w:rsid w:val="00E0319C"/>
    <w:rsid w:val="00E031EC"/>
    <w:rsid w:val="00E0327D"/>
    <w:rsid w:val="00E032A6"/>
    <w:rsid w:val="00E032CA"/>
    <w:rsid w:val="00E032F4"/>
    <w:rsid w:val="00E03325"/>
    <w:rsid w:val="00E0344C"/>
    <w:rsid w:val="00E03458"/>
    <w:rsid w:val="00E034DB"/>
    <w:rsid w:val="00E03540"/>
    <w:rsid w:val="00E03601"/>
    <w:rsid w:val="00E03610"/>
    <w:rsid w:val="00E0363A"/>
    <w:rsid w:val="00E03779"/>
    <w:rsid w:val="00E03780"/>
    <w:rsid w:val="00E037C3"/>
    <w:rsid w:val="00E03809"/>
    <w:rsid w:val="00E038A5"/>
    <w:rsid w:val="00E038D4"/>
    <w:rsid w:val="00E03A3D"/>
    <w:rsid w:val="00E03AA8"/>
    <w:rsid w:val="00E03B75"/>
    <w:rsid w:val="00E03D56"/>
    <w:rsid w:val="00E03D85"/>
    <w:rsid w:val="00E03D86"/>
    <w:rsid w:val="00E03D9F"/>
    <w:rsid w:val="00E03E4D"/>
    <w:rsid w:val="00E03E70"/>
    <w:rsid w:val="00E03F52"/>
    <w:rsid w:val="00E03F78"/>
    <w:rsid w:val="00E03FE1"/>
    <w:rsid w:val="00E03FE6"/>
    <w:rsid w:val="00E0411C"/>
    <w:rsid w:val="00E04302"/>
    <w:rsid w:val="00E0433B"/>
    <w:rsid w:val="00E043D1"/>
    <w:rsid w:val="00E04435"/>
    <w:rsid w:val="00E0448B"/>
    <w:rsid w:val="00E04502"/>
    <w:rsid w:val="00E045D6"/>
    <w:rsid w:val="00E0479C"/>
    <w:rsid w:val="00E048BE"/>
    <w:rsid w:val="00E04AA5"/>
    <w:rsid w:val="00E04B8C"/>
    <w:rsid w:val="00E04CBB"/>
    <w:rsid w:val="00E04D82"/>
    <w:rsid w:val="00E04DB0"/>
    <w:rsid w:val="00E04DD2"/>
    <w:rsid w:val="00E04E74"/>
    <w:rsid w:val="00E04EC3"/>
    <w:rsid w:val="00E04F7F"/>
    <w:rsid w:val="00E04FD9"/>
    <w:rsid w:val="00E05084"/>
    <w:rsid w:val="00E0510F"/>
    <w:rsid w:val="00E051F8"/>
    <w:rsid w:val="00E0521D"/>
    <w:rsid w:val="00E05517"/>
    <w:rsid w:val="00E055B8"/>
    <w:rsid w:val="00E055D7"/>
    <w:rsid w:val="00E0563B"/>
    <w:rsid w:val="00E056F7"/>
    <w:rsid w:val="00E056FF"/>
    <w:rsid w:val="00E05767"/>
    <w:rsid w:val="00E0576A"/>
    <w:rsid w:val="00E057FE"/>
    <w:rsid w:val="00E05967"/>
    <w:rsid w:val="00E05ADB"/>
    <w:rsid w:val="00E05B54"/>
    <w:rsid w:val="00E05C46"/>
    <w:rsid w:val="00E05DA3"/>
    <w:rsid w:val="00E05E7F"/>
    <w:rsid w:val="00E05F75"/>
    <w:rsid w:val="00E05FDD"/>
    <w:rsid w:val="00E06053"/>
    <w:rsid w:val="00E0643D"/>
    <w:rsid w:val="00E064ED"/>
    <w:rsid w:val="00E06585"/>
    <w:rsid w:val="00E0662D"/>
    <w:rsid w:val="00E066BB"/>
    <w:rsid w:val="00E0670C"/>
    <w:rsid w:val="00E0674C"/>
    <w:rsid w:val="00E06951"/>
    <w:rsid w:val="00E06A64"/>
    <w:rsid w:val="00E06B2D"/>
    <w:rsid w:val="00E06B6B"/>
    <w:rsid w:val="00E06C88"/>
    <w:rsid w:val="00E06CD7"/>
    <w:rsid w:val="00E06D3B"/>
    <w:rsid w:val="00E06F0E"/>
    <w:rsid w:val="00E06F7F"/>
    <w:rsid w:val="00E06FD0"/>
    <w:rsid w:val="00E0708C"/>
    <w:rsid w:val="00E072DD"/>
    <w:rsid w:val="00E0742A"/>
    <w:rsid w:val="00E074F1"/>
    <w:rsid w:val="00E07500"/>
    <w:rsid w:val="00E07553"/>
    <w:rsid w:val="00E075F4"/>
    <w:rsid w:val="00E07619"/>
    <w:rsid w:val="00E07660"/>
    <w:rsid w:val="00E077D2"/>
    <w:rsid w:val="00E07825"/>
    <w:rsid w:val="00E078BB"/>
    <w:rsid w:val="00E078C8"/>
    <w:rsid w:val="00E07912"/>
    <w:rsid w:val="00E07971"/>
    <w:rsid w:val="00E079E3"/>
    <w:rsid w:val="00E07A14"/>
    <w:rsid w:val="00E07B10"/>
    <w:rsid w:val="00E07B44"/>
    <w:rsid w:val="00E07B74"/>
    <w:rsid w:val="00E07BF4"/>
    <w:rsid w:val="00E07C07"/>
    <w:rsid w:val="00E07C8F"/>
    <w:rsid w:val="00E07D11"/>
    <w:rsid w:val="00E07D4D"/>
    <w:rsid w:val="00E07E4A"/>
    <w:rsid w:val="00E10014"/>
    <w:rsid w:val="00E1001C"/>
    <w:rsid w:val="00E10090"/>
    <w:rsid w:val="00E10106"/>
    <w:rsid w:val="00E1016F"/>
    <w:rsid w:val="00E10184"/>
    <w:rsid w:val="00E1020C"/>
    <w:rsid w:val="00E10221"/>
    <w:rsid w:val="00E10316"/>
    <w:rsid w:val="00E10403"/>
    <w:rsid w:val="00E10471"/>
    <w:rsid w:val="00E105D6"/>
    <w:rsid w:val="00E105E7"/>
    <w:rsid w:val="00E1060D"/>
    <w:rsid w:val="00E10654"/>
    <w:rsid w:val="00E10692"/>
    <w:rsid w:val="00E106BB"/>
    <w:rsid w:val="00E10722"/>
    <w:rsid w:val="00E107B0"/>
    <w:rsid w:val="00E10890"/>
    <w:rsid w:val="00E108F3"/>
    <w:rsid w:val="00E10902"/>
    <w:rsid w:val="00E10925"/>
    <w:rsid w:val="00E10A21"/>
    <w:rsid w:val="00E10AF4"/>
    <w:rsid w:val="00E10C87"/>
    <w:rsid w:val="00E10DAA"/>
    <w:rsid w:val="00E10DCE"/>
    <w:rsid w:val="00E10DD2"/>
    <w:rsid w:val="00E10EF9"/>
    <w:rsid w:val="00E10F91"/>
    <w:rsid w:val="00E11079"/>
    <w:rsid w:val="00E110F0"/>
    <w:rsid w:val="00E11169"/>
    <w:rsid w:val="00E11291"/>
    <w:rsid w:val="00E112C7"/>
    <w:rsid w:val="00E112FE"/>
    <w:rsid w:val="00E113CE"/>
    <w:rsid w:val="00E113DC"/>
    <w:rsid w:val="00E11436"/>
    <w:rsid w:val="00E11443"/>
    <w:rsid w:val="00E11499"/>
    <w:rsid w:val="00E116A8"/>
    <w:rsid w:val="00E116B3"/>
    <w:rsid w:val="00E116E2"/>
    <w:rsid w:val="00E1170F"/>
    <w:rsid w:val="00E11744"/>
    <w:rsid w:val="00E11A45"/>
    <w:rsid w:val="00E11AD7"/>
    <w:rsid w:val="00E11C06"/>
    <w:rsid w:val="00E11C31"/>
    <w:rsid w:val="00E11DE1"/>
    <w:rsid w:val="00E11DF3"/>
    <w:rsid w:val="00E11DF5"/>
    <w:rsid w:val="00E11E5C"/>
    <w:rsid w:val="00E11EE3"/>
    <w:rsid w:val="00E11F1E"/>
    <w:rsid w:val="00E11F68"/>
    <w:rsid w:val="00E1207B"/>
    <w:rsid w:val="00E12089"/>
    <w:rsid w:val="00E120E0"/>
    <w:rsid w:val="00E123B9"/>
    <w:rsid w:val="00E123CE"/>
    <w:rsid w:val="00E123E6"/>
    <w:rsid w:val="00E12474"/>
    <w:rsid w:val="00E1250F"/>
    <w:rsid w:val="00E12526"/>
    <w:rsid w:val="00E12571"/>
    <w:rsid w:val="00E1278D"/>
    <w:rsid w:val="00E12890"/>
    <w:rsid w:val="00E12BB2"/>
    <w:rsid w:val="00E12C96"/>
    <w:rsid w:val="00E12C9C"/>
    <w:rsid w:val="00E12CAB"/>
    <w:rsid w:val="00E12D32"/>
    <w:rsid w:val="00E12D5A"/>
    <w:rsid w:val="00E12D9D"/>
    <w:rsid w:val="00E12E3A"/>
    <w:rsid w:val="00E12EE9"/>
    <w:rsid w:val="00E12F02"/>
    <w:rsid w:val="00E12F1E"/>
    <w:rsid w:val="00E12FB8"/>
    <w:rsid w:val="00E12FDB"/>
    <w:rsid w:val="00E13012"/>
    <w:rsid w:val="00E13089"/>
    <w:rsid w:val="00E131F7"/>
    <w:rsid w:val="00E132B5"/>
    <w:rsid w:val="00E132E5"/>
    <w:rsid w:val="00E13307"/>
    <w:rsid w:val="00E13357"/>
    <w:rsid w:val="00E133F6"/>
    <w:rsid w:val="00E13502"/>
    <w:rsid w:val="00E1352A"/>
    <w:rsid w:val="00E13555"/>
    <w:rsid w:val="00E135C5"/>
    <w:rsid w:val="00E136CF"/>
    <w:rsid w:val="00E13720"/>
    <w:rsid w:val="00E137A9"/>
    <w:rsid w:val="00E13880"/>
    <w:rsid w:val="00E1390D"/>
    <w:rsid w:val="00E139B3"/>
    <w:rsid w:val="00E139D0"/>
    <w:rsid w:val="00E13B6E"/>
    <w:rsid w:val="00E13CEA"/>
    <w:rsid w:val="00E13CF8"/>
    <w:rsid w:val="00E13D8B"/>
    <w:rsid w:val="00E13E0A"/>
    <w:rsid w:val="00E13E9E"/>
    <w:rsid w:val="00E13F06"/>
    <w:rsid w:val="00E13FC9"/>
    <w:rsid w:val="00E140B8"/>
    <w:rsid w:val="00E140CA"/>
    <w:rsid w:val="00E1421C"/>
    <w:rsid w:val="00E143A5"/>
    <w:rsid w:val="00E144A8"/>
    <w:rsid w:val="00E144D8"/>
    <w:rsid w:val="00E14500"/>
    <w:rsid w:val="00E145FF"/>
    <w:rsid w:val="00E14604"/>
    <w:rsid w:val="00E14641"/>
    <w:rsid w:val="00E1485E"/>
    <w:rsid w:val="00E148B4"/>
    <w:rsid w:val="00E148B6"/>
    <w:rsid w:val="00E14945"/>
    <w:rsid w:val="00E14986"/>
    <w:rsid w:val="00E14987"/>
    <w:rsid w:val="00E14A39"/>
    <w:rsid w:val="00E14A51"/>
    <w:rsid w:val="00E14AA7"/>
    <w:rsid w:val="00E14AAD"/>
    <w:rsid w:val="00E14B25"/>
    <w:rsid w:val="00E14C9E"/>
    <w:rsid w:val="00E14D07"/>
    <w:rsid w:val="00E14DCA"/>
    <w:rsid w:val="00E14DF0"/>
    <w:rsid w:val="00E14E29"/>
    <w:rsid w:val="00E14E41"/>
    <w:rsid w:val="00E14E69"/>
    <w:rsid w:val="00E14FAE"/>
    <w:rsid w:val="00E150F9"/>
    <w:rsid w:val="00E15101"/>
    <w:rsid w:val="00E1513E"/>
    <w:rsid w:val="00E151AD"/>
    <w:rsid w:val="00E1521C"/>
    <w:rsid w:val="00E152DE"/>
    <w:rsid w:val="00E15301"/>
    <w:rsid w:val="00E15311"/>
    <w:rsid w:val="00E15424"/>
    <w:rsid w:val="00E15449"/>
    <w:rsid w:val="00E15495"/>
    <w:rsid w:val="00E154BD"/>
    <w:rsid w:val="00E15504"/>
    <w:rsid w:val="00E155A2"/>
    <w:rsid w:val="00E15653"/>
    <w:rsid w:val="00E15706"/>
    <w:rsid w:val="00E1571A"/>
    <w:rsid w:val="00E15882"/>
    <w:rsid w:val="00E1596E"/>
    <w:rsid w:val="00E1597A"/>
    <w:rsid w:val="00E15A66"/>
    <w:rsid w:val="00E15A89"/>
    <w:rsid w:val="00E15A94"/>
    <w:rsid w:val="00E15AC8"/>
    <w:rsid w:val="00E15B63"/>
    <w:rsid w:val="00E15B8A"/>
    <w:rsid w:val="00E15CDF"/>
    <w:rsid w:val="00E15CF4"/>
    <w:rsid w:val="00E15DA4"/>
    <w:rsid w:val="00E15DEF"/>
    <w:rsid w:val="00E15E4D"/>
    <w:rsid w:val="00E15EEC"/>
    <w:rsid w:val="00E15F4B"/>
    <w:rsid w:val="00E15F8D"/>
    <w:rsid w:val="00E15FCF"/>
    <w:rsid w:val="00E15FFC"/>
    <w:rsid w:val="00E16008"/>
    <w:rsid w:val="00E1602B"/>
    <w:rsid w:val="00E16032"/>
    <w:rsid w:val="00E16134"/>
    <w:rsid w:val="00E161F0"/>
    <w:rsid w:val="00E16267"/>
    <w:rsid w:val="00E1643B"/>
    <w:rsid w:val="00E1647B"/>
    <w:rsid w:val="00E164CD"/>
    <w:rsid w:val="00E16620"/>
    <w:rsid w:val="00E167E9"/>
    <w:rsid w:val="00E16859"/>
    <w:rsid w:val="00E168D5"/>
    <w:rsid w:val="00E16931"/>
    <w:rsid w:val="00E1693D"/>
    <w:rsid w:val="00E16944"/>
    <w:rsid w:val="00E16975"/>
    <w:rsid w:val="00E169F5"/>
    <w:rsid w:val="00E16ABC"/>
    <w:rsid w:val="00E16AD9"/>
    <w:rsid w:val="00E16B1D"/>
    <w:rsid w:val="00E16E10"/>
    <w:rsid w:val="00E16E77"/>
    <w:rsid w:val="00E16E8A"/>
    <w:rsid w:val="00E16EB1"/>
    <w:rsid w:val="00E16F4F"/>
    <w:rsid w:val="00E16FEB"/>
    <w:rsid w:val="00E17034"/>
    <w:rsid w:val="00E17067"/>
    <w:rsid w:val="00E1708B"/>
    <w:rsid w:val="00E170F7"/>
    <w:rsid w:val="00E17111"/>
    <w:rsid w:val="00E17197"/>
    <w:rsid w:val="00E171E0"/>
    <w:rsid w:val="00E17236"/>
    <w:rsid w:val="00E17263"/>
    <w:rsid w:val="00E1726C"/>
    <w:rsid w:val="00E172B0"/>
    <w:rsid w:val="00E1731D"/>
    <w:rsid w:val="00E17321"/>
    <w:rsid w:val="00E1732F"/>
    <w:rsid w:val="00E17372"/>
    <w:rsid w:val="00E1749A"/>
    <w:rsid w:val="00E17619"/>
    <w:rsid w:val="00E1769E"/>
    <w:rsid w:val="00E17711"/>
    <w:rsid w:val="00E1774C"/>
    <w:rsid w:val="00E17869"/>
    <w:rsid w:val="00E17928"/>
    <w:rsid w:val="00E17934"/>
    <w:rsid w:val="00E17982"/>
    <w:rsid w:val="00E1799E"/>
    <w:rsid w:val="00E17A0D"/>
    <w:rsid w:val="00E17A33"/>
    <w:rsid w:val="00E17BD2"/>
    <w:rsid w:val="00E17D06"/>
    <w:rsid w:val="00E17D2B"/>
    <w:rsid w:val="00E17D7D"/>
    <w:rsid w:val="00E17E29"/>
    <w:rsid w:val="00E17E76"/>
    <w:rsid w:val="00E17EA5"/>
    <w:rsid w:val="00E17F4A"/>
    <w:rsid w:val="00E20210"/>
    <w:rsid w:val="00E202A5"/>
    <w:rsid w:val="00E20378"/>
    <w:rsid w:val="00E20408"/>
    <w:rsid w:val="00E20421"/>
    <w:rsid w:val="00E2048C"/>
    <w:rsid w:val="00E20529"/>
    <w:rsid w:val="00E205E2"/>
    <w:rsid w:val="00E206CD"/>
    <w:rsid w:val="00E20784"/>
    <w:rsid w:val="00E20814"/>
    <w:rsid w:val="00E20885"/>
    <w:rsid w:val="00E20953"/>
    <w:rsid w:val="00E209BF"/>
    <w:rsid w:val="00E209D4"/>
    <w:rsid w:val="00E20A64"/>
    <w:rsid w:val="00E20B38"/>
    <w:rsid w:val="00E20B3D"/>
    <w:rsid w:val="00E20B57"/>
    <w:rsid w:val="00E20B84"/>
    <w:rsid w:val="00E20BA8"/>
    <w:rsid w:val="00E20BB7"/>
    <w:rsid w:val="00E20D4B"/>
    <w:rsid w:val="00E20DAA"/>
    <w:rsid w:val="00E20DC7"/>
    <w:rsid w:val="00E20DCF"/>
    <w:rsid w:val="00E20DF3"/>
    <w:rsid w:val="00E20EDA"/>
    <w:rsid w:val="00E20F5A"/>
    <w:rsid w:val="00E20F83"/>
    <w:rsid w:val="00E20FF8"/>
    <w:rsid w:val="00E21000"/>
    <w:rsid w:val="00E21038"/>
    <w:rsid w:val="00E2104B"/>
    <w:rsid w:val="00E2106C"/>
    <w:rsid w:val="00E210F2"/>
    <w:rsid w:val="00E21253"/>
    <w:rsid w:val="00E21419"/>
    <w:rsid w:val="00E21427"/>
    <w:rsid w:val="00E21483"/>
    <w:rsid w:val="00E214C1"/>
    <w:rsid w:val="00E214F5"/>
    <w:rsid w:val="00E21613"/>
    <w:rsid w:val="00E2175D"/>
    <w:rsid w:val="00E217DF"/>
    <w:rsid w:val="00E2191A"/>
    <w:rsid w:val="00E21974"/>
    <w:rsid w:val="00E2197F"/>
    <w:rsid w:val="00E219DE"/>
    <w:rsid w:val="00E21A03"/>
    <w:rsid w:val="00E21A5C"/>
    <w:rsid w:val="00E21A7F"/>
    <w:rsid w:val="00E21A8B"/>
    <w:rsid w:val="00E21AE9"/>
    <w:rsid w:val="00E21C2B"/>
    <w:rsid w:val="00E21D19"/>
    <w:rsid w:val="00E21DCD"/>
    <w:rsid w:val="00E221FA"/>
    <w:rsid w:val="00E222B4"/>
    <w:rsid w:val="00E22347"/>
    <w:rsid w:val="00E223D0"/>
    <w:rsid w:val="00E224E9"/>
    <w:rsid w:val="00E22575"/>
    <w:rsid w:val="00E225ED"/>
    <w:rsid w:val="00E2269F"/>
    <w:rsid w:val="00E226B8"/>
    <w:rsid w:val="00E2275F"/>
    <w:rsid w:val="00E227FF"/>
    <w:rsid w:val="00E22817"/>
    <w:rsid w:val="00E228A1"/>
    <w:rsid w:val="00E2298C"/>
    <w:rsid w:val="00E22D10"/>
    <w:rsid w:val="00E22E7C"/>
    <w:rsid w:val="00E22EFF"/>
    <w:rsid w:val="00E22F5D"/>
    <w:rsid w:val="00E22F83"/>
    <w:rsid w:val="00E22F85"/>
    <w:rsid w:val="00E22FA5"/>
    <w:rsid w:val="00E22FF5"/>
    <w:rsid w:val="00E23056"/>
    <w:rsid w:val="00E2316E"/>
    <w:rsid w:val="00E2320D"/>
    <w:rsid w:val="00E2324C"/>
    <w:rsid w:val="00E23362"/>
    <w:rsid w:val="00E23387"/>
    <w:rsid w:val="00E233B1"/>
    <w:rsid w:val="00E23437"/>
    <w:rsid w:val="00E234DF"/>
    <w:rsid w:val="00E23734"/>
    <w:rsid w:val="00E23772"/>
    <w:rsid w:val="00E237F1"/>
    <w:rsid w:val="00E23815"/>
    <w:rsid w:val="00E23829"/>
    <w:rsid w:val="00E239CF"/>
    <w:rsid w:val="00E23AF8"/>
    <w:rsid w:val="00E23B16"/>
    <w:rsid w:val="00E23BDD"/>
    <w:rsid w:val="00E23BED"/>
    <w:rsid w:val="00E23C13"/>
    <w:rsid w:val="00E23D5C"/>
    <w:rsid w:val="00E23DBB"/>
    <w:rsid w:val="00E23E2A"/>
    <w:rsid w:val="00E23E55"/>
    <w:rsid w:val="00E23EBF"/>
    <w:rsid w:val="00E23EDA"/>
    <w:rsid w:val="00E23FD2"/>
    <w:rsid w:val="00E23FE9"/>
    <w:rsid w:val="00E24013"/>
    <w:rsid w:val="00E24082"/>
    <w:rsid w:val="00E24172"/>
    <w:rsid w:val="00E241E5"/>
    <w:rsid w:val="00E2428A"/>
    <w:rsid w:val="00E24339"/>
    <w:rsid w:val="00E244F0"/>
    <w:rsid w:val="00E2461E"/>
    <w:rsid w:val="00E24708"/>
    <w:rsid w:val="00E24788"/>
    <w:rsid w:val="00E248C6"/>
    <w:rsid w:val="00E24972"/>
    <w:rsid w:val="00E24B1D"/>
    <w:rsid w:val="00E24C35"/>
    <w:rsid w:val="00E24C49"/>
    <w:rsid w:val="00E24C52"/>
    <w:rsid w:val="00E24C61"/>
    <w:rsid w:val="00E24C84"/>
    <w:rsid w:val="00E24D89"/>
    <w:rsid w:val="00E24DAD"/>
    <w:rsid w:val="00E24DCD"/>
    <w:rsid w:val="00E24DEC"/>
    <w:rsid w:val="00E24E79"/>
    <w:rsid w:val="00E24F27"/>
    <w:rsid w:val="00E2501C"/>
    <w:rsid w:val="00E2505C"/>
    <w:rsid w:val="00E25061"/>
    <w:rsid w:val="00E25143"/>
    <w:rsid w:val="00E25165"/>
    <w:rsid w:val="00E251DD"/>
    <w:rsid w:val="00E252EA"/>
    <w:rsid w:val="00E25302"/>
    <w:rsid w:val="00E25482"/>
    <w:rsid w:val="00E254D9"/>
    <w:rsid w:val="00E2556B"/>
    <w:rsid w:val="00E255DA"/>
    <w:rsid w:val="00E2577C"/>
    <w:rsid w:val="00E25818"/>
    <w:rsid w:val="00E25912"/>
    <w:rsid w:val="00E25928"/>
    <w:rsid w:val="00E25A42"/>
    <w:rsid w:val="00E25A94"/>
    <w:rsid w:val="00E25AA4"/>
    <w:rsid w:val="00E25B0C"/>
    <w:rsid w:val="00E25C2A"/>
    <w:rsid w:val="00E25CEE"/>
    <w:rsid w:val="00E25D5A"/>
    <w:rsid w:val="00E25E86"/>
    <w:rsid w:val="00E25EAC"/>
    <w:rsid w:val="00E25EAD"/>
    <w:rsid w:val="00E25EB3"/>
    <w:rsid w:val="00E25EC4"/>
    <w:rsid w:val="00E25ED8"/>
    <w:rsid w:val="00E25EEA"/>
    <w:rsid w:val="00E25F64"/>
    <w:rsid w:val="00E25F92"/>
    <w:rsid w:val="00E26004"/>
    <w:rsid w:val="00E26175"/>
    <w:rsid w:val="00E261BF"/>
    <w:rsid w:val="00E26243"/>
    <w:rsid w:val="00E2626C"/>
    <w:rsid w:val="00E262D7"/>
    <w:rsid w:val="00E2632C"/>
    <w:rsid w:val="00E26465"/>
    <w:rsid w:val="00E264CB"/>
    <w:rsid w:val="00E26505"/>
    <w:rsid w:val="00E26582"/>
    <w:rsid w:val="00E26626"/>
    <w:rsid w:val="00E266C7"/>
    <w:rsid w:val="00E267DE"/>
    <w:rsid w:val="00E26810"/>
    <w:rsid w:val="00E269F7"/>
    <w:rsid w:val="00E26B0A"/>
    <w:rsid w:val="00E26B34"/>
    <w:rsid w:val="00E26BCC"/>
    <w:rsid w:val="00E26BFE"/>
    <w:rsid w:val="00E26C44"/>
    <w:rsid w:val="00E26C84"/>
    <w:rsid w:val="00E26D2C"/>
    <w:rsid w:val="00E26D8D"/>
    <w:rsid w:val="00E26ED7"/>
    <w:rsid w:val="00E270A8"/>
    <w:rsid w:val="00E27135"/>
    <w:rsid w:val="00E273C0"/>
    <w:rsid w:val="00E27438"/>
    <w:rsid w:val="00E27451"/>
    <w:rsid w:val="00E274C6"/>
    <w:rsid w:val="00E27514"/>
    <w:rsid w:val="00E275F7"/>
    <w:rsid w:val="00E2764C"/>
    <w:rsid w:val="00E2767D"/>
    <w:rsid w:val="00E27681"/>
    <w:rsid w:val="00E27746"/>
    <w:rsid w:val="00E27869"/>
    <w:rsid w:val="00E278A6"/>
    <w:rsid w:val="00E2795F"/>
    <w:rsid w:val="00E2799A"/>
    <w:rsid w:val="00E27AB1"/>
    <w:rsid w:val="00E27B25"/>
    <w:rsid w:val="00E27BAB"/>
    <w:rsid w:val="00E27C21"/>
    <w:rsid w:val="00E27C88"/>
    <w:rsid w:val="00E27CCE"/>
    <w:rsid w:val="00E27D25"/>
    <w:rsid w:val="00E27DEA"/>
    <w:rsid w:val="00E27E1D"/>
    <w:rsid w:val="00E27E3B"/>
    <w:rsid w:val="00E27EB3"/>
    <w:rsid w:val="00E27F24"/>
    <w:rsid w:val="00E27FAD"/>
    <w:rsid w:val="00E27FE6"/>
    <w:rsid w:val="00E300D2"/>
    <w:rsid w:val="00E30120"/>
    <w:rsid w:val="00E3012F"/>
    <w:rsid w:val="00E30304"/>
    <w:rsid w:val="00E30365"/>
    <w:rsid w:val="00E30497"/>
    <w:rsid w:val="00E304BE"/>
    <w:rsid w:val="00E30503"/>
    <w:rsid w:val="00E3053B"/>
    <w:rsid w:val="00E30570"/>
    <w:rsid w:val="00E305C5"/>
    <w:rsid w:val="00E306B7"/>
    <w:rsid w:val="00E30704"/>
    <w:rsid w:val="00E30741"/>
    <w:rsid w:val="00E3074B"/>
    <w:rsid w:val="00E307BB"/>
    <w:rsid w:val="00E307E5"/>
    <w:rsid w:val="00E308D7"/>
    <w:rsid w:val="00E3093E"/>
    <w:rsid w:val="00E3095E"/>
    <w:rsid w:val="00E30A4B"/>
    <w:rsid w:val="00E30BF0"/>
    <w:rsid w:val="00E30C49"/>
    <w:rsid w:val="00E30C79"/>
    <w:rsid w:val="00E30D1E"/>
    <w:rsid w:val="00E30E5F"/>
    <w:rsid w:val="00E30EDC"/>
    <w:rsid w:val="00E30F2C"/>
    <w:rsid w:val="00E310E5"/>
    <w:rsid w:val="00E3113A"/>
    <w:rsid w:val="00E3114D"/>
    <w:rsid w:val="00E3116A"/>
    <w:rsid w:val="00E311F0"/>
    <w:rsid w:val="00E3136A"/>
    <w:rsid w:val="00E313F1"/>
    <w:rsid w:val="00E31403"/>
    <w:rsid w:val="00E314E6"/>
    <w:rsid w:val="00E314F2"/>
    <w:rsid w:val="00E31538"/>
    <w:rsid w:val="00E31595"/>
    <w:rsid w:val="00E3163D"/>
    <w:rsid w:val="00E31643"/>
    <w:rsid w:val="00E317D1"/>
    <w:rsid w:val="00E319A4"/>
    <w:rsid w:val="00E319C7"/>
    <w:rsid w:val="00E31A89"/>
    <w:rsid w:val="00E31B5C"/>
    <w:rsid w:val="00E31C05"/>
    <w:rsid w:val="00E31C71"/>
    <w:rsid w:val="00E31D28"/>
    <w:rsid w:val="00E31D3C"/>
    <w:rsid w:val="00E31D4E"/>
    <w:rsid w:val="00E31D5E"/>
    <w:rsid w:val="00E31E93"/>
    <w:rsid w:val="00E31EBE"/>
    <w:rsid w:val="00E321DC"/>
    <w:rsid w:val="00E32259"/>
    <w:rsid w:val="00E32265"/>
    <w:rsid w:val="00E32278"/>
    <w:rsid w:val="00E322F8"/>
    <w:rsid w:val="00E3231F"/>
    <w:rsid w:val="00E3235D"/>
    <w:rsid w:val="00E3238F"/>
    <w:rsid w:val="00E323F2"/>
    <w:rsid w:val="00E3241B"/>
    <w:rsid w:val="00E32429"/>
    <w:rsid w:val="00E325A5"/>
    <w:rsid w:val="00E32662"/>
    <w:rsid w:val="00E326CC"/>
    <w:rsid w:val="00E32760"/>
    <w:rsid w:val="00E3286E"/>
    <w:rsid w:val="00E328CA"/>
    <w:rsid w:val="00E328D7"/>
    <w:rsid w:val="00E328FB"/>
    <w:rsid w:val="00E32924"/>
    <w:rsid w:val="00E32B5C"/>
    <w:rsid w:val="00E32BF4"/>
    <w:rsid w:val="00E32C27"/>
    <w:rsid w:val="00E32D38"/>
    <w:rsid w:val="00E32D4F"/>
    <w:rsid w:val="00E32E42"/>
    <w:rsid w:val="00E32EED"/>
    <w:rsid w:val="00E32FDD"/>
    <w:rsid w:val="00E33041"/>
    <w:rsid w:val="00E3307A"/>
    <w:rsid w:val="00E330E9"/>
    <w:rsid w:val="00E331A7"/>
    <w:rsid w:val="00E331C7"/>
    <w:rsid w:val="00E3326D"/>
    <w:rsid w:val="00E33278"/>
    <w:rsid w:val="00E33301"/>
    <w:rsid w:val="00E33312"/>
    <w:rsid w:val="00E333EF"/>
    <w:rsid w:val="00E33455"/>
    <w:rsid w:val="00E33463"/>
    <w:rsid w:val="00E33465"/>
    <w:rsid w:val="00E33534"/>
    <w:rsid w:val="00E33545"/>
    <w:rsid w:val="00E335C5"/>
    <w:rsid w:val="00E335F2"/>
    <w:rsid w:val="00E33645"/>
    <w:rsid w:val="00E33648"/>
    <w:rsid w:val="00E336DC"/>
    <w:rsid w:val="00E33718"/>
    <w:rsid w:val="00E3373B"/>
    <w:rsid w:val="00E337E0"/>
    <w:rsid w:val="00E3381C"/>
    <w:rsid w:val="00E3383C"/>
    <w:rsid w:val="00E33891"/>
    <w:rsid w:val="00E33B2F"/>
    <w:rsid w:val="00E33C65"/>
    <w:rsid w:val="00E33C8B"/>
    <w:rsid w:val="00E33D65"/>
    <w:rsid w:val="00E33DA8"/>
    <w:rsid w:val="00E33EC4"/>
    <w:rsid w:val="00E33F78"/>
    <w:rsid w:val="00E33FA9"/>
    <w:rsid w:val="00E34090"/>
    <w:rsid w:val="00E340DA"/>
    <w:rsid w:val="00E3417A"/>
    <w:rsid w:val="00E3418D"/>
    <w:rsid w:val="00E341FC"/>
    <w:rsid w:val="00E34216"/>
    <w:rsid w:val="00E34282"/>
    <w:rsid w:val="00E343FD"/>
    <w:rsid w:val="00E3455D"/>
    <w:rsid w:val="00E345B3"/>
    <w:rsid w:val="00E3462C"/>
    <w:rsid w:val="00E3464B"/>
    <w:rsid w:val="00E34874"/>
    <w:rsid w:val="00E348BC"/>
    <w:rsid w:val="00E348EB"/>
    <w:rsid w:val="00E34965"/>
    <w:rsid w:val="00E349D4"/>
    <w:rsid w:val="00E34ADB"/>
    <w:rsid w:val="00E34B9C"/>
    <w:rsid w:val="00E34CF7"/>
    <w:rsid w:val="00E34D28"/>
    <w:rsid w:val="00E34D31"/>
    <w:rsid w:val="00E34DAB"/>
    <w:rsid w:val="00E34F3F"/>
    <w:rsid w:val="00E350BF"/>
    <w:rsid w:val="00E350FE"/>
    <w:rsid w:val="00E351C4"/>
    <w:rsid w:val="00E35220"/>
    <w:rsid w:val="00E352AD"/>
    <w:rsid w:val="00E352D7"/>
    <w:rsid w:val="00E35438"/>
    <w:rsid w:val="00E354A0"/>
    <w:rsid w:val="00E3550D"/>
    <w:rsid w:val="00E35646"/>
    <w:rsid w:val="00E3566B"/>
    <w:rsid w:val="00E356A5"/>
    <w:rsid w:val="00E356E6"/>
    <w:rsid w:val="00E35910"/>
    <w:rsid w:val="00E35AC8"/>
    <w:rsid w:val="00E35AEC"/>
    <w:rsid w:val="00E35B48"/>
    <w:rsid w:val="00E35B7A"/>
    <w:rsid w:val="00E35BCF"/>
    <w:rsid w:val="00E35C0B"/>
    <w:rsid w:val="00E35C11"/>
    <w:rsid w:val="00E35CB5"/>
    <w:rsid w:val="00E35F42"/>
    <w:rsid w:val="00E35F75"/>
    <w:rsid w:val="00E35F9C"/>
    <w:rsid w:val="00E360E9"/>
    <w:rsid w:val="00E361A8"/>
    <w:rsid w:val="00E36289"/>
    <w:rsid w:val="00E362A7"/>
    <w:rsid w:val="00E362CD"/>
    <w:rsid w:val="00E36350"/>
    <w:rsid w:val="00E36368"/>
    <w:rsid w:val="00E3644B"/>
    <w:rsid w:val="00E364C7"/>
    <w:rsid w:val="00E364DE"/>
    <w:rsid w:val="00E364EB"/>
    <w:rsid w:val="00E3661F"/>
    <w:rsid w:val="00E36628"/>
    <w:rsid w:val="00E367D2"/>
    <w:rsid w:val="00E368A0"/>
    <w:rsid w:val="00E36A66"/>
    <w:rsid w:val="00E36A71"/>
    <w:rsid w:val="00E36AA5"/>
    <w:rsid w:val="00E36ADE"/>
    <w:rsid w:val="00E36BA6"/>
    <w:rsid w:val="00E36BF9"/>
    <w:rsid w:val="00E36ECC"/>
    <w:rsid w:val="00E36FBB"/>
    <w:rsid w:val="00E36FFC"/>
    <w:rsid w:val="00E3712E"/>
    <w:rsid w:val="00E371DC"/>
    <w:rsid w:val="00E373B1"/>
    <w:rsid w:val="00E373BB"/>
    <w:rsid w:val="00E373CF"/>
    <w:rsid w:val="00E37510"/>
    <w:rsid w:val="00E3774D"/>
    <w:rsid w:val="00E3777C"/>
    <w:rsid w:val="00E37822"/>
    <w:rsid w:val="00E378D2"/>
    <w:rsid w:val="00E3792B"/>
    <w:rsid w:val="00E37A08"/>
    <w:rsid w:val="00E37A8A"/>
    <w:rsid w:val="00E37AAB"/>
    <w:rsid w:val="00E37AD2"/>
    <w:rsid w:val="00E37BB2"/>
    <w:rsid w:val="00E37C03"/>
    <w:rsid w:val="00E37D52"/>
    <w:rsid w:val="00E37D79"/>
    <w:rsid w:val="00E37D89"/>
    <w:rsid w:val="00E37D90"/>
    <w:rsid w:val="00E37DCB"/>
    <w:rsid w:val="00E37FB9"/>
    <w:rsid w:val="00E37FBA"/>
    <w:rsid w:val="00E4011A"/>
    <w:rsid w:val="00E401B0"/>
    <w:rsid w:val="00E4029E"/>
    <w:rsid w:val="00E402BD"/>
    <w:rsid w:val="00E402E2"/>
    <w:rsid w:val="00E40369"/>
    <w:rsid w:val="00E403A5"/>
    <w:rsid w:val="00E403A7"/>
    <w:rsid w:val="00E40436"/>
    <w:rsid w:val="00E4045B"/>
    <w:rsid w:val="00E404FE"/>
    <w:rsid w:val="00E4051D"/>
    <w:rsid w:val="00E40711"/>
    <w:rsid w:val="00E40740"/>
    <w:rsid w:val="00E407DF"/>
    <w:rsid w:val="00E40814"/>
    <w:rsid w:val="00E40822"/>
    <w:rsid w:val="00E40926"/>
    <w:rsid w:val="00E40A36"/>
    <w:rsid w:val="00E40AA2"/>
    <w:rsid w:val="00E40B89"/>
    <w:rsid w:val="00E40C27"/>
    <w:rsid w:val="00E40CBE"/>
    <w:rsid w:val="00E40CE6"/>
    <w:rsid w:val="00E40CFA"/>
    <w:rsid w:val="00E40D12"/>
    <w:rsid w:val="00E40D7D"/>
    <w:rsid w:val="00E40E22"/>
    <w:rsid w:val="00E40E35"/>
    <w:rsid w:val="00E40E70"/>
    <w:rsid w:val="00E40EA6"/>
    <w:rsid w:val="00E40F04"/>
    <w:rsid w:val="00E40F8B"/>
    <w:rsid w:val="00E410BA"/>
    <w:rsid w:val="00E410BE"/>
    <w:rsid w:val="00E4110A"/>
    <w:rsid w:val="00E4112B"/>
    <w:rsid w:val="00E4116B"/>
    <w:rsid w:val="00E4150D"/>
    <w:rsid w:val="00E4154D"/>
    <w:rsid w:val="00E41561"/>
    <w:rsid w:val="00E415B1"/>
    <w:rsid w:val="00E415C3"/>
    <w:rsid w:val="00E41680"/>
    <w:rsid w:val="00E4176F"/>
    <w:rsid w:val="00E41771"/>
    <w:rsid w:val="00E417C1"/>
    <w:rsid w:val="00E417E1"/>
    <w:rsid w:val="00E4192E"/>
    <w:rsid w:val="00E419CB"/>
    <w:rsid w:val="00E41A8B"/>
    <w:rsid w:val="00E41C90"/>
    <w:rsid w:val="00E41CC9"/>
    <w:rsid w:val="00E41CE0"/>
    <w:rsid w:val="00E41E47"/>
    <w:rsid w:val="00E41EA1"/>
    <w:rsid w:val="00E41EB2"/>
    <w:rsid w:val="00E4202A"/>
    <w:rsid w:val="00E4209B"/>
    <w:rsid w:val="00E42105"/>
    <w:rsid w:val="00E42444"/>
    <w:rsid w:val="00E42553"/>
    <w:rsid w:val="00E42588"/>
    <w:rsid w:val="00E425F6"/>
    <w:rsid w:val="00E42614"/>
    <w:rsid w:val="00E42619"/>
    <w:rsid w:val="00E42682"/>
    <w:rsid w:val="00E426B2"/>
    <w:rsid w:val="00E4282A"/>
    <w:rsid w:val="00E42848"/>
    <w:rsid w:val="00E42C31"/>
    <w:rsid w:val="00E42CAA"/>
    <w:rsid w:val="00E42D0B"/>
    <w:rsid w:val="00E42E3A"/>
    <w:rsid w:val="00E42E47"/>
    <w:rsid w:val="00E42ED8"/>
    <w:rsid w:val="00E42F51"/>
    <w:rsid w:val="00E42F65"/>
    <w:rsid w:val="00E42FF3"/>
    <w:rsid w:val="00E43039"/>
    <w:rsid w:val="00E43079"/>
    <w:rsid w:val="00E430A9"/>
    <w:rsid w:val="00E43141"/>
    <w:rsid w:val="00E431A6"/>
    <w:rsid w:val="00E431AE"/>
    <w:rsid w:val="00E43200"/>
    <w:rsid w:val="00E43223"/>
    <w:rsid w:val="00E43239"/>
    <w:rsid w:val="00E43310"/>
    <w:rsid w:val="00E4340E"/>
    <w:rsid w:val="00E43423"/>
    <w:rsid w:val="00E4349A"/>
    <w:rsid w:val="00E434B8"/>
    <w:rsid w:val="00E434EB"/>
    <w:rsid w:val="00E435A2"/>
    <w:rsid w:val="00E43610"/>
    <w:rsid w:val="00E4369C"/>
    <w:rsid w:val="00E436A9"/>
    <w:rsid w:val="00E43752"/>
    <w:rsid w:val="00E4381E"/>
    <w:rsid w:val="00E438F0"/>
    <w:rsid w:val="00E4391F"/>
    <w:rsid w:val="00E4393D"/>
    <w:rsid w:val="00E439EC"/>
    <w:rsid w:val="00E43A12"/>
    <w:rsid w:val="00E43A32"/>
    <w:rsid w:val="00E43C1E"/>
    <w:rsid w:val="00E43E00"/>
    <w:rsid w:val="00E43EC8"/>
    <w:rsid w:val="00E43F1F"/>
    <w:rsid w:val="00E440CB"/>
    <w:rsid w:val="00E4411D"/>
    <w:rsid w:val="00E442CF"/>
    <w:rsid w:val="00E444B2"/>
    <w:rsid w:val="00E4451E"/>
    <w:rsid w:val="00E4471C"/>
    <w:rsid w:val="00E44814"/>
    <w:rsid w:val="00E448C4"/>
    <w:rsid w:val="00E44906"/>
    <w:rsid w:val="00E44931"/>
    <w:rsid w:val="00E4493D"/>
    <w:rsid w:val="00E44A7B"/>
    <w:rsid w:val="00E44ADC"/>
    <w:rsid w:val="00E44B4E"/>
    <w:rsid w:val="00E44BAF"/>
    <w:rsid w:val="00E44C9E"/>
    <w:rsid w:val="00E44D9F"/>
    <w:rsid w:val="00E44E73"/>
    <w:rsid w:val="00E44ECB"/>
    <w:rsid w:val="00E44ED8"/>
    <w:rsid w:val="00E44F1D"/>
    <w:rsid w:val="00E44FEC"/>
    <w:rsid w:val="00E4505A"/>
    <w:rsid w:val="00E45062"/>
    <w:rsid w:val="00E45136"/>
    <w:rsid w:val="00E45180"/>
    <w:rsid w:val="00E4526C"/>
    <w:rsid w:val="00E45283"/>
    <w:rsid w:val="00E452A4"/>
    <w:rsid w:val="00E452DB"/>
    <w:rsid w:val="00E45329"/>
    <w:rsid w:val="00E45337"/>
    <w:rsid w:val="00E4539E"/>
    <w:rsid w:val="00E454E0"/>
    <w:rsid w:val="00E454F6"/>
    <w:rsid w:val="00E455C7"/>
    <w:rsid w:val="00E455ED"/>
    <w:rsid w:val="00E455FA"/>
    <w:rsid w:val="00E4564F"/>
    <w:rsid w:val="00E4567C"/>
    <w:rsid w:val="00E45724"/>
    <w:rsid w:val="00E4573B"/>
    <w:rsid w:val="00E457DC"/>
    <w:rsid w:val="00E45822"/>
    <w:rsid w:val="00E458CE"/>
    <w:rsid w:val="00E45921"/>
    <w:rsid w:val="00E45937"/>
    <w:rsid w:val="00E45A9F"/>
    <w:rsid w:val="00E45C44"/>
    <w:rsid w:val="00E45D7F"/>
    <w:rsid w:val="00E45E12"/>
    <w:rsid w:val="00E45E59"/>
    <w:rsid w:val="00E45E78"/>
    <w:rsid w:val="00E45ECE"/>
    <w:rsid w:val="00E45F4B"/>
    <w:rsid w:val="00E46018"/>
    <w:rsid w:val="00E460FB"/>
    <w:rsid w:val="00E4617D"/>
    <w:rsid w:val="00E46290"/>
    <w:rsid w:val="00E462E4"/>
    <w:rsid w:val="00E4631A"/>
    <w:rsid w:val="00E4631C"/>
    <w:rsid w:val="00E4631E"/>
    <w:rsid w:val="00E463C3"/>
    <w:rsid w:val="00E4641F"/>
    <w:rsid w:val="00E4646C"/>
    <w:rsid w:val="00E464A2"/>
    <w:rsid w:val="00E464CF"/>
    <w:rsid w:val="00E46519"/>
    <w:rsid w:val="00E465D5"/>
    <w:rsid w:val="00E465FE"/>
    <w:rsid w:val="00E4662B"/>
    <w:rsid w:val="00E46638"/>
    <w:rsid w:val="00E4666E"/>
    <w:rsid w:val="00E46731"/>
    <w:rsid w:val="00E4680F"/>
    <w:rsid w:val="00E46929"/>
    <w:rsid w:val="00E469A9"/>
    <w:rsid w:val="00E469C9"/>
    <w:rsid w:val="00E469FC"/>
    <w:rsid w:val="00E46ACA"/>
    <w:rsid w:val="00E46B7F"/>
    <w:rsid w:val="00E46D49"/>
    <w:rsid w:val="00E46D51"/>
    <w:rsid w:val="00E46EBE"/>
    <w:rsid w:val="00E46EDA"/>
    <w:rsid w:val="00E46F15"/>
    <w:rsid w:val="00E46F16"/>
    <w:rsid w:val="00E46FE7"/>
    <w:rsid w:val="00E47101"/>
    <w:rsid w:val="00E4712F"/>
    <w:rsid w:val="00E47255"/>
    <w:rsid w:val="00E472EB"/>
    <w:rsid w:val="00E4730F"/>
    <w:rsid w:val="00E47559"/>
    <w:rsid w:val="00E475F4"/>
    <w:rsid w:val="00E4765F"/>
    <w:rsid w:val="00E47687"/>
    <w:rsid w:val="00E47940"/>
    <w:rsid w:val="00E47974"/>
    <w:rsid w:val="00E4798D"/>
    <w:rsid w:val="00E47A60"/>
    <w:rsid w:val="00E47B10"/>
    <w:rsid w:val="00E47B55"/>
    <w:rsid w:val="00E47CD9"/>
    <w:rsid w:val="00E47CE6"/>
    <w:rsid w:val="00E47EA8"/>
    <w:rsid w:val="00E47F61"/>
    <w:rsid w:val="00E47FBF"/>
    <w:rsid w:val="00E50010"/>
    <w:rsid w:val="00E50064"/>
    <w:rsid w:val="00E50091"/>
    <w:rsid w:val="00E50139"/>
    <w:rsid w:val="00E50193"/>
    <w:rsid w:val="00E50240"/>
    <w:rsid w:val="00E50301"/>
    <w:rsid w:val="00E5032E"/>
    <w:rsid w:val="00E5078E"/>
    <w:rsid w:val="00E5087C"/>
    <w:rsid w:val="00E508BA"/>
    <w:rsid w:val="00E50A38"/>
    <w:rsid w:val="00E50AE3"/>
    <w:rsid w:val="00E50B65"/>
    <w:rsid w:val="00E50B75"/>
    <w:rsid w:val="00E50BF6"/>
    <w:rsid w:val="00E50C44"/>
    <w:rsid w:val="00E50C73"/>
    <w:rsid w:val="00E50CE2"/>
    <w:rsid w:val="00E50D16"/>
    <w:rsid w:val="00E50DB6"/>
    <w:rsid w:val="00E50E7C"/>
    <w:rsid w:val="00E50F2B"/>
    <w:rsid w:val="00E51242"/>
    <w:rsid w:val="00E5140F"/>
    <w:rsid w:val="00E51442"/>
    <w:rsid w:val="00E514A7"/>
    <w:rsid w:val="00E514B1"/>
    <w:rsid w:val="00E514EE"/>
    <w:rsid w:val="00E5153B"/>
    <w:rsid w:val="00E5161A"/>
    <w:rsid w:val="00E51729"/>
    <w:rsid w:val="00E51783"/>
    <w:rsid w:val="00E517B2"/>
    <w:rsid w:val="00E51824"/>
    <w:rsid w:val="00E5194A"/>
    <w:rsid w:val="00E5194C"/>
    <w:rsid w:val="00E51971"/>
    <w:rsid w:val="00E51976"/>
    <w:rsid w:val="00E519AE"/>
    <w:rsid w:val="00E519E9"/>
    <w:rsid w:val="00E51A24"/>
    <w:rsid w:val="00E51A9F"/>
    <w:rsid w:val="00E51B12"/>
    <w:rsid w:val="00E51C29"/>
    <w:rsid w:val="00E51C65"/>
    <w:rsid w:val="00E51C6C"/>
    <w:rsid w:val="00E51C6D"/>
    <w:rsid w:val="00E51C72"/>
    <w:rsid w:val="00E51CD1"/>
    <w:rsid w:val="00E51D0B"/>
    <w:rsid w:val="00E51DF7"/>
    <w:rsid w:val="00E51EA8"/>
    <w:rsid w:val="00E51F67"/>
    <w:rsid w:val="00E51FC3"/>
    <w:rsid w:val="00E52292"/>
    <w:rsid w:val="00E522F3"/>
    <w:rsid w:val="00E52343"/>
    <w:rsid w:val="00E523EF"/>
    <w:rsid w:val="00E524CE"/>
    <w:rsid w:val="00E5256B"/>
    <w:rsid w:val="00E5279B"/>
    <w:rsid w:val="00E527F5"/>
    <w:rsid w:val="00E527F6"/>
    <w:rsid w:val="00E527FC"/>
    <w:rsid w:val="00E528F5"/>
    <w:rsid w:val="00E529BC"/>
    <w:rsid w:val="00E529CA"/>
    <w:rsid w:val="00E52A44"/>
    <w:rsid w:val="00E52AA1"/>
    <w:rsid w:val="00E52B32"/>
    <w:rsid w:val="00E52E80"/>
    <w:rsid w:val="00E52EC9"/>
    <w:rsid w:val="00E52FD7"/>
    <w:rsid w:val="00E53156"/>
    <w:rsid w:val="00E5316F"/>
    <w:rsid w:val="00E5321D"/>
    <w:rsid w:val="00E53381"/>
    <w:rsid w:val="00E533AA"/>
    <w:rsid w:val="00E533B7"/>
    <w:rsid w:val="00E5352A"/>
    <w:rsid w:val="00E53607"/>
    <w:rsid w:val="00E53679"/>
    <w:rsid w:val="00E5369E"/>
    <w:rsid w:val="00E536CC"/>
    <w:rsid w:val="00E536EA"/>
    <w:rsid w:val="00E53731"/>
    <w:rsid w:val="00E53734"/>
    <w:rsid w:val="00E53786"/>
    <w:rsid w:val="00E53919"/>
    <w:rsid w:val="00E53960"/>
    <w:rsid w:val="00E539C3"/>
    <w:rsid w:val="00E53A12"/>
    <w:rsid w:val="00E53A32"/>
    <w:rsid w:val="00E53A37"/>
    <w:rsid w:val="00E53A70"/>
    <w:rsid w:val="00E53B70"/>
    <w:rsid w:val="00E53DBD"/>
    <w:rsid w:val="00E54023"/>
    <w:rsid w:val="00E54099"/>
    <w:rsid w:val="00E540C7"/>
    <w:rsid w:val="00E54213"/>
    <w:rsid w:val="00E543A1"/>
    <w:rsid w:val="00E543FB"/>
    <w:rsid w:val="00E54483"/>
    <w:rsid w:val="00E5448F"/>
    <w:rsid w:val="00E544F7"/>
    <w:rsid w:val="00E54503"/>
    <w:rsid w:val="00E5451F"/>
    <w:rsid w:val="00E5453C"/>
    <w:rsid w:val="00E54694"/>
    <w:rsid w:val="00E546B3"/>
    <w:rsid w:val="00E54732"/>
    <w:rsid w:val="00E54758"/>
    <w:rsid w:val="00E547BB"/>
    <w:rsid w:val="00E548E7"/>
    <w:rsid w:val="00E54A76"/>
    <w:rsid w:val="00E54A9B"/>
    <w:rsid w:val="00E54AAD"/>
    <w:rsid w:val="00E54AB5"/>
    <w:rsid w:val="00E54B2C"/>
    <w:rsid w:val="00E54B31"/>
    <w:rsid w:val="00E54C4D"/>
    <w:rsid w:val="00E54D05"/>
    <w:rsid w:val="00E54D9A"/>
    <w:rsid w:val="00E54E92"/>
    <w:rsid w:val="00E54F79"/>
    <w:rsid w:val="00E54F7D"/>
    <w:rsid w:val="00E55011"/>
    <w:rsid w:val="00E551D5"/>
    <w:rsid w:val="00E55214"/>
    <w:rsid w:val="00E5522D"/>
    <w:rsid w:val="00E552D7"/>
    <w:rsid w:val="00E5537B"/>
    <w:rsid w:val="00E55577"/>
    <w:rsid w:val="00E5560F"/>
    <w:rsid w:val="00E556FE"/>
    <w:rsid w:val="00E556FF"/>
    <w:rsid w:val="00E55795"/>
    <w:rsid w:val="00E557B7"/>
    <w:rsid w:val="00E55810"/>
    <w:rsid w:val="00E55A30"/>
    <w:rsid w:val="00E55A50"/>
    <w:rsid w:val="00E55BBB"/>
    <w:rsid w:val="00E55BC6"/>
    <w:rsid w:val="00E55C37"/>
    <w:rsid w:val="00E55C48"/>
    <w:rsid w:val="00E55C65"/>
    <w:rsid w:val="00E55CF7"/>
    <w:rsid w:val="00E55D55"/>
    <w:rsid w:val="00E55DB9"/>
    <w:rsid w:val="00E55E73"/>
    <w:rsid w:val="00E55EC8"/>
    <w:rsid w:val="00E55F10"/>
    <w:rsid w:val="00E55F4B"/>
    <w:rsid w:val="00E5605F"/>
    <w:rsid w:val="00E56098"/>
    <w:rsid w:val="00E560CB"/>
    <w:rsid w:val="00E5615C"/>
    <w:rsid w:val="00E5618B"/>
    <w:rsid w:val="00E561D8"/>
    <w:rsid w:val="00E56272"/>
    <w:rsid w:val="00E56332"/>
    <w:rsid w:val="00E564BF"/>
    <w:rsid w:val="00E56555"/>
    <w:rsid w:val="00E56671"/>
    <w:rsid w:val="00E566A0"/>
    <w:rsid w:val="00E567A9"/>
    <w:rsid w:val="00E568B0"/>
    <w:rsid w:val="00E56A42"/>
    <w:rsid w:val="00E56A9A"/>
    <w:rsid w:val="00E56BD1"/>
    <w:rsid w:val="00E56D14"/>
    <w:rsid w:val="00E56D79"/>
    <w:rsid w:val="00E56DBD"/>
    <w:rsid w:val="00E56DCA"/>
    <w:rsid w:val="00E56E73"/>
    <w:rsid w:val="00E56F33"/>
    <w:rsid w:val="00E56FA2"/>
    <w:rsid w:val="00E57101"/>
    <w:rsid w:val="00E571F1"/>
    <w:rsid w:val="00E571F5"/>
    <w:rsid w:val="00E572C6"/>
    <w:rsid w:val="00E57301"/>
    <w:rsid w:val="00E57319"/>
    <w:rsid w:val="00E57390"/>
    <w:rsid w:val="00E57401"/>
    <w:rsid w:val="00E57436"/>
    <w:rsid w:val="00E5747B"/>
    <w:rsid w:val="00E574DB"/>
    <w:rsid w:val="00E574F1"/>
    <w:rsid w:val="00E57590"/>
    <w:rsid w:val="00E575B1"/>
    <w:rsid w:val="00E575D0"/>
    <w:rsid w:val="00E575F5"/>
    <w:rsid w:val="00E57603"/>
    <w:rsid w:val="00E57813"/>
    <w:rsid w:val="00E5781B"/>
    <w:rsid w:val="00E5785F"/>
    <w:rsid w:val="00E578C5"/>
    <w:rsid w:val="00E578CB"/>
    <w:rsid w:val="00E579E7"/>
    <w:rsid w:val="00E57AF7"/>
    <w:rsid w:val="00E57B27"/>
    <w:rsid w:val="00E57BE3"/>
    <w:rsid w:val="00E57C3C"/>
    <w:rsid w:val="00E57C8A"/>
    <w:rsid w:val="00E57D80"/>
    <w:rsid w:val="00E57EA3"/>
    <w:rsid w:val="00E57EEF"/>
    <w:rsid w:val="00E57F5F"/>
    <w:rsid w:val="00E60076"/>
    <w:rsid w:val="00E6008E"/>
    <w:rsid w:val="00E6009A"/>
    <w:rsid w:val="00E6018E"/>
    <w:rsid w:val="00E6026E"/>
    <w:rsid w:val="00E602AF"/>
    <w:rsid w:val="00E6033C"/>
    <w:rsid w:val="00E60423"/>
    <w:rsid w:val="00E604D7"/>
    <w:rsid w:val="00E60576"/>
    <w:rsid w:val="00E6060B"/>
    <w:rsid w:val="00E6060D"/>
    <w:rsid w:val="00E606E8"/>
    <w:rsid w:val="00E606F8"/>
    <w:rsid w:val="00E6073E"/>
    <w:rsid w:val="00E607D4"/>
    <w:rsid w:val="00E607ED"/>
    <w:rsid w:val="00E6081C"/>
    <w:rsid w:val="00E60945"/>
    <w:rsid w:val="00E60B2D"/>
    <w:rsid w:val="00E60C5C"/>
    <w:rsid w:val="00E60D66"/>
    <w:rsid w:val="00E60DC4"/>
    <w:rsid w:val="00E60EA5"/>
    <w:rsid w:val="00E60EAE"/>
    <w:rsid w:val="00E60EC7"/>
    <w:rsid w:val="00E60F3C"/>
    <w:rsid w:val="00E61010"/>
    <w:rsid w:val="00E610D8"/>
    <w:rsid w:val="00E61157"/>
    <w:rsid w:val="00E61197"/>
    <w:rsid w:val="00E6119B"/>
    <w:rsid w:val="00E611B4"/>
    <w:rsid w:val="00E61324"/>
    <w:rsid w:val="00E61334"/>
    <w:rsid w:val="00E6134D"/>
    <w:rsid w:val="00E6134F"/>
    <w:rsid w:val="00E6136E"/>
    <w:rsid w:val="00E61410"/>
    <w:rsid w:val="00E61418"/>
    <w:rsid w:val="00E614E9"/>
    <w:rsid w:val="00E6152A"/>
    <w:rsid w:val="00E615BE"/>
    <w:rsid w:val="00E6161A"/>
    <w:rsid w:val="00E6161C"/>
    <w:rsid w:val="00E616C2"/>
    <w:rsid w:val="00E61746"/>
    <w:rsid w:val="00E618B1"/>
    <w:rsid w:val="00E619E3"/>
    <w:rsid w:val="00E61B78"/>
    <w:rsid w:val="00E61BAF"/>
    <w:rsid w:val="00E61C1E"/>
    <w:rsid w:val="00E61CB4"/>
    <w:rsid w:val="00E61CFF"/>
    <w:rsid w:val="00E61D4C"/>
    <w:rsid w:val="00E61D8C"/>
    <w:rsid w:val="00E61DCF"/>
    <w:rsid w:val="00E61DD0"/>
    <w:rsid w:val="00E61DD8"/>
    <w:rsid w:val="00E61E03"/>
    <w:rsid w:val="00E61EB6"/>
    <w:rsid w:val="00E61F0B"/>
    <w:rsid w:val="00E61FD3"/>
    <w:rsid w:val="00E6201B"/>
    <w:rsid w:val="00E6203F"/>
    <w:rsid w:val="00E620E3"/>
    <w:rsid w:val="00E62125"/>
    <w:rsid w:val="00E621DF"/>
    <w:rsid w:val="00E6226F"/>
    <w:rsid w:val="00E62330"/>
    <w:rsid w:val="00E62397"/>
    <w:rsid w:val="00E6239C"/>
    <w:rsid w:val="00E623B5"/>
    <w:rsid w:val="00E623C7"/>
    <w:rsid w:val="00E623C8"/>
    <w:rsid w:val="00E6244F"/>
    <w:rsid w:val="00E62483"/>
    <w:rsid w:val="00E624B6"/>
    <w:rsid w:val="00E624BD"/>
    <w:rsid w:val="00E6257F"/>
    <w:rsid w:val="00E6258D"/>
    <w:rsid w:val="00E625B0"/>
    <w:rsid w:val="00E6264C"/>
    <w:rsid w:val="00E6269A"/>
    <w:rsid w:val="00E626A8"/>
    <w:rsid w:val="00E6271B"/>
    <w:rsid w:val="00E6275C"/>
    <w:rsid w:val="00E62846"/>
    <w:rsid w:val="00E62929"/>
    <w:rsid w:val="00E6296E"/>
    <w:rsid w:val="00E62C24"/>
    <w:rsid w:val="00E62C51"/>
    <w:rsid w:val="00E62C6B"/>
    <w:rsid w:val="00E62DA1"/>
    <w:rsid w:val="00E62DAF"/>
    <w:rsid w:val="00E62F02"/>
    <w:rsid w:val="00E62F93"/>
    <w:rsid w:val="00E630EF"/>
    <w:rsid w:val="00E63234"/>
    <w:rsid w:val="00E6323A"/>
    <w:rsid w:val="00E63277"/>
    <w:rsid w:val="00E6327B"/>
    <w:rsid w:val="00E632B8"/>
    <w:rsid w:val="00E632E6"/>
    <w:rsid w:val="00E63445"/>
    <w:rsid w:val="00E63505"/>
    <w:rsid w:val="00E6352F"/>
    <w:rsid w:val="00E63561"/>
    <w:rsid w:val="00E6364D"/>
    <w:rsid w:val="00E638B3"/>
    <w:rsid w:val="00E638B5"/>
    <w:rsid w:val="00E639CC"/>
    <w:rsid w:val="00E63AA4"/>
    <w:rsid w:val="00E63B05"/>
    <w:rsid w:val="00E63B7F"/>
    <w:rsid w:val="00E63C8C"/>
    <w:rsid w:val="00E63D32"/>
    <w:rsid w:val="00E63DDF"/>
    <w:rsid w:val="00E63E18"/>
    <w:rsid w:val="00E63E38"/>
    <w:rsid w:val="00E63E9E"/>
    <w:rsid w:val="00E6403C"/>
    <w:rsid w:val="00E6422C"/>
    <w:rsid w:val="00E6425C"/>
    <w:rsid w:val="00E64269"/>
    <w:rsid w:val="00E642EE"/>
    <w:rsid w:val="00E64396"/>
    <w:rsid w:val="00E643B7"/>
    <w:rsid w:val="00E6441C"/>
    <w:rsid w:val="00E64434"/>
    <w:rsid w:val="00E644FE"/>
    <w:rsid w:val="00E6457E"/>
    <w:rsid w:val="00E6461A"/>
    <w:rsid w:val="00E6465F"/>
    <w:rsid w:val="00E6480A"/>
    <w:rsid w:val="00E64A7D"/>
    <w:rsid w:val="00E64AA3"/>
    <w:rsid w:val="00E64ADE"/>
    <w:rsid w:val="00E64AF0"/>
    <w:rsid w:val="00E64AF1"/>
    <w:rsid w:val="00E64B8C"/>
    <w:rsid w:val="00E64C6C"/>
    <w:rsid w:val="00E64D47"/>
    <w:rsid w:val="00E64E85"/>
    <w:rsid w:val="00E64F69"/>
    <w:rsid w:val="00E65179"/>
    <w:rsid w:val="00E65245"/>
    <w:rsid w:val="00E6527F"/>
    <w:rsid w:val="00E65285"/>
    <w:rsid w:val="00E6530E"/>
    <w:rsid w:val="00E6538B"/>
    <w:rsid w:val="00E654C5"/>
    <w:rsid w:val="00E655D5"/>
    <w:rsid w:val="00E65689"/>
    <w:rsid w:val="00E656F7"/>
    <w:rsid w:val="00E65709"/>
    <w:rsid w:val="00E65769"/>
    <w:rsid w:val="00E65771"/>
    <w:rsid w:val="00E657DD"/>
    <w:rsid w:val="00E658AD"/>
    <w:rsid w:val="00E658E4"/>
    <w:rsid w:val="00E65996"/>
    <w:rsid w:val="00E65AB3"/>
    <w:rsid w:val="00E65B57"/>
    <w:rsid w:val="00E65BD7"/>
    <w:rsid w:val="00E65C29"/>
    <w:rsid w:val="00E65C96"/>
    <w:rsid w:val="00E65CA0"/>
    <w:rsid w:val="00E65CC4"/>
    <w:rsid w:val="00E65D49"/>
    <w:rsid w:val="00E65E51"/>
    <w:rsid w:val="00E65EBB"/>
    <w:rsid w:val="00E65EBD"/>
    <w:rsid w:val="00E65F89"/>
    <w:rsid w:val="00E65F8C"/>
    <w:rsid w:val="00E661A6"/>
    <w:rsid w:val="00E661DE"/>
    <w:rsid w:val="00E66275"/>
    <w:rsid w:val="00E6628F"/>
    <w:rsid w:val="00E662A4"/>
    <w:rsid w:val="00E6643D"/>
    <w:rsid w:val="00E6649A"/>
    <w:rsid w:val="00E664C1"/>
    <w:rsid w:val="00E66646"/>
    <w:rsid w:val="00E66798"/>
    <w:rsid w:val="00E668F9"/>
    <w:rsid w:val="00E66920"/>
    <w:rsid w:val="00E66996"/>
    <w:rsid w:val="00E669B1"/>
    <w:rsid w:val="00E669D1"/>
    <w:rsid w:val="00E66ACC"/>
    <w:rsid w:val="00E66B83"/>
    <w:rsid w:val="00E66C5E"/>
    <w:rsid w:val="00E66CE7"/>
    <w:rsid w:val="00E66D1E"/>
    <w:rsid w:val="00E66D5B"/>
    <w:rsid w:val="00E66F78"/>
    <w:rsid w:val="00E66FB4"/>
    <w:rsid w:val="00E670E4"/>
    <w:rsid w:val="00E670E7"/>
    <w:rsid w:val="00E67322"/>
    <w:rsid w:val="00E67364"/>
    <w:rsid w:val="00E67383"/>
    <w:rsid w:val="00E6738F"/>
    <w:rsid w:val="00E6740D"/>
    <w:rsid w:val="00E6743F"/>
    <w:rsid w:val="00E67483"/>
    <w:rsid w:val="00E674F4"/>
    <w:rsid w:val="00E6752E"/>
    <w:rsid w:val="00E676AF"/>
    <w:rsid w:val="00E6776B"/>
    <w:rsid w:val="00E67778"/>
    <w:rsid w:val="00E677BF"/>
    <w:rsid w:val="00E6784C"/>
    <w:rsid w:val="00E67875"/>
    <w:rsid w:val="00E6788A"/>
    <w:rsid w:val="00E6796B"/>
    <w:rsid w:val="00E679D6"/>
    <w:rsid w:val="00E67A11"/>
    <w:rsid w:val="00E67A35"/>
    <w:rsid w:val="00E67AAB"/>
    <w:rsid w:val="00E67B3B"/>
    <w:rsid w:val="00E67B85"/>
    <w:rsid w:val="00E67BEF"/>
    <w:rsid w:val="00E67C32"/>
    <w:rsid w:val="00E67C6E"/>
    <w:rsid w:val="00E67CEE"/>
    <w:rsid w:val="00E67E04"/>
    <w:rsid w:val="00E67F29"/>
    <w:rsid w:val="00E67FB6"/>
    <w:rsid w:val="00E7002F"/>
    <w:rsid w:val="00E70084"/>
    <w:rsid w:val="00E700A5"/>
    <w:rsid w:val="00E70119"/>
    <w:rsid w:val="00E701CD"/>
    <w:rsid w:val="00E701E4"/>
    <w:rsid w:val="00E701FE"/>
    <w:rsid w:val="00E7025A"/>
    <w:rsid w:val="00E702B0"/>
    <w:rsid w:val="00E703F5"/>
    <w:rsid w:val="00E70486"/>
    <w:rsid w:val="00E70558"/>
    <w:rsid w:val="00E70567"/>
    <w:rsid w:val="00E70604"/>
    <w:rsid w:val="00E70686"/>
    <w:rsid w:val="00E706F4"/>
    <w:rsid w:val="00E70963"/>
    <w:rsid w:val="00E7097C"/>
    <w:rsid w:val="00E70A02"/>
    <w:rsid w:val="00E70A6D"/>
    <w:rsid w:val="00E70C72"/>
    <w:rsid w:val="00E70CC8"/>
    <w:rsid w:val="00E70EE7"/>
    <w:rsid w:val="00E70FA5"/>
    <w:rsid w:val="00E7101D"/>
    <w:rsid w:val="00E71065"/>
    <w:rsid w:val="00E711DA"/>
    <w:rsid w:val="00E71296"/>
    <w:rsid w:val="00E712B9"/>
    <w:rsid w:val="00E71301"/>
    <w:rsid w:val="00E71334"/>
    <w:rsid w:val="00E7139E"/>
    <w:rsid w:val="00E713C6"/>
    <w:rsid w:val="00E713DB"/>
    <w:rsid w:val="00E714BB"/>
    <w:rsid w:val="00E715A6"/>
    <w:rsid w:val="00E7164B"/>
    <w:rsid w:val="00E71884"/>
    <w:rsid w:val="00E7192E"/>
    <w:rsid w:val="00E7198B"/>
    <w:rsid w:val="00E719FC"/>
    <w:rsid w:val="00E71A5A"/>
    <w:rsid w:val="00E71A66"/>
    <w:rsid w:val="00E71A77"/>
    <w:rsid w:val="00E71AB6"/>
    <w:rsid w:val="00E71B9D"/>
    <w:rsid w:val="00E71C9D"/>
    <w:rsid w:val="00E71D10"/>
    <w:rsid w:val="00E71D26"/>
    <w:rsid w:val="00E71D35"/>
    <w:rsid w:val="00E71DD3"/>
    <w:rsid w:val="00E71F39"/>
    <w:rsid w:val="00E71F6B"/>
    <w:rsid w:val="00E71FAC"/>
    <w:rsid w:val="00E7200D"/>
    <w:rsid w:val="00E72033"/>
    <w:rsid w:val="00E72039"/>
    <w:rsid w:val="00E72060"/>
    <w:rsid w:val="00E720AA"/>
    <w:rsid w:val="00E720B0"/>
    <w:rsid w:val="00E720EA"/>
    <w:rsid w:val="00E72134"/>
    <w:rsid w:val="00E7215D"/>
    <w:rsid w:val="00E7221D"/>
    <w:rsid w:val="00E7224C"/>
    <w:rsid w:val="00E723D5"/>
    <w:rsid w:val="00E72499"/>
    <w:rsid w:val="00E72588"/>
    <w:rsid w:val="00E72606"/>
    <w:rsid w:val="00E726AE"/>
    <w:rsid w:val="00E72741"/>
    <w:rsid w:val="00E727CF"/>
    <w:rsid w:val="00E72817"/>
    <w:rsid w:val="00E729A1"/>
    <w:rsid w:val="00E729FC"/>
    <w:rsid w:val="00E72AF5"/>
    <w:rsid w:val="00E72C0F"/>
    <w:rsid w:val="00E72C7A"/>
    <w:rsid w:val="00E72DEA"/>
    <w:rsid w:val="00E72DF8"/>
    <w:rsid w:val="00E72E44"/>
    <w:rsid w:val="00E72F6F"/>
    <w:rsid w:val="00E72FA4"/>
    <w:rsid w:val="00E72FD1"/>
    <w:rsid w:val="00E73188"/>
    <w:rsid w:val="00E7326C"/>
    <w:rsid w:val="00E73271"/>
    <w:rsid w:val="00E732A8"/>
    <w:rsid w:val="00E73308"/>
    <w:rsid w:val="00E734A4"/>
    <w:rsid w:val="00E73517"/>
    <w:rsid w:val="00E73569"/>
    <w:rsid w:val="00E73575"/>
    <w:rsid w:val="00E735F9"/>
    <w:rsid w:val="00E73773"/>
    <w:rsid w:val="00E7380E"/>
    <w:rsid w:val="00E7396E"/>
    <w:rsid w:val="00E73973"/>
    <w:rsid w:val="00E73998"/>
    <w:rsid w:val="00E739B8"/>
    <w:rsid w:val="00E739EE"/>
    <w:rsid w:val="00E73A4B"/>
    <w:rsid w:val="00E73B0A"/>
    <w:rsid w:val="00E73BDB"/>
    <w:rsid w:val="00E73C0B"/>
    <w:rsid w:val="00E73C65"/>
    <w:rsid w:val="00E73C8A"/>
    <w:rsid w:val="00E73CBF"/>
    <w:rsid w:val="00E73D4C"/>
    <w:rsid w:val="00E73D58"/>
    <w:rsid w:val="00E73DA4"/>
    <w:rsid w:val="00E73EF9"/>
    <w:rsid w:val="00E73FE1"/>
    <w:rsid w:val="00E740C7"/>
    <w:rsid w:val="00E740F7"/>
    <w:rsid w:val="00E74191"/>
    <w:rsid w:val="00E741B2"/>
    <w:rsid w:val="00E7428C"/>
    <w:rsid w:val="00E7434C"/>
    <w:rsid w:val="00E746BB"/>
    <w:rsid w:val="00E74743"/>
    <w:rsid w:val="00E74763"/>
    <w:rsid w:val="00E7483D"/>
    <w:rsid w:val="00E74A1E"/>
    <w:rsid w:val="00E74A2B"/>
    <w:rsid w:val="00E74B04"/>
    <w:rsid w:val="00E74B2B"/>
    <w:rsid w:val="00E74B98"/>
    <w:rsid w:val="00E74BAA"/>
    <w:rsid w:val="00E74CDC"/>
    <w:rsid w:val="00E74D1A"/>
    <w:rsid w:val="00E74D1C"/>
    <w:rsid w:val="00E74D2C"/>
    <w:rsid w:val="00E74D33"/>
    <w:rsid w:val="00E74D46"/>
    <w:rsid w:val="00E74EE6"/>
    <w:rsid w:val="00E74EE8"/>
    <w:rsid w:val="00E74F1C"/>
    <w:rsid w:val="00E74F30"/>
    <w:rsid w:val="00E74F8E"/>
    <w:rsid w:val="00E74FF3"/>
    <w:rsid w:val="00E7507F"/>
    <w:rsid w:val="00E75230"/>
    <w:rsid w:val="00E7523A"/>
    <w:rsid w:val="00E75250"/>
    <w:rsid w:val="00E752F1"/>
    <w:rsid w:val="00E753EC"/>
    <w:rsid w:val="00E754A0"/>
    <w:rsid w:val="00E75572"/>
    <w:rsid w:val="00E755E3"/>
    <w:rsid w:val="00E7564A"/>
    <w:rsid w:val="00E7565E"/>
    <w:rsid w:val="00E75A4B"/>
    <w:rsid w:val="00E75C55"/>
    <w:rsid w:val="00E75CB9"/>
    <w:rsid w:val="00E75D1F"/>
    <w:rsid w:val="00E75DD6"/>
    <w:rsid w:val="00E75FE0"/>
    <w:rsid w:val="00E76022"/>
    <w:rsid w:val="00E760A0"/>
    <w:rsid w:val="00E760B7"/>
    <w:rsid w:val="00E7612B"/>
    <w:rsid w:val="00E761C5"/>
    <w:rsid w:val="00E76217"/>
    <w:rsid w:val="00E763E4"/>
    <w:rsid w:val="00E76429"/>
    <w:rsid w:val="00E7664B"/>
    <w:rsid w:val="00E7665A"/>
    <w:rsid w:val="00E766B7"/>
    <w:rsid w:val="00E76715"/>
    <w:rsid w:val="00E767E0"/>
    <w:rsid w:val="00E768F3"/>
    <w:rsid w:val="00E7693A"/>
    <w:rsid w:val="00E7698E"/>
    <w:rsid w:val="00E76A5D"/>
    <w:rsid w:val="00E76A63"/>
    <w:rsid w:val="00E76DCD"/>
    <w:rsid w:val="00E76DDE"/>
    <w:rsid w:val="00E76E1C"/>
    <w:rsid w:val="00E76E54"/>
    <w:rsid w:val="00E76EA8"/>
    <w:rsid w:val="00E76EEF"/>
    <w:rsid w:val="00E76F11"/>
    <w:rsid w:val="00E76F64"/>
    <w:rsid w:val="00E76F69"/>
    <w:rsid w:val="00E76FF2"/>
    <w:rsid w:val="00E77055"/>
    <w:rsid w:val="00E7706E"/>
    <w:rsid w:val="00E7707B"/>
    <w:rsid w:val="00E7708A"/>
    <w:rsid w:val="00E77121"/>
    <w:rsid w:val="00E7716A"/>
    <w:rsid w:val="00E771BF"/>
    <w:rsid w:val="00E77353"/>
    <w:rsid w:val="00E773BF"/>
    <w:rsid w:val="00E773CB"/>
    <w:rsid w:val="00E774BE"/>
    <w:rsid w:val="00E774F0"/>
    <w:rsid w:val="00E77527"/>
    <w:rsid w:val="00E7755F"/>
    <w:rsid w:val="00E77581"/>
    <w:rsid w:val="00E775B7"/>
    <w:rsid w:val="00E7761B"/>
    <w:rsid w:val="00E776FC"/>
    <w:rsid w:val="00E7771B"/>
    <w:rsid w:val="00E77789"/>
    <w:rsid w:val="00E777A6"/>
    <w:rsid w:val="00E77808"/>
    <w:rsid w:val="00E778BF"/>
    <w:rsid w:val="00E778D7"/>
    <w:rsid w:val="00E77A92"/>
    <w:rsid w:val="00E77B24"/>
    <w:rsid w:val="00E77B41"/>
    <w:rsid w:val="00E77BEC"/>
    <w:rsid w:val="00E77BF7"/>
    <w:rsid w:val="00E77C03"/>
    <w:rsid w:val="00E77C26"/>
    <w:rsid w:val="00E77CDC"/>
    <w:rsid w:val="00E77E19"/>
    <w:rsid w:val="00E77EED"/>
    <w:rsid w:val="00E77EF8"/>
    <w:rsid w:val="00E77FB8"/>
    <w:rsid w:val="00E80051"/>
    <w:rsid w:val="00E8014D"/>
    <w:rsid w:val="00E80172"/>
    <w:rsid w:val="00E8024F"/>
    <w:rsid w:val="00E80316"/>
    <w:rsid w:val="00E80352"/>
    <w:rsid w:val="00E804AE"/>
    <w:rsid w:val="00E80523"/>
    <w:rsid w:val="00E80598"/>
    <w:rsid w:val="00E805BF"/>
    <w:rsid w:val="00E8065D"/>
    <w:rsid w:val="00E807E8"/>
    <w:rsid w:val="00E808A1"/>
    <w:rsid w:val="00E80983"/>
    <w:rsid w:val="00E809B9"/>
    <w:rsid w:val="00E80A30"/>
    <w:rsid w:val="00E80A67"/>
    <w:rsid w:val="00E80AA7"/>
    <w:rsid w:val="00E80AB1"/>
    <w:rsid w:val="00E80B54"/>
    <w:rsid w:val="00E80BF0"/>
    <w:rsid w:val="00E80C6C"/>
    <w:rsid w:val="00E80C6F"/>
    <w:rsid w:val="00E80C8E"/>
    <w:rsid w:val="00E80CC6"/>
    <w:rsid w:val="00E80D0B"/>
    <w:rsid w:val="00E80E36"/>
    <w:rsid w:val="00E810EC"/>
    <w:rsid w:val="00E81191"/>
    <w:rsid w:val="00E81193"/>
    <w:rsid w:val="00E811D4"/>
    <w:rsid w:val="00E8126D"/>
    <w:rsid w:val="00E812EE"/>
    <w:rsid w:val="00E8131B"/>
    <w:rsid w:val="00E8143A"/>
    <w:rsid w:val="00E81489"/>
    <w:rsid w:val="00E81504"/>
    <w:rsid w:val="00E81630"/>
    <w:rsid w:val="00E81640"/>
    <w:rsid w:val="00E817C0"/>
    <w:rsid w:val="00E817F8"/>
    <w:rsid w:val="00E8180E"/>
    <w:rsid w:val="00E8196E"/>
    <w:rsid w:val="00E81A10"/>
    <w:rsid w:val="00E81A29"/>
    <w:rsid w:val="00E81B45"/>
    <w:rsid w:val="00E81BB8"/>
    <w:rsid w:val="00E81BD2"/>
    <w:rsid w:val="00E81BE6"/>
    <w:rsid w:val="00E81D3E"/>
    <w:rsid w:val="00E81D87"/>
    <w:rsid w:val="00E81DF3"/>
    <w:rsid w:val="00E81F65"/>
    <w:rsid w:val="00E82067"/>
    <w:rsid w:val="00E820D7"/>
    <w:rsid w:val="00E821C2"/>
    <w:rsid w:val="00E82232"/>
    <w:rsid w:val="00E822EE"/>
    <w:rsid w:val="00E82304"/>
    <w:rsid w:val="00E82368"/>
    <w:rsid w:val="00E8242B"/>
    <w:rsid w:val="00E824CF"/>
    <w:rsid w:val="00E82520"/>
    <w:rsid w:val="00E8257A"/>
    <w:rsid w:val="00E8260A"/>
    <w:rsid w:val="00E82647"/>
    <w:rsid w:val="00E826E0"/>
    <w:rsid w:val="00E8270B"/>
    <w:rsid w:val="00E827C1"/>
    <w:rsid w:val="00E82844"/>
    <w:rsid w:val="00E82886"/>
    <w:rsid w:val="00E8292F"/>
    <w:rsid w:val="00E82965"/>
    <w:rsid w:val="00E82977"/>
    <w:rsid w:val="00E829DA"/>
    <w:rsid w:val="00E82A50"/>
    <w:rsid w:val="00E82A68"/>
    <w:rsid w:val="00E82B8A"/>
    <w:rsid w:val="00E82D2B"/>
    <w:rsid w:val="00E82D52"/>
    <w:rsid w:val="00E82E04"/>
    <w:rsid w:val="00E82E3E"/>
    <w:rsid w:val="00E82ED6"/>
    <w:rsid w:val="00E82FE0"/>
    <w:rsid w:val="00E831A3"/>
    <w:rsid w:val="00E831D2"/>
    <w:rsid w:val="00E831D6"/>
    <w:rsid w:val="00E832B3"/>
    <w:rsid w:val="00E832C8"/>
    <w:rsid w:val="00E8339B"/>
    <w:rsid w:val="00E834D7"/>
    <w:rsid w:val="00E83537"/>
    <w:rsid w:val="00E83592"/>
    <w:rsid w:val="00E8359C"/>
    <w:rsid w:val="00E835ED"/>
    <w:rsid w:val="00E8366D"/>
    <w:rsid w:val="00E837D3"/>
    <w:rsid w:val="00E837FF"/>
    <w:rsid w:val="00E83888"/>
    <w:rsid w:val="00E839B2"/>
    <w:rsid w:val="00E83A81"/>
    <w:rsid w:val="00E83AD9"/>
    <w:rsid w:val="00E83B44"/>
    <w:rsid w:val="00E83BE5"/>
    <w:rsid w:val="00E83C01"/>
    <w:rsid w:val="00E83C9E"/>
    <w:rsid w:val="00E83CB5"/>
    <w:rsid w:val="00E83D2F"/>
    <w:rsid w:val="00E83E02"/>
    <w:rsid w:val="00E83E0D"/>
    <w:rsid w:val="00E83E38"/>
    <w:rsid w:val="00E83E48"/>
    <w:rsid w:val="00E83E7D"/>
    <w:rsid w:val="00E83E9A"/>
    <w:rsid w:val="00E83F30"/>
    <w:rsid w:val="00E83F94"/>
    <w:rsid w:val="00E83FD1"/>
    <w:rsid w:val="00E83FD6"/>
    <w:rsid w:val="00E84059"/>
    <w:rsid w:val="00E84345"/>
    <w:rsid w:val="00E84517"/>
    <w:rsid w:val="00E84534"/>
    <w:rsid w:val="00E8469D"/>
    <w:rsid w:val="00E84721"/>
    <w:rsid w:val="00E84738"/>
    <w:rsid w:val="00E8478E"/>
    <w:rsid w:val="00E847AA"/>
    <w:rsid w:val="00E847BC"/>
    <w:rsid w:val="00E84863"/>
    <w:rsid w:val="00E84960"/>
    <w:rsid w:val="00E849EA"/>
    <w:rsid w:val="00E84A3C"/>
    <w:rsid w:val="00E84B7C"/>
    <w:rsid w:val="00E84BCC"/>
    <w:rsid w:val="00E84C22"/>
    <w:rsid w:val="00E84C44"/>
    <w:rsid w:val="00E84C5D"/>
    <w:rsid w:val="00E84D85"/>
    <w:rsid w:val="00E84DBC"/>
    <w:rsid w:val="00E84E03"/>
    <w:rsid w:val="00E84E34"/>
    <w:rsid w:val="00E84F89"/>
    <w:rsid w:val="00E8508D"/>
    <w:rsid w:val="00E851DF"/>
    <w:rsid w:val="00E85200"/>
    <w:rsid w:val="00E85212"/>
    <w:rsid w:val="00E852DE"/>
    <w:rsid w:val="00E8530D"/>
    <w:rsid w:val="00E853A5"/>
    <w:rsid w:val="00E8547E"/>
    <w:rsid w:val="00E8557F"/>
    <w:rsid w:val="00E85619"/>
    <w:rsid w:val="00E85727"/>
    <w:rsid w:val="00E85A6D"/>
    <w:rsid w:val="00E85B20"/>
    <w:rsid w:val="00E85C15"/>
    <w:rsid w:val="00E85DBC"/>
    <w:rsid w:val="00E85E34"/>
    <w:rsid w:val="00E85E78"/>
    <w:rsid w:val="00E85E80"/>
    <w:rsid w:val="00E85EF4"/>
    <w:rsid w:val="00E85F6F"/>
    <w:rsid w:val="00E85FF9"/>
    <w:rsid w:val="00E8608F"/>
    <w:rsid w:val="00E8609C"/>
    <w:rsid w:val="00E861D9"/>
    <w:rsid w:val="00E8622E"/>
    <w:rsid w:val="00E86317"/>
    <w:rsid w:val="00E8631C"/>
    <w:rsid w:val="00E86384"/>
    <w:rsid w:val="00E863DB"/>
    <w:rsid w:val="00E864D4"/>
    <w:rsid w:val="00E86548"/>
    <w:rsid w:val="00E86553"/>
    <w:rsid w:val="00E8667F"/>
    <w:rsid w:val="00E86682"/>
    <w:rsid w:val="00E86763"/>
    <w:rsid w:val="00E8686C"/>
    <w:rsid w:val="00E86915"/>
    <w:rsid w:val="00E86940"/>
    <w:rsid w:val="00E8696A"/>
    <w:rsid w:val="00E86A06"/>
    <w:rsid w:val="00E86B14"/>
    <w:rsid w:val="00E86B81"/>
    <w:rsid w:val="00E86BBD"/>
    <w:rsid w:val="00E86BBF"/>
    <w:rsid w:val="00E86C29"/>
    <w:rsid w:val="00E86DE5"/>
    <w:rsid w:val="00E86E8F"/>
    <w:rsid w:val="00E86ECF"/>
    <w:rsid w:val="00E86F48"/>
    <w:rsid w:val="00E87024"/>
    <w:rsid w:val="00E87097"/>
    <w:rsid w:val="00E8714D"/>
    <w:rsid w:val="00E87273"/>
    <w:rsid w:val="00E87366"/>
    <w:rsid w:val="00E87392"/>
    <w:rsid w:val="00E873EE"/>
    <w:rsid w:val="00E87405"/>
    <w:rsid w:val="00E8743A"/>
    <w:rsid w:val="00E8743B"/>
    <w:rsid w:val="00E8744A"/>
    <w:rsid w:val="00E8749C"/>
    <w:rsid w:val="00E874CA"/>
    <w:rsid w:val="00E8753E"/>
    <w:rsid w:val="00E87561"/>
    <w:rsid w:val="00E87679"/>
    <w:rsid w:val="00E8769A"/>
    <w:rsid w:val="00E876D4"/>
    <w:rsid w:val="00E8775F"/>
    <w:rsid w:val="00E8777D"/>
    <w:rsid w:val="00E877D8"/>
    <w:rsid w:val="00E87983"/>
    <w:rsid w:val="00E879DE"/>
    <w:rsid w:val="00E87A55"/>
    <w:rsid w:val="00E87A5B"/>
    <w:rsid w:val="00E87A86"/>
    <w:rsid w:val="00E87BE6"/>
    <w:rsid w:val="00E87C38"/>
    <w:rsid w:val="00E87C47"/>
    <w:rsid w:val="00E87D64"/>
    <w:rsid w:val="00E87E35"/>
    <w:rsid w:val="00E87F67"/>
    <w:rsid w:val="00E87F93"/>
    <w:rsid w:val="00E90037"/>
    <w:rsid w:val="00E90097"/>
    <w:rsid w:val="00E9013F"/>
    <w:rsid w:val="00E902B7"/>
    <w:rsid w:val="00E90482"/>
    <w:rsid w:val="00E90494"/>
    <w:rsid w:val="00E9049A"/>
    <w:rsid w:val="00E90537"/>
    <w:rsid w:val="00E9058F"/>
    <w:rsid w:val="00E90636"/>
    <w:rsid w:val="00E90764"/>
    <w:rsid w:val="00E907D6"/>
    <w:rsid w:val="00E9083F"/>
    <w:rsid w:val="00E9091D"/>
    <w:rsid w:val="00E90A77"/>
    <w:rsid w:val="00E90BF5"/>
    <w:rsid w:val="00E90C28"/>
    <w:rsid w:val="00E90DB0"/>
    <w:rsid w:val="00E90DD7"/>
    <w:rsid w:val="00E90DDE"/>
    <w:rsid w:val="00E90E6D"/>
    <w:rsid w:val="00E90ED6"/>
    <w:rsid w:val="00E90F78"/>
    <w:rsid w:val="00E911A1"/>
    <w:rsid w:val="00E911DE"/>
    <w:rsid w:val="00E91240"/>
    <w:rsid w:val="00E91255"/>
    <w:rsid w:val="00E91259"/>
    <w:rsid w:val="00E91286"/>
    <w:rsid w:val="00E9132C"/>
    <w:rsid w:val="00E9136A"/>
    <w:rsid w:val="00E9153A"/>
    <w:rsid w:val="00E91598"/>
    <w:rsid w:val="00E9161A"/>
    <w:rsid w:val="00E918A7"/>
    <w:rsid w:val="00E91932"/>
    <w:rsid w:val="00E91B47"/>
    <w:rsid w:val="00E91B50"/>
    <w:rsid w:val="00E91B76"/>
    <w:rsid w:val="00E91C62"/>
    <w:rsid w:val="00E91CB8"/>
    <w:rsid w:val="00E91CBF"/>
    <w:rsid w:val="00E91CEC"/>
    <w:rsid w:val="00E91DC3"/>
    <w:rsid w:val="00E91E01"/>
    <w:rsid w:val="00E91FD1"/>
    <w:rsid w:val="00E92005"/>
    <w:rsid w:val="00E92047"/>
    <w:rsid w:val="00E92188"/>
    <w:rsid w:val="00E9220F"/>
    <w:rsid w:val="00E9228D"/>
    <w:rsid w:val="00E922A5"/>
    <w:rsid w:val="00E92335"/>
    <w:rsid w:val="00E924EC"/>
    <w:rsid w:val="00E92620"/>
    <w:rsid w:val="00E926D9"/>
    <w:rsid w:val="00E9274A"/>
    <w:rsid w:val="00E9274C"/>
    <w:rsid w:val="00E92791"/>
    <w:rsid w:val="00E92836"/>
    <w:rsid w:val="00E929A2"/>
    <w:rsid w:val="00E929F5"/>
    <w:rsid w:val="00E92A2A"/>
    <w:rsid w:val="00E92A7F"/>
    <w:rsid w:val="00E92BD8"/>
    <w:rsid w:val="00E92D2A"/>
    <w:rsid w:val="00E92D4A"/>
    <w:rsid w:val="00E92DE6"/>
    <w:rsid w:val="00E92DF5"/>
    <w:rsid w:val="00E92E03"/>
    <w:rsid w:val="00E92E0B"/>
    <w:rsid w:val="00E92EFD"/>
    <w:rsid w:val="00E92F3B"/>
    <w:rsid w:val="00E92FBC"/>
    <w:rsid w:val="00E93202"/>
    <w:rsid w:val="00E93274"/>
    <w:rsid w:val="00E93299"/>
    <w:rsid w:val="00E932B6"/>
    <w:rsid w:val="00E9333C"/>
    <w:rsid w:val="00E93446"/>
    <w:rsid w:val="00E934BE"/>
    <w:rsid w:val="00E935E0"/>
    <w:rsid w:val="00E9372B"/>
    <w:rsid w:val="00E93845"/>
    <w:rsid w:val="00E93873"/>
    <w:rsid w:val="00E938B6"/>
    <w:rsid w:val="00E93A52"/>
    <w:rsid w:val="00E93A99"/>
    <w:rsid w:val="00E93B0D"/>
    <w:rsid w:val="00E93B21"/>
    <w:rsid w:val="00E93BF5"/>
    <w:rsid w:val="00E93CC4"/>
    <w:rsid w:val="00E93D16"/>
    <w:rsid w:val="00E93D24"/>
    <w:rsid w:val="00E93D4B"/>
    <w:rsid w:val="00E93D54"/>
    <w:rsid w:val="00E93D7E"/>
    <w:rsid w:val="00E93DBF"/>
    <w:rsid w:val="00E93E08"/>
    <w:rsid w:val="00E93E0C"/>
    <w:rsid w:val="00E93EA4"/>
    <w:rsid w:val="00E93F43"/>
    <w:rsid w:val="00E94047"/>
    <w:rsid w:val="00E940E5"/>
    <w:rsid w:val="00E9410B"/>
    <w:rsid w:val="00E941E1"/>
    <w:rsid w:val="00E94207"/>
    <w:rsid w:val="00E942F3"/>
    <w:rsid w:val="00E94405"/>
    <w:rsid w:val="00E94450"/>
    <w:rsid w:val="00E9454E"/>
    <w:rsid w:val="00E94556"/>
    <w:rsid w:val="00E945EF"/>
    <w:rsid w:val="00E9464C"/>
    <w:rsid w:val="00E94889"/>
    <w:rsid w:val="00E94AA1"/>
    <w:rsid w:val="00E94ACF"/>
    <w:rsid w:val="00E94AFC"/>
    <w:rsid w:val="00E94B1F"/>
    <w:rsid w:val="00E94B5F"/>
    <w:rsid w:val="00E94BB0"/>
    <w:rsid w:val="00E94BD7"/>
    <w:rsid w:val="00E94BD9"/>
    <w:rsid w:val="00E94CFC"/>
    <w:rsid w:val="00E94E7B"/>
    <w:rsid w:val="00E94F1B"/>
    <w:rsid w:val="00E95023"/>
    <w:rsid w:val="00E95050"/>
    <w:rsid w:val="00E950B2"/>
    <w:rsid w:val="00E95264"/>
    <w:rsid w:val="00E95348"/>
    <w:rsid w:val="00E95377"/>
    <w:rsid w:val="00E95433"/>
    <w:rsid w:val="00E9563F"/>
    <w:rsid w:val="00E9566D"/>
    <w:rsid w:val="00E95787"/>
    <w:rsid w:val="00E9588B"/>
    <w:rsid w:val="00E958A5"/>
    <w:rsid w:val="00E95905"/>
    <w:rsid w:val="00E95935"/>
    <w:rsid w:val="00E9594B"/>
    <w:rsid w:val="00E95B27"/>
    <w:rsid w:val="00E95B77"/>
    <w:rsid w:val="00E95BA0"/>
    <w:rsid w:val="00E95BE5"/>
    <w:rsid w:val="00E95CF0"/>
    <w:rsid w:val="00E95D65"/>
    <w:rsid w:val="00E95E6C"/>
    <w:rsid w:val="00E95EA5"/>
    <w:rsid w:val="00E95EDF"/>
    <w:rsid w:val="00E95EFE"/>
    <w:rsid w:val="00E9606A"/>
    <w:rsid w:val="00E960E6"/>
    <w:rsid w:val="00E96119"/>
    <w:rsid w:val="00E96190"/>
    <w:rsid w:val="00E964DB"/>
    <w:rsid w:val="00E965A7"/>
    <w:rsid w:val="00E965F0"/>
    <w:rsid w:val="00E96609"/>
    <w:rsid w:val="00E96624"/>
    <w:rsid w:val="00E9687B"/>
    <w:rsid w:val="00E96881"/>
    <w:rsid w:val="00E9689B"/>
    <w:rsid w:val="00E96959"/>
    <w:rsid w:val="00E96981"/>
    <w:rsid w:val="00E96A12"/>
    <w:rsid w:val="00E96AD7"/>
    <w:rsid w:val="00E96AFD"/>
    <w:rsid w:val="00E96CB3"/>
    <w:rsid w:val="00E96CEE"/>
    <w:rsid w:val="00E96CF9"/>
    <w:rsid w:val="00E96D23"/>
    <w:rsid w:val="00E96D5C"/>
    <w:rsid w:val="00E96D62"/>
    <w:rsid w:val="00E96E68"/>
    <w:rsid w:val="00E96EBF"/>
    <w:rsid w:val="00E96EFA"/>
    <w:rsid w:val="00E96F93"/>
    <w:rsid w:val="00E96FDF"/>
    <w:rsid w:val="00E97009"/>
    <w:rsid w:val="00E9703D"/>
    <w:rsid w:val="00E971C9"/>
    <w:rsid w:val="00E97215"/>
    <w:rsid w:val="00E97286"/>
    <w:rsid w:val="00E972E0"/>
    <w:rsid w:val="00E9737B"/>
    <w:rsid w:val="00E9737C"/>
    <w:rsid w:val="00E97550"/>
    <w:rsid w:val="00E976D6"/>
    <w:rsid w:val="00E9773B"/>
    <w:rsid w:val="00E9773D"/>
    <w:rsid w:val="00E977A2"/>
    <w:rsid w:val="00E977D4"/>
    <w:rsid w:val="00E979BC"/>
    <w:rsid w:val="00E97A1C"/>
    <w:rsid w:val="00E97A34"/>
    <w:rsid w:val="00E97A9A"/>
    <w:rsid w:val="00E97B6C"/>
    <w:rsid w:val="00E97B72"/>
    <w:rsid w:val="00E97F57"/>
    <w:rsid w:val="00E97F95"/>
    <w:rsid w:val="00E97FD4"/>
    <w:rsid w:val="00EA000C"/>
    <w:rsid w:val="00EA0113"/>
    <w:rsid w:val="00EA02C0"/>
    <w:rsid w:val="00EA02C7"/>
    <w:rsid w:val="00EA02C9"/>
    <w:rsid w:val="00EA0323"/>
    <w:rsid w:val="00EA0464"/>
    <w:rsid w:val="00EA0658"/>
    <w:rsid w:val="00EA0663"/>
    <w:rsid w:val="00EA0677"/>
    <w:rsid w:val="00EA06A5"/>
    <w:rsid w:val="00EA06D7"/>
    <w:rsid w:val="00EA07BE"/>
    <w:rsid w:val="00EA07D0"/>
    <w:rsid w:val="00EA0813"/>
    <w:rsid w:val="00EA0925"/>
    <w:rsid w:val="00EA09CA"/>
    <w:rsid w:val="00EA0A1A"/>
    <w:rsid w:val="00EA0AFC"/>
    <w:rsid w:val="00EA0B53"/>
    <w:rsid w:val="00EA0B92"/>
    <w:rsid w:val="00EA0B9F"/>
    <w:rsid w:val="00EA0CE0"/>
    <w:rsid w:val="00EA0DC3"/>
    <w:rsid w:val="00EA0F09"/>
    <w:rsid w:val="00EA1021"/>
    <w:rsid w:val="00EA10F9"/>
    <w:rsid w:val="00EA1169"/>
    <w:rsid w:val="00EA1346"/>
    <w:rsid w:val="00EA1555"/>
    <w:rsid w:val="00EA156F"/>
    <w:rsid w:val="00EA1578"/>
    <w:rsid w:val="00EA166A"/>
    <w:rsid w:val="00EA16E1"/>
    <w:rsid w:val="00EA1776"/>
    <w:rsid w:val="00EA179A"/>
    <w:rsid w:val="00EA185F"/>
    <w:rsid w:val="00EA187C"/>
    <w:rsid w:val="00EA191A"/>
    <w:rsid w:val="00EA1AA3"/>
    <w:rsid w:val="00EA1CD4"/>
    <w:rsid w:val="00EA1D3F"/>
    <w:rsid w:val="00EA1D47"/>
    <w:rsid w:val="00EA1DD3"/>
    <w:rsid w:val="00EA1DF5"/>
    <w:rsid w:val="00EA2081"/>
    <w:rsid w:val="00EA213C"/>
    <w:rsid w:val="00EA2201"/>
    <w:rsid w:val="00EA224B"/>
    <w:rsid w:val="00EA2278"/>
    <w:rsid w:val="00EA2284"/>
    <w:rsid w:val="00EA2303"/>
    <w:rsid w:val="00EA2435"/>
    <w:rsid w:val="00EA249A"/>
    <w:rsid w:val="00EA24C2"/>
    <w:rsid w:val="00EA2746"/>
    <w:rsid w:val="00EA2822"/>
    <w:rsid w:val="00EA290A"/>
    <w:rsid w:val="00EA293F"/>
    <w:rsid w:val="00EA2976"/>
    <w:rsid w:val="00EA2992"/>
    <w:rsid w:val="00EA2A55"/>
    <w:rsid w:val="00EA2AFB"/>
    <w:rsid w:val="00EA2B51"/>
    <w:rsid w:val="00EA2C40"/>
    <w:rsid w:val="00EA2E45"/>
    <w:rsid w:val="00EA2EC6"/>
    <w:rsid w:val="00EA2FE5"/>
    <w:rsid w:val="00EA2FF9"/>
    <w:rsid w:val="00EA30C1"/>
    <w:rsid w:val="00EA30D1"/>
    <w:rsid w:val="00EA30EF"/>
    <w:rsid w:val="00EA3295"/>
    <w:rsid w:val="00EA32E4"/>
    <w:rsid w:val="00EA33A7"/>
    <w:rsid w:val="00EA33BC"/>
    <w:rsid w:val="00EA33E5"/>
    <w:rsid w:val="00EA3489"/>
    <w:rsid w:val="00EA3504"/>
    <w:rsid w:val="00EA350C"/>
    <w:rsid w:val="00EA35B0"/>
    <w:rsid w:val="00EA3653"/>
    <w:rsid w:val="00EA367C"/>
    <w:rsid w:val="00EA38BC"/>
    <w:rsid w:val="00EA3E7D"/>
    <w:rsid w:val="00EA3E93"/>
    <w:rsid w:val="00EA3F0E"/>
    <w:rsid w:val="00EA3F1E"/>
    <w:rsid w:val="00EA3F57"/>
    <w:rsid w:val="00EA3FB1"/>
    <w:rsid w:val="00EA3FC2"/>
    <w:rsid w:val="00EA408B"/>
    <w:rsid w:val="00EA409D"/>
    <w:rsid w:val="00EA40DD"/>
    <w:rsid w:val="00EA410B"/>
    <w:rsid w:val="00EA4170"/>
    <w:rsid w:val="00EA423D"/>
    <w:rsid w:val="00EA429B"/>
    <w:rsid w:val="00EA42C3"/>
    <w:rsid w:val="00EA43C3"/>
    <w:rsid w:val="00EA43E0"/>
    <w:rsid w:val="00EA4426"/>
    <w:rsid w:val="00EA44C4"/>
    <w:rsid w:val="00EA4588"/>
    <w:rsid w:val="00EA467A"/>
    <w:rsid w:val="00EA474B"/>
    <w:rsid w:val="00EA47AD"/>
    <w:rsid w:val="00EA47AE"/>
    <w:rsid w:val="00EA47B5"/>
    <w:rsid w:val="00EA47DB"/>
    <w:rsid w:val="00EA4856"/>
    <w:rsid w:val="00EA48AC"/>
    <w:rsid w:val="00EA491A"/>
    <w:rsid w:val="00EA4A12"/>
    <w:rsid w:val="00EA4A13"/>
    <w:rsid w:val="00EA4AED"/>
    <w:rsid w:val="00EA4BFF"/>
    <w:rsid w:val="00EA4CE7"/>
    <w:rsid w:val="00EA4CEA"/>
    <w:rsid w:val="00EA4D03"/>
    <w:rsid w:val="00EA4D70"/>
    <w:rsid w:val="00EA4E02"/>
    <w:rsid w:val="00EA4E90"/>
    <w:rsid w:val="00EA4EA1"/>
    <w:rsid w:val="00EA4EB5"/>
    <w:rsid w:val="00EA5066"/>
    <w:rsid w:val="00EA5077"/>
    <w:rsid w:val="00EA50F5"/>
    <w:rsid w:val="00EA513E"/>
    <w:rsid w:val="00EA51B6"/>
    <w:rsid w:val="00EA522A"/>
    <w:rsid w:val="00EA5249"/>
    <w:rsid w:val="00EA5255"/>
    <w:rsid w:val="00EA52CC"/>
    <w:rsid w:val="00EA53D5"/>
    <w:rsid w:val="00EA53FD"/>
    <w:rsid w:val="00EA55B9"/>
    <w:rsid w:val="00EA56A2"/>
    <w:rsid w:val="00EA5711"/>
    <w:rsid w:val="00EA5743"/>
    <w:rsid w:val="00EA5870"/>
    <w:rsid w:val="00EA5915"/>
    <w:rsid w:val="00EA59B9"/>
    <w:rsid w:val="00EA5A1A"/>
    <w:rsid w:val="00EA5A42"/>
    <w:rsid w:val="00EA5A84"/>
    <w:rsid w:val="00EA5A96"/>
    <w:rsid w:val="00EA5AB7"/>
    <w:rsid w:val="00EA5AEA"/>
    <w:rsid w:val="00EA5B68"/>
    <w:rsid w:val="00EA5BB5"/>
    <w:rsid w:val="00EA5C0A"/>
    <w:rsid w:val="00EA5C32"/>
    <w:rsid w:val="00EA5C45"/>
    <w:rsid w:val="00EA5D5D"/>
    <w:rsid w:val="00EA5D98"/>
    <w:rsid w:val="00EA5D9F"/>
    <w:rsid w:val="00EA5ED4"/>
    <w:rsid w:val="00EA6026"/>
    <w:rsid w:val="00EA610A"/>
    <w:rsid w:val="00EA6113"/>
    <w:rsid w:val="00EA6189"/>
    <w:rsid w:val="00EA619D"/>
    <w:rsid w:val="00EA61C2"/>
    <w:rsid w:val="00EA638A"/>
    <w:rsid w:val="00EA660E"/>
    <w:rsid w:val="00EA66A8"/>
    <w:rsid w:val="00EA66FB"/>
    <w:rsid w:val="00EA67A0"/>
    <w:rsid w:val="00EA67F9"/>
    <w:rsid w:val="00EA67FE"/>
    <w:rsid w:val="00EA6939"/>
    <w:rsid w:val="00EA6970"/>
    <w:rsid w:val="00EA697F"/>
    <w:rsid w:val="00EA69A7"/>
    <w:rsid w:val="00EA69B8"/>
    <w:rsid w:val="00EA69B9"/>
    <w:rsid w:val="00EA69BF"/>
    <w:rsid w:val="00EA69E0"/>
    <w:rsid w:val="00EA6A89"/>
    <w:rsid w:val="00EA6A8D"/>
    <w:rsid w:val="00EA6B32"/>
    <w:rsid w:val="00EA6BDD"/>
    <w:rsid w:val="00EA6BEF"/>
    <w:rsid w:val="00EA6C4D"/>
    <w:rsid w:val="00EA6DA3"/>
    <w:rsid w:val="00EA6EA3"/>
    <w:rsid w:val="00EA6F0C"/>
    <w:rsid w:val="00EA6F9B"/>
    <w:rsid w:val="00EA6FBC"/>
    <w:rsid w:val="00EA6FD9"/>
    <w:rsid w:val="00EA701E"/>
    <w:rsid w:val="00EA709C"/>
    <w:rsid w:val="00EA70D8"/>
    <w:rsid w:val="00EA7122"/>
    <w:rsid w:val="00EA71B5"/>
    <w:rsid w:val="00EA71C9"/>
    <w:rsid w:val="00EA71E6"/>
    <w:rsid w:val="00EA7227"/>
    <w:rsid w:val="00EA7259"/>
    <w:rsid w:val="00EA72EA"/>
    <w:rsid w:val="00EA7378"/>
    <w:rsid w:val="00EA73C1"/>
    <w:rsid w:val="00EA750C"/>
    <w:rsid w:val="00EA7541"/>
    <w:rsid w:val="00EA759B"/>
    <w:rsid w:val="00EA75CD"/>
    <w:rsid w:val="00EA761A"/>
    <w:rsid w:val="00EA7652"/>
    <w:rsid w:val="00EA7691"/>
    <w:rsid w:val="00EA76B5"/>
    <w:rsid w:val="00EA77C0"/>
    <w:rsid w:val="00EA78C8"/>
    <w:rsid w:val="00EA7907"/>
    <w:rsid w:val="00EA7975"/>
    <w:rsid w:val="00EA79DB"/>
    <w:rsid w:val="00EA79E2"/>
    <w:rsid w:val="00EA79EE"/>
    <w:rsid w:val="00EA79F6"/>
    <w:rsid w:val="00EA79F7"/>
    <w:rsid w:val="00EA7B2B"/>
    <w:rsid w:val="00EA7B2F"/>
    <w:rsid w:val="00EA7B3F"/>
    <w:rsid w:val="00EA7B47"/>
    <w:rsid w:val="00EA7B72"/>
    <w:rsid w:val="00EA7C8C"/>
    <w:rsid w:val="00EA7C97"/>
    <w:rsid w:val="00EA7D41"/>
    <w:rsid w:val="00EA7D4E"/>
    <w:rsid w:val="00EA7D8B"/>
    <w:rsid w:val="00EA7E03"/>
    <w:rsid w:val="00EA7E87"/>
    <w:rsid w:val="00EB0097"/>
    <w:rsid w:val="00EB00CA"/>
    <w:rsid w:val="00EB0185"/>
    <w:rsid w:val="00EB01BE"/>
    <w:rsid w:val="00EB0212"/>
    <w:rsid w:val="00EB02C0"/>
    <w:rsid w:val="00EB02CE"/>
    <w:rsid w:val="00EB0468"/>
    <w:rsid w:val="00EB0476"/>
    <w:rsid w:val="00EB05D2"/>
    <w:rsid w:val="00EB0738"/>
    <w:rsid w:val="00EB0745"/>
    <w:rsid w:val="00EB074A"/>
    <w:rsid w:val="00EB0861"/>
    <w:rsid w:val="00EB08C5"/>
    <w:rsid w:val="00EB0903"/>
    <w:rsid w:val="00EB0948"/>
    <w:rsid w:val="00EB0A99"/>
    <w:rsid w:val="00EB0AE1"/>
    <w:rsid w:val="00EB0B60"/>
    <w:rsid w:val="00EB0BA9"/>
    <w:rsid w:val="00EB0C3D"/>
    <w:rsid w:val="00EB0C73"/>
    <w:rsid w:val="00EB0CCB"/>
    <w:rsid w:val="00EB0CF6"/>
    <w:rsid w:val="00EB0CFF"/>
    <w:rsid w:val="00EB0E64"/>
    <w:rsid w:val="00EB0FCD"/>
    <w:rsid w:val="00EB118B"/>
    <w:rsid w:val="00EB11AB"/>
    <w:rsid w:val="00EB12CE"/>
    <w:rsid w:val="00EB1352"/>
    <w:rsid w:val="00EB13AC"/>
    <w:rsid w:val="00EB142C"/>
    <w:rsid w:val="00EB1562"/>
    <w:rsid w:val="00EB167F"/>
    <w:rsid w:val="00EB1767"/>
    <w:rsid w:val="00EB1806"/>
    <w:rsid w:val="00EB18B3"/>
    <w:rsid w:val="00EB18D3"/>
    <w:rsid w:val="00EB18E9"/>
    <w:rsid w:val="00EB1905"/>
    <w:rsid w:val="00EB1A2A"/>
    <w:rsid w:val="00EB1BF9"/>
    <w:rsid w:val="00EB1C62"/>
    <w:rsid w:val="00EB1CBF"/>
    <w:rsid w:val="00EB1D2D"/>
    <w:rsid w:val="00EB1DA7"/>
    <w:rsid w:val="00EB1E2B"/>
    <w:rsid w:val="00EB1EAA"/>
    <w:rsid w:val="00EB1F7B"/>
    <w:rsid w:val="00EB1F9F"/>
    <w:rsid w:val="00EB204B"/>
    <w:rsid w:val="00EB2119"/>
    <w:rsid w:val="00EB2227"/>
    <w:rsid w:val="00EB228A"/>
    <w:rsid w:val="00EB22A2"/>
    <w:rsid w:val="00EB2376"/>
    <w:rsid w:val="00EB2524"/>
    <w:rsid w:val="00EB2692"/>
    <w:rsid w:val="00EB2693"/>
    <w:rsid w:val="00EB27F4"/>
    <w:rsid w:val="00EB28BE"/>
    <w:rsid w:val="00EB2960"/>
    <w:rsid w:val="00EB2A0F"/>
    <w:rsid w:val="00EB2B1B"/>
    <w:rsid w:val="00EB2B4B"/>
    <w:rsid w:val="00EB2B50"/>
    <w:rsid w:val="00EB2C31"/>
    <w:rsid w:val="00EB2C40"/>
    <w:rsid w:val="00EB2C8B"/>
    <w:rsid w:val="00EB2E66"/>
    <w:rsid w:val="00EB2ED5"/>
    <w:rsid w:val="00EB2F0D"/>
    <w:rsid w:val="00EB2F39"/>
    <w:rsid w:val="00EB2F8D"/>
    <w:rsid w:val="00EB2FDC"/>
    <w:rsid w:val="00EB305A"/>
    <w:rsid w:val="00EB308C"/>
    <w:rsid w:val="00EB30FD"/>
    <w:rsid w:val="00EB3104"/>
    <w:rsid w:val="00EB31FD"/>
    <w:rsid w:val="00EB320C"/>
    <w:rsid w:val="00EB341A"/>
    <w:rsid w:val="00EB3422"/>
    <w:rsid w:val="00EB3444"/>
    <w:rsid w:val="00EB34BF"/>
    <w:rsid w:val="00EB3503"/>
    <w:rsid w:val="00EB35B1"/>
    <w:rsid w:val="00EB35E5"/>
    <w:rsid w:val="00EB36AF"/>
    <w:rsid w:val="00EB3844"/>
    <w:rsid w:val="00EB399B"/>
    <w:rsid w:val="00EB399F"/>
    <w:rsid w:val="00EB3A4C"/>
    <w:rsid w:val="00EB3BA1"/>
    <w:rsid w:val="00EB3BAF"/>
    <w:rsid w:val="00EB3C16"/>
    <w:rsid w:val="00EB3CFA"/>
    <w:rsid w:val="00EB3D1E"/>
    <w:rsid w:val="00EB3D28"/>
    <w:rsid w:val="00EB3DF2"/>
    <w:rsid w:val="00EB3E3D"/>
    <w:rsid w:val="00EB3F17"/>
    <w:rsid w:val="00EB40E4"/>
    <w:rsid w:val="00EB410C"/>
    <w:rsid w:val="00EB417C"/>
    <w:rsid w:val="00EB41CD"/>
    <w:rsid w:val="00EB41D3"/>
    <w:rsid w:val="00EB41F2"/>
    <w:rsid w:val="00EB4223"/>
    <w:rsid w:val="00EB4243"/>
    <w:rsid w:val="00EB42FB"/>
    <w:rsid w:val="00EB4333"/>
    <w:rsid w:val="00EB4335"/>
    <w:rsid w:val="00EB43CF"/>
    <w:rsid w:val="00EB44F2"/>
    <w:rsid w:val="00EB4524"/>
    <w:rsid w:val="00EB458D"/>
    <w:rsid w:val="00EB45CE"/>
    <w:rsid w:val="00EB45E5"/>
    <w:rsid w:val="00EB4672"/>
    <w:rsid w:val="00EB4919"/>
    <w:rsid w:val="00EB4944"/>
    <w:rsid w:val="00EB499C"/>
    <w:rsid w:val="00EB4B20"/>
    <w:rsid w:val="00EB4D15"/>
    <w:rsid w:val="00EB4ECD"/>
    <w:rsid w:val="00EB4EF3"/>
    <w:rsid w:val="00EB4F52"/>
    <w:rsid w:val="00EB4FD4"/>
    <w:rsid w:val="00EB4FD7"/>
    <w:rsid w:val="00EB50A8"/>
    <w:rsid w:val="00EB50B7"/>
    <w:rsid w:val="00EB5126"/>
    <w:rsid w:val="00EB51AE"/>
    <w:rsid w:val="00EB5205"/>
    <w:rsid w:val="00EB521A"/>
    <w:rsid w:val="00EB5232"/>
    <w:rsid w:val="00EB533F"/>
    <w:rsid w:val="00EB5357"/>
    <w:rsid w:val="00EB53E2"/>
    <w:rsid w:val="00EB5429"/>
    <w:rsid w:val="00EB5436"/>
    <w:rsid w:val="00EB5572"/>
    <w:rsid w:val="00EB562D"/>
    <w:rsid w:val="00EB56DD"/>
    <w:rsid w:val="00EB56F5"/>
    <w:rsid w:val="00EB5721"/>
    <w:rsid w:val="00EB581A"/>
    <w:rsid w:val="00EB59A8"/>
    <w:rsid w:val="00EB5A54"/>
    <w:rsid w:val="00EB5A9C"/>
    <w:rsid w:val="00EB5B83"/>
    <w:rsid w:val="00EB5F0A"/>
    <w:rsid w:val="00EB5F95"/>
    <w:rsid w:val="00EB606E"/>
    <w:rsid w:val="00EB6113"/>
    <w:rsid w:val="00EB611D"/>
    <w:rsid w:val="00EB6161"/>
    <w:rsid w:val="00EB61F4"/>
    <w:rsid w:val="00EB6264"/>
    <w:rsid w:val="00EB6307"/>
    <w:rsid w:val="00EB63EC"/>
    <w:rsid w:val="00EB6407"/>
    <w:rsid w:val="00EB64D0"/>
    <w:rsid w:val="00EB6556"/>
    <w:rsid w:val="00EB6580"/>
    <w:rsid w:val="00EB65E0"/>
    <w:rsid w:val="00EB65F6"/>
    <w:rsid w:val="00EB678B"/>
    <w:rsid w:val="00EB67B0"/>
    <w:rsid w:val="00EB6853"/>
    <w:rsid w:val="00EB68BB"/>
    <w:rsid w:val="00EB68BE"/>
    <w:rsid w:val="00EB6912"/>
    <w:rsid w:val="00EB6AD7"/>
    <w:rsid w:val="00EB6C1C"/>
    <w:rsid w:val="00EB6C32"/>
    <w:rsid w:val="00EB6CFA"/>
    <w:rsid w:val="00EB6D55"/>
    <w:rsid w:val="00EB6EF9"/>
    <w:rsid w:val="00EB6F14"/>
    <w:rsid w:val="00EB6F70"/>
    <w:rsid w:val="00EB6F81"/>
    <w:rsid w:val="00EB6F9C"/>
    <w:rsid w:val="00EB6FA9"/>
    <w:rsid w:val="00EB6FCA"/>
    <w:rsid w:val="00EB703F"/>
    <w:rsid w:val="00EB7046"/>
    <w:rsid w:val="00EB70B1"/>
    <w:rsid w:val="00EB70C2"/>
    <w:rsid w:val="00EB711D"/>
    <w:rsid w:val="00EB7234"/>
    <w:rsid w:val="00EB725D"/>
    <w:rsid w:val="00EB7282"/>
    <w:rsid w:val="00EB729E"/>
    <w:rsid w:val="00EB738A"/>
    <w:rsid w:val="00EB73C7"/>
    <w:rsid w:val="00EB7440"/>
    <w:rsid w:val="00EB744C"/>
    <w:rsid w:val="00EB75CA"/>
    <w:rsid w:val="00EB75F5"/>
    <w:rsid w:val="00EB760D"/>
    <w:rsid w:val="00EB7865"/>
    <w:rsid w:val="00EB78D9"/>
    <w:rsid w:val="00EB7902"/>
    <w:rsid w:val="00EB7AE5"/>
    <w:rsid w:val="00EB7B1E"/>
    <w:rsid w:val="00EB7B51"/>
    <w:rsid w:val="00EB7CFD"/>
    <w:rsid w:val="00EB7DDE"/>
    <w:rsid w:val="00EB7ED8"/>
    <w:rsid w:val="00EB7F14"/>
    <w:rsid w:val="00EB7FC9"/>
    <w:rsid w:val="00EC000F"/>
    <w:rsid w:val="00EC00DC"/>
    <w:rsid w:val="00EC0132"/>
    <w:rsid w:val="00EC020F"/>
    <w:rsid w:val="00EC0409"/>
    <w:rsid w:val="00EC043B"/>
    <w:rsid w:val="00EC0515"/>
    <w:rsid w:val="00EC0530"/>
    <w:rsid w:val="00EC058D"/>
    <w:rsid w:val="00EC060C"/>
    <w:rsid w:val="00EC062C"/>
    <w:rsid w:val="00EC0775"/>
    <w:rsid w:val="00EC0781"/>
    <w:rsid w:val="00EC07F3"/>
    <w:rsid w:val="00EC08A3"/>
    <w:rsid w:val="00EC08BD"/>
    <w:rsid w:val="00EC08DC"/>
    <w:rsid w:val="00EC0A4F"/>
    <w:rsid w:val="00EC0AB0"/>
    <w:rsid w:val="00EC0ACC"/>
    <w:rsid w:val="00EC0BAE"/>
    <w:rsid w:val="00EC0C08"/>
    <w:rsid w:val="00EC0D04"/>
    <w:rsid w:val="00EC0D5C"/>
    <w:rsid w:val="00EC0F60"/>
    <w:rsid w:val="00EC0F8C"/>
    <w:rsid w:val="00EC0FB1"/>
    <w:rsid w:val="00EC0FBB"/>
    <w:rsid w:val="00EC0FED"/>
    <w:rsid w:val="00EC0FF4"/>
    <w:rsid w:val="00EC0FF8"/>
    <w:rsid w:val="00EC1005"/>
    <w:rsid w:val="00EC105C"/>
    <w:rsid w:val="00EC10C4"/>
    <w:rsid w:val="00EC10FD"/>
    <w:rsid w:val="00EC12A6"/>
    <w:rsid w:val="00EC12E7"/>
    <w:rsid w:val="00EC1421"/>
    <w:rsid w:val="00EC142E"/>
    <w:rsid w:val="00EC1537"/>
    <w:rsid w:val="00EC1648"/>
    <w:rsid w:val="00EC164B"/>
    <w:rsid w:val="00EC177E"/>
    <w:rsid w:val="00EC1790"/>
    <w:rsid w:val="00EC179A"/>
    <w:rsid w:val="00EC1894"/>
    <w:rsid w:val="00EC18B9"/>
    <w:rsid w:val="00EC1902"/>
    <w:rsid w:val="00EC191F"/>
    <w:rsid w:val="00EC1984"/>
    <w:rsid w:val="00EC1B23"/>
    <w:rsid w:val="00EC1B31"/>
    <w:rsid w:val="00EC1B59"/>
    <w:rsid w:val="00EC1B7B"/>
    <w:rsid w:val="00EC1BC6"/>
    <w:rsid w:val="00EC1BC9"/>
    <w:rsid w:val="00EC1BEE"/>
    <w:rsid w:val="00EC1C21"/>
    <w:rsid w:val="00EC1C5E"/>
    <w:rsid w:val="00EC1C67"/>
    <w:rsid w:val="00EC1D54"/>
    <w:rsid w:val="00EC1E37"/>
    <w:rsid w:val="00EC1EB1"/>
    <w:rsid w:val="00EC1F35"/>
    <w:rsid w:val="00EC1F57"/>
    <w:rsid w:val="00EC20B4"/>
    <w:rsid w:val="00EC20E4"/>
    <w:rsid w:val="00EC20E5"/>
    <w:rsid w:val="00EC2348"/>
    <w:rsid w:val="00EC23C8"/>
    <w:rsid w:val="00EC2443"/>
    <w:rsid w:val="00EC25A0"/>
    <w:rsid w:val="00EC25B1"/>
    <w:rsid w:val="00EC2647"/>
    <w:rsid w:val="00EC267E"/>
    <w:rsid w:val="00EC27B4"/>
    <w:rsid w:val="00EC27D6"/>
    <w:rsid w:val="00EC28CD"/>
    <w:rsid w:val="00EC2919"/>
    <w:rsid w:val="00EC29ED"/>
    <w:rsid w:val="00EC2A0D"/>
    <w:rsid w:val="00EC2A28"/>
    <w:rsid w:val="00EC2AF6"/>
    <w:rsid w:val="00EC2B2F"/>
    <w:rsid w:val="00EC2B8E"/>
    <w:rsid w:val="00EC2C4B"/>
    <w:rsid w:val="00EC2C7A"/>
    <w:rsid w:val="00EC2D26"/>
    <w:rsid w:val="00EC2E53"/>
    <w:rsid w:val="00EC2EC4"/>
    <w:rsid w:val="00EC2EF3"/>
    <w:rsid w:val="00EC2F9E"/>
    <w:rsid w:val="00EC2FC3"/>
    <w:rsid w:val="00EC3113"/>
    <w:rsid w:val="00EC316E"/>
    <w:rsid w:val="00EC3426"/>
    <w:rsid w:val="00EC34E1"/>
    <w:rsid w:val="00EC375D"/>
    <w:rsid w:val="00EC379D"/>
    <w:rsid w:val="00EC38A5"/>
    <w:rsid w:val="00EC38DF"/>
    <w:rsid w:val="00EC38E3"/>
    <w:rsid w:val="00EC3BB5"/>
    <w:rsid w:val="00EC3D0E"/>
    <w:rsid w:val="00EC3EBA"/>
    <w:rsid w:val="00EC3EF5"/>
    <w:rsid w:val="00EC3F32"/>
    <w:rsid w:val="00EC3F80"/>
    <w:rsid w:val="00EC3F8F"/>
    <w:rsid w:val="00EC4122"/>
    <w:rsid w:val="00EC4253"/>
    <w:rsid w:val="00EC4279"/>
    <w:rsid w:val="00EC42C5"/>
    <w:rsid w:val="00EC4308"/>
    <w:rsid w:val="00EC43C3"/>
    <w:rsid w:val="00EC44B1"/>
    <w:rsid w:val="00EC4581"/>
    <w:rsid w:val="00EC4626"/>
    <w:rsid w:val="00EC4667"/>
    <w:rsid w:val="00EC46C3"/>
    <w:rsid w:val="00EC475A"/>
    <w:rsid w:val="00EC4875"/>
    <w:rsid w:val="00EC489C"/>
    <w:rsid w:val="00EC48FA"/>
    <w:rsid w:val="00EC4913"/>
    <w:rsid w:val="00EC4963"/>
    <w:rsid w:val="00EC4BD1"/>
    <w:rsid w:val="00EC4BED"/>
    <w:rsid w:val="00EC4C43"/>
    <w:rsid w:val="00EC4C7E"/>
    <w:rsid w:val="00EC4CE6"/>
    <w:rsid w:val="00EC4D03"/>
    <w:rsid w:val="00EC4D80"/>
    <w:rsid w:val="00EC4DD1"/>
    <w:rsid w:val="00EC4DEB"/>
    <w:rsid w:val="00EC4E60"/>
    <w:rsid w:val="00EC4E6E"/>
    <w:rsid w:val="00EC4EDA"/>
    <w:rsid w:val="00EC4EF1"/>
    <w:rsid w:val="00EC4F53"/>
    <w:rsid w:val="00EC4F77"/>
    <w:rsid w:val="00EC4FFF"/>
    <w:rsid w:val="00EC5061"/>
    <w:rsid w:val="00EC5160"/>
    <w:rsid w:val="00EC533C"/>
    <w:rsid w:val="00EC53AE"/>
    <w:rsid w:val="00EC5414"/>
    <w:rsid w:val="00EC5462"/>
    <w:rsid w:val="00EC54B5"/>
    <w:rsid w:val="00EC558D"/>
    <w:rsid w:val="00EC5621"/>
    <w:rsid w:val="00EC5638"/>
    <w:rsid w:val="00EC56E1"/>
    <w:rsid w:val="00EC5749"/>
    <w:rsid w:val="00EC5794"/>
    <w:rsid w:val="00EC5924"/>
    <w:rsid w:val="00EC594E"/>
    <w:rsid w:val="00EC59A3"/>
    <w:rsid w:val="00EC5B4F"/>
    <w:rsid w:val="00EC5D26"/>
    <w:rsid w:val="00EC5DAB"/>
    <w:rsid w:val="00EC5DF8"/>
    <w:rsid w:val="00EC5E1F"/>
    <w:rsid w:val="00EC5F30"/>
    <w:rsid w:val="00EC5F5E"/>
    <w:rsid w:val="00EC5F85"/>
    <w:rsid w:val="00EC6053"/>
    <w:rsid w:val="00EC6067"/>
    <w:rsid w:val="00EC60A0"/>
    <w:rsid w:val="00EC60DF"/>
    <w:rsid w:val="00EC60E9"/>
    <w:rsid w:val="00EC6141"/>
    <w:rsid w:val="00EC6148"/>
    <w:rsid w:val="00EC6168"/>
    <w:rsid w:val="00EC6276"/>
    <w:rsid w:val="00EC6375"/>
    <w:rsid w:val="00EC63E6"/>
    <w:rsid w:val="00EC63FE"/>
    <w:rsid w:val="00EC641E"/>
    <w:rsid w:val="00EC643E"/>
    <w:rsid w:val="00EC6560"/>
    <w:rsid w:val="00EC656A"/>
    <w:rsid w:val="00EC6590"/>
    <w:rsid w:val="00EC65CA"/>
    <w:rsid w:val="00EC6687"/>
    <w:rsid w:val="00EC6692"/>
    <w:rsid w:val="00EC669E"/>
    <w:rsid w:val="00EC66A5"/>
    <w:rsid w:val="00EC66C7"/>
    <w:rsid w:val="00EC6709"/>
    <w:rsid w:val="00EC67DC"/>
    <w:rsid w:val="00EC6834"/>
    <w:rsid w:val="00EC6843"/>
    <w:rsid w:val="00EC6854"/>
    <w:rsid w:val="00EC68CD"/>
    <w:rsid w:val="00EC69E2"/>
    <w:rsid w:val="00EC69F2"/>
    <w:rsid w:val="00EC6A2F"/>
    <w:rsid w:val="00EC6A5C"/>
    <w:rsid w:val="00EC6ABD"/>
    <w:rsid w:val="00EC6B6C"/>
    <w:rsid w:val="00EC6B7E"/>
    <w:rsid w:val="00EC6B97"/>
    <w:rsid w:val="00EC6C5A"/>
    <w:rsid w:val="00EC6C6B"/>
    <w:rsid w:val="00EC6C85"/>
    <w:rsid w:val="00EC6D78"/>
    <w:rsid w:val="00EC6D98"/>
    <w:rsid w:val="00EC6DED"/>
    <w:rsid w:val="00EC6E15"/>
    <w:rsid w:val="00EC6F38"/>
    <w:rsid w:val="00EC702B"/>
    <w:rsid w:val="00EC708A"/>
    <w:rsid w:val="00EC7096"/>
    <w:rsid w:val="00EC70B8"/>
    <w:rsid w:val="00EC70E2"/>
    <w:rsid w:val="00EC71B2"/>
    <w:rsid w:val="00EC7358"/>
    <w:rsid w:val="00EC7402"/>
    <w:rsid w:val="00EC7417"/>
    <w:rsid w:val="00EC742E"/>
    <w:rsid w:val="00EC749F"/>
    <w:rsid w:val="00EC74A5"/>
    <w:rsid w:val="00EC74D4"/>
    <w:rsid w:val="00EC755B"/>
    <w:rsid w:val="00EC7623"/>
    <w:rsid w:val="00EC76B0"/>
    <w:rsid w:val="00EC7712"/>
    <w:rsid w:val="00EC7745"/>
    <w:rsid w:val="00EC7892"/>
    <w:rsid w:val="00EC7900"/>
    <w:rsid w:val="00EC7943"/>
    <w:rsid w:val="00EC795E"/>
    <w:rsid w:val="00EC7969"/>
    <w:rsid w:val="00EC79A3"/>
    <w:rsid w:val="00EC7A68"/>
    <w:rsid w:val="00EC7BD8"/>
    <w:rsid w:val="00EC7D25"/>
    <w:rsid w:val="00EC7E68"/>
    <w:rsid w:val="00EC7E74"/>
    <w:rsid w:val="00EC7F63"/>
    <w:rsid w:val="00EC7FFD"/>
    <w:rsid w:val="00ED0010"/>
    <w:rsid w:val="00ED00D8"/>
    <w:rsid w:val="00ED03C1"/>
    <w:rsid w:val="00ED03EC"/>
    <w:rsid w:val="00ED041B"/>
    <w:rsid w:val="00ED0453"/>
    <w:rsid w:val="00ED0462"/>
    <w:rsid w:val="00ED0480"/>
    <w:rsid w:val="00ED0562"/>
    <w:rsid w:val="00ED0597"/>
    <w:rsid w:val="00ED05BC"/>
    <w:rsid w:val="00ED05ED"/>
    <w:rsid w:val="00ED061F"/>
    <w:rsid w:val="00ED0628"/>
    <w:rsid w:val="00ED0649"/>
    <w:rsid w:val="00ED0718"/>
    <w:rsid w:val="00ED0723"/>
    <w:rsid w:val="00ED07E1"/>
    <w:rsid w:val="00ED0800"/>
    <w:rsid w:val="00ED09EA"/>
    <w:rsid w:val="00ED0B98"/>
    <w:rsid w:val="00ED0DDC"/>
    <w:rsid w:val="00ED0E07"/>
    <w:rsid w:val="00ED0E4C"/>
    <w:rsid w:val="00ED0E58"/>
    <w:rsid w:val="00ED0E68"/>
    <w:rsid w:val="00ED0E7F"/>
    <w:rsid w:val="00ED0EA2"/>
    <w:rsid w:val="00ED0EE4"/>
    <w:rsid w:val="00ED1039"/>
    <w:rsid w:val="00ED10B9"/>
    <w:rsid w:val="00ED10E2"/>
    <w:rsid w:val="00ED114A"/>
    <w:rsid w:val="00ED1187"/>
    <w:rsid w:val="00ED1210"/>
    <w:rsid w:val="00ED1232"/>
    <w:rsid w:val="00ED1302"/>
    <w:rsid w:val="00ED1306"/>
    <w:rsid w:val="00ED13B3"/>
    <w:rsid w:val="00ED13C5"/>
    <w:rsid w:val="00ED166A"/>
    <w:rsid w:val="00ED178E"/>
    <w:rsid w:val="00ED17DC"/>
    <w:rsid w:val="00ED17E3"/>
    <w:rsid w:val="00ED17FD"/>
    <w:rsid w:val="00ED1872"/>
    <w:rsid w:val="00ED188E"/>
    <w:rsid w:val="00ED18AF"/>
    <w:rsid w:val="00ED18E6"/>
    <w:rsid w:val="00ED18FA"/>
    <w:rsid w:val="00ED1902"/>
    <w:rsid w:val="00ED199C"/>
    <w:rsid w:val="00ED1A26"/>
    <w:rsid w:val="00ED1A37"/>
    <w:rsid w:val="00ED1AF0"/>
    <w:rsid w:val="00ED1D3A"/>
    <w:rsid w:val="00ED1D45"/>
    <w:rsid w:val="00ED1DEE"/>
    <w:rsid w:val="00ED1E01"/>
    <w:rsid w:val="00ED1E9D"/>
    <w:rsid w:val="00ED204E"/>
    <w:rsid w:val="00ED214A"/>
    <w:rsid w:val="00ED21AA"/>
    <w:rsid w:val="00ED21C3"/>
    <w:rsid w:val="00ED2204"/>
    <w:rsid w:val="00ED224D"/>
    <w:rsid w:val="00ED2297"/>
    <w:rsid w:val="00ED22E3"/>
    <w:rsid w:val="00ED2350"/>
    <w:rsid w:val="00ED242C"/>
    <w:rsid w:val="00ED2481"/>
    <w:rsid w:val="00ED24A3"/>
    <w:rsid w:val="00ED260C"/>
    <w:rsid w:val="00ED2642"/>
    <w:rsid w:val="00ED26F6"/>
    <w:rsid w:val="00ED26FB"/>
    <w:rsid w:val="00ED2791"/>
    <w:rsid w:val="00ED28F2"/>
    <w:rsid w:val="00ED2E3E"/>
    <w:rsid w:val="00ED2E86"/>
    <w:rsid w:val="00ED2ED8"/>
    <w:rsid w:val="00ED303B"/>
    <w:rsid w:val="00ED3049"/>
    <w:rsid w:val="00ED308F"/>
    <w:rsid w:val="00ED31BC"/>
    <w:rsid w:val="00ED326C"/>
    <w:rsid w:val="00ED328C"/>
    <w:rsid w:val="00ED3353"/>
    <w:rsid w:val="00ED3394"/>
    <w:rsid w:val="00ED3499"/>
    <w:rsid w:val="00ED3534"/>
    <w:rsid w:val="00ED353F"/>
    <w:rsid w:val="00ED3754"/>
    <w:rsid w:val="00ED37F1"/>
    <w:rsid w:val="00ED380E"/>
    <w:rsid w:val="00ED3825"/>
    <w:rsid w:val="00ED3936"/>
    <w:rsid w:val="00ED3963"/>
    <w:rsid w:val="00ED3A2D"/>
    <w:rsid w:val="00ED3BDF"/>
    <w:rsid w:val="00ED3C05"/>
    <w:rsid w:val="00ED3C25"/>
    <w:rsid w:val="00ED3C5A"/>
    <w:rsid w:val="00ED3C84"/>
    <w:rsid w:val="00ED3D0D"/>
    <w:rsid w:val="00ED3D81"/>
    <w:rsid w:val="00ED3EE2"/>
    <w:rsid w:val="00ED4038"/>
    <w:rsid w:val="00ED411A"/>
    <w:rsid w:val="00ED427D"/>
    <w:rsid w:val="00ED435C"/>
    <w:rsid w:val="00ED4364"/>
    <w:rsid w:val="00ED45B2"/>
    <w:rsid w:val="00ED4663"/>
    <w:rsid w:val="00ED4717"/>
    <w:rsid w:val="00ED47E3"/>
    <w:rsid w:val="00ED48B6"/>
    <w:rsid w:val="00ED495F"/>
    <w:rsid w:val="00ED49C3"/>
    <w:rsid w:val="00ED49CE"/>
    <w:rsid w:val="00ED4A22"/>
    <w:rsid w:val="00ED4B5E"/>
    <w:rsid w:val="00ED4B82"/>
    <w:rsid w:val="00ED4C14"/>
    <w:rsid w:val="00ED4CBC"/>
    <w:rsid w:val="00ED4D0C"/>
    <w:rsid w:val="00ED4D47"/>
    <w:rsid w:val="00ED4EFC"/>
    <w:rsid w:val="00ED4F45"/>
    <w:rsid w:val="00ED50E8"/>
    <w:rsid w:val="00ED511E"/>
    <w:rsid w:val="00ED51B1"/>
    <w:rsid w:val="00ED5218"/>
    <w:rsid w:val="00ED5485"/>
    <w:rsid w:val="00ED5584"/>
    <w:rsid w:val="00ED55F0"/>
    <w:rsid w:val="00ED55F7"/>
    <w:rsid w:val="00ED569B"/>
    <w:rsid w:val="00ED56EB"/>
    <w:rsid w:val="00ED584F"/>
    <w:rsid w:val="00ED5861"/>
    <w:rsid w:val="00ED593F"/>
    <w:rsid w:val="00ED5997"/>
    <w:rsid w:val="00ED59C1"/>
    <w:rsid w:val="00ED59CE"/>
    <w:rsid w:val="00ED5B2A"/>
    <w:rsid w:val="00ED5B80"/>
    <w:rsid w:val="00ED5B9E"/>
    <w:rsid w:val="00ED5C4D"/>
    <w:rsid w:val="00ED5C5E"/>
    <w:rsid w:val="00ED5C80"/>
    <w:rsid w:val="00ED5C81"/>
    <w:rsid w:val="00ED5CD2"/>
    <w:rsid w:val="00ED5DFE"/>
    <w:rsid w:val="00ED5FF8"/>
    <w:rsid w:val="00ED60F3"/>
    <w:rsid w:val="00ED612E"/>
    <w:rsid w:val="00ED6154"/>
    <w:rsid w:val="00ED61F2"/>
    <w:rsid w:val="00ED6230"/>
    <w:rsid w:val="00ED6426"/>
    <w:rsid w:val="00ED6471"/>
    <w:rsid w:val="00ED6597"/>
    <w:rsid w:val="00ED661C"/>
    <w:rsid w:val="00ED663C"/>
    <w:rsid w:val="00ED67AC"/>
    <w:rsid w:val="00ED67BD"/>
    <w:rsid w:val="00ED682F"/>
    <w:rsid w:val="00ED684D"/>
    <w:rsid w:val="00ED6867"/>
    <w:rsid w:val="00ED6898"/>
    <w:rsid w:val="00ED68AA"/>
    <w:rsid w:val="00ED696D"/>
    <w:rsid w:val="00ED6A6C"/>
    <w:rsid w:val="00ED6B4B"/>
    <w:rsid w:val="00ED6DC1"/>
    <w:rsid w:val="00ED6E40"/>
    <w:rsid w:val="00ED6EC9"/>
    <w:rsid w:val="00ED6EFE"/>
    <w:rsid w:val="00ED70E3"/>
    <w:rsid w:val="00ED7146"/>
    <w:rsid w:val="00ED7191"/>
    <w:rsid w:val="00ED71C7"/>
    <w:rsid w:val="00ED7201"/>
    <w:rsid w:val="00ED725E"/>
    <w:rsid w:val="00ED72A1"/>
    <w:rsid w:val="00ED73E9"/>
    <w:rsid w:val="00ED7433"/>
    <w:rsid w:val="00ED743A"/>
    <w:rsid w:val="00ED755E"/>
    <w:rsid w:val="00ED7662"/>
    <w:rsid w:val="00ED768C"/>
    <w:rsid w:val="00ED77F3"/>
    <w:rsid w:val="00ED7814"/>
    <w:rsid w:val="00ED7834"/>
    <w:rsid w:val="00ED785C"/>
    <w:rsid w:val="00ED7886"/>
    <w:rsid w:val="00ED7889"/>
    <w:rsid w:val="00ED7A82"/>
    <w:rsid w:val="00ED7C2D"/>
    <w:rsid w:val="00ED7D1E"/>
    <w:rsid w:val="00ED7D44"/>
    <w:rsid w:val="00ED7E1D"/>
    <w:rsid w:val="00ED7E9D"/>
    <w:rsid w:val="00ED7F9B"/>
    <w:rsid w:val="00EE0225"/>
    <w:rsid w:val="00EE0329"/>
    <w:rsid w:val="00EE0340"/>
    <w:rsid w:val="00EE03C1"/>
    <w:rsid w:val="00EE03D4"/>
    <w:rsid w:val="00EE03EB"/>
    <w:rsid w:val="00EE05A7"/>
    <w:rsid w:val="00EE05FD"/>
    <w:rsid w:val="00EE077F"/>
    <w:rsid w:val="00EE089F"/>
    <w:rsid w:val="00EE0A03"/>
    <w:rsid w:val="00EE0A63"/>
    <w:rsid w:val="00EE0A9E"/>
    <w:rsid w:val="00EE0C84"/>
    <w:rsid w:val="00EE0C85"/>
    <w:rsid w:val="00EE0C9F"/>
    <w:rsid w:val="00EE0CA1"/>
    <w:rsid w:val="00EE0CB8"/>
    <w:rsid w:val="00EE0D03"/>
    <w:rsid w:val="00EE0D72"/>
    <w:rsid w:val="00EE0DC4"/>
    <w:rsid w:val="00EE0DF0"/>
    <w:rsid w:val="00EE0E07"/>
    <w:rsid w:val="00EE0F57"/>
    <w:rsid w:val="00EE1079"/>
    <w:rsid w:val="00EE10A3"/>
    <w:rsid w:val="00EE1102"/>
    <w:rsid w:val="00EE110A"/>
    <w:rsid w:val="00EE1133"/>
    <w:rsid w:val="00EE113C"/>
    <w:rsid w:val="00EE1184"/>
    <w:rsid w:val="00EE1188"/>
    <w:rsid w:val="00EE11D0"/>
    <w:rsid w:val="00EE12EC"/>
    <w:rsid w:val="00EE13EC"/>
    <w:rsid w:val="00EE1418"/>
    <w:rsid w:val="00EE1454"/>
    <w:rsid w:val="00EE145E"/>
    <w:rsid w:val="00EE146D"/>
    <w:rsid w:val="00EE148B"/>
    <w:rsid w:val="00EE1549"/>
    <w:rsid w:val="00EE15F2"/>
    <w:rsid w:val="00EE162D"/>
    <w:rsid w:val="00EE16C6"/>
    <w:rsid w:val="00EE1703"/>
    <w:rsid w:val="00EE1704"/>
    <w:rsid w:val="00EE1753"/>
    <w:rsid w:val="00EE1852"/>
    <w:rsid w:val="00EE19B8"/>
    <w:rsid w:val="00EE19BB"/>
    <w:rsid w:val="00EE1A11"/>
    <w:rsid w:val="00EE1A61"/>
    <w:rsid w:val="00EE1A72"/>
    <w:rsid w:val="00EE1A85"/>
    <w:rsid w:val="00EE1B4A"/>
    <w:rsid w:val="00EE1BA3"/>
    <w:rsid w:val="00EE1BFE"/>
    <w:rsid w:val="00EE1CCA"/>
    <w:rsid w:val="00EE1CCB"/>
    <w:rsid w:val="00EE1D44"/>
    <w:rsid w:val="00EE1D6F"/>
    <w:rsid w:val="00EE1DE5"/>
    <w:rsid w:val="00EE1E01"/>
    <w:rsid w:val="00EE1EAC"/>
    <w:rsid w:val="00EE1F7A"/>
    <w:rsid w:val="00EE210F"/>
    <w:rsid w:val="00EE2400"/>
    <w:rsid w:val="00EE2529"/>
    <w:rsid w:val="00EE25F4"/>
    <w:rsid w:val="00EE278C"/>
    <w:rsid w:val="00EE2A06"/>
    <w:rsid w:val="00EE2A40"/>
    <w:rsid w:val="00EE2C7C"/>
    <w:rsid w:val="00EE2CE4"/>
    <w:rsid w:val="00EE2D20"/>
    <w:rsid w:val="00EE2E4E"/>
    <w:rsid w:val="00EE2E5C"/>
    <w:rsid w:val="00EE2EE7"/>
    <w:rsid w:val="00EE2FA1"/>
    <w:rsid w:val="00EE3057"/>
    <w:rsid w:val="00EE306B"/>
    <w:rsid w:val="00EE3094"/>
    <w:rsid w:val="00EE30A4"/>
    <w:rsid w:val="00EE3159"/>
    <w:rsid w:val="00EE31D8"/>
    <w:rsid w:val="00EE3380"/>
    <w:rsid w:val="00EE3444"/>
    <w:rsid w:val="00EE34E4"/>
    <w:rsid w:val="00EE3583"/>
    <w:rsid w:val="00EE35F9"/>
    <w:rsid w:val="00EE3667"/>
    <w:rsid w:val="00EE366C"/>
    <w:rsid w:val="00EE3696"/>
    <w:rsid w:val="00EE36EC"/>
    <w:rsid w:val="00EE36F3"/>
    <w:rsid w:val="00EE371E"/>
    <w:rsid w:val="00EE376A"/>
    <w:rsid w:val="00EE37D2"/>
    <w:rsid w:val="00EE38B7"/>
    <w:rsid w:val="00EE3901"/>
    <w:rsid w:val="00EE3910"/>
    <w:rsid w:val="00EE3958"/>
    <w:rsid w:val="00EE399F"/>
    <w:rsid w:val="00EE39A4"/>
    <w:rsid w:val="00EE39FA"/>
    <w:rsid w:val="00EE3A0C"/>
    <w:rsid w:val="00EE3AA7"/>
    <w:rsid w:val="00EE3B0E"/>
    <w:rsid w:val="00EE3B51"/>
    <w:rsid w:val="00EE3BB3"/>
    <w:rsid w:val="00EE3C01"/>
    <w:rsid w:val="00EE3D47"/>
    <w:rsid w:val="00EE3D8C"/>
    <w:rsid w:val="00EE3D8D"/>
    <w:rsid w:val="00EE3DFD"/>
    <w:rsid w:val="00EE3E81"/>
    <w:rsid w:val="00EE3EFA"/>
    <w:rsid w:val="00EE3F7F"/>
    <w:rsid w:val="00EE3FF4"/>
    <w:rsid w:val="00EE4050"/>
    <w:rsid w:val="00EE4161"/>
    <w:rsid w:val="00EE431C"/>
    <w:rsid w:val="00EE4364"/>
    <w:rsid w:val="00EE4368"/>
    <w:rsid w:val="00EE44EF"/>
    <w:rsid w:val="00EE4695"/>
    <w:rsid w:val="00EE47BC"/>
    <w:rsid w:val="00EE48E0"/>
    <w:rsid w:val="00EE492A"/>
    <w:rsid w:val="00EE497B"/>
    <w:rsid w:val="00EE4A41"/>
    <w:rsid w:val="00EE4A82"/>
    <w:rsid w:val="00EE4BA1"/>
    <w:rsid w:val="00EE4BA2"/>
    <w:rsid w:val="00EE4CE6"/>
    <w:rsid w:val="00EE4D69"/>
    <w:rsid w:val="00EE4D74"/>
    <w:rsid w:val="00EE4DB7"/>
    <w:rsid w:val="00EE4E38"/>
    <w:rsid w:val="00EE4E4A"/>
    <w:rsid w:val="00EE4ECF"/>
    <w:rsid w:val="00EE4FDF"/>
    <w:rsid w:val="00EE50A3"/>
    <w:rsid w:val="00EE5288"/>
    <w:rsid w:val="00EE528F"/>
    <w:rsid w:val="00EE5369"/>
    <w:rsid w:val="00EE54F5"/>
    <w:rsid w:val="00EE55F5"/>
    <w:rsid w:val="00EE5607"/>
    <w:rsid w:val="00EE5615"/>
    <w:rsid w:val="00EE5717"/>
    <w:rsid w:val="00EE5824"/>
    <w:rsid w:val="00EE5876"/>
    <w:rsid w:val="00EE5B44"/>
    <w:rsid w:val="00EE5BEC"/>
    <w:rsid w:val="00EE5C03"/>
    <w:rsid w:val="00EE5CB3"/>
    <w:rsid w:val="00EE5CEF"/>
    <w:rsid w:val="00EE5CFE"/>
    <w:rsid w:val="00EE5D37"/>
    <w:rsid w:val="00EE5DC7"/>
    <w:rsid w:val="00EE5E1F"/>
    <w:rsid w:val="00EE5F0D"/>
    <w:rsid w:val="00EE5F81"/>
    <w:rsid w:val="00EE5F83"/>
    <w:rsid w:val="00EE5F99"/>
    <w:rsid w:val="00EE6000"/>
    <w:rsid w:val="00EE603B"/>
    <w:rsid w:val="00EE6068"/>
    <w:rsid w:val="00EE61FD"/>
    <w:rsid w:val="00EE644A"/>
    <w:rsid w:val="00EE6558"/>
    <w:rsid w:val="00EE65B5"/>
    <w:rsid w:val="00EE65E9"/>
    <w:rsid w:val="00EE66C1"/>
    <w:rsid w:val="00EE672D"/>
    <w:rsid w:val="00EE6742"/>
    <w:rsid w:val="00EE6751"/>
    <w:rsid w:val="00EE683C"/>
    <w:rsid w:val="00EE68A0"/>
    <w:rsid w:val="00EE68F0"/>
    <w:rsid w:val="00EE696F"/>
    <w:rsid w:val="00EE69AF"/>
    <w:rsid w:val="00EE6B99"/>
    <w:rsid w:val="00EE6C4E"/>
    <w:rsid w:val="00EE6C5C"/>
    <w:rsid w:val="00EE6D03"/>
    <w:rsid w:val="00EE6D09"/>
    <w:rsid w:val="00EE6D61"/>
    <w:rsid w:val="00EE70FA"/>
    <w:rsid w:val="00EE720D"/>
    <w:rsid w:val="00EE72DF"/>
    <w:rsid w:val="00EE72E4"/>
    <w:rsid w:val="00EE72F3"/>
    <w:rsid w:val="00EE7391"/>
    <w:rsid w:val="00EE7435"/>
    <w:rsid w:val="00EE74D6"/>
    <w:rsid w:val="00EE752F"/>
    <w:rsid w:val="00EE768D"/>
    <w:rsid w:val="00EE76B4"/>
    <w:rsid w:val="00EE76CC"/>
    <w:rsid w:val="00EE782D"/>
    <w:rsid w:val="00EE791D"/>
    <w:rsid w:val="00EE79E2"/>
    <w:rsid w:val="00EE7A8A"/>
    <w:rsid w:val="00EE7B3F"/>
    <w:rsid w:val="00EE7B42"/>
    <w:rsid w:val="00EE7C01"/>
    <w:rsid w:val="00EE7C57"/>
    <w:rsid w:val="00EE7CC6"/>
    <w:rsid w:val="00EE7D56"/>
    <w:rsid w:val="00EE7D89"/>
    <w:rsid w:val="00EF0018"/>
    <w:rsid w:val="00EF008B"/>
    <w:rsid w:val="00EF00B6"/>
    <w:rsid w:val="00EF0106"/>
    <w:rsid w:val="00EF0151"/>
    <w:rsid w:val="00EF01CF"/>
    <w:rsid w:val="00EF0260"/>
    <w:rsid w:val="00EF0268"/>
    <w:rsid w:val="00EF02FD"/>
    <w:rsid w:val="00EF0347"/>
    <w:rsid w:val="00EF03D1"/>
    <w:rsid w:val="00EF03D3"/>
    <w:rsid w:val="00EF03E6"/>
    <w:rsid w:val="00EF043B"/>
    <w:rsid w:val="00EF053E"/>
    <w:rsid w:val="00EF0575"/>
    <w:rsid w:val="00EF05C2"/>
    <w:rsid w:val="00EF05D3"/>
    <w:rsid w:val="00EF0704"/>
    <w:rsid w:val="00EF071F"/>
    <w:rsid w:val="00EF0798"/>
    <w:rsid w:val="00EF08F5"/>
    <w:rsid w:val="00EF09FC"/>
    <w:rsid w:val="00EF0A9B"/>
    <w:rsid w:val="00EF0AEC"/>
    <w:rsid w:val="00EF0B2D"/>
    <w:rsid w:val="00EF0B4B"/>
    <w:rsid w:val="00EF0BC2"/>
    <w:rsid w:val="00EF0BC8"/>
    <w:rsid w:val="00EF0BFA"/>
    <w:rsid w:val="00EF0D41"/>
    <w:rsid w:val="00EF0E44"/>
    <w:rsid w:val="00EF0E52"/>
    <w:rsid w:val="00EF0ECC"/>
    <w:rsid w:val="00EF0F1B"/>
    <w:rsid w:val="00EF111A"/>
    <w:rsid w:val="00EF123D"/>
    <w:rsid w:val="00EF137A"/>
    <w:rsid w:val="00EF15E6"/>
    <w:rsid w:val="00EF1622"/>
    <w:rsid w:val="00EF1669"/>
    <w:rsid w:val="00EF1678"/>
    <w:rsid w:val="00EF16F9"/>
    <w:rsid w:val="00EF16FE"/>
    <w:rsid w:val="00EF17CA"/>
    <w:rsid w:val="00EF1805"/>
    <w:rsid w:val="00EF18B6"/>
    <w:rsid w:val="00EF18FF"/>
    <w:rsid w:val="00EF1913"/>
    <w:rsid w:val="00EF19C7"/>
    <w:rsid w:val="00EF1A28"/>
    <w:rsid w:val="00EF1A3C"/>
    <w:rsid w:val="00EF1A9D"/>
    <w:rsid w:val="00EF1B51"/>
    <w:rsid w:val="00EF1B78"/>
    <w:rsid w:val="00EF1B84"/>
    <w:rsid w:val="00EF1CEE"/>
    <w:rsid w:val="00EF1D46"/>
    <w:rsid w:val="00EF1DC0"/>
    <w:rsid w:val="00EF1E4D"/>
    <w:rsid w:val="00EF1EAD"/>
    <w:rsid w:val="00EF1F1D"/>
    <w:rsid w:val="00EF1F67"/>
    <w:rsid w:val="00EF1F73"/>
    <w:rsid w:val="00EF20A2"/>
    <w:rsid w:val="00EF2112"/>
    <w:rsid w:val="00EF2237"/>
    <w:rsid w:val="00EF2374"/>
    <w:rsid w:val="00EF23A9"/>
    <w:rsid w:val="00EF23C7"/>
    <w:rsid w:val="00EF2519"/>
    <w:rsid w:val="00EF26B9"/>
    <w:rsid w:val="00EF2863"/>
    <w:rsid w:val="00EF286F"/>
    <w:rsid w:val="00EF2939"/>
    <w:rsid w:val="00EF29E7"/>
    <w:rsid w:val="00EF2A7A"/>
    <w:rsid w:val="00EF2B76"/>
    <w:rsid w:val="00EF2BB6"/>
    <w:rsid w:val="00EF2D7A"/>
    <w:rsid w:val="00EF2E67"/>
    <w:rsid w:val="00EF2EC0"/>
    <w:rsid w:val="00EF2FA6"/>
    <w:rsid w:val="00EF3077"/>
    <w:rsid w:val="00EF3107"/>
    <w:rsid w:val="00EF316F"/>
    <w:rsid w:val="00EF33B1"/>
    <w:rsid w:val="00EF34F8"/>
    <w:rsid w:val="00EF35B1"/>
    <w:rsid w:val="00EF3626"/>
    <w:rsid w:val="00EF3628"/>
    <w:rsid w:val="00EF368E"/>
    <w:rsid w:val="00EF375D"/>
    <w:rsid w:val="00EF378A"/>
    <w:rsid w:val="00EF37DA"/>
    <w:rsid w:val="00EF3826"/>
    <w:rsid w:val="00EF3838"/>
    <w:rsid w:val="00EF3855"/>
    <w:rsid w:val="00EF39BB"/>
    <w:rsid w:val="00EF39F0"/>
    <w:rsid w:val="00EF3A51"/>
    <w:rsid w:val="00EF3A5B"/>
    <w:rsid w:val="00EF3B3F"/>
    <w:rsid w:val="00EF3B46"/>
    <w:rsid w:val="00EF3B5E"/>
    <w:rsid w:val="00EF3C15"/>
    <w:rsid w:val="00EF3D22"/>
    <w:rsid w:val="00EF3DDC"/>
    <w:rsid w:val="00EF3DF1"/>
    <w:rsid w:val="00EF3F9B"/>
    <w:rsid w:val="00EF4017"/>
    <w:rsid w:val="00EF40FA"/>
    <w:rsid w:val="00EF41B8"/>
    <w:rsid w:val="00EF42DB"/>
    <w:rsid w:val="00EF436D"/>
    <w:rsid w:val="00EF43BF"/>
    <w:rsid w:val="00EF4405"/>
    <w:rsid w:val="00EF4463"/>
    <w:rsid w:val="00EF4479"/>
    <w:rsid w:val="00EF447E"/>
    <w:rsid w:val="00EF44F8"/>
    <w:rsid w:val="00EF4528"/>
    <w:rsid w:val="00EF4721"/>
    <w:rsid w:val="00EF4726"/>
    <w:rsid w:val="00EF478B"/>
    <w:rsid w:val="00EF47A7"/>
    <w:rsid w:val="00EF488D"/>
    <w:rsid w:val="00EF48FB"/>
    <w:rsid w:val="00EF4A3E"/>
    <w:rsid w:val="00EF4AE3"/>
    <w:rsid w:val="00EF4AE5"/>
    <w:rsid w:val="00EF4AEA"/>
    <w:rsid w:val="00EF4AF8"/>
    <w:rsid w:val="00EF4B4F"/>
    <w:rsid w:val="00EF4C28"/>
    <w:rsid w:val="00EF4C32"/>
    <w:rsid w:val="00EF4C8F"/>
    <w:rsid w:val="00EF4D8C"/>
    <w:rsid w:val="00EF4DF7"/>
    <w:rsid w:val="00EF4F03"/>
    <w:rsid w:val="00EF4F45"/>
    <w:rsid w:val="00EF5081"/>
    <w:rsid w:val="00EF5127"/>
    <w:rsid w:val="00EF51A0"/>
    <w:rsid w:val="00EF529A"/>
    <w:rsid w:val="00EF5316"/>
    <w:rsid w:val="00EF533A"/>
    <w:rsid w:val="00EF5388"/>
    <w:rsid w:val="00EF5423"/>
    <w:rsid w:val="00EF558D"/>
    <w:rsid w:val="00EF5611"/>
    <w:rsid w:val="00EF5917"/>
    <w:rsid w:val="00EF5C46"/>
    <w:rsid w:val="00EF5DC0"/>
    <w:rsid w:val="00EF5DE0"/>
    <w:rsid w:val="00EF5E57"/>
    <w:rsid w:val="00EF609A"/>
    <w:rsid w:val="00EF61B8"/>
    <w:rsid w:val="00EF62B8"/>
    <w:rsid w:val="00EF636E"/>
    <w:rsid w:val="00EF642D"/>
    <w:rsid w:val="00EF6459"/>
    <w:rsid w:val="00EF6586"/>
    <w:rsid w:val="00EF6617"/>
    <w:rsid w:val="00EF663C"/>
    <w:rsid w:val="00EF66BA"/>
    <w:rsid w:val="00EF66D7"/>
    <w:rsid w:val="00EF66EB"/>
    <w:rsid w:val="00EF672C"/>
    <w:rsid w:val="00EF678E"/>
    <w:rsid w:val="00EF67A7"/>
    <w:rsid w:val="00EF68D6"/>
    <w:rsid w:val="00EF68DC"/>
    <w:rsid w:val="00EF6956"/>
    <w:rsid w:val="00EF6957"/>
    <w:rsid w:val="00EF69FF"/>
    <w:rsid w:val="00EF6B37"/>
    <w:rsid w:val="00EF6BEE"/>
    <w:rsid w:val="00EF6C5D"/>
    <w:rsid w:val="00EF6D16"/>
    <w:rsid w:val="00EF6D5B"/>
    <w:rsid w:val="00EF6F48"/>
    <w:rsid w:val="00EF7112"/>
    <w:rsid w:val="00EF713D"/>
    <w:rsid w:val="00EF714C"/>
    <w:rsid w:val="00EF7175"/>
    <w:rsid w:val="00EF71AF"/>
    <w:rsid w:val="00EF7229"/>
    <w:rsid w:val="00EF7238"/>
    <w:rsid w:val="00EF7334"/>
    <w:rsid w:val="00EF73A0"/>
    <w:rsid w:val="00EF742E"/>
    <w:rsid w:val="00EF759C"/>
    <w:rsid w:val="00EF7603"/>
    <w:rsid w:val="00EF766A"/>
    <w:rsid w:val="00EF7683"/>
    <w:rsid w:val="00EF7687"/>
    <w:rsid w:val="00EF7698"/>
    <w:rsid w:val="00EF769F"/>
    <w:rsid w:val="00EF76E0"/>
    <w:rsid w:val="00EF7700"/>
    <w:rsid w:val="00EF7786"/>
    <w:rsid w:val="00EF78C6"/>
    <w:rsid w:val="00EF7958"/>
    <w:rsid w:val="00EF79AB"/>
    <w:rsid w:val="00EF7ACB"/>
    <w:rsid w:val="00EF7BCC"/>
    <w:rsid w:val="00EF7C45"/>
    <w:rsid w:val="00EF7C75"/>
    <w:rsid w:val="00EF7D01"/>
    <w:rsid w:val="00EF7DE5"/>
    <w:rsid w:val="00EF7E65"/>
    <w:rsid w:val="00EF7E90"/>
    <w:rsid w:val="00EF7F1B"/>
    <w:rsid w:val="00EF7F61"/>
    <w:rsid w:val="00EF7F8B"/>
    <w:rsid w:val="00F00033"/>
    <w:rsid w:val="00F00086"/>
    <w:rsid w:val="00F000CE"/>
    <w:rsid w:val="00F00325"/>
    <w:rsid w:val="00F00409"/>
    <w:rsid w:val="00F0040C"/>
    <w:rsid w:val="00F00498"/>
    <w:rsid w:val="00F00520"/>
    <w:rsid w:val="00F0054D"/>
    <w:rsid w:val="00F0059D"/>
    <w:rsid w:val="00F005EA"/>
    <w:rsid w:val="00F009A4"/>
    <w:rsid w:val="00F00A7F"/>
    <w:rsid w:val="00F00A80"/>
    <w:rsid w:val="00F00B9F"/>
    <w:rsid w:val="00F00C4A"/>
    <w:rsid w:val="00F00CCF"/>
    <w:rsid w:val="00F00D72"/>
    <w:rsid w:val="00F00DB8"/>
    <w:rsid w:val="00F00E60"/>
    <w:rsid w:val="00F01094"/>
    <w:rsid w:val="00F0117E"/>
    <w:rsid w:val="00F011AF"/>
    <w:rsid w:val="00F0121F"/>
    <w:rsid w:val="00F0122E"/>
    <w:rsid w:val="00F01236"/>
    <w:rsid w:val="00F0125E"/>
    <w:rsid w:val="00F01292"/>
    <w:rsid w:val="00F01371"/>
    <w:rsid w:val="00F013BD"/>
    <w:rsid w:val="00F01410"/>
    <w:rsid w:val="00F0147F"/>
    <w:rsid w:val="00F01483"/>
    <w:rsid w:val="00F014D3"/>
    <w:rsid w:val="00F014DA"/>
    <w:rsid w:val="00F014F5"/>
    <w:rsid w:val="00F01694"/>
    <w:rsid w:val="00F016CA"/>
    <w:rsid w:val="00F01774"/>
    <w:rsid w:val="00F017CB"/>
    <w:rsid w:val="00F017E3"/>
    <w:rsid w:val="00F0198D"/>
    <w:rsid w:val="00F01991"/>
    <w:rsid w:val="00F019B0"/>
    <w:rsid w:val="00F01A50"/>
    <w:rsid w:val="00F01AA8"/>
    <w:rsid w:val="00F01BF2"/>
    <w:rsid w:val="00F01CA3"/>
    <w:rsid w:val="00F01CEA"/>
    <w:rsid w:val="00F01D25"/>
    <w:rsid w:val="00F01D56"/>
    <w:rsid w:val="00F01D99"/>
    <w:rsid w:val="00F01E3D"/>
    <w:rsid w:val="00F01F19"/>
    <w:rsid w:val="00F02098"/>
    <w:rsid w:val="00F02368"/>
    <w:rsid w:val="00F024D6"/>
    <w:rsid w:val="00F02533"/>
    <w:rsid w:val="00F02550"/>
    <w:rsid w:val="00F0256D"/>
    <w:rsid w:val="00F0268C"/>
    <w:rsid w:val="00F02698"/>
    <w:rsid w:val="00F02706"/>
    <w:rsid w:val="00F02737"/>
    <w:rsid w:val="00F027CD"/>
    <w:rsid w:val="00F027D9"/>
    <w:rsid w:val="00F02897"/>
    <w:rsid w:val="00F028BA"/>
    <w:rsid w:val="00F028CD"/>
    <w:rsid w:val="00F0296C"/>
    <w:rsid w:val="00F0298C"/>
    <w:rsid w:val="00F029E7"/>
    <w:rsid w:val="00F02A84"/>
    <w:rsid w:val="00F02B5D"/>
    <w:rsid w:val="00F02B7D"/>
    <w:rsid w:val="00F02C1D"/>
    <w:rsid w:val="00F02D1B"/>
    <w:rsid w:val="00F02D7A"/>
    <w:rsid w:val="00F02EE2"/>
    <w:rsid w:val="00F02FA2"/>
    <w:rsid w:val="00F03009"/>
    <w:rsid w:val="00F030A2"/>
    <w:rsid w:val="00F0317C"/>
    <w:rsid w:val="00F03255"/>
    <w:rsid w:val="00F032A8"/>
    <w:rsid w:val="00F0330F"/>
    <w:rsid w:val="00F03378"/>
    <w:rsid w:val="00F0339C"/>
    <w:rsid w:val="00F0360A"/>
    <w:rsid w:val="00F0360E"/>
    <w:rsid w:val="00F036CB"/>
    <w:rsid w:val="00F03797"/>
    <w:rsid w:val="00F0384E"/>
    <w:rsid w:val="00F03859"/>
    <w:rsid w:val="00F038C6"/>
    <w:rsid w:val="00F03974"/>
    <w:rsid w:val="00F03993"/>
    <w:rsid w:val="00F03B60"/>
    <w:rsid w:val="00F03C52"/>
    <w:rsid w:val="00F03C57"/>
    <w:rsid w:val="00F03CA2"/>
    <w:rsid w:val="00F03CE1"/>
    <w:rsid w:val="00F03E55"/>
    <w:rsid w:val="00F03FAA"/>
    <w:rsid w:val="00F0411B"/>
    <w:rsid w:val="00F0414A"/>
    <w:rsid w:val="00F041C5"/>
    <w:rsid w:val="00F041EE"/>
    <w:rsid w:val="00F04217"/>
    <w:rsid w:val="00F04355"/>
    <w:rsid w:val="00F04373"/>
    <w:rsid w:val="00F043C6"/>
    <w:rsid w:val="00F04502"/>
    <w:rsid w:val="00F04520"/>
    <w:rsid w:val="00F0456C"/>
    <w:rsid w:val="00F045D5"/>
    <w:rsid w:val="00F04634"/>
    <w:rsid w:val="00F0466A"/>
    <w:rsid w:val="00F04711"/>
    <w:rsid w:val="00F047AE"/>
    <w:rsid w:val="00F048CC"/>
    <w:rsid w:val="00F049A0"/>
    <w:rsid w:val="00F04A10"/>
    <w:rsid w:val="00F04A55"/>
    <w:rsid w:val="00F04A5B"/>
    <w:rsid w:val="00F04AD7"/>
    <w:rsid w:val="00F04B6B"/>
    <w:rsid w:val="00F04BC5"/>
    <w:rsid w:val="00F04C4A"/>
    <w:rsid w:val="00F04CBC"/>
    <w:rsid w:val="00F04D6B"/>
    <w:rsid w:val="00F04DB0"/>
    <w:rsid w:val="00F04DB9"/>
    <w:rsid w:val="00F04E2D"/>
    <w:rsid w:val="00F04EE0"/>
    <w:rsid w:val="00F05050"/>
    <w:rsid w:val="00F050D8"/>
    <w:rsid w:val="00F050EE"/>
    <w:rsid w:val="00F0529A"/>
    <w:rsid w:val="00F05353"/>
    <w:rsid w:val="00F055D6"/>
    <w:rsid w:val="00F05646"/>
    <w:rsid w:val="00F056B9"/>
    <w:rsid w:val="00F056CD"/>
    <w:rsid w:val="00F056EC"/>
    <w:rsid w:val="00F057EC"/>
    <w:rsid w:val="00F0580A"/>
    <w:rsid w:val="00F05813"/>
    <w:rsid w:val="00F0581D"/>
    <w:rsid w:val="00F0587F"/>
    <w:rsid w:val="00F05894"/>
    <w:rsid w:val="00F058D7"/>
    <w:rsid w:val="00F058E6"/>
    <w:rsid w:val="00F05977"/>
    <w:rsid w:val="00F05A57"/>
    <w:rsid w:val="00F05A59"/>
    <w:rsid w:val="00F05B7A"/>
    <w:rsid w:val="00F05BB7"/>
    <w:rsid w:val="00F05BF3"/>
    <w:rsid w:val="00F05C12"/>
    <w:rsid w:val="00F05D88"/>
    <w:rsid w:val="00F05DCE"/>
    <w:rsid w:val="00F05DEF"/>
    <w:rsid w:val="00F05E45"/>
    <w:rsid w:val="00F06025"/>
    <w:rsid w:val="00F06063"/>
    <w:rsid w:val="00F060E0"/>
    <w:rsid w:val="00F060F0"/>
    <w:rsid w:val="00F061B9"/>
    <w:rsid w:val="00F061F9"/>
    <w:rsid w:val="00F061FC"/>
    <w:rsid w:val="00F06295"/>
    <w:rsid w:val="00F0629C"/>
    <w:rsid w:val="00F062AC"/>
    <w:rsid w:val="00F0632D"/>
    <w:rsid w:val="00F063EF"/>
    <w:rsid w:val="00F0654E"/>
    <w:rsid w:val="00F0668C"/>
    <w:rsid w:val="00F066A7"/>
    <w:rsid w:val="00F067DF"/>
    <w:rsid w:val="00F06868"/>
    <w:rsid w:val="00F068B1"/>
    <w:rsid w:val="00F06A24"/>
    <w:rsid w:val="00F06A33"/>
    <w:rsid w:val="00F06AA9"/>
    <w:rsid w:val="00F06BCD"/>
    <w:rsid w:val="00F06C42"/>
    <w:rsid w:val="00F06C9F"/>
    <w:rsid w:val="00F06CBE"/>
    <w:rsid w:val="00F06CCD"/>
    <w:rsid w:val="00F06D2E"/>
    <w:rsid w:val="00F06DAD"/>
    <w:rsid w:val="00F06E03"/>
    <w:rsid w:val="00F06E67"/>
    <w:rsid w:val="00F06EDB"/>
    <w:rsid w:val="00F07036"/>
    <w:rsid w:val="00F07068"/>
    <w:rsid w:val="00F070A1"/>
    <w:rsid w:val="00F070B2"/>
    <w:rsid w:val="00F070F9"/>
    <w:rsid w:val="00F07157"/>
    <w:rsid w:val="00F07175"/>
    <w:rsid w:val="00F07180"/>
    <w:rsid w:val="00F0722C"/>
    <w:rsid w:val="00F072A2"/>
    <w:rsid w:val="00F072B8"/>
    <w:rsid w:val="00F07366"/>
    <w:rsid w:val="00F074F6"/>
    <w:rsid w:val="00F074FB"/>
    <w:rsid w:val="00F076B4"/>
    <w:rsid w:val="00F07722"/>
    <w:rsid w:val="00F0778D"/>
    <w:rsid w:val="00F07875"/>
    <w:rsid w:val="00F0795F"/>
    <w:rsid w:val="00F07997"/>
    <w:rsid w:val="00F079DE"/>
    <w:rsid w:val="00F079E0"/>
    <w:rsid w:val="00F07A51"/>
    <w:rsid w:val="00F07A53"/>
    <w:rsid w:val="00F07ACD"/>
    <w:rsid w:val="00F07B2C"/>
    <w:rsid w:val="00F07B61"/>
    <w:rsid w:val="00F07C65"/>
    <w:rsid w:val="00F07D26"/>
    <w:rsid w:val="00F07DB3"/>
    <w:rsid w:val="00F07E0B"/>
    <w:rsid w:val="00F07FE2"/>
    <w:rsid w:val="00F10045"/>
    <w:rsid w:val="00F10049"/>
    <w:rsid w:val="00F10064"/>
    <w:rsid w:val="00F1018F"/>
    <w:rsid w:val="00F1030D"/>
    <w:rsid w:val="00F10346"/>
    <w:rsid w:val="00F10383"/>
    <w:rsid w:val="00F10385"/>
    <w:rsid w:val="00F103B2"/>
    <w:rsid w:val="00F103C2"/>
    <w:rsid w:val="00F10727"/>
    <w:rsid w:val="00F10756"/>
    <w:rsid w:val="00F10770"/>
    <w:rsid w:val="00F10B1C"/>
    <w:rsid w:val="00F10B27"/>
    <w:rsid w:val="00F10B5B"/>
    <w:rsid w:val="00F10C86"/>
    <w:rsid w:val="00F10CC3"/>
    <w:rsid w:val="00F10D7D"/>
    <w:rsid w:val="00F10EA6"/>
    <w:rsid w:val="00F10FFD"/>
    <w:rsid w:val="00F110DE"/>
    <w:rsid w:val="00F1114C"/>
    <w:rsid w:val="00F11327"/>
    <w:rsid w:val="00F11377"/>
    <w:rsid w:val="00F11553"/>
    <w:rsid w:val="00F1155B"/>
    <w:rsid w:val="00F1159F"/>
    <w:rsid w:val="00F115A2"/>
    <w:rsid w:val="00F115C7"/>
    <w:rsid w:val="00F1161D"/>
    <w:rsid w:val="00F1166A"/>
    <w:rsid w:val="00F11720"/>
    <w:rsid w:val="00F118BE"/>
    <w:rsid w:val="00F1195C"/>
    <w:rsid w:val="00F119F1"/>
    <w:rsid w:val="00F119F6"/>
    <w:rsid w:val="00F11A5B"/>
    <w:rsid w:val="00F11A83"/>
    <w:rsid w:val="00F11AD7"/>
    <w:rsid w:val="00F11B19"/>
    <w:rsid w:val="00F11B46"/>
    <w:rsid w:val="00F11BCD"/>
    <w:rsid w:val="00F11C4D"/>
    <w:rsid w:val="00F11CC6"/>
    <w:rsid w:val="00F11DE5"/>
    <w:rsid w:val="00F11E68"/>
    <w:rsid w:val="00F11EA1"/>
    <w:rsid w:val="00F1205C"/>
    <w:rsid w:val="00F12188"/>
    <w:rsid w:val="00F121FE"/>
    <w:rsid w:val="00F12231"/>
    <w:rsid w:val="00F1224A"/>
    <w:rsid w:val="00F1241E"/>
    <w:rsid w:val="00F124C0"/>
    <w:rsid w:val="00F125D7"/>
    <w:rsid w:val="00F125F3"/>
    <w:rsid w:val="00F127D5"/>
    <w:rsid w:val="00F127F5"/>
    <w:rsid w:val="00F1293D"/>
    <w:rsid w:val="00F12950"/>
    <w:rsid w:val="00F12C46"/>
    <w:rsid w:val="00F12D0E"/>
    <w:rsid w:val="00F12D28"/>
    <w:rsid w:val="00F12E47"/>
    <w:rsid w:val="00F12E7E"/>
    <w:rsid w:val="00F12F5A"/>
    <w:rsid w:val="00F12FF7"/>
    <w:rsid w:val="00F1301F"/>
    <w:rsid w:val="00F13029"/>
    <w:rsid w:val="00F13066"/>
    <w:rsid w:val="00F13148"/>
    <w:rsid w:val="00F13215"/>
    <w:rsid w:val="00F1325E"/>
    <w:rsid w:val="00F13287"/>
    <w:rsid w:val="00F13314"/>
    <w:rsid w:val="00F1334D"/>
    <w:rsid w:val="00F13350"/>
    <w:rsid w:val="00F13480"/>
    <w:rsid w:val="00F134C0"/>
    <w:rsid w:val="00F13517"/>
    <w:rsid w:val="00F13582"/>
    <w:rsid w:val="00F135AD"/>
    <w:rsid w:val="00F135AE"/>
    <w:rsid w:val="00F1361F"/>
    <w:rsid w:val="00F136E0"/>
    <w:rsid w:val="00F136EE"/>
    <w:rsid w:val="00F136FF"/>
    <w:rsid w:val="00F13780"/>
    <w:rsid w:val="00F137B6"/>
    <w:rsid w:val="00F137C2"/>
    <w:rsid w:val="00F137D6"/>
    <w:rsid w:val="00F137DD"/>
    <w:rsid w:val="00F13935"/>
    <w:rsid w:val="00F139CA"/>
    <w:rsid w:val="00F13B9F"/>
    <w:rsid w:val="00F13CCB"/>
    <w:rsid w:val="00F13D19"/>
    <w:rsid w:val="00F13D6F"/>
    <w:rsid w:val="00F13DC4"/>
    <w:rsid w:val="00F13DC9"/>
    <w:rsid w:val="00F13E45"/>
    <w:rsid w:val="00F13E7D"/>
    <w:rsid w:val="00F13F0D"/>
    <w:rsid w:val="00F1402B"/>
    <w:rsid w:val="00F140C8"/>
    <w:rsid w:val="00F14126"/>
    <w:rsid w:val="00F14183"/>
    <w:rsid w:val="00F141CD"/>
    <w:rsid w:val="00F1429B"/>
    <w:rsid w:val="00F142D1"/>
    <w:rsid w:val="00F14353"/>
    <w:rsid w:val="00F144F6"/>
    <w:rsid w:val="00F14539"/>
    <w:rsid w:val="00F14594"/>
    <w:rsid w:val="00F145F4"/>
    <w:rsid w:val="00F14698"/>
    <w:rsid w:val="00F14903"/>
    <w:rsid w:val="00F1497A"/>
    <w:rsid w:val="00F1499F"/>
    <w:rsid w:val="00F14B03"/>
    <w:rsid w:val="00F14B22"/>
    <w:rsid w:val="00F14BB6"/>
    <w:rsid w:val="00F14C59"/>
    <w:rsid w:val="00F14CF1"/>
    <w:rsid w:val="00F14D8B"/>
    <w:rsid w:val="00F14E5B"/>
    <w:rsid w:val="00F14E90"/>
    <w:rsid w:val="00F14EAA"/>
    <w:rsid w:val="00F14EBD"/>
    <w:rsid w:val="00F14F2A"/>
    <w:rsid w:val="00F150F1"/>
    <w:rsid w:val="00F15190"/>
    <w:rsid w:val="00F15218"/>
    <w:rsid w:val="00F1558E"/>
    <w:rsid w:val="00F15649"/>
    <w:rsid w:val="00F15685"/>
    <w:rsid w:val="00F15688"/>
    <w:rsid w:val="00F157AD"/>
    <w:rsid w:val="00F157B0"/>
    <w:rsid w:val="00F1589C"/>
    <w:rsid w:val="00F15932"/>
    <w:rsid w:val="00F1594F"/>
    <w:rsid w:val="00F1596F"/>
    <w:rsid w:val="00F15A3A"/>
    <w:rsid w:val="00F15B5F"/>
    <w:rsid w:val="00F15BAB"/>
    <w:rsid w:val="00F15BD1"/>
    <w:rsid w:val="00F15BF2"/>
    <w:rsid w:val="00F1602F"/>
    <w:rsid w:val="00F1605F"/>
    <w:rsid w:val="00F16086"/>
    <w:rsid w:val="00F160E6"/>
    <w:rsid w:val="00F160E7"/>
    <w:rsid w:val="00F1633A"/>
    <w:rsid w:val="00F1643E"/>
    <w:rsid w:val="00F16583"/>
    <w:rsid w:val="00F166F4"/>
    <w:rsid w:val="00F16707"/>
    <w:rsid w:val="00F16775"/>
    <w:rsid w:val="00F1680A"/>
    <w:rsid w:val="00F16857"/>
    <w:rsid w:val="00F16996"/>
    <w:rsid w:val="00F169D7"/>
    <w:rsid w:val="00F169DE"/>
    <w:rsid w:val="00F169FE"/>
    <w:rsid w:val="00F16A2C"/>
    <w:rsid w:val="00F16A95"/>
    <w:rsid w:val="00F16AD0"/>
    <w:rsid w:val="00F16C2C"/>
    <w:rsid w:val="00F16CD6"/>
    <w:rsid w:val="00F16E91"/>
    <w:rsid w:val="00F16EE7"/>
    <w:rsid w:val="00F16FC9"/>
    <w:rsid w:val="00F17051"/>
    <w:rsid w:val="00F17090"/>
    <w:rsid w:val="00F17173"/>
    <w:rsid w:val="00F17211"/>
    <w:rsid w:val="00F17352"/>
    <w:rsid w:val="00F17418"/>
    <w:rsid w:val="00F17422"/>
    <w:rsid w:val="00F1745B"/>
    <w:rsid w:val="00F1763A"/>
    <w:rsid w:val="00F176AE"/>
    <w:rsid w:val="00F176DE"/>
    <w:rsid w:val="00F17730"/>
    <w:rsid w:val="00F17838"/>
    <w:rsid w:val="00F17966"/>
    <w:rsid w:val="00F1799C"/>
    <w:rsid w:val="00F179A0"/>
    <w:rsid w:val="00F17A23"/>
    <w:rsid w:val="00F17AA3"/>
    <w:rsid w:val="00F17B22"/>
    <w:rsid w:val="00F17BFE"/>
    <w:rsid w:val="00F17C1A"/>
    <w:rsid w:val="00F17CB7"/>
    <w:rsid w:val="00F17CED"/>
    <w:rsid w:val="00F17D79"/>
    <w:rsid w:val="00F17EBE"/>
    <w:rsid w:val="00F20069"/>
    <w:rsid w:val="00F2009F"/>
    <w:rsid w:val="00F200C5"/>
    <w:rsid w:val="00F200F4"/>
    <w:rsid w:val="00F20116"/>
    <w:rsid w:val="00F201D4"/>
    <w:rsid w:val="00F20295"/>
    <w:rsid w:val="00F202ED"/>
    <w:rsid w:val="00F2034F"/>
    <w:rsid w:val="00F20437"/>
    <w:rsid w:val="00F20459"/>
    <w:rsid w:val="00F204DE"/>
    <w:rsid w:val="00F20533"/>
    <w:rsid w:val="00F205A0"/>
    <w:rsid w:val="00F206A8"/>
    <w:rsid w:val="00F206EA"/>
    <w:rsid w:val="00F2073C"/>
    <w:rsid w:val="00F20745"/>
    <w:rsid w:val="00F20759"/>
    <w:rsid w:val="00F20917"/>
    <w:rsid w:val="00F209A5"/>
    <w:rsid w:val="00F20AF6"/>
    <w:rsid w:val="00F20B07"/>
    <w:rsid w:val="00F20B3E"/>
    <w:rsid w:val="00F20BD2"/>
    <w:rsid w:val="00F20C0C"/>
    <w:rsid w:val="00F20C43"/>
    <w:rsid w:val="00F20CDE"/>
    <w:rsid w:val="00F20CFC"/>
    <w:rsid w:val="00F20D5B"/>
    <w:rsid w:val="00F20E01"/>
    <w:rsid w:val="00F20FD8"/>
    <w:rsid w:val="00F21040"/>
    <w:rsid w:val="00F21107"/>
    <w:rsid w:val="00F2111F"/>
    <w:rsid w:val="00F211FC"/>
    <w:rsid w:val="00F21284"/>
    <w:rsid w:val="00F212A1"/>
    <w:rsid w:val="00F2135C"/>
    <w:rsid w:val="00F214F7"/>
    <w:rsid w:val="00F21536"/>
    <w:rsid w:val="00F21626"/>
    <w:rsid w:val="00F216C9"/>
    <w:rsid w:val="00F21722"/>
    <w:rsid w:val="00F21734"/>
    <w:rsid w:val="00F2173C"/>
    <w:rsid w:val="00F21799"/>
    <w:rsid w:val="00F218CF"/>
    <w:rsid w:val="00F21920"/>
    <w:rsid w:val="00F21A4A"/>
    <w:rsid w:val="00F21A7E"/>
    <w:rsid w:val="00F21CCB"/>
    <w:rsid w:val="00F21D4B"/>
    <w:rsid w:val="00F21D5A"/>
    <w:rsid w:val="00F21D66"/>
    <w:rsid w:val="00F21D8E"/>
    <w:rsid w:val="00F21E76"/>
    <w:rsid w:val="00F21EF4"/>
    <w:rsid w:val="00F21F0A"/>
    <w:rsid w:val="00F21F8A"/>
    <w:rsid w:val="00F2206C"/>
    <w:rsid w:val="00F2211E"/>
    <w:rsid w:val="00F22246"/>
    <w:rsid w:val="00F2227F"/>
    <w:rsid w:val="00F222AB"/>
    <w:rsid w:val="00F2235D"/>
    <w:rsid w:val="00F2247E"/>
    <w:rsid w:val="00F22512"/>
    <w:rsid w:val="00F2255F"/>
    <w:rsid w:val="00F2285E"/>
    <w:rsid w:val="00F2286F"/>
    <w:rsid w:val="00F22A30"/>
    <w:rsid w:val="00F22AEF"/>
    <w:rsid w:val="00F22B73"/>
    <w:rsid w:val="00F22C27"/>
    <w:rsid w:val="00F22C61"/>
    <w:rsid w:val="00F22DD7"/>
    <w:rsid w:val="00F22E4E"/>
    <w:rsid w:val="00F22E68"/>
    <w:rsid w:val="00F22E77"/>
    <w:rsid w:val="00F2316E"/>
    <w:rsid w:val="00F23204"/>
    <w:rsid w:val="00F2322A"/>
    <w:rsid w:val="00F2323D"/>
    <w:rsid w:val="00F23281"/>
    <w:rsid w:val="00F23369"/>
    <w:rsid w:val="00F233A8"/>
    <w:rsid w:val="00F2344E"/>
    <w:rsid w:val="00F235FF"/>
    <w:rsid w:val="00F23632"/>
    <w:rsid w:val="00F23677"/>
    <w:rsid w:val="00F236A1"/>
    <w:rsid w:val="00F236DB"/>
    <w:rsid w:val="00F237DF"/>
    <w:rsid w:val="00F238B1"/>
    <w:rsid w:val="00F238FD"/>
    <w:rsid w:val="00F239D0"/>
    <w:rsid w:val="00F239D4"/>
    <w:rsid w:val="00F239F9"/>
    <w:rsid w:val="00F23AA4"/>
    <w:rsid w:val="00F23AC8"/>
    <w:rsid w:val="00F23C71"/>
    <w:rsid w:val="00F23DAB"/>
    <w:rsid w:val="00F23F27"/>
    <w:rsid w:val="00F23FF1"/>
    <w:rsid w:val="00F23FFF"/>
    <w:rsid w:val="00F2406F"/>
    <w:rsid w:val="00F240EB"/>
    <w:rsid w:val="00F24168"/>
    <w:rsid w:val="00F24187"/>
    <w:rsid w:val="00F241FA"/>
    <w:rsid w:val="00F24269"/>
    <w:rsid w:val="00F2441D"/>
    <w:rsid w:val="00F24485"/>
    <w:rsid w:val="00F24518"/>
    <w:rsid w:val="00F24533"/>
    <w:rsid w:val="00F2454E"/>
    <w:rsid w:val="00F24582"/>
    <w:rsid w:val="00F24583"/>
    <w:rsid w:val="00F24603"/>
    <w:rsid w:val="00F247FE"/>
    <w:rsid w:val="00F248E2"/>
    <w:rsid w:val="00F24956"/>
    <w:rsid w:val="00F24A5E"/>
    <w:rsid w:val="00F24A94"/>
    <w:rsid w:val="00F24AB7"/>
    <w:rsid w:val="00F24AD0"/>
    <w:rsid w:val="00F24B09"/>
    <w:rsid w:val="00F24B3A"/>
    <w:rsid w:val="00F24B5E"/>
    <w:rsid w:val="00F24BC9"/>
    <w:rsid w:val="00F24BF3"/>
    <w:rsid w:val="00F24CAD"/>
    <w:rsid w:val="00F24CBE"/>
    <w:rsid w:val="00F24D42"/>
    <w:rsid w:val="00F24F24"/>
    <w:rsid w:val="00F2505C"/>
    <w:rsid w:val="00F250E5"/>
    <w:rsid w:val="00F251BD"/>
    <w:rsid w:val="00F251E5"/>
    <w:rsid w:val="00F25203"/>
    <w:rsid w:val="00F2527F"/>
    <w:rsid w:val="00F2530F"/>
    <w:rsid w:val="00F25312"/>
    <w:rsid w:val="00F254C8"/>
    <w:rsid w:val="00F25562"/>
    <w:rsid w:val="00F25578"/>
    <w:rsid w:val="00F255EA"/>
    <w:rsid w:val="00F255EE"/>
    <w:rsid w:val="00F25614"/>
    <w:rsid w:val="00F2564C"/>
    <w:rsid w:val="00F25788"/>
    <w:rsid w:val="00F257D0"/>
    <w:rsid w:val="00F257DB"/>
    <w:rsid w:val="00F2586C"/>
    <w:rsid w:val="00F258E8"/>
    <w:rsid w:val="00F259F8"/>
    <w:rsid w:val="00F25A9D"/>
    <w:rsid w:val="00F25BCB"/>
    <w:rsid w:val="00F25BD2"/>
    <w:rsid w:val="00F25C09"/>
    <w:rsid w:val="00F25C7A"/>
    <w:rsid w:val="00F25DE2"/>
    <w:rsid w:val="00F25E7C"/>
    <w:rsid w:val="00F25EDE"/>
    <w:rsid w:val="00F25EF3"/>
    <w:rsid w:val="00F25F23"/>
    <w:rsid w:val="00F25F62"/>
    <w:rsid w:val="00F25F84"/>
    <w:rsid w:val="00F25FBD"/>
    <w:rsid w:val="00F260AE"/>
    <w:rsid w:val="00F260B8"/>
    <w:rsid w:val="00F260DA"/>
    <w:rsid w:val="00F2614B"/>
    <w:rsid w:val="00F2623B"/>
    <w:rsid w:val="00F2629B"/>
    <w:rsid w:val="00F262E3"/>
    <w:rsid w:val="00F262E9"/>
    <w:rsid w:val="00F26354"/>
    <w:rsid w:val="00F263C9"/>
    <w:rsid w:val="00F263FC"/>
    <w:rsid w:val="00F26452"/>
    <w:rsid w:val="00F26506"/>
    <w:rsid w:val="00F26558"/>
    <w:rsid w:val="00F2679D"/>
    <w:rsid w:val="00F267A2"/>
    <w:rsid w:val="00F2680B"/>
    <w:rsid w:val="00F2680D"/>
    <w:rsid w:val="00F26869"/>
    <w:rsid w:val="00F26872"/>
    <w:rsid w:val="00F2689F"/>
    <w:rsid w:val="00F268A6"/>
    <w:rsid w:val="00F26A28"/>
    <w:rsid w:val="00F26A6B"/>
    <w:rsid w:val="00F26AE4"/>
    <w:rsid w:val="00F26B0C"/>
    <w:rsid w:val="00F26C1D"/>
    <w:rsid w:val="00F26C37"/>
    <w:rsid w:val="00F26DEB"/>
    <w:rsid w:val="00F26E76"/>
    <w:rsid w:val="00F27023"/>
    <w:rsid w:val="00F271BC"/>
    <w:rsid w:val="00F271BE"/>
    <w:rsid w:val="00F273B4"/>
    <w:rsid w:val="00F27441"/>
    <w:rsid w:val="00F27597"/>
    <w:rsid w:val="00F27602"/>
    <w:rsid w:val="00F27638"/>
    <w:rsid w:val="00F276F6"/>
    <w:rsid w:val="00F2781C"/>
    <w:rsid w:val="00F27847"/>
    <w:rsid w:val="00F27932"/>
    <w:rsid w:val="00F27943"/>
    <w:rsid w:val="00F27A63"/>
    <w:rsid w:val="00F27A99"/>
    <w:rsid w:val="00F27AC2"/>
    <w:rsid w:val="00F27AE1"/>
    <w:rsid w:val="00F27B01"/>
    <w:rsid w:val="00F27B9D"/>
    <w:rsid w:val="00F27BD6"/>
    <w:rsid w:val="00F27CCA"/>
    <w:rsid w:val="00F27D32"/>
    <w:rsid w:val="00F27D3A"/>
    <w:rsid w:val="00F27E27"/>
    <w:rsid w:val="00F27E92"/>
    <w:rsid w:val="00F27EC4"/>
    <w:rsid w:val="00F27F2E"/>
    <w:rsid w:val="00F30035"/>
    <w:rsid w:val="00F300CA"/>
    <w:rsid w:val="00F301EE"/>
    <w:rsid w:val="00F301FE"/>
    <w:rsid w:val="00F30321"/>
    <w:rsid w:val="00F303A4"/>
    <w:rsid w:val="00F304AE"/>
    <w:rsid w:val="00F304EE"/>
    <w:rsid w:val="00F30544"/>
    <w:rsid w:val="00F3062F"/>
    <w:rsid w:val="00F3063D"/>
    <w:rsid w:val="00F307F2"/>
    <w:rsid w:val="00F30859"/>
    <w:rsid w:val="00F3085A"/>
    <w:rsid w:val="00F308EB"/>
    <w:rsid w:val="00F3091B"/>
    <w:rsid w:val="00F30933"/>
    <w:rsid w:val="00F30996"/>
    <w:rsid w:val="00F30A27"/>
    <w:rsid w:val="00F30A83"/>
    <w:rsid w:val="00F30A86"/>
    <w:rsid w:val="00F30ADC"/>
    <w:rsid w:val="00F30BB6"/>
    <w:rsid w:val="00F30C07"/>
    <w:rsid w:val="00F30E16"/>
    <w:rsid w:val="00F30E53"/>
    <w:rsid w:val="00F30EB2"/>
    <w:rsid w:val="00F30F33"/>
    <w:rsid w:val="00F31157"/>
    <w:rsid w:val="00F311FE"/>
    <w:rsid w:val="00F31265"/>
    <w:rsid w:val="00F3127C"/>
    <w:rsid w:val="00F31312"/>
    <w:rsid w:val="00F314F3"/>
    <w:rsid w:val="00F3157A"/>
    <w:rsid w:val="00F315CF"/>
    <w:rsid w:val="00F31611"/>
    <w:rsid w:val="00F3166C"/>
    <w:rsid w:val="00F316A0"/>
    <w:rsid w:val="00F31817"/>
    <w:rsid w:val="00F31823"/>
    <w:rsid w:val="00F31887"/>
    <w:rsid w:val="00F318F9"/>
    <w:rsid w:val="00F318FC"/>
    <w:rsid w:val="00F31909"/>
    <w:rsid w:val="00F31918"/>
    <w:rsid w:val="00F319BF"/>
    <w:rsid w:val="00F319D3"/>
    <w:rsid w:val="00F319DE"/>
    <w:rsid w:val="00F319E9"/>
    <w:rsid w:val="00F319ED"/>
    <w:rsid w:val="00F31BA5"/>
    <w:rsid w:val="00F31C15"/>
    <w:rsid w:val="00F31C3C"/>
    <w:rsid w:val="00F31D4D"/>
    <w:rsid w:val="00F31DBA"/>
    <w:rsid w:val="00F31DE7"/>
    <w:rsid w:val="00F31E55"/>
    <w:rsid w:val="00F31E74"/>
    <w:rsid w:val="00F31EC6"/>
    <w:rsid w:val="00F31EDC"/>
    <w:rsid w:val="00F31F4B"/>
    <w:rsid w:val="00F31F6F"/>
    <w:rsid w:val="00F31FDA"/>
    <w:rsid w:val="00F31FFB"/>
    <w:rsid w:val="00F320C8"/>
    <w:rsid w:val="00F3217C"/>
    <w:rsid w:val="00F321FC"/>
    <w:rsid w:val="00F32251"/>
    <w:rsid w:val="00F322BE"/>
    <w:rsid w:val="00F322D3"/>
    <w:rsid w:val="00F322D9"/>
    <w:rsid w:val="00F32310"/>
    <w:rsid w:val="00F32484"/>
    <w:rsid w:val="00F324B1"/>
    <w:rsid w:val="00F324E7"/>
    <w:rsid w:val="00F3263E"/>
    <w:rsid w:val="00F326D1"/>
    <w:rsid w:val="00F329E5"/>
    <w:rsid w:val="00F32A72"/>
    <w:rsid w:val="00F32AD1"/>
    <w:rsid w:val="00F32D60"/>
    <w:rsid w:val="00F32E2C"/>
    <w:rsid w:val="00F32E45"/>
    <w:rsid w:val="00F32F48"/>
    <w:rsid w:val="00F32F4A"/>
    <w:rsid w:val="00F33011"/>
    <w:rsid w:val="00F330F3"/>
    <w:rsid w:val="00F330FD"/>
    <w:rsid w:val="00F33113"/>
    <w:rsid w:val="00F33152"/>
    <w:rsid w:val="00F331A8"/>
    <w:rsid w:val="00F332C9"/>
    <w:rsid w:val="00F33463"/>
    <w:rsid w:val="00F334CB"/>
    <w:rsid w:val="00F3356A"/>
    <w:rsid w:val="00F3358E"/>
    <w:rsid w:val="00F335F5"/>
    <w:rsid w:val="00F3367E"/>
    <w:rsid w:val="00F336FB"/>
    <w:rsid w:val="00F3378D"/>
    <w:rsid w:val="00F337ED"/>
    <w:rsid w:val="00F33900"/>
    <w:rsid w:val="00F33AA1"/>
    <w:rsid w:val="00F33B97"/>
    <w:rsid w:val="00F33CAA"/>
    <w:rsid w:val="00F3401F"/>
    <w:rsid w:val="00F34118"/>
    <w:rsid w:val="00F34215"/>
    <w:rsid w:val="00F343D8"/>
    <w:rsid w:val="00F34441"/>
    <w:rsid w:val="00F3446E"/>
    <w:rsid w:val="00F3454C"/>
    <w:rsid w:val="00F3465C"/>
    <w:rsid w:val="00F346EC"/>
    <w:rsid w:val="00F347FE"/>
    <w:rsid w:val="00F348C7"/>
    <w:rsid w:val="00F34A07"/>
    <w:rsid w:val="00F34A09"/>
    <w:rsid w:val="00F34A81"/>
    <w:rsid w:val="00F34D65"/>
    <w:rsid w:val="00F34E28"/>
    <w:rsid w:val="00F34E67"/>
    <w:rsid w:val="00F34E6D"/>
    <w:rsid w:val="00F34E87"/>
    <w:rsid w:val="00F34F2C"/>
    <w:rsid w:val="00F34FB5"/>
    <w:rsid w:val="00F35188"/>
    <w:rsid w:val="00F351A7"/>
    <w:rsid w:val="00F3520D"/>
    <w:rsid w:val="00F3523C"/>
    <w:rsid w:val="00F3526F"/>
    <w:rsid w:val="00F35292"/>
    <w:rsid w:val="00F35321"/>
    <w:rsid w:val="00F353B3"/>
    <w:rsid w:val="00F35406"/>
    <w:rsid w:val="00F35449"/>
    <w:rsid w:val="00F354D2"/>
    <w:rsid w:val="00F355F6"/>
    <w:rsid w:val="00F35609"/>
    <w:rsid w:val="00F3578B"/>
    <w:rsid w:val="00F35791"/>
    <w:rsid w:val="00F358B1"/>
    <w:rsid w:val="00F3591F"/>
    <w:rsid w:val="00F35A28"/>
    <w:rsid w:val="00F35AAA"/>
    <w:rsid w:val="00F35B5A"/>
    <w:rsid w:val="00F35B68"/>
    <w:rsid w:val="00F35B87"/>
    <w:rsid w:val="00F35C18"/>
    <w:rsid w:val="00F35D22"/>
    <w:rsid w:val="00F35DF9"/>
    <w:rsid w:val="00F35E5C"/>
    <w:rsid w:val="00F35EA9"/>
    <w:rsid w:val="00F35EFA"/>
    <w:rsid w:val="00F35F04"/>
    <w:rsid w:val="00F35F23"/>
    <w:rsid w:val="00F35F3D"/>
    <w:rsid w:val="00F35FD5"/>
    <w:rsid w:val="00F36008"/>
    <w:rsid w:val="00F3623A"/>
    <w:rsid w:val="00F36253"/>
    <w:rsid w:val="00F363F1"/>
    <w:rsid w:val="00F36517"/>
    <w:rsid w:val="00F3651F"/>
    <w:rsid w:val="00F365F0"/>
    <w:rsid w:val="00F36620"/>
    <w:rsid w:val="00F36672"/>
    <w:rsid w:val="00F366D1"/>
    <w:rsid w:val="00F366DD"/>
    <w:rsid w:val="00F36707"/>
    <w:rsid w:val="00F3675F"/>
    <w:rsid w:val="00F36774"/>
    <w:rsid w:val="00F36783"/>
    <w:rsid w:val="00F367E3"/>
    <w:rsid w:val="00F36865"/>
    <w:rsid w:val="00F3689C"/>
    <w:rsid w:val="00F36923"/>
    <w:rsid w:val="00F36A64"/>
    <w:rsid w:val="00F36B09"/>
    <w:rsid w:val="00F36B1E"/>
    <w:rsid w:val="00F36B22"/>
    <w:rsid w:val="00F36BB4"/>
    <w:rsid w:val="00F36C48"/>
    <w:rsid w:val="00F36C97"/>
    <w:rsid w:val="00F36CB6"/>
    <w:rsid w:val="00F36CE4"/>
    <w:rsid w:val="00F36D30"/>
    <w:rsid w:val="00F36D54"/>
    <w:rsid w:val="00F36D9B"/>
    <w:rsid w:val="00F36DEB"/>
    <w:rsid w:val="00F36EB1"/>
    <w:rsid w:val="00F37008"/>
    <w:rsid w:val="00F37144"/>
    <w:rsid w:val="00F371A4"/>
    <w:rsid w:val="00F371D9"/>
    <w:rsid w:val="00F37225"/>
    <w:rsid w:val="00F37245"/>
    <w:rsid w:val="00F37260"/>
    <w:rsid w:val="00F3726C"/>
    <w:rsid w:val="00F37275"/>
    <w:rsid w:val="00F372D4"/>
    <w:rsid w:val="00F37308"/>
    <w:rsid w:val="00F37336"/>
    <w:rsid w:val="00F37409"/>
    <w:rsid w:val="00F374EF"/>
    <w:rsid w:val="00F37534"/>
    <w:rsid w:val="00F3754E"/>
    <w:rsid w:val="00F375AB"/>
    <w:rsid w:val="00F375BF"/>
    <w:rsid w:val="00F375D7"/>
    <w:rsid w:val="00F3769E"/>
    <w:rsid w:val="00F376D6"/>
    <w:rsid w:val="00F37988"/>
    <w:rsid w:val="00F379CD"/>
    <w:rsid w:val="00F37A2D"/>
    <w:rsid w:val="00F37A56"/>
    <w:rsid w:val="00F37A96"/>
    <w:rsid w:val="00F37B3B"/>
    <w:rsid w:val="00F37BBE"/>
    <w:rsid w:val="00F37C2B"/>
    <w:rsid w:val="00F37D49"/>
    <w:rsid w:val="00F37DDA"/>
    <w:rsid w:val="00F37E3E"/>
    <w:rsid w:val="00F37E67"/>
    <w:rsid w:val="00F37E7F"/>
    <w:rsid w:val="00F37EC8"/>
    <w:rsid w:val="00F37EE1"/>
    <w:rsid w:val="00F37F51"/>
    <w:rsid w:val="00F40016"/>
    <w:rsid w:val="00F400CA"/>
    <w:rsid w:val="00F4015A"/>
    <w:rsid w:val="00F401AD"/>
    <w:rsid w:val="00F4027D"/>
    <w:rsid w:val="00F4028D"/>
    <w:rsid w:val="00F40311"/>
    <w:rsid w:val="00F4033E"/>
    <w:rsid w:val="00F405BF"/>
    <w:rsid w:val="00F405ED"/>
    <w:rsid w:val="00F405F0"/>
    <w:rsid w:val="00F40750"/>
    <w:rsid w:val="00F4084D"/>
    <w:rsid w:val="00F408F9"/>
    <w:rsid w:val="00F409D4"/>
    <w:rsid w:val="00F40A83"/>
    <w:rsid w:val="00F40AD3"/>
    <w:rsid w:val="00F40B2D"/>
    <w:rsid w:val="00F40BA0"/>
    <w:rsid w:val="00F40E2E"/>
    <w:rsid w:val="00F40F1C"/>
    <w:rsid w:val="00F40FA3"/>
    <w:rsid w:val="00F4122C"/>
    <w:rsid w:val="00F4131C"/>
    <w:rsid w:val="00F41349"/>
    <w:rsid w:val="00F4147C"/>
    <w:rsid w:val="00F414AE"/>
    <w:rsid w:val="00F414BD"/>
    <w:rsid w:val="00F4150E"/>
    <w:rsid w:val="00F415AA"/>
    <w:rsid w:val="00F41658"/>
    <w:rsid w:val="00F41880"/>
    <w:rsid w:val="00F4192A"/>
    <w:rsid w:val="00F41996"/>
    <w:rsid w:val="00F419E7"/>
    <w:rsid w:val="00F41A92"/>
    <w:rsid w:val="00F41AAC"/>
    <w:rsid w:val="00F41AE8"/>
    <w:rsid w:val="00F41B8B"/>
    <w:rsid w:val="00F41C35"/>
    <w:rsid w:val="00F41D7C"/>
    <w:rsid w:val="00F41D9D"/>
    <w:rsid w:val="00F41DD5"/>
    <w:rsid w:val="00F41F35"/>
    <w:rsid w:val="00F41F3E"/>
    <w:rsid w:val="00F42036"/>
    <w:rsid w:val="00F42121"/>
    <w:rsid w:val="00F42143"/>
    <w:rsid w:val="00F42248"/>
    <w:rsid w:val="00F4230A"/>
    <w:rsid w:val="00F423DE"/>
    <w:rsid w:val="00F424C5"/>
    <w:rsid w:val="00F4265E"/>
    <w:rsid w:val="00F42763"/>
    <w:rsid w:val="00F427BD"/>
    <w:rsid w:val="00F42839"/>
    <w:rsid w:val="00F428CB"/>
    <w:rsid w:val="00F428E9"/>
    <w:rsid w:val="00F4294A"/>
    <w:rsid w:val="00F42992"/>
    <w:rsid w:val="00F429B6"/>
    <w:rsid w:val="00F42A17"/>
    <w:rsid w:val="00F42B70"/>
    <w:rsid w:val="00F42B73"/>
    <w:rsid w:val="00F42BC5"/>
    <w:rsid w:val="00F42D45"/>
    <w:rsid w:val="00F42DC5"/>
    <w:rsid w:val="00F42E51"/>
    <w:rsid w:val="00F42E91"/>
    <w:rsid w:val="00F42EA8"/>
    <w:rsid w:val="00F42F68"/>
    <w:rsid w:val="00F4310C"/>
    <w:rsid w:val="00F43126"/>
    <w:rsid w:val="00F4317A"/>
    <w:rsid w:val="00F432AF"/>
    <w:rsid w:val="00F432E9"/>
    <w:rsid w:val="00F433B7"/>
    <w:rsid w:val="00F43482"/>
    <w:rsid w:val="00F4351F"/>
    <w:rsid w:val="00F43533"/>
    <w:rsid w:val="00F4354F"/>
    <w:rsid w:val="00F43559"/>
    <w:rsid w:val="00F435A7"/>
    <w:rsid w:val="00F436AF"/>
    <w:rsid w:val="00F43795"/>
    <w:rsid w:val="00F437BC"/>
    <w:rsid w:val="00F437C2"/>
    <w:rsid w:val="00F439AE"/>
    <w:rsid w:val="00F43A4D"/>
    <w:rsid w:val="00F43A61"/>
    <w:rsid w:val="00F43B9C"/>
    <w:rsid w:val="00F43C64"/>
    <w:rsid w:val="00F43DEA"/>
    <w:rsid w:val="00F43E25"/>
    <w:rsid w:val="00F43E42"/>
    <w:rsid w:val="00F43EA5"/>
    <w:rsid w:val="00F43EB1"/>
    <w:rsid w:val="00F43F1B"/>
    <w:rsid w:val="00F43FD7"/>
    <w:rsid w:val="00F44139"/>
    <w:rsid w:val="00F4417E"/>
    <w:rsid w:val="00F442E9"/>
    <w:rsid w:val="00F443CC"/>
    <w:rsid w:val="00F44524"/>
    <w:rsid w:val="00F44552"/>
    <w:rsid w:val="00F4464D"/>
    <w:rsid w:val="00F44670"/>
    <w:rsid w:val="00F446D6"/>
    <w:rsid w:val="00F447A9"/>
    <w:rsid w:val="00F44827"/>
    <w:rsid w:val="00F44858"/>
    <w:rsid w:val="00F4487B"/>
    <w:rsid w:val="00F4488A"/>
    <w:rsid w:val="00F448CF"/>
    <w:rsid w:val="00F4491F"/>
    <w:rsid w:val="00F44A4C"/>
    <w:rsid w:val="00F44A63"/>
    <w:rsid w:val="00F44B0D"/>
    <w:rsid w:val="00F44B4A"/>
    <w:rsid w:val="00F44D0B"/>
    <w:rsid w:val="00F44EFC"/>
    <w:rsid w:val="00F44F17"/>
    <w:rsid w:val="00F44F63"/>
    <w:rsid w:val="00F44F8F"/>
    <w:rsid w:val="00F44FA7"/>
    <w:rsid w:val="00F44FAA"/>
    <w:rsid w:val="00F45013"/>
    <w:rsid w:val="00F4509D"/>
    <w:rsid w:val="00F4520A"/>
    <w:rsid w:val="00F45214"/>
    <w:rsid w:val="00F4521E"/>
    <w:rsid w:val="00F4531B"/>
    <w:rsid w:val="00F453F0"/>
    <w:rsid w:val="00F4545D"/>
    <w:rsid w:val="00F454DF"/>
    <w:rsid w:val="00F455DC"/>
    <w:rsid w:val="00F455EC"/>
    <w:rsid w:val="00F45672"/>
    <w:rsid w:val="00F45673"/>
    <w:rsid w:val="00F45737"/>
    <w:rsid w:val="00F45792"/>
    <w:rsid w:val="00F45907"/>
    <w:rsid w:val="00F4596F"/>
    <w:rsid w:val="00F45998"/>
    <w:rsid w:val="00F459E2"/>
    <w:rsid w:val="00F45A5B"/>
    <w:rsid w:val="00F45AC2"/>
    <w:rsid w:val="00F45B62"/>
    <w:rsid w:val="00F45BA0"/>
    <w:rsid w:val="00F45C07"/>
    <w:rsid w:val="00F45C2F"/>
    <w:rsid w:val="00F45CBA"/>
    <w:rsid w:val="00F45D76"/>
    <w:rsid w:val="00F45D9F"/>
    <w:rsid w:val="00F45DDF"/>
    <w:rsid w:val="00F45DED"/>
    <w:rsid w:val="00F45E8A"/>
    <w:rsid w:val="00F45EAF"/>
    <w:rsid w:val="00F45F40"/>
    <w:rsid w:val="00F45F5F"/>
    <w:rsid w:val="00F460B2"/>
    <w:rsid w:val="00F46155"/>
    <w:rsid w:val="00F46378"/>
    <w:rsid w:val="00F46400"/>
    <w:rsid w:val="00F4640E"/>
    <w:rsid w:val="00F46450"/>
    <w:rsid w:val="00F46486"/>
    <w:rsid w:val="00F4658F"/>
    <w:rsid w:val="00F4667C"/>
    <w:rsid w:val="00F4677A"/>
    <w:rsid w:val="00F4677B"/>
    <w:rsid w:val="00F46801"/>
    <w:rsid w:val="00F4686B"/>
    <w:rsid w:val="00F4698A"/>
    <w:rsid w:val="00F46A4B"/>
    <w:rsid w:val="00F46ADE"/>
    <w:rsid w:val="00F46B83"/>
    <w:rsid w:val="00F46CA9"/>
    <w:rsid w:val="00F46F21"/>
    <w:rsid w:val="00F46F76"/>
    <w:rsid w:val="00F46FFE"/>
    <w:rsid w:val="00F47118"/>
    <w:rsid w:val="00F47321"/>
    <w:rsid w:val="00F47363"/>
    <w:rsid w:val="00F47562"/>
    <w:rsid w:val="00F47600"/>
    <w:rsid w:val="00F47651"/>
    <w:rsid w:val="00F476D0"/>
    <w:rsid w:val="00F476E2"/>
    <w:rsid w:val="00F477B8"/>
    <w:rsid w:val="00F477F6"/>
    <w:rsid w:val="00F47802"/>
    <w:rsid w:val="00F4783F"/>
    <w:rsid w:val="00F4784D"/>
    <w:rsid w:val="00F478A2"/>
    <w:rsid w:val="00F478CF"/>
    <w:rsid w:val="00F47934"/>
    <w:rsid w:val="00F47998"/>
    <w:rsid w:val="00F47A5C"/>
    <w:rsid w:val="00F47AB2"/>
    <w:rsid w:val="00F47AB8"/>
    <w:rsid w:val="00F47B36"/>
    <w:rsid w:val="00F47BF1"/>
    <w:rsid w:val="00F47C08"/>
    <w:rsid w:val="00F47DAB"/>
    <w:rsid w:val="00F47E53"/>
    <w:rsid w:val="00F47EC7"/>
    <w:rsid w:val="00F47F0A"/>
    <w:rsid w:val="00F47FA6"/>
    <w:rsid w:val="00F500C0"/>
    <w:rsid w:val="00F5024B"/>
    <w:rsid w:val="00F5040F"/>
    <w:rsid w:val="00F50536"/>
    <w:rsid w:val="00F5076C"/>
    <w:rsid w:val="00F5086F"/>
    <w:rsid w:val="00F508CE"/>
    <w:rsid w:val="00F50902"/>
    <w:rsid w:val="00F50975"/>
    <w:rsid w:val="00F509DE"/>
    <w:rsid w:val="00F50A69"/>
    <w:rsid w:val="00F50B93"/>
    <w:rsid w:val="00F50C0A"/>
    <w:rsid w:val="00F50CB5"/>
    <w:rsid w:val="00F50DBF"/>
    <w:rsid w:val="00F50F4C"/>
    <w:rsid w:val="00F50F5A"/>
    <w:rsid w:val="00F51074"/>
    <w:rsid w:val="00F5108E"/>
    <w:rsid w:val="00F512AC"/>
    <w:rsid w:val="00F51381"/>
    <w:rsid w:val="00F514B4"/>
    <w:rsid w:val="00F515AB"/>
    <w:rsid w:val="00F516C7"/>
    <w:rsid w:val="00F5172C"/>
    <w:rsid w:val="00F51770"/>
    <w:rsid w:val="00F51793"/>
    <w:rsid w:val="00F5188C"/>
    <w:rsid w:val="00F518AF"/>
    <w:rsid w:val="00F518CA"/>
    <w:rsid w:val="00F51916"/>
    <w:rsid w:val="00F519DD"/>
    <w:rsid w:val="00F51A41"/>
    <w:rsid w:val="00F51A98"/>
    <w:rsid w:val="00F51AB8"/>
    <w:rsid w:val="00F51AE0"/>
    <w:rsid w:val="00F51AE6"/>
    <w:rsid w:val="00F51C1D"/>
    <w:rsid w:val="00F51C1E"/>
    <w:rsid w:val="00F51CF8"/>
    <w:rsid w:val="00F51DE0"/>
    <w:rsid w:val="00F51DF0"/>
    <w:rsid w:val="00F51EC2"/>
    <w:rsid w:val="00F51F22"/>
    <w:rsid w:val="00F51F27"/>
    <w:rsid w:val="00F51FF9"/>
    <w:rsid w:val="00F5202B"/>
    <w:rsid w:val="00F52100"/>
    <w:rsid w:val="00F52126"/>
    <w:rsid w:val="00F521CA"/>
    <w:rsid w:val="00F52233"/>
    <w:rsid w:val="00F523EA"/>
    <w:rsid w:val="00F52539"/>
    <w:rsid w:val="00F525C1"/>
    <w:rsid w:val="00F52631"/>
    <w:rsid w:val="00F5269C"/>
    <w:rsid w:val="00F526A0"/>
    <w:rsid w:val="00F52816"/>
    <w:rsid w:val="00F528C7"/>
    <w:rsid w:val="00F52A04"/>
    <w:rsid w:val="00F52A6F"/>
    <w:rsid w:val="00F52B3D"/>
    <w:rsid w:val="00F52B7D"/>
    <w:rsid w:val="00F52B87"/>
    <w:rsid w:val="00F52BA0"/>
    <w:rsid w:val="00F52C57"/>
    <w:rsid w:val="00F52D7D"/>
    <w:rsid w:val="00F52E37"/>
    <w:rsid w:val="00F52E4E"/>
    <w:rsid w:val="00F52E55"/>
    <w:rsid w:val="00F52E7A"/>
    <w:rsid w:val="00F52EC7"/>
    <w:rsid w:val="00F52F1B"/>
    <w:rsid w:val="00F52FC8"/>
    <w:rsid w:val="00F530B6"/>
    <w:rsid w:val="00F53101"/>
    <w:rsid w:val="00F53123"/>
    <w:rsid w:val="00F53132"/>
    <w:rsid w:val="00F531AF"/>
    <w:rsid w:val="00F531B0"/>
    <w:rsid w:val="00F531C0"/>
    <w:rsid w:val="00F531C9"/>
    <w:rsid w:val="00F531FC"/>
    <w:rsid w:val="00F5325D"/>
    <w:rsid w:val="00F53268"/>
    <w:rsid w:val="00F53299"/>
    <w:rsid w:val="00F532BA"/>
    <w:rsid w:val="00F5338F"/>
    <w:rsid w:val="00F53453"/>
    <w:rsid w:val="00F534E5"/>
    <w:rsid w:val="00F536B6"/>
    <w:rsid w:val="00F5386A"/>
    <w:rsid w:val="00F53935"/>
    <w:rsid w:val="00F539D2"/>
    <w:rsid w:val="00F53AB1"/>
    <w:rsid w:val="00F53B27"/>
    <w:rsid w:val="00F53B38"/>
    <w:rsid w:val="00F53BDA"/>
    <w:rsid w:val="00F53C73"/>
    <w:rsid w:val="00F53CB3"/>
    <w:rsid w:val="00F53CD4"/>
    <w:rsid w:val="00F53CDF"/>
    <w:rsid w:val="00F53D72"/>
    <w:rsid w:val="00F53DFF"/>
    <w:rsid w:val="00F53E4E"/>
    <w:rsid w:val="00F53E62"/>
    <w:rsid w:val="00F53E6C"/>
    <w:rsid w:val="00F53EDF"/>
    <w:rsid w:val="00F53F46"/>
    <w:rsid w:val="00F54060"/>
    <w:rsid w:val="00F54080"/>
    <w:rsid w:val="00F54104"/>
    <w:rsid w:val="00F54135"/>
    <w:rsid w:val="00F5426F"/>
    <w:rsid w:val="00F54374"/>
    <w:rsid w:val="00F543DE"/>
    <w:rsid w:val="00F5446B"/>
    <w:rsid w:val="00F54666"/>
    <w:rsid w:val="00F546B0"/>
    <w:rsid w:val="00F547D1"/>
    <w:rsid w:val="00F547EA"/>
    <w:rsid w:val="00F5480B"/>
    <w:rsid w:val="00F5499B"/>
    <w:rsid w:val="00F54A55"/>
    <w:rsid w:val="00F54A96"/>
    <w:rsid w:val="00F54AC1"/>
    <w:rsid w:val="00F54AD9"/>
    <w:rsid w:val="00F54B83"/>
    <w:rsid w:val="00F54C32"/>
    <w:rsid w:val="00F54DBD"/>
    <w:rsid w:val="00F54E35"/>
    <w:rsid w:val="00F54E9A"/>
    <w:rsid w:val="00F54F64"/>
    <w:rsid w:val="00F54FAC"/>
    <w:rsid w:val="00F55011"/>
    <w:rsid w:val="00F5507D"/>
    <w:rsid w:val="00F5508E"/>
    <w:rsid w:val="00F550E6"/>
    <w:rsid w:val="00F55210"/>
    <w:rsid w:val="00F55266"/>
    <w:rsid w:val="00F5526D"/>
    <w:rsid w:val="00F5533A"/>
    <w:rsid w:val="00F55350"/>
    <w:rsid w:val="00F55365"/>
    <w:rsid w:val="00F55441"/>
    <w:rsid w:val="00F55496"/>
    <w:rsid w:val="00F554B6"/>
    <w:rsid w:val="00F554DD"/>
    <w:rsid w:val="00F554FF"/>
    <w:rsid w:val="00F5556D"/>
    <w:rsid w:val="00F555A1"/>
    <w:rsid w:val="00F55658"/>
    <w:rsid w:val="00F55737"/>
    <w:rsid w:val="00F557CC"/>
    <w:rsid w:val="00F5582E"/>
    <w:rsid w:val="00F5586B"/>
    <w:rsid w:val="00F558EB"/>
    <w:rsid w:val="00F55928"/>
    <w:rsid w:val="00F55975"/>
    <w:rsid w:val="00F55979"/>
    <w:rsid w:val="00F559CC"/>
    <w:rsid w:val="00F55BAC"/>
    <w:rsid w:val="00F55C17"/>
    <w:rsid w:val="00F55C79"/>
    <w:rsid w:val="00F55D0E"/>
    <w:rsid w:val="00F55D3B"/>
    <w:rsid w:val="00F55E7E"/>
    <w:rsid w:val="00F55EF0"/>
    <w:rsid w:val="00F55F67"/>
    <w:rsid w:val="00F56006"/>
    <w:rsid w:val="00F56122"/>
    <w:rsid w:val="00F56199"/>
    <w:rsid w:val="00F561FA"/>
    <w:rsid w:val="00F56420"/>
    <w:rsid w:val="00F564B1"/>
    <w:rsid w:val="00F565C0"/>
    <w:rsid w:val="00F565F5"/>
    <w:rsid w:val="00F566BC"/>
    <w:rsid w:val="00F56794"/>
    <w:rsid w:val="00F56815"/>
    <w:rsid w:val="00F56A9E"/>
    <w:rsid w:val="00F56B80"/>
    <w:rsid w:val="00F56C77"/>
    <w:rsid w:val="00F56CAB"/>
    <w:rsid w:val="00F56CFD"/>
    <w:rsid w:val="00F56D18"/>
    <w:rsid w:val="00F56D66"/>
    <w:rsid w:val="00F56E9D"/>
    <w:rsid w:val="00F56FA0"/>
    <w:rsid w:val="00F5701C"/>
    <w:rsid w:val="00F570B7"/>
    <w:rsid w:val="00F5718D"/>
    <w:rsid w:val="00F572D4"/>
    <w:rsid w:val="00F57337"/>
    <w:rsid w:val="00F57343"/>
    <w:rsid w:val="00F57386"/>
    <w:rsid w:val="00F574C2"/>
    <w:rsid w:val="00F57632"/>
    <w:rsid w:val="00F576B5"/>
    <w:rsid w:val="00F577B2"/>
    <w:rsid w:val="00F5785F"/>
    <w:rsid w:val="00F57885"/>
    <w:rsid w:val="00F57915"/>
    <w:rsid w:val="00F57917"/>
    <w:rsid w:val="00F579A6"/>
    <w:rsid w:val="00F579D7"/>
    <w:rsid w:val="00F57A22"/>
    <w:rsid w:val="00F57ADB"/>
    <w:rsid w:val="00F57AEA"/>
    <w:rsid w:val="00F57EFC"/>
    <w:rsid w:val="00F57F42"/>
    <w:rsid w:val="00F60110"/>
    <w:rsid w:val="00F6015A"/>
    <w:rsid w:val="00F602D0"/>
    <w:rsid w:val="00F60380"/>
    <w:rsid w:val="00F60555"/>
    <w:rsid w:val="00F6056A"/>
    <w:rsid w:val="00F607AA"/>
    <w:rsid w:val="00F607DD"/>
    <w:rsid w:val="00F608DA"/>
    <w:rsid w:val="00F60A5F"/>
    <w:rsid w:val="00F60ADD"/>
    <w:rsid w:val="00F60BDE"/>
    <w:rsid w:val="00F60CBD"/>
    <w:rsid w:val="00F60E49"/>
    <w:rsid w:val="00F60EAA"/>
    <w:rsid w:val="00F60F2C"/>
    <w:rsid w:val="00F6112F"/>
    <w:rsid w:val="00F61194"/>
    <w:rsid w:val="00F6128B"/>
    <w:rsid w:val="00F6134E"/>
    <w:rsid w:val="00F61377"/>
    <w:rsid w:val="00F61406"/>
    <w:rsid w:val="00F61457"/>
    <w:rsid w:val="00F614BB"/>
    <w:rsid w:val="00F61644"/>
    <w:rsid w:val="00F61663"/>
    <w:rsid w:val="00F61689"/>
    <w:rsid w:val="00F616F2"/>
    <w:rsid w:val="00F617E0"/>
    <w:rsid w:val="00F61A53"/>
    <w:rsid w:val="00F61CD5"/>
    <w:rsid w:val="00F61D0D"/>
    <w:rsid w:val="00F61D2E"/>
    <w:rsid w:val="00F61D5D"/>
    <w:rsid w:val="00F61E6C"/>
    <w:rsid w:val="00F61E71"/>
    <w:rsid w:val="00F61EB4"/>
    <w:rsid w:val="00F61F0A"/>
    <w:rsid w:val="00F61FB9"/>
    <w:rsid w:val="00F620A0"/>
    <w:rsid w:val="00F620ED"/>
    <w:rsid w:val="00F621E8"/>
    <w:rsid w:val="00F621F8"/>
    <w:rsid w:val="00F622B5"/>
    <w:rsid w:val="00F622BF"/>
    <w:rsid w:val="00F62325"/>
    <w:rsid w:val="00F623A7"/>
    <w:rsid w:val="00F62437"/>
    <w:rsid w:val="00F62459"/>
    <w:rsid w:val="00F624C6"/>
    <w:rsid w:val="00F625EC"/>
    <w:rsid w:val="00F62642"/>
    <w:rsid w:val="00F626D1"/>
    <w:rsid w:val="00F62776"/>
    <w:rsid w:val="00F62A8E"/>
    <w:rsid w:val="00F62B0F"/>
    <w:rsid w:val="00F62BA2"/>
    <w:rsid w:val="00F62BC1"/>
    <w:rsid w:val="00F62C81"/>
    <w:rsid w:val="00F62CE0"/>
    <w:rsid w:val="00F62DD9"/>
    <w:rsid w:val="00F62DEE"/>
    <w:rsid w:val="00F62E2D"/>
    <w:rsid w:val="00F62E33"/>
    <w:rsid w:val="00F62F07"/>
    <w:rsid w:val="00F62F46"/>
    <w:rsid w:val="00F62F70"/>
    <w:rsid w:val="00F62F8F"/>
    <w:rsid w:val="00F63257"/>
    <w:rsid w:val="00F63284"/>
    <w:rsid w:val="00F63376"/>
    <w:rsid w:val="00F63429"/>
    <w:rsid w:val="00F634EE"/>
    <w:rsid w:val="00F634F1"/>
    <w:rsid w:val="00F6354C"/>
    <w:rsid w:val="00F63575"/>
    <w:rsid w:val="00F635EC"/>
    <w:rsid w:val="00F63778"/>
    <w:rsid w:val="00F638A0"/>
    <w:rsid w:val="00F63A76"/>
    <w:rsid w:val="00F63ADA"/>
    <w:rsid w:val="00F63C75"/>
    <w:rsid w:val="00F63D2C"/>
    <w:rsid w:val="00F63D78"/>
    <w:rsid w:val="00F63D8B"/>
    <w:rsid w:val="00F63E99"/>
    <w:rsid w:val="00F63EA7"/>
    <w:rsid w:val="00F63F6D"/>
    <w:rsid w:val="00F63F6F"/>
    <w:rsid w:val="00F63F8E"/>
    <w:rsid w:val="00F640B6"/>
    <w:rsid w:val="00F640BA"/>
    <w:rsid w:val="00F640C3"/>
    <w:rsid w:val="00F640F3"/>
    <w:rsid w:val="00F64131"/>
    <w:rsid w:val="00F6420D"/>
    <w:rsid w:val="00F642C2"/>
    <w:rsid w:val="00F6431B"/>
    <w:rsid w:val="00F6436F"/>
    <w:rsid w:val="00F64397"/>
    <w:rsid w:val="00F643E0"/>
    <w:rsid w:val="00F644A0"/>
    <w:rsid w:val="00F644A6"/>
    <w:rsid w:val="00F64525"/>
    <w:rsid w:val="00F645B1"/>
    <w:rsid w:val="00F645F0"/>
    <w:rsid w:val="00F64677"/>
    <w:rsid w:val="00F646B1"/>
    <w:rsid w:val="00F64821"/>
    <w:rsid w:val="00F64853"/>
    <w:rsid w:val="00F6491E"/>
    <w:rsid w:val="00F64A14"/>
    <w:rsid w:val="00F64B9B"/>
    <w:rsid w:val="00F64BC8"/>
    <w:rsid w:val="00F64BDE"/>
    <w:rsid w:val="00F64C6A"/>
    <w:rsid w:val="00F64CB9"/>
    <w:rsid w:val="00F64D89"/>
    <w:rsid w:val="00F64DC3"/>
    <w:rsid w:val="00F64E02"/>
    <w:rsid w:val="00F64E04"/>
    <w:rsid w:val="00F64E0A"/>
    <w:rsid w:val="00F64E1C"/>
    <w:rsid w:val="00F64E36"/>
    <w:rsid w:val="00F64EA9"/>
    <w:rsid w:val="00F6503E"/>
    <w:rsid w:val="00F65069"/>
    <w:rsid w:val="00F650D1"/>
    <w:rsid w:val="00F65131"/>
    <w:rsid w:val="00F65155"/>
    <w:rsid w:val="00F65254"/>
    <w:rsid w:val="00F65305"/>
    <w:rsid w:val="00F653F2"/>
    <w:rsid w:val="00F655C3"/>
    <w:rsid w:val="00F655CA"/>
    <w:rsid w:val="00F65656"/>
    <w:rsid w:val="00F658C6"/>
    <w:rsid w:val="00F6595E"/>
    <w:rsid w:val="00F659A3"/>
    <w:rsid w:val="00F65B66"/>
    <w:rsid w:val="00F65BD1"/>
    <w:rsid w:val="00F65BE1"/>
    <w:rsid w:val="00F65C66"/>
    <w:rsid w:val="00F65C8F"/>
    <w:rsid w:val="00F65D2B"/>
    <w:rsid w:val="00F65D57"/>
    <w:rsid w:val="00F65D82"/>
    <w:rsid w:val="00F65DC9"/>
    <w:rsid w:val="00F65E56"/>
    <w:rsid w:val="00F65E57"/>
    <w:rsid w:val="00F65F07"/>
    <w:rsid w:val="00F65F34"/>
    <w:rsid w:val="00F65F8E"/>
    <w:rsid w:val="00F66126"/>
    <w:rsid w:val="00F6615C"/>
    <w:rsid w:val="00F6615D"/>
    <w:rsid w:val="00F662B3"/>
    <w:rsid w:val="00F6637E"/>
    <w:rsid w:val="00F66391"/>
    <w:rsid w:val="00F664B2"/>
    <w:rsid w:val="00F664C4"/>
    <w:rsid w:val="00F66527"/>
    <w:rsid w:val="00F6662E"/>
    <w:rsid w:val="00F6668E"/>
    <w:rsid w:val="00F666D8"/>
    <w:rsid w:val="00F6674D"/>
    <w:rsid w:val="00F66887"/>
    <w:rsid w:val="00F6696F"/>
    <w:rsid w:val="00F66979"/>
    <w:rsid w:val="00F66A4C"/>
    <w:rsid w:val="00F66A87"/>
    <w:rsid w:val="00F66B57"/>
    <w:rsid w:val="00F66C1E"/>
    <w:rsid w:val="00F66C37"/>
    <w:rsid w:val="00F66C64"/>
    <w:rsid w:val="00F66CFB"/>
    <w:rsid w:val="00F66D01"/>
    <w:rsid w:val="00F66DE5"/>
    <w:rsid w:val="00F66E1B"/>
    <w:rsid w:val="00F66E6B"/>
    <w:rsid w:val="00F66E9E"/>
    <w:rsid w:val="00F66F46"/>
    <w:rsid w:val="00F66F71"/>
    <w:rsid w:val="00F66F75"/>
    <w:rsid w:val="00F66F8C"/>
    <w:rsid w:val="00F6709D"/>
    <w:rsid w:val="00F6720D"/>
    <w:rsid w:val="00F67366"/>
    <w:rsid w:val="00F67464"/>
    <w:rsid w:val="00F67521"/>
    <w:rsid w:val="00F676F7"/>
    <w:rsid w:val="00F67823"/>
    <w:rsid w:val="00F6793D"/>
    <w:rsid w:val="00F6799F"/>
    <w:rsid w:val="00F67A0C"/>
    <w:rsid w:val="00F67B51"/>
    <w:rsid w:val="00F67BBE"/>
    <w:rsid w:val="00F67C50"/>
    <w:rsid w:val="00F67D8B"/>
    <w:rsid w:val="00F67E3E"/>
    <w:rsid w:val="00F70041"/>
    <w:rsid w:val="00F7007C"/>
    <w:rsid w:val="00F700D6"/>
    <w:rsid w:val="00F700E6"/>
    <w:rsid w:val="00F700FF"/>
    <w:rsid w:val="00F70109"/>
    <w:rsid w:val="00F7017C"/>
    <w:rsid w:val="00F701EE"/>
    <w:rsid w:val="00F701F1"/>
    <w:rsid w:val="00F70300"/>
    <w:rsid w:val="00F70382"/>
    <w:rsid w:val="00F7043A"/>
    <w:rsid w:val="00F7052D"/>
    <w:rsid w:val="00F70560"/>
    <w:rsid w:val="00F705DA"/>
    <w:rsid w:val="00F70685"/>
    <w:rsid w:val="00F706AE"/>
    <w:rsid w:val="00F7073E"/>
    <w:rsid w:val="00F707A6"/>
    <w:rsid w:val="00F707E1"/>
    <w:rsid w:val="00F70829"/>
    <w:rsid w:val="00F70835"/>
    <w:rsid w:val="00F7094A"/>
    <w:rsid w:val="00F709DF"/>
    <w:rsid w:val="00F70A60"/>
    <w:rsid w:val="00F70AD3"/>
    <w:rsid w:val="00F70B3D"/>
    <w:rsid w:val="00F70B40"/>
    <w:rsid w:val="00F70B50"/>
    <w:rsid w:val="00F70D3B"/>
    <w:rsid w:val="00F70D6F"/>
    <w:rsid w:val="00F70D82"/>
    <w:rsid w:val="00F70DC2"/>
    <w:rsid w:val="00F70EE3"/>
    <w:rsid w:val="00F71033"/>
    <w:rsid w:val="00F71039"/>
    <w:rsid w:val="00F71061"/>
    <w:rsid w:val="00F7109A"/>
    <w:rsid w:val="00F710D7"/>
    <w:rsid w:val="00F71161"/>
    <w:rsid w:val="00F711BF"/>
    <w:rsid w:val="00F7121D"/>
    <w:rsid w:val="00F71223"/>
    <w:rsid w:val="00F7125E"/>
    <w:rsid w:val="00F71300"/>
    <w:rsid w:val="00F7137A"/>
    <w:rsid w:val="00F71542"/>
    <w:rsid w:val="00F71634"/>
    <w:rsid w:val="00F717AA"/>
    <w:rsid w:val="00F717BA"/>
    <w:rsid w:val="00F7193E"/>
    <w:rsid w:val="00F71A18"/>
    <w:rsid w:val="00F71A8D"/>
    <w:rsid w:val="00F71A99"/>
    <w:rsid w:val="00F71C23"/>
    <w:rsid w:val="00F71CC4"/>
    <w:rsid w:val="00F71CE8"/>
    <w:rsid w:val="00F71D3D"/>
    <w:rsid w:val="00F71E28"/>
    <w:rsid w:val="00F71EA0"/>
    <w:rsid w:val="00F71EE9"/>
    <w:rsid w:val="00F7206C"/>
    <w:rsid w:val="00F7216E"/>
    <w:rsid w:val="00F721E4"/>
    <w:rsid w:val="00F722CD"/>
    <w:rsid w:val="00F722CE"/>
    <w:rsid w:val="00F722E7"/>
    <w:rsid w:val="00F7233E"/>
    <w:rsid w:val="00F72358"/>
    <w:rsid w:val="00F723FB"/>
    <w:rsid w:val="00F72440"/>
    <w:rsid w:val="00F7257C"/>
    <w:rsid w:val="00F725D2"/>
    <w:rsid w:val="00F72668"/>
    <w:rsid w:val="00F726DB"/>
    <w:rsid w:val="00F7276C"/>
    <w:rsid w:val="00F727A4"/>
    <w:rsid w:val="00F72808"/>
    <w:rsid w:val="00F7282F"/>
    <w:rsid w:val="00F728C5"/>
    <w:rsid w:val="00F728E8"/>
    <w:rsid w:val="00F7295E"/>
    <w:rsid w:val="00F72982"/>
    <w:rsid w:val="00F729AC"/>
    <w:rsid w:val="00F72A3B"/>
    <w:rsid w:val="00F72AA3"/>
    <w:rsid w:val="00F72B3A"/>
    <w:rsid w:val="00F72DC5"/>
    <w:rsid w:val="00F72E4D"/>
    <w:rsid w:val="00F72E5B"/>
    <w:rsid w:val="00F72E78"/>
    <w:rsid w:val="00F72ECB"/>
    <w:rsid w:val="00F72FD3"/>
    <w:rsid w:val="00F730A8"/>
    <w:rsid w:val="00F730C1"/>
    <w:rsid w:val="00F73115"/>
    <w:rsid w:val="00F73181"/>
    <w:rsid w:val="00F73269"/>
    <w:rsid w:val="00F732CB"/>
    <w:rsid w:val="00F73395"/>
    <w:rsid w:val="00F73476"/>
    <w:rsid w:val="00F73492"/>
    <w:rsid w:val="00F734A0"/>
    <w:rsid w:val="00F734A4"/>
    <w:rsid w:val="00F734D2"/>
    <w:rsid w:val="00F735A4"/>
    <w:rsid w:val="00F73698"/>
    <w:rsid w:val="00F73793"/>
    <w:rsid w:val="00F737C9"/>
    <w:rsid w:val="00F737FC"/>
    <w:rsid w:val="00F7380D"/>
    <w:rsid w:val="00F73A34"/>
    <w:rsid w:val="00F73AA9"/>
    <w:rsid w:val="00F73B28"/>
    <w:rsid w:val="00F73B81"/>
    <w:rsid w:val="00F73CB0"/>
    <w:rsid w:val="00F73D0D"/>
    <w:rsid w:val="00F73D62"/>
    <w:rsid w:val="00F73D69"/>
    <w:rsid w:val="00F73DAF"/>
    <w:rsid w:val="00F73DD9"/>
    <w:rsid w:val="00F73F33"/>
    <w:rsid w:val="00F73F4A"/>
    <w:rsid w:val="00F7401F"/>
    <w:rsid w:val="00F742A0"/>
    <w:rsid w:val="00F742DB"/>
    <w:rsid w:val="00F74430"/>
    <w:rsid w:val="00F74478"/>
    <w:rsid w:val="00F744C1"/>
    <w:rsid w:val="00F74520"/>
    <w:rsid w:val="00F74527"/>
    <w:rsid w:val="00F7452C"/>
    <w:rsid w:val="00F7452F"/>
    <w:rsid w:val="00F74597"/>
    <w:rsid w:val="00F745FA"/>
    <w:rsid w:val="00F746A6"/>
    <w:rsid w:val="00F746E4"/>
    <w:rsid w:val="00F7474C"/>
    <w:rsid w:val="00F74918"/>
    <w:rsid w:val="00F74925"/>
    <w:rsid w:val="00F74AA5"/>
    <w:rsid w:val="00F74ABE"/>
    <w:rsid w:val="00F74B0D"/>
    <w:rsid w:val="00F74B49"/>
    <w:rsid w:val="00F74C2C"/>
    <w:rsid w:val="00F74C43"/>
    <w:rsid w:val="00F74C4E"/>
    <w:rsid w:val="00F74D03"/>
    <w:rsid w:val="00F74D55"/>
    <w:rsid w:val="00F74D7A"/>
    <w:rsid w:val="00F74E42"/>
    <w:rsid w:val="00F74F70"/>
    <w:rsid w:val="00F74F83"/>
    <w:rsid w:val="00F74FD6"/>
    <w:rsid w:val="00F74FEF"/>
    <w:rsid w:val="00F75024"/>
    <w:rsid w:val="00F7509C"/>
    <w:rsid w:val="00F750E6"/>
    <w:rsid w:val="00F751E0"/>
    <w:rsid w:val="00F7527D"/>
    <w:rsid w:val="00F75286"/>
    <w:rsid w:val="00F75466"/>
    <w:rsid w:val="00F75477"/>
    <w:rsid w:val="00F755B3"/>
    <w:rsid w:val="00F755E8"/>
    <w:rsid w:val="00F755F9"/>
    <w:rsid w:val="00F75626"/>
    <w:rsid w:val="00F7574C"/>
    <w:rsid w:val="00F75769"/>
    <w:rsid w:val="00F75813"/>
    <w:rsid w:val="00F75872"/>
    <w:rsid w:val="00F75896"/>
    <w:rsid w:val="00F759B5"/>
    <w:rsid w:val="00F75AE2"/>
    <w:rsid w:val="00F75B2C"/>
    <w:rsid w:val="00F75BF9"/>
    <w:rsid w:val="00F75C21"/>
    <w:rsid w:val="00F75D77"/>
    <w:rsid w:val="00F75DA6"/>
    <w:rsid w:val="00F75DFE"/>
    <w:rsid w:val="00F75E40"/>
    <w:rsid w:val="00F75EF4"/>
    <w:rsid w:val="00F75F89"/>
    <w:rsid w:val="00F75F95"/>
    <w:rsid w:val="00F75FBB"/>
    <w:rsid w:val="00F7602C"/>
    <w:rsid w:val="00F76071"/>
    <w:rsid w:val="00F7612D"/>
    <w:rsid w:val="00F7617F"/>
    <w:rsid w:val="00F76375"/>
    <w:rsid w:val="00F7645E"/>
    <w:rsid w:val="00F76465"/>
    <w:rsid w:val="00F76487"/>
    <w:rsid w:val="00F76637"/>
    <w:rsid w:val="00F76686"/>
    <w:rsid w:val="00F76726"/>
    <w:rsid w:val="00F76889"/>
    <w:rsid w:val="00F76958"/>
    <w:rsid w:val="00F76B38"/>
    <w:rsid w:val="00F76BB3"/>
    <w:rsid w:val="00F76CCF"/>
    <w:rsid w:val="00F76CD1"/>
    <w:rsid w:val="00F76D64"/>
    <w:rsid w:val="00F76D76"/>
    <w:rsid w:val="00F76DE5"/>
    <w:rsid w:val="00F76E00"/>
    <w:rsid w:val="00F76EB6"/>
    <w:rsid w:val="00F76F23"/>
    <w:rsid w:val="00F76F74"/>
    <w:rsid w:val="00F76F87"/>
    <w:rsid w:val="00F77031"/>
    <w:rsid w:val="00F770A4"/>
    <w:rsid w:val="00F771A5"/>
    <w:rsid w:val="00F77242"/>
    <w:rsid w:val="00F7729B"/>
    <w:rsid w:val="00F7730D"/>
    <w:rsid w:val="00F773AD"/>
    <w:rsid w:val="00F77579"/>
    <w:rsid w:val="00F775A0"/>
    <w:rsid w:val="00F77720"/>
    <w:rsid w:val="00F777AC"/>
    <w:rsid w:val="00F77991"/>
    <w:rsid w:val="00F77A13"/>
    <w:rsid w:val="00F77A61"/>
    <w:rsid w:val="00F77A88"/>
    <w:rsid w:val="00F77A94"/>
    <w:rsid w:val="00F77B2D"/>
    <w:rsid w:val="00F77B39"/>
    <w:rsid w:val="00F77C82"/>
    <w:rsid w:val="00F77C90"/>
    <w:rsid w:val="00F77E2D"/>
    <w:rsid w:val="00F77F26"/>
    <w:rsid w:val="00F77F71"/>
    <w:rsid w:val="00F77F84"/>
    <w:rsid w:val="00F77FF2"/>
    <w:rsid w:val="00F80031"/>
    <w:rsid w:val="00F80095"/>
    <w:rsid w:val="00F80116"/>
    <w:rsid w:val="00F801D1"/>
    <w:rsid w:val="00F80249"/>
    <w:rsid w:val="00F80267"/>
    <w:rsid w:val="00F80324"/>
    <w:rsid w:val="00F8033F"/>
    <w:rsid w:val="00F80348"/>
    <w:rsid w:val="00F80383"/>
    <w:rsid w:val="00F8038D"/>
    <w:rsid w:val="00F80393"/>
    <w:rsid w:val="00F80400"/>
    <w:rsid w:val="00F80421"/>
    <w:rsid w:val="00F80514"/>
    <w:rsid w:val="00F80638"/>
    <w:rsid w:val="00F8067B"/>
    <w:rsid w:val="00F806A6"/>
    <w:rsid w:val="00F8070D"/>
    <w:rsid w:val="00F80778"/>
    <w:rsid w:val="00F80784"/>
    <w:rsid w:val="00F809F3"/>
    <w:rsid w:val="00F80A37"/>
    <w:rsid w:val="00F80A5A"/>
    <w:rsid w:val="00F80BE0"/>
    <w:rsid w:val="00F80D07"/>
    <w:rsid w:val="00F80D4D"/>
    <w:rsid w:val="00F80EFD"/>
    <w:rsid w:val="00F80F95"/>
    <w:rsid w:val="00F81255"/>
    <w:rsid w:val="00F81297"/>
    <w:rsid w:val="00F81422"/>
    <w:rsid w:val="00F814D6"/>
    <w:rsid w:val="00F81550"/>
    <w:rsid w:val="00F8157F"/>
    <w:rsid w:val="00F816AB"/>
    <w:rsid w:val="00F816BB"/>
    <w:rsid w:val="00F817E1"/>
    <w:rsid w:val="00F818E3"/>
    <w:rsid w:val="00F8193B"/>
    <w:rsid w:val="00F819C6"/>
    <w:rsid w:val="00F81A91"/>
    <w:rsid w:val="00F81B58"/>
    <w:rsid w:val="00F81DC8"/>
    <w:rsid w:val="00F81E1A"/>
    <w:rsid w:val="00F81E94"/>
    <w:rsid w:val="00F81EB7"/>
    <w:rsid w:val="00F81F00"/>
    <w:rsid w:val="00F81F6E"/>
    <w:rsid w:val="00F81FD4"/>
    <w:rsid w:val="00F81FD6"/>
    <w:rsid w:val="00F8201F"/>
    <w:rsid w:val="00F8203E"/>
    <w:rsid w:val="00F822FC"/>
    <w:rsid w:val="00F82329"/>
    <w:rsid w:val="00F8233E"/>
    <w:rsid w:val="00F823E3"/>
    <w:rsid w:val="00F824F3"/>
    <w:rsid w:val="00F8252C"/>
    <w:rsid w:val="00F8259C"/>
    <w:rsid w:val="00F825FC"/>
    <w:rsid w:val="00F82613"/>
    <w:rsid w:val="00F82682"/>
    <w:rsid w:val="00F82688"/>
    <w:rsid w:val="00F8270F"/>
    <w:rsid w:val="00F82757"/>
    <w:rsid w:val="00F8281C"/>
    <w:rsid w:val="00F8299B"/>
    <w:rsid w:val="00F82A69"/>
    <w:rsid w:val="00F82A92"/>
    <w:rsid w:val="00F82AA2"/>
    <w:rsid w:val="00F82D7E"/>
    <w:rsid w:val="00F82D8F"/>
    <w:rsid w:val="00F82D90"/>
    <w:rsid w:val="00F82DF4"/>
    <w:rsid w:val="00F82E84"/>
    <w:rsid w:val="00F82EBA"/>
    <w:rsid w:val="00F82EE2"/>
    <w:rsid w:val="00F82F7B"/>
    <w:rsid w:val="00F8306E"/>
    <w:rsid w:val="00F8309D"/>
    <w:rsid w:val="00F8319A"/>
    <w:rsid w:val="00F831C3"/>
    <w:rsid w:val="00F8326C"/>
    <w:rsid w:val="00F83398"/>
    <w:rsid w:val="00F8343B"/>
    <w:rsid w:val="00F835C3"/>
    <w:rsid w:val="00F83708"/>
    <w:rsid w:val="00F8388A"/>
    <w:rsid w:val="00F839A6"/>
    <w:rsid w:val="00F839AD"/>
    <w:rsid w:val="00F83A27"/>
    <w:rsid w:val="00F83A33"/>
    <w:rsid w:val="00F83AEF"/>
    <w:rsid w:val="00F83BAA"/>
    <w:rsid w:val="00F83CF1"/>
    <w:rsid w:val="00F83D3F"/>
    <w:rsid w:val="00F83EF9"/>
    <w:rsid w:val="00F83F7A"/>
    <w:rsid w:val="00F84038"/>
    <w:rsid w:val="00F8405B"/>
    <w:rsid w:val="00F840F3"/>
    <w:rsid w:val="00F84171"/>
    <w:rsid w:val="00F841D5"/>
    <w:rsid w:val="00F84233"/>
    <w:rsid w:val="00F842E2"/>
    <w:rsid w:val="00F84362"/>
    <w:rsid w:val="00F843B3"/>
    <w:rsid w:val="00F843CC"/>
    <w:rsid w:val="00F84463"/>
    <w:rsid w:val="00F844F8"/>
    <w:rsid w:val="00F84512"/>
    <w:rsid w:val="00F845CB"/>
    <w:rsid w:val="00F845EC"/>
    <w:rsid w:val="00F84664"/>
    <w:rsid w:val="00F84723"/>
    <w:rsid w:val="00F84746"/>
    <w:rsid w:val="00F84860"/>
    <w:rsid w:val="00F8486C"/>
    <w:rsid w:val="00F8493F"/>
    <w:rsid w:val="00F849D4"/>
    <w:rsid w:val="00F84A70"/>
    <w:rsid w:val="00F84AC7"/>
    <w:rsid w:val="00F84AE7"/>
    <w:rsid w:val="00F84B2B"/>
    <w:rsid w:val="00F84B31"/>
    <w:rsid w:val="00F84B4F"/>
    <w:rsid w:val="00F84B86"/>
    <w:rsid w:val="00F84B89"/>
    <w:rsid w:val="00F84CA7"/>
    <w:rsid w:val="00F84D2F"/>
    <w:rsid w:val="00F84D52"/>
    <w:rsid w:val="00F84DE4"/>
    <w:rsid w:val="00F84EDB"/>
    <w:rsid w:val="00F84F46"/>
    <w:rsid w:val="00F850C2"/>
    <w:rsid w:val="00F850C9"/>
    <w:rsid w:val="00F850EE"/>
    <w:rsid w:val="00F8517B"/>
    <w:rsid w:val="00F85214"/>
    <w:rsid w:val="00F85284"/>
    <w:rsid w:val="00F8540E"/>
    <w:rsid w:val="00F8544B"/>
    <w:rsid w:val="00F854D7"/>
    <w:rsid w:val="00F854EC"/>
    <w:rsid w:val="00F85582"/>
    <w:rsid w:val="00F85665"/>
    <w:rsid w:val="00F85794"/>
    <w:rsid w:val="00F8596A"/>
    <w:rsid w:val="00F859C9"/>
    <w:rsid w:val="00F85A9C"/>
    <w:rsid w:val="00F85B4B"/>
    <w:rsid w:val="00F85BD8"/>
    <w:rsid w:val="00F85BDD"/>
    <w:rsid w:val="00F85D06"/>
    <w:rsid w:val="00F85DC5"/>
    <w:rsid w:val="00F85EF4"/>
    <w:rsid w:val="00F85EF7"/>
    <w:rsid w:val="00F85F1F"/>
    <w:rsid w:val="00F85F27"/>
    <w:rsid w:val="00F85F2D"/>
    <w:rsid w:val="00F85F51"/>
    <w:rsid w:val="00F85FAA"/>
    <w:rsid w:val="00F85FEF"/>
    <w:rsid w:val="00F86032"/>
    <w:rsid w:val="00F86107"/>
    <w:rsid w:val="00F861CC"/>
    <w:rsid w:val="00F861F4"/>
    <w:rsid w:val="00F863AF"/>
    <w:rsid w:val="00F86472"/>
    <w:rsid w:val="00F86510"/>
    <w:rsid w:val="00F86521"/>
    <w:rsid w:val="00F865C7"/>
    <w:rsid w:val="00F866C8"/>
    <w:rsid w:val="00F866CB"/>
    <w:rsid w:val="00F866E5"/>
    <w:rsid w:val="00F86724"/>
    <w:rsid w:val="00F8676B"/>
    <w:rsid w:val="00F867C4"/>
    <w:rsid w:val="00F86800"/>
    <w:rsid w:val="00F86854"/>
    <w:rsid w:val="00F869BA"/>
    <w:rsid w:val="00F86A01"/>
    <w:rsid w:val="00F86B4C"/>
    <w:rsid w:val="00F86BAE"/>
    <w:rsid w:val="00F86BB4"/>
    <w:rsid w:val="00F86C00"/>
    <w:rsid w:val="00F86DFB"/>
    <w:rsid w:val="00F86EA5"/>
    <w:rsid w:val="00F86EB3"/>
    <w:rsid w:val="00F86F12"/>
    <w:rsid w:val="00F86F68"/>
    <w:rsid w:val="00F87036"/>
    <w:rsid w:val="00F87083"/>
    <w:rsid w:val="00F870DB"/>
    <w:rsid w:val="00F87103"/>
    <w:rsid w:val="00F8712E"/>
    <w:rsid w:val="00F8726F"/>
    <w:rsid w:val="00F872BE"/>
    <w:rsid w:val="00F8734E"/>
    <w:rsid w:val="00F873D4"/>
    <w:rsid w:val="00F8742E"/>
    <w:rsid w:val="00F87441"/>
    <w:rsid w:val="00F874A4"/>
    <w:rsid w:val="00F874B5"/>
    <w:rsid w:val="00F874CC"/>
    <w:rsid w:val="00F874D1"/>
    <w:rsid w:val="00F87535"/>
    <w:rsid w:val="00F87566"/>
    <w:rsid w:val="00F875AF"/>
    <w:rsid w:val="00F87636"/>
    <w:rsid w:val="00F876CE"/>
    <w:rsid w:val="00F878D6"/>
    <w:rsid w:val="00F878EF"/>
    <w:rsid w:val="00F8796E"/>
    <w:rsid w:val="00F87AAA"/>
    <w:rsid w:val="00F87B95"/>
    <w:rsid w:val="00F87C25"/>
    <w:rsid w:val="00F87C36"/>
    <w:rsid w:val="00F87C90"/>
    <w:rsid w:val="00F87D35"/>
    <w:rsid w:val="00F87F9D"/>
    <w:rsid w:val="00F90043"/>
    <w:rsid w:val="00F90099"/>
    <w:rsid w:val="00F90148"/>
    <w:rsid w:val="00F90262"/>
    <w:rsid w:val="00F90285"/>
    <w:rsid w:val="00F902E9"/>
    <w:rsid w:val="00F903B5"/>
    <w:rsid w:val="00F9056E"/>
    <w:rsid w:val="00F9073B"/>
    <w:rsid w:val="00F909C6"/>
    <w:rsid w:val="00F909F7"/>
    <w:rsid w:val="00F90AC9"/>
    <w:rsid w:val="00F90CC7"/>
    <w:rsid w:val="00F90CE7"/>
    <w:rsid w:val="00F90D1C"/>
    <w:rsid w:val="00F90D30"/>
    <w:rsid w:val="00F90D85"/>
    <w:rsid w:val="00F90E65"/>
    <w:rsid w:val="00F90E99"/>
    <w:rsid w:val="00F90F4F"/>
    <w:rsid w:val="00F91000"/>
    <w:rsid w:val="00F9106F"/>
    <w:rsid w:val="00F910AF"/>
    <w:rsid w:val="00F910DC"/>
    <w:rsid w:val="00F910E6"/>
    <w:rsid w:val="00F91109"/>
    <w:rsid w:val="00F91114"/>
    <w:rsid w:val="00F9113A"/>
    <w:rsid w:val="00F91193"/>
    <w:rsid w:val="00F91250"/>
    <w:rsid w:val="00F9125F"/>
    <w:rsid w:val="00F9129A"/>
    <w:rsid w:val="00F914A4"/>
    <w:rsid w:val="00F914C7"/>
    <w:rsid w:val="00F91560"/>
    <w:rsid w:val="00F915A5"/>
    <w:rsid w:val="00F91681"/>
    <w:rsid w:val="00F916FD"/>
    <w:rsid w:val="00F9177D"/>
    <w:rsid w:val="00F9180C"/>
    <w:rsid w:val="00F9183C"/>
    <w:rsid w:val="00F918BE"/>
    <w:rsid w:val="00F91936"/>
    <w:rsid w:val="00F91AE2"/>
    <w:rsid w:val="00F91AF5"/>
    <w:rsid w:val="00F91D01"/>
    <w:rsid w:val="00F91E19"/>
    <w:rsid w:val="00F92025"/>
    <w:rsid w:val="00F9212D"/>
    <w:rsid w:val="00F92164"/>
    <w:rsid w:val="00F92211"/>
    <w:rsid w:val="00F9222B"/>
    <w:rsid w:val="00F92274"/>
    <w:rsid w:val="00F92372"/>
    <w:rsid w:val="00F9240C"/>
    <w:rsid w:val="00F92425"/>
    <w:rsid w:val="00F92466"/>
    <w:rsid w:val="00F92541"/>
    <w:rsid w:val="00F92550"/>
    <w:rsid w:val="00F92571"/>
    <w:rsid w:val="00F9258B"/>
    <w:rsid w:val="00F925D6"/>
    <w:rsid w:val="00F925DD"/>
    <w:rsid w:val="00F92618"/>
    <w:rsid w:val="00F9268A"/>
    <w:rsid w:val="00F926B8"/>
    <w:rsid w:val="00F927D3"/>
    <w:rsid w:val="00F92844"/>
    <w:rsid w:val="00F929D0"/>
    <w:rsid w:val="00F92A3D"/>
    <w:rsid w:val="00F92A9D"/>
    <w:rsid w:val="00F92AF4"/>
    <w:rsid w:val="00F92B4C"/>
    <w:rsid w:val="00F92BAB"/>
    <w:rsid w:val="00F92BC2"/>
    <w:rsid w:val="00F92CAD"/>
    <w:rsid w:val="00F92CED"/>
    <w:rsid w:val="00F92D02"/>
    <w:rsid w:val="00F92D38"/>
    <w:rsid w:val="00F92D3A"/>
    <w:rsid w:val="00F92D6E"/>
    <w:rsid w:val="00F92DB4"/>
    <w:rsid w:val="00F92E6B"/>
    <w:rsid w:val="00F92E79"/>
    <w:rsid w:val="00F92F08"/>
    <w:rsid w:val="00F93081"/>
    <w:rsid w:val="00F930D2"/>
    <w:rsid w:val="00F9329B"/>
    <w:rsid w:val="00F932E2"/>
    <w:rsid w:val="00F9334E"/>
    <w:rsid w:val="00F933B2"/>
    <w:rsid w:val="00F93450"/>
    <w:rsid w:val="00F9345E"/>
    <w:rsid w:val="00F934EA"/>
    <w:rsid w:val="00F934EF"/>
    <w:rsid w:val="00F93509"/>
    <w:rsid w:val="00F93517"/>
    <w:rsid w:val="00F935B2"/>
    <w:rsid w:val="00F935E5"/>
    <w:rsid w:val="00F9362E"/>
    <w:rsid w:val="00F93757"/>
    <w:rsid w:val="00F93759"/>
    <w:rsid w:val="00F9377C"/>
    <w:rsid w:val="00F937E0"/>
    <w:rsid w:val="00F938C4"/>
    <w:rsid w:val="00F939A3"/>
    <w:rsid w:val="00F93B44"/>
    <w:rsid w:val="00F93BC5"/>
    <w:rsid w:val="00F93C14"/>
    <w:rsid w:val="00F93D14"/>
    <w:rsid w:val="00F93DC8"/>
    <w:rsid w:val="00F93E2A"/>
    <w:rsid w:val="00F93F25"/>
    <w:rsid w:val="00F94243"/>
    <w:rsid w:val="00F942DA"/>
    <w:rsid w:val="00F94330"/>
    <w:rsid w:val="00F943C0"/>
    <w:rsid w:val="00F943DA"/>
    <w:rsid w:val="00F944ED"/>
    <w:rsid w:val="00F94526"/>
    <w:rsid w:val="00F94534"/>
    <w:rsid w:val="00F94554"/>
    <w:rsid w:val="00F9455B"/>
    <w:rsid w:val="00F9460E"/>
    <w:rsid w:val="00F94753"/>
    <w:rsid w:val="00F947F5"/>
    <w:rsid w:val="00F948AE"/>
    <w:rsid w:val="00F94B03"/>
    <w:rsid w:val="00F94C10"/>
    <w:rsid w:val="00F94C35"/>
    <w:rsid w:val="00F94C3F"/>
    <w:rsid w:val="00F94E8B"/>
    <w:rsid w:val="00F94EE2"/>
    <w:rsid w:val="00F94F84"/>
    <w:rsid w:val="00F94FCA"/>
    <w:rsid w:val="00F9500E"/>
    <w:rsid w:val="00F95051"/>
    <w:rsid w:val="00F950E7"/>
    <w:rsid w:val="00F9510B"/>
    <w:rsid w:val="00F95194"/>
    <w:rsid w:val="00F9539B"/>
    <w:rsid w:val="00F95413"/>
    <w:rsid w:val="00F95419"/>
    <w:rsid w:val="00F954C3"/>
    <w:rsid w:val="00F9555C"/>
    <w:rsid w:val="00F9556C"/>
    <w:rsid w:val="00F955E5"/>
    <w:rsid w:val="00F95605"/>
    <w:rsid w:val="00F9563F"/>
    <w:rsid w:val="00F9576F"/>
    <w:rsid w:val="00F95773"/>
    <w:rsid w:val="00F95777"/>
    <w:rsid w:val="00F957F2"/>
    <w:rsid w:val="00F95864"/>
    <w:rsid w:val="00F9586A"/>
    <w:rsid w:val="00F95881"/>
    <w:rsid w:val="00F9588E"/>
    <w:rsid w:val="00F95896"/>
    <w:rsid w:val="00F958EC"/>
    <w:rsid w:val="00F9595F"/>
    <w:rsid w:val="00F959D1"/>
    <w:rsid w:val="00F959E9"/>
    <w:rsid w:val="00F95A76"/>
    <w:rsid w:val="00F95A98"/>
    <w:rsid w:val="00F95BEC"/>
    <w:rsid w:val="00F95CFF"/>
    <w:rsid w:val="00F95D36"/>
    <w:rsid w:val="00F95DBC"/>
    <w:rsid w:val="00F95DF1"/>
    <w:rsid w:val="00F95E59"/>
    <w:rsid w:val="00F95F0F"/>
    <w:rsid w:val="00F95F2F"/>
    <w:rsid w:val="00F95FD2"/>
    <w:rsid w:val="00F9604C"/>
    <w:rsid w:val="00F963E6"/>
    <w:rsid w:val="00F96418"/>
    <w:rsid w:val="00F9652F"/>
    <w:rsid w:val="00F96563"/>
    <w:rsid w:val="00F965B6"/>
    <w:rsid w:val="00F965C0"/>
    <w:rsid w:val="00F965C4"/>
    <w:rsid w:val="00F96615"/>
    <w:rsid w:val="00F966C0"/>
    <w:rsid w:val="00F96731"/>
    <w:rsid w:val="00F967D8"/>
    <w:rsid w:val="00F96825"/>
    <w:rsid w:val="00F9682C"/>
    <w:rsid w:val="00F96830"/>
    <w:rsid w:val="00F968C9"/>
    <w:rsid w:val="00F96997"/>
    <w:rsid w:val="00F96AF1"/>
    <w:rsid w:val="00F96C20"/>
    <w:rsid w:val="00F96CF8"/>
    <w:rsid w:val="00F96D5B"/>
    <w:rsid w:val="00F97025"/>
    <w:rsid w:val="00F9709E"/>
    <w:rsid w:val="00F9713D"/>
    <w:rsid w:val="00F9716C"/>
    <w:rsid w:val="00F9718F"/>
    <w:rsid w:val="00F97365"/>
    <w:rsid w:val="00F9741C"/>
    <w:rsid w:val="00F975CB"/>
    <w:rsid w:val="00F975D9"/>
    <w:rsid w:val="00F975F1"/>
    <w:rsid w:val="00F9772D"/>
    <w:rsid w:val="00F977FC"/>
    <w:rsid w:val="00F97835"/>
    <w:rsid w:val="00F978EC"/>
    <w:rsid w:val="00F978FB"/>
    <w:rsid w:val="00F978FC"/>
    <w:rsid w:val="00F9794A"/>
    <w:rsid w:val="00F979B4"/>
    <w:rsid w:val="00F979C8"/>
    <w:rsid w:val="00F97AD3"/>
    <w:rsid w:val="00F97B7B"/>
    <w:rsid w:val="00F97BB7"/>
    <w:rsid w:val="00F97C67"/>
    <w:rsid w:val="00F97CB2"/>
    <w:rsid w:val="00F97CB5"/>
    <w:rsid w:val="00F97CFB"/>
    <w:rsid w:val="00F97DB9"/>
    <w:rsid w:val="00F97DE4"/>
    <w:rsid w:val="00F97FD3"/>
    <w:rsid w:val="00F97FDE"/>
    <w:rsid w:val="00FA0048"/>
    <w:rsid w:val="00FA0297"/>
    <w:rsid w:val="00FA0304"/>
    <w:rsid w:val="00FA03CC"/>
    <w:rsid w:val="00FA05BC"/>
    <w:rsid w:val="00FA05C7"/>
    <w:rsid w:val="00FA0621"/>
    <w:rsid w:val="00FA0700"/>
    <w:rsid w:val="00FA0736"/>
    <w:rsid w:val="00FA0792"/>
    <w:rsid w:val="00FA083E"/>
    <w:rsid w:val="00FA08A9"/>
    <w:rsid w:val="00FA0995"/>
    <w:rsid w:val="00FA0998"/>
    <w:rsid w:val="00FA0A01"/>
    <w:rsid w:val="00FA0A95"/>
    <w:rsid w:val="00FA0B57"/>
    <w:rsid w:val="00FA0C1A"/>
    <w:rsid w:val="00FA0D62"/>
    <w:rsid w:val="00FA0E66"/>
    <w:rsid w:val="00FA0F0E"/>
    <w:rsid w:val="00FA10A8"/>
    <w:rsid w:val="00FA10F3"/>
    <w:rsid w:val="00FA123B"/>
    <w:rsid w:val="00FA124F"/>
    <w:rsid w:val="00FA129C"/>
    <w:rsid w:val="00FA142D"/>
    <w:rsid w:val="00FA14B7"/>
    <w:rsid w:val="00FA156E"/>
    <w:rsid w:val="00FA1621"/>
    <w:rsid w:val="00FA16A4"/>
    <w:rsid w:val="00FA16BD"/>
    <w:rsid w:val="00FA16E3"/>
    <w:rsid w:val="00FA17C7"/>
    <w:rsid w:val="00FA18DD"/>
    <w:rsid w:val="00FA18E8"/>
    <w:rsid w:val="00FA1916"/>
    <w:rsid w:val="00FA1A96"/>
    <w:rsid w:val="00FA1AAB"/>
    <w:rsid w:val="00FA1B30"/>
    <w:rsid w:val="00FA1BAA"/>
    <w:rsid w:val="00FA1CB1"/>
    <w:rsid w:val="00FA1D6E"/>
    <w:rsid w:val="00FA1D97"/>
    <w:rsid w:val="00FA1DF0"/>
    <w:rsid w:val="00FA1EE0"/>
    <w:rsid w:val="00FA1F31"/>
    <w:rsid w:val="00FA1F63"/>
    <w:rsid w:val="00FA20A9"/>
    <w:rsid w:val="00FA20AE"/>
    <w:rsid w:val="00FA2231"/>
    <w:rsid w:val="00FA223C"/>
    <w:rsid w:val="00FA226A"/>
    <w:rsid w:val="00FA23DF"/>
    <w:rsid w:val="00FA2439"/>
    <w:rsid w:val="00FA255D"/>
    <w:rsid w:val="00FA268E"/>
    <w:rsid w:val="00FA26CE"/>
    <w:rsid w:val="00FA26E8"/>
    <w:rsid w:val="00FA27A8"/>
    <w:rsid w:val="00FA288E"/>
    <w:rsid w:val="00FA28A4"/>
    <w:rsid w:val="00FA2923"/>
    <w:rsid w:val="00FA299A"/>
    <w:rsid w:val="00FA299B"/>
    <w:rsid w:val="00FA2A64"/>
    <w:rsid w:val="00FA2BAB"/>
    <w:rsid w:val="00FA2BB7"/>
    <w:rsid w:val="00FA2BE9"/>
    <w:rsid w:val="00FA2CF3"/>
    <w:rsid w:val="00FA2D21"/>
    <w:rsid w:val="00FA2D2E"/>
    <w:rsid w:val="00FA2D55"/>
    <w:rsid w:val="00FA2D8E"/>
    <w:rsid w:val="00FA2DF4"/>
    <w:rsid w:val="00FA2E19"/>
    <w:rsid w:val="00FA2E22"/>
    <w:rsid w:val="00FA2F36"/>
    <w:rsid w:val="00FA2F90"/>
    <w:rsid w:val="00FA2FD0"/>
    <w:rsid w:val="00FA305E"/>
    <w:rsid w:val="00FA30BF"/>
    <w:rsid w:val="00FA32CE"/>
    <w:rsid w:val="00FA3387"/>
    <w:rsid w:val="00FA338E"/>
    <w:rsid w:val="00FA3431"/>
    <w:rsid w:val="00FA3557"/>
    <w:rsid w:val="00FA35C8"/>
    <w:rsid w:val="00FA363F"/>
    <w:rsid w:val="00FA3667"/>
    <w:rsid w:val="00FA3870"/>
    <w:rsid w:val="00FA38A6"/>
    <w:rsid w:val="00FA396F"/>
    <w:rsid w:val="00FA3A2F"/>
    <w:rsid w:val="00FA3AF7"/>
    <w:rsid w:val="00FA3B4C"/>
    <w:rsid w:val="00FA3B7F"/>
    <w:rsid w:val="00FA3B9A"/>
    <w:rsid w:val="00FA3C36"/>
    <w:rsid w:val="00FA3C74"/>
    <w:rsid w:val="00FA3C7F"/>
    <w:rsid w:val="00FA3D43"/>
    <w:rsid w:val="00FA3DFC"/>
    <w:rsid w:val="00FA3E78"/>
    <w:rsid w:val="00FA414A"/>
    <w:rsid w:val="00FA41D2"/>
    <w:rsid w:val="00FA4292"/>
    <w:rsid w:val="00FA4315"/>
    <w:rsid w:val="00FA4341"/>
    <w:rsid w:val="00FA4494"/>
    <w:rsid w:val="00FA459E"/>
    <w:rsid w:val="00FA45C4"/>
    <w:rsid w:val="00FA4628"/>
    <w:rsid w:val="00FA468C"/>
    <w:rsid w:val="00FA46A7"/>
    <w:rsid w:val="00FA46FB"/>
    <w:rsid w:val="00FA4731"/>
    <w:rsid w:val="00FA4801"/>
    <w:rsid w:val="00FA4848"/>
    <w:rsid w:val="00FA4982"/>
    <w:rsid w:val="00FA4995"/>
    <w:rsid w:val="00FA49DD"/>
    <w:rsid w:val="00FA4A08"/>
    <w:rsid w:val="00FA4A16"/>
    <w:rsid w:val="00FA4B8E"/>
    <w:rsid w:val="00FA4BA9"/>
    <w:rsid w:val="00FA4C87"/>
    <w:rsid w:val="00FA4CD2"/>
    <w:rsid w:val="00FA4EA8"/>
    <w:rsid w:val="00FA4EE0"/>
    <w:rsid w:val="00FA4F9C"/>
    <w:rsid w:val="00FA504D"/>
    <w:rsid w:val="00FA5117"/>
    <w:rsid w:val="00FA5304"/>
    <w:rsid w:val="00FA5392"/>
    <w:rsid w:val="00FA54B6"/>
    <w:rsid w:val="00FA56EF"/>
    <w:rsid w:val="00FA57A1"/>
    <w:rsid w:val="00FA57AA"/>
    <w:rsid w:val="00FA5921"/>
    <w:rsid w:val="00FA597A"/>
    <w:rsid w:val="00FA5999"/>
    <w:rsid w:val="00FA59B2"/>
    <w:rsid w:val="00FA5A6A"/>
    <w:rsid w:val="00FA5D3B"/>
    <w:rsid w:val="00FA605E"/>
    <w:rsid w:val="00FA6138"/>
    <w:rsid w:val="00FA6194"/>
    <w:rsid w:val="00FA6327"/>
    <w:rsid w:val="00FA6381"/>
    <w:rsid w:val="00FA63C9"/>
    <w:rsid w:val="00FA6461"/>
    <w:rsid w:val="00FA64B6"/>
    <w:rsid w:val="00FA64F7"/>
    <w:rsid w:val="00FA655A"/>
    <w:rsid w:val="00FA65FA"/>
    <w:rsid w:val="00FA662F"/>
    <w:rsid w:val="00FA669E"/>
    <w:rsid w:val="00FA6795"/>
    <w:rsid w:val="00FA68CD"/>
    <w:rsid w:val="00FA696F"/>
    <w:rsid w:val="00FA69D4"/>
    <w:rsid w:val="00FA69E7"/>
    <w:rsid w:val="00FA6A29"/>
    <w:rsid w:val="00FA6B24"/>
    <w:rsid w:val="00FA6B9F"/>
    <w:rsid w:val="00FA6D94"/>
    <w:rsid w:val="00FA6E87"/>
    <w:rsid w:val="00FA6F05"/>
    <w:rsid w:val="00FA6F2D"/>
    <w:rsid w:val="00FA6F5C"/>
    <w:rsid w:val="00FA6FBF"/>
    <w:rsid w:val="00FA700B"/>
    <w:rsid w:val="00FA70EB"/>
    <w:rsid w:val="00FA7109"/>
    <w:rsid w:val="00FA7133"/>
    <w:rsid w:val="00FA7182"/>
    <w:rsid w:val="00FA71A5"/>
    <w:rsid w:val="00FA756F"/>
    <w:rsid w:val="00FA7625"/>
    <w:rsid w:val="00FA7747"/>
    <w:rsid w:val="00FA7786"/>
    <w:rsid w:val="00FA7796"/>
    <w:rsid w:val="00FA77EC"/>
    <w:rsid w:val="00FA78D0"/>
    <w:rsid w:val="00FA7AC5"/>
    <w:rsid w:val="00FA7B64"/>
    <w:rsid w:val="00FA7B69"/>
    <w:rsid w:val="00FA7B77"/>
    <w:rsid w:val="00FA7BE7"/>
    <w:rsid w:val="00FA7C53"/>
    <w:rsid w:val="00FA7C79"/>
    <w:rsid w:val="00FA7D05"/>
    <w:rsid w:val="00FA7D3E"/>
    <w:rsid w:val="00FA7D55"/>
    <w:rsid w:val="00FA7E21"/>
    <w:rsid w:val="00FA7EB1"/>
    <w:rsid w:val="00FA7EDB"/>
    <w:rsid w:val="00FA7FF3"/>
    <w:rsid w:val="00FB01DF"/>
    <w:rsid w:val="00FB0256"/>
    <w:rsid w:val="00FB02A8"/>
    <w:rsid w:val="00FB0633"/>
    <w:rsid w:val="00FB0678"/>
    <w:rsid w:val="00FB078E"/>
    <w:rsid w:val="00FB07C1"/>
    <w:rsid w:val="00FB07EB"/>
    <w:rsid w:val="00FB0855"/>
    <w:rsid w:val="00FB08B1"/>
    <w:rsid w:val="00FB08CB"/>
    <w:rsid w:val="00FB0AB2"/>
    <w:rsid w:val="00FB0BAE"/>
    <w:rsid w:val="00FB0C8C"/>
    <w:rsid w:val="00FB0CA5"/>
    <w:rsid w:val="00FB0D45"/>
    <w:rsid w:val="00FB0EBA"/>
    <w:rsid w:val="00FB0EBD"/>
    <w:rsid w:val="00FB0FB4"/>
    <w:rsid w:val="00FB0FC4"/>
    <w:rsid w:val="00FB0FDE"/>
    <w:rsid w:val="00FB0FE7"/>
    <w:rsid w:val="00FB1226"/>
    <w:rsid w:val="00FB12AF"/>
    <w:rsid w:val="00FB1307"/>
    <w:rsid w:val="00FB1336"/>
    <w:rsid w:val="00FB1347"/>
    <w:rsid w:val="00FB1390"/>
    <w:rsid w:val="00FB1394"/>
    <w:rsid w:val="00FB139C"/>
    <w:rsid w:val="00FB13BE"/>
    <w:rsid w:val="00FB140E"/>
    <w:rsid w:val="00FB14F9"/>
    <w:rsid w:val="00FB155B"/>
    <w:rsid w:val="00FB15BA"/>
    <w:rsid w:val="00FB164A"/>
    <w:rsid w:val="00FB1658"/>
    <w:rsid w:val="00FB165B"/>
    <w:rsid w:val="00FB1783"/>
    <w:rsid w:val="00FB17B6"/>
    <w:rsid w:val="00FB1836"/>
    <w:rsid w:val="00FB1840"/>
    <w:rsid w:val="00FB1859"/>
    <w:rsid w:val="00FB185D"/>
    <w:rsid w:val="00FB1861"/>
    <w:rsid w:val="00FB1864"/>
    <w:rsid w:val="00FB1895"/>
    <w:rsid w:val="00FB19E0"/>
    <w:rsid w:val="00FB1A07"/>
    <w:rsid w:val="00FB1A20"/>
    <w:rsid w:val="00FB1B22"/>
    <w:rsid w:val="00FB1B6F"/>
    <w:rsid w:val="00FB1C00"/>
    <w:rsid w:val="00FB1C42"/>
    <w:rsid w:val="00FB1CF3"/>
    <w:rsid w:val="00FB1E1A"/>
    <w:rsid w:val="00FB1EAC"/>
    <w:rsid w:val="00FB1EB2"/>
    <w:rsid w:val="00FB1EBA"/>
    <w:rsid w:val="00FB1EC9"/>
    <w:rsid w:val="00FB1F71"/>
    <w:rsid w:val="00FB1FBB"/>
    <w:rsid w:val="00FB2002"/>
    <w:rsid w:val="00FB215E"/>
    <w:rsid w:val="00FB218F"/>
    <w:rsid w:val="00FB225F"/>
    <w:rsid w:val="00FB230C"/>
    <w:rsid w:val="00FB234D"/>
    <w:rsid w:val="00FB254C"/>
    <w:rsid w:val="00FB2555"/>
    <w:rsid w:val="00FB256F"/>
    <w:rsid w:val="00FB25F0"/>
    <w:rsid w:val="00FB2602"/>
    <w:rsid w:val="00FB26D2"/>
    <w:rsid w:val="00FB274C"/>
    <w:rsid w:val="00FB2811"/>
    <w:rsid w:val="00FB28DF"/>
    <w:rsid w:val="00FB2932"/>
    <w:rsid w:val="00FB2973"/>
    <w:rsid w:val="00FB2A24"/>
    <w:rsid w:val="00FB2C5E"/>
    <w:rsid w:val="00FB2D73"/>
    <w:rsid w:val="00FB2E77"/>
    <w:rsid w:val="00FB2EC5"/>
    <w:rsid w:val="00FB2FA4"/>
    <w:rsid w:val="00FB301E"/>
    <w:rsid w:val="00FB3112"/>
    <w:rsid w:val="00FB315A"/>
    <w:rsid w:val="00FB31AC"/>
    <w:rsid w:val="00FB3225"/>
    <w:rsid w:val="00FB3291"/>
    <w:rsid w:val="00FB336C"/>
    <w:rsid w:val="00FB3384"/>
    <w:rsid w:val="00FB33AB"/>
    <w:rsid w:val="00FB33ED"/>
    <w:rsid w:val="00FB3477"/>
    <w:rsid w:val="00FB35BB"/>
    <w:rsid w:val="00FB3614"/>
    <w:rsid w:val="00FB3695"/>
    <w:rsid w:val="00FB3709"/>
    <w:rsid w:val="00FB377D"/>
    <w:rsid w:val="00FB37E7"/>
    <w:rsid w:val="00FB3897"/>
    <w:rsid w:val="00FB389A"/>
    <w:rsid w:val="00FB3933"/>
    <w:rsid w:val="00FB3953"/>
    <w:rsid w:val="00FB395B"/>
    <w:rsid w:val="00FB397A"/>
    <w:rsid w:val="00FB3A1A"/>
    <w:rsid w:val="00FB3A87"/>
    <w:rsid w:val="00FB3AD6"/>
    <w:rsid w:val="00FB3B55"/>
    <w:rsid w:val="00FB3B7E"/>
    <w:rsid w:val="00FB3BD9"/>
    <w:rsid w:val="00FB3C11"/>
    <w:rsid w:val="00FB3C82"/>
    <w:rsid w:val="00FB3E71"/>
    <w:rsid w:val="00FB3E87"/>
    <w:rsid w:val="00FB3EB7"/>
    <w:rsid w:val="00FB3EE5"/>
    <w:rsid w:val="00FB3F74"/>
    <w:rsid w:val="00FB40DE"/>
    <w:rsid w:val="00FB40E2"/>
    <w:rsid w:val="00FB40F1"/>
    <w:rsid w:val="00FB40FF"/>
    <w:rsid w:val="00FB41F3"/>
    <w:rsid w:val="00FB4257"/>
    <w:rsid w:val="00FB4398"/>
    <w:rsid w:val="00FB43B6"/>
    <w:rsid w:val="00FB467B"/>
    <w:rsid w:val="00FB4854"/>
    <w:rsid w:val="00FB4904"/>
    <w:rsid w:val="00FB4A51"/>
    <w:rsid w:val="00FB4A70"/>
    <w:rsid w:val="00FB4AB3"/>
    <w:rsid w:val="00FB4AE4"/>
    <w:rsid w:val="00FB4B7B"/>
    <w:rsid w:val="00FB4BF9"/>
    <w:rsid w:val="00FB4BFA"/>
    <w:rsid w:val="00FB4C0C"/>
    <w:rsid w:val="00FB4CB7"/>
    <w:rsid w:val="00FB4CBC"/>
    <w:rsid w:val="00FB4CD8"/>
    <w:rsid w:val="00FB4E54"/>
    <w:rsid w:val="00FB4E8E"/>
    <w:rsid w:val="00FB4ED3"/>
    <w:rsid w:val="00FB4ED8"/>
    <w:rsid w:val="00FB4F04"/>
    <w:rsid w:val="00FB4F8E"/>
    <w:rsid w:val="00FB5006"/>
    <w:rsid w:val="00FB51A0"/>
    <w:rsid w:val="00FB52EA"/>
    <w:rsid w:val="00FB5335"/>
    <w:rsid w:val="00FB5369"/>
    <w:rsid w:val="00FB541F"/>
    <w:rsid w:val="00FB54CF"/>
    <w:rsid w:val="00FB555E"/>
    <w:rsid w:val="00FB55FC"/>
    <w:rsid w:val="00FB56A8"/>
    <w:rsid w:val="00FB5720"/>
    <w:rsid w:val="00FB5836"/>
    <w:rsid w:val="00FB583A"/>
    <w:rsid w:val="00FB59D7"/>
    <w:rsid w:val="00FB5BA3"/>
    <w:rsid w:val="00FB5BD3"/>
    <w:rsid w:val="00FB5CBE"/>
    <w:rsid w:val="00FB5D2E"/>
    <w:rsid w:val="00FB5EF2"/>
    <w:rsid w:val="00FB5F40"/>
    <w:rsid w:val="00FB5F48"/>
    <w:rsid w:val="00FB5F64"/>
    <w:rsid w:val="00FB5F88"/>
    <w:rsid w:val="00FB5FB6"/>
    <w:rsid w:val="00FB6175"/>
    <w:rsid w:val="00FB62A9"/>
    <w:rsid w:val="00FB6317"/>
    <w:rsid w:val="00FB6331"/>
    <w:rsid w:val="00FB6436"/>
    <w:rsid w:val="00FB6594"/>
    <w:rsid w:val="00FB6665"/>
    <w:rsid w:val="00FB6774"/>
    <w:rsid w:val="00FB67F9"/>
    <w:rsid w:val="00FB68DB"/>
    <w:rsid w:val="00FB69AA"/>
    <w:rsid w:val="00FB6BE6"/>
    <w:rsid w:val="00FB6CAC"/>
    <w:rsid w:val="00FB6D09"/>
    <w:rsid w:val="00FB6D19"/>
    <w:rsid w:val="00FB6D48"/>
    <w:rsid w:val="00FB6DCE"/>
    <w:rsid w:val="00FB6E2A"/>
    <w:rsid w:val="00FB6EA9"/>
    <w:rsid w:val="00FB70AF"/>
    <w:rsid w:val="00FB715D"/>
    <w:rsid w:val="00FB72A9"/>
    <w:rsid w:val="00FB72C3"/>
    <w:rsid w:val="00FB7356"/>
    <w:rsid w:val="00FB73F4"/>
    <w:rsid w:val="00FB73FA"/>
    <w:rsid w:val="00FB744F"/>
    <w:rsid w:val="00FB7479"/>
    <w:rsid w:val="00FB74AE"/>
    <w:rsid w:val="00FB75BF"/>
    <w:rsid w:val="00FB75E2"/>
    <w:rsid w:val="00FB7617"/>
    <w:rsid w:val="00FB7724"/>
    <w:rsid w:val="00FB780B"/>
    <w:rsid w:val="00FB781C"/>
    <w:rsid w:val="00FB7838"/>
    <w:rsid w:val="00FB7857"/>
    <w:rsid w:val="00FB788C"/>
    <w:rsid w:val="00FB789E"/>
    <w:rsid w:val="00FB7962"/>
    <w:rsid w:val="00FB7A26"/>
    <w:rsid w:val="00FB7A56"/>
    <w:rsid w:val="00FB7B29"/>
    <w:rsid w:val="00FB7B72"/>
    <w:rsid w:val="00FB7C26"/>
    <w:rsid w:val="00FB7CC3"/>
    <w:rsid w:val="00FB7D2E"/>
    <w:rsid w:val="00FB7DD1"/>
    <w:rsid w:val="00FB7F0E"/>
    <w:rsid w:val="00FC00BD"/>
    <w:rsid w:val="00FC00E4"/>
    <w:rsid w:val="00FC00F6"/>
    <w:rsid w:val="00FC01EF"/>
    <w:rsid w:val="00FC02DD"/>
    <w:rsid w:val="00FC02E3"/>
    <w:rsid w:val="00FC046A"/>
    <w:rsid w:val="00FC049B"/>
    <w:rsid w:val="00FC060D"/>
    <w:rsid w:val="00FC0648"/>
    <w:rsid w:val="00FC0739"/>
    <w:rsid w:val="00FC073F"/>
    <w:rsid w:val="00FC0752"/>
    <w:rsid w:val="00FC079E"/>
    <w:rsid w:val="00FC0B23"/>
    <w:rsid w:val="00FC0B77"/>
    <w:rsid w:val="00FC0B88"/>
    <w:rsid w:val="00FC0C95"/>
    <w:rsid w:val="00FC0C9A"/>
    <w:rsid w:val="00FC0DCC"/>
    <w:rsid w:val="00FC0EE8"/>
    <w:rsid w:val="00FC104D"/>
    <w:rsid w:val="00FC1064"/>
    <w:rsid w:val="00FC1096"/>
    <w:rsid w:val="00FC10B2"/>
    <w:rsid w:val="00FC1163"/>
    <w:rsid w:val="00FC1168"/>
    <w:rsid w:val="00FC1386"/>
    <w:rsid w:val="00FC1496"/>
    <w:rsid w:val="00FC14C3"/>
    <w:rsid w:val="00FC14C9"/>
    <w:rsid w:val="00FC14D1"/>
    <w:rsid w:val="00FC175C"/>
    <w:rsid w:val="00FC177E"/>
    <w:rsid w:val="00FC1897"/>
    <w:rsid w:val="00FC1916"/>
    <w:rsid w:val="00FC1AB9"/>
    <w:rsid w:val="00FC1BC8"/>
    <w:rsid w:val="00FC1C5A"/>
    <w:rsid w:val="00FC1E19"/>
    <w:rsid w:val="00FC1FB1"/>
    <w:rsid w:val="00FC20D8"/>
    <w:rsid w:val="00FC2102"/>
    <w:rsid w:val="00FC2125"/>
    <w:rsid w:val="00FC2169"/>
    <w:rsid w:val="00FC21C9"/>
    <w:rsid w:val="00FC2276"/>
    <w:rsid w:val="00FC233D"/>
    <w:rsid w:val="00FC2374"/>
    <w:rsid w:val="00FC2383"/>
    <w:rsid w:val="00FC2395"/>
    <w:rsid w:val="00FC2469"/>
    <w:rsid w:val="00FC252A"/>
    <w:rsid w:val="00FC266F"/>
    <w:rsid w:val="00FC270B"/>
    <w:rsid w:val="00FC2795"/>
    <w:rsid w:val="00FC2817"/>
    <w:rsid w:val="00FC2849"/>
    <w:rsid w:val="00FC2857"/>
    <w:rsid w:val="00FC29A0"/>
    <w:rsid w:val="00FC29A2"/>
    <w:rsid w:val="00FC2B49"/>
    <w:rsid w:val="00FC2CFB"/>
    <w:rsid w:val="00FC2D21"/>
    <w:rsid w:val="00FC2D23"/>
    <w:rsid w:val="00FC2D7E"/>
    <w:rsid w:val="00FC2E45"/>
    <w:rsid w:val="00FC2E46"/>
    <w:rsid w:val="00FC2F5C"/>
    <w:rsid w:val="00FC2F9E"/>
    <w:rsid w:val="00FC300E"/>
    <w:rsid w:val="00FC3042"/>
    <w:rsid w:val="00FC30A4"/>
    <w:rsid w:val="00FC30AB"/>
    <w:rsid w:val="00FC3161"/>
    <w:rsid w:val="00FC31AF"/>
    <w:rsid w:val="00FC31F8"/>
    <w:rsid w:val="00FC3232"/>
    <w:rsid w:val="00FC3248"/>
    <w:rsid w:val="00FC3263"/>
    <w:rsid w:val="00FC33B3"/>
    <w:rsid w:val="00FC348C"/>
    <w:rsid w:val="00FC349C"/>
    <w:rsid w:val="00FC34E5"/>
    <w:rsid w:val="00FC356E"/>
    <w:rsid w:val="00FC366C"/>
    <w:rsid w:val="00FC366F"/>
    <w:rsid w:val="00FC36E9"/>
    <w:rsid w:val="00FC372E"/>
    <w:rsid w:val="00FC377D"/>
    <w:rsid w:val="00FC3854"/>
    <w:rsid w:val="00FC3896"/>
    <w:rsid w:val="00FC38BF"/>
    <w:rsid w:val="00FC3931"/>
    <w:rsid w:val="00FC3949"/>
    <w:rsid w:val="00FC3966"/>
    <w:rsid w:val="00FC3A0F"/>
    <w:rsid w:val="00FC3A39"/>
    <w:rsid w:val="00FC3A50"/>
    <w:rsid w:val="00FC3A62"/>
    <w:rsid w:val="00FC3A67"/>
    <w:rsid w:val="00FC3D04"/>
    <w:rsid w:val="00FC3DAE"/>
    <w:rsid w:val="00FC3DE2"/>
    <w:rsid w:val="00FC3F10"/>
    <w:rsid w:val="00FC3FCB"/>
    <w:rsid w:val="00FC4117"/>
    <w:rsid w:val="00FC4131"/>
    <w:rsid w:val="00FC41BB"/>
    <w:rsid w:val="00FC41D1"/>
    <w:rsid w:val="00FC4443"/>
    <w:rsid w:val="00FC4559"/>
    <w:rsid w:val="00FC459B"/>
    <w:rsid w:val="00FC45DD"/>
    <w:rsid w:val="00FC4612"/>
    <w:rsid w:val="00FC463C"/>
    <w:rsid w:val="00FC48E4"/>
    <w:rsid w:val="00FC4927"/>
    <w:rsid w:val="00FC4933"/>
    <w:rsid w:val="00FC49F5"/>
    <w:rsid w:val="00FC4A12"/>
    <w:rsid w:val="00FC4BE7"/>
    <w:rsid w:val="00FC4C53"/>
    <w:rsid w:val="00FC4D28"/>
    <w:rsid w:val="00FC4D6A"/>
    <w:rsid w:val="00FC4E9E"/>
    <w:rsid w:val="00FC4FC9"/>
    <w:rsid w:val="00FC4FE4"/>
    <w:rsid w:val="00FC4FF0"/>
    <w:rsid w:val="00FC5031"/>
    <w:rsid w:val="00FC504B"/>
    <w:rsid w:val="00FC514F"/>
    <w:rsid w:val="00FC52BE"/>
    <w:rsid w:val="00FC52C7"/>
    <w:rsid w:val="00FC52C9"/>
    <w:rsid w:val="00FC539C"/>
    <w:rsid w:val="00FC54AE"/>
    <w:rsid w:val="00FC5528"/>
    <w:rsid w:val="00FC55C2"/>
    <w:rsid w:val="00FC565E"/>
    <w:rsid w:val="00FC5687"/>
    <w:rsid w:val="00FC56B1"/>
    <w:rsid w:val="00FC56E8"/>
    <w:rsid w:val="00FC5711"/>
    <w:rsid w:val="00FC5734"/>
    <w:rsid w:val="00FC574D"/>
    <w:rsid w:val="00FC5802"/>
    <w:rsid w:val="00FC5865"/>
    <w:rsid w:val="00FC5970"/>
    <w:rsid w:val="00FC59FF"/>
    <w:rsid w:val="00FC5A1E"/>
    <w:rsid w:val="00FC5A5C"/>
    <w:rsid w:val="00FC5A7C"/>
    <w:rsid w:val="00FC5A99"/>
    <w:rsid w:val="00FC5C4A"/>
    <w:rsid w:val="00FC5C54"/>
    <w:rsid w:val="00FC5DBC"/>
    <w:rsid w:val="00FC5E54"/>
    <w:rsid w:val="00FC5EA5"/>
    <w:rsid w:val="00FC5F10"/>
    <w:rsid w:val="00FC5F98"/>
    <w:rsid w:val="00FC609E"/>
    <w:rsid w:val="00FC60FC"/>
    <w:rsid w:val="00FC6170"/>
    <w:rsid w:val="00FC61E1"/>
    <w:rsid w:val="00FC6290"/>
    <w:rsid w:val="00FC6325"/>
    <w:rsid w:val="00FC644E"/>
    <w:rsid w:val="00FC6542"/>
    <w:rsid w:val="00FC662B"/>
    <w:rsid w:val="00FC6689"/>
    <w:rsid w:val="00FC66BE"/>
    <w:rsid w:val="00FC66C0"/>
    <w:rsid w:val="00FC6752"/>
    <w:rsid w:val="00FC6794"/>
    <w:rsid w:val="00FC6807"/>
    <w:rsid w:val="00FC6933"/>
    <w:rsid w:val="00FC69DD"/>
    <w:rsid w:val="00FC6A69"/>
    <w:rsid w:val="00FC6A8F"/>
    <w:rsid w:val="00FC6B5E"/>
    <w:rsid w:val="00FC6BFC"/>
    <w:rsid w:val="00FC6BFD"/>
    <w:rsid w:val="00FC6C14"/>
    <w:rsid w:val="00FC6C2A"/>
    <w:rsid w:val="00FC6C4C"/>
    <w:rsid w:val="00FC6CAF"/>
    <w:rsid w:val="00FC6CEC"/>
    <w:rsid w:val="00FC6D66"/>
    <w:rsid w:val="00FC6DFF"/>
    <w:rsid w:val="00FC6E11"/>
    <w:rsid w:val="00FC6E6F"/>
    <w:rsid w:val="00FC6EF5"/>
    <w:rsid w:val="00FC6FE2"/>
    <w:rsid w:val="00FC7201"/>
    <w:rsid w:val="00FC7315"/>
    <w:rsid w:val="00FC734F"/>
    <w:rsid w:val="00FC74A6"/>
    <w:rsid w:val="00FC74D9"/>
    <w:rsid w:val="00FC75AA"/>
    <w:rsid w:val="00FC76D9"/>
    <w:rsid w:val="00FC76ED"/>
    <w:rsid w:val="00FC77E1"/>
    <w:rsid w:val="00FC780B"/>
    <w:rsid w:val="00FC7820"/>
    <w:rsid w:val="00FC78B8"/>
    <w:rsid w:val="00FC79B7"/>
    <w:rsid w:val="00FC7A26"/>
    <w:rsid w:val="00FC7A7C"/>
    <w:rsid w:val="00FC7AC5"/>
    <w:rsid w:val="00FC7AD1"/>
    <w:rsid w:val="00FC7AE7"/>
    <w:rsid w:val="00FC7BA3"/>
    <w:rsid w:val="00FC7BB9"/>
    <w:rsid w:val="00FC7CBD"/>
    <w:rsid w:val="00FC7D0F"/>
    <w:rsid w:val="00FC7D49"/>
    <w:rsid w:val="00FC7DF6"/>
    <w:rsid w:val="00FC7E2B"/>
    <w:rsid w:val="00FC7E81"/>
    <w:rsid w:val="00FC7EAF"/>
    <w:rsid w:val="00FC7EFD"/>
    <w:rsid w:val="00FC7FE9"/>
    <w:rsid w:val="00FD0111"/>
    <w:rsid w:val="00FD011C"/>
    <w:rsid w:val="00FD013A"/>
    <w:rsid w:val="00FD016D"/>
    <w:rsid w:val="00FD0274"/>
    <w:rsid w:val="00FD032C"/>
    <w:rsid w:val="00FD0339"/>
    <w:rsid w:val="00FD0386"/>
    <w:rsid w:val="00FD04E1"/>
    <w:rsid w:val="00FD04E7"/>
    <w:rsid w:val="00FD051D"/>
    <w:rsid w:val="00FD055E"/>
    <w:rsid w:val="00FD05D1"/>
    <w:rsid w:val="00FD061E"/>
    <w:rsid w:val="00FD06B5"/>
    <w:rsid w:val="00FD07BC"/>
    <w:rsid w:val="00FD0869"/>
    <w:rsid w:val="00FD0881"/>
    <w:rsid w:val="00FD0895"/>
    <w:rsid w:val="00FD08CE"/>
    <w:rsid w:val="00FD090A"/>
    <w:rsid w:val="00FD092B"/>
    <w:rsid w:val="00FD096B"/>
    <w:rsid w:val="00FD0ADD"/>
    <w:rsid w:val="00FD0BAF"/>
    <w:rsid w:val="00FD0BFC"/>
    <w:rsid w:val="00FD0C69"/>
    <w:rsid w:val="00FD0CDF"/>
    <w:rsid w:val="00FD0D03"/>
    <w:rsid w:val="00FD0D8C"/>
    <w:rsid w:val="00FD0E35"/>
    <w:rsid w:val="00FD0EA9"/>
    <w:rsid w:val="00FD0ED9"/>
    <w:rsid w:val="00FD0EF6"/>
    <w:rsid w:val="00FD0F0D"/>
    <w:rsid w:val="00FD0F37"/>
    <w:rsid w:val="00FD11D2"/>
    <w:rsid w:val="00FD12F9"/>
    <w:rsid w:val="00FD132F"/>
    <w:rsid w:val="00FD1369"/>
    <w:rsid w:val="00FD137B"/>
    <w:rsid w:val="00FD1410"/>
    <w:rsid w:val="00FD1479"/>
    <w:rsid w:val="00FD158B"/>
    <w:rsid w:val="00FD15B8"/>
    <w:rsid w:val="00FD1647"/>
    <w:rsid w:val="00FD1690"/>
    <w:rsid w:val="00FD1751"/>
    <w:rsid w:val="00FD1832"/>
    <w:rsid w:val="00FD183B"/>
    <w:rsid w:val="00FD188A"/>
    <w:rsid w:val="00FD1A4F"/>
    <w:rsid w:val="00FD1C14"/>
    <w:rsid w:val="00FD1CEA"/>
    <w:rsid w:val="00FD1D3D"/>
    <w:rsid w:val="00FD1D4A"/>
    <w:rsid w:val="00FD1D70"/>
    <w:rsid w:val="00FD1D9E"/>
    <w:rsid w:val="00FD1E0C"/>
    <w:rsid w:val="00FD1EA0"/>
    <w:rsid w:val="00FD1F12"/>
    <w:rsid w:val="00FD1F34"/>
    <w:rsid w:val="00FD1F70"/>
    <w:rsid w:val="00FD2028"/>
    <w:rsid w:val="00FD2070"/>
    <w:rsid w:val="00FD214D"/>
    <w:rsid w:val="00FD2186"/>
    <w:rsid w:val="00FD21D7"/>
    <w:rsid w:val="00FD2273"/>
    <w:rsid w:val="00FD2308"/>
    <w:rsid w:val="00FD23AC"/>
    <w:rsid w:val="00FD23D2"/>
    <w:rsid w:val="00FD23FA"/>
    <w:rsid w:val="00FD25C4"/>
    <w:rsid w:val="00FD2680"/>
    <w:rsid w:val="00FD2743"/>
    <w:rsid w:val="00FD28F3"/>
    <w:rsid w:val="00FD298B"/>
    <w:rsid w:val="00FD29EB"/>
    <w:rsid w:val="00FD29FB"/>
    <w:rsid w:val="00FD2A38"/>
    <w:rsid w:val="00FD2B52"/>
    <w:rsid w:val="00FD2BB9"/>
    <w:rsid w:val="00FD2C7B"/>
    <w:rsid w:val="00FD2D24"/>
    <w:rsid w:val="00FD2D36"/>
    <w:rsid w:val="00FD2DDB"/>
    <w:rsid w:val="00FD2E00"/>
    <w:rsid w:val="00FD2EB0"/>
    <w:rsid w:val="00FD2F90"/>
    <w:rsid w:val="00FD30B0"/>
    <w:rsid w:val="00FD314A"/>
    <w:rsid w:val="00FD31F8"/>
    <w:rsid w:val="00FD3211"/>
    <w:rsid w:val="00FD324D"/>
    <w:rsid w:val="00FD325F"/>
    <w:rsid w:val="00FD32BD"/>
    <w:rsid w:val="00FD3323"/>
    <w:rsid w:val="00FD33AA"/>
    <w:rsid w:val="00FD3517"/>
    <w:rsid w:val="00FD3526"/>
    <w:rsid w:val="00FD3686"/>
    <w:rsid w:val="00FD36AF"/>
    <w:rsid w:val="00FD388A"/>
    <w:rsid w:val="00FD38AA"/>
    <w:rsid w:val="00FD3AF3"/>
    <w:rsid w:val="00FD3B14"/>
    <w:rsid w:val="00FD3B81"/>
    <w:rsid w:val="00FD3B8C"/>
    <w:rsid w:val="00FD3C53"/>
    <w:rsid w:val="00FD3C60"/>
    <w:rsid w:val="00FD3D87"/>
    <w:rsid w:val="00FD3DA6"/>
    <w:rsid w:val="00FD3F12"/>
    <w:rsid w:val="00FD3F40"/>
    <w:rsid w:val="00FD3F99"/>
    <w:rsid w:val="00FD3FDD"/>
    <w:rsid w:val="00FD4042"/>
    <w:rsid w:val="00FD412E"/>
    <w:rsid w:val="00FD4172"/>
    <w:rsid w:val="00FD418F"/>
    <w:rsid w:val="00FD41D7"/>
    <w:rsid w:val="00FD4243"/>
    <w:rsid w:val="00FD4281"/>
    <w:rsid w:val="00FD4294"/>
    <w:rsid w:val="00FD42FB"/>
    <w:rsid w:val="00FD43AC"/>
    <w:rsid w:val="00FD43F5"/>
    <w:rsid w:val="00FD4441"/>
    <w:rsid w:val="00FD446E"/>
    <w:rsid w:val="00FD4473"/>
    <w:rsid w:val="00FD4513"/>
    <w:rsid w:val="00FD4524"/>
    <w:rsid w:val="00FD460C"/>
    <w:rsid w:val="00FD461D"/>
    <w:rsid w:val="00FD4630"/>
    <w:rsid w:val="00FD46C4"/>
    <w:rsid w:val="00FD488D"/>
    <w:rsid w:val="00FD4A3F"/>
    <w:rsid w:val="00FD4A87"/>
    <w:rsid w:val="00FD4AAD"/>
    <w:rsid w:val="00FD4B8E"/>
    <w:rsid w:val="00FD4D71"/>
    <w:rsid w:val="00FD4DB7"/>
    <w:rsid w:val="00FD4E35"/>
    <w:rsid w:val="00FD4FEC"/>
    <w:rsid w:val="00FD5102"/>
    <w:rsid w:val="00FD5250"/>
    <w:rsid w:val="00FD5251"/>
    <w:rsid w:val="00FD54E6"/>
    <w:rsid w:val="00FD5500"/>
    <w:rsid w:val="00FD55F6"/>
    <w:rsid w:val="00FD55FA"/>
    <w:rsid w:val="00FD5639"/>
    <w:rsid w:val="00FD569B"/>
    <w:rsid w:val="00FD56B4"/>
    <w:rsid w:val="00FD58DA"/>
    <w:rsid w:val="00FD5971"/>
    <w:rsid w:val="00FD5999"/>
    <w:rsid w:val="00FD59F9"/>
    <w:rsid w:val="00FD5A4E"/>
    <w:rsid w:val="00FD5A53"/>
    <w:rsid w:val="00FD5AB9"/>
    <w:rsid w:val="00FD5B49"/>
    <w:rsid w:val="00FD5B7B"/>
    <w:rsid w:val="00FD5BAC"/>
    <w:rsid w:val="00FD5C0C"/>
    <w:rsid w:val="00FD5D99"/>
    <w:rsid w:val="00FD5DE4"/>
    <w:rsid w:val="00FD5FDB"/>
    <w:rsid w:val="00FD5FF1"/>
    <w:rsid w:val="00FD61D3"/>
    <w:rsid w:val="00FD6225"/>
    <w:rsid w:val="00FD6245"/>
    <w:rsid w:val="00FD62EE"/>
    <w:rsid w:val="00FD6333"/>
    <w:rsid w:val="00FD638F"/>
    <w:rsid w:val="00FD63BB"/>
    <w:rsid w:val="00FD641B"/>
    <w:rsid w:val="00FD653A"/>
    <w:rsid w:val="00FD6645"/>
    <w:rsid w:val="00FD6654"/>
    <w:rsid w:val="00FD66B3"/>
    <w:rsid w:val="00FD6792"/>
    <w:rsid w:val="00FD67C1"/>
    <w:rsid w:val="00FD68C3"/>
    <w:rsid w:val="00FD68C5"/>
    <w:rsid w:val="00FD6A59"/>
    <w:rsid w:val="00FD6A6A"/>
    <w:rsid w:val="00FD6B73"/>
    <w:rsid w:val="00FD6C66"/>
    <w:rsid w:val="00FD6D12"/>
    <w:rsid w:val="00FD6D50"/>
    <w:rsid w:val="00FD6EF2"/>
    <w:rsid w:val="00FD6F39"/>
    <w:rsid w:val="00FD6FDE"/>
    <w:rsid w:val="00FD7045"/>
    <w:rsid w:val="00FD705E"/>
    <w:rsid w:val="00FD7060"/>
    <w:rsid w:val="00FD706F"/>
    <w:rsid w:val="00FD72AF"/>
    <w:rsid w:val="00FD7301"/>
    <w:rsid w:val="00FD73A1"/>
    <w:rsid w:val="00FD73BE"/>
    <w:rsid w:val="00FD7475"/>
    <w:rsid w:val="00FD74F8"/>
    <w:rsid w:val="00FD76A0"/>
    <w:rsid w:val="00FD7743"/>
    <w:rsid w:val="00FD7780"/>
    <w:rsid w:val="00FD779D"/>
    <w:rsid w:val="00FD782F"/>
    <w:rsid w:val="00FD7867"/>
    <w:rsid w:val="00FD7869"/>
    <w:rsid w:val="00FD78D3"/>
    <w:rsid w:val="00FD78E7"/>
    <w:rsid w:val="00FD7946"/>
    <w:rsid w:val="00FD79AD"/>
    <w:rsid w:val="00FD79CF"/>
    <w:rsid w:val="00FD7AC1"/>
    <w:rsid w:val="00FD7B43"/>
    <w:rsid w:val="00FD7B87"/>
    <w:rsid w:val="00FD7CDE"/>
    <w:rsid w:val="00FD7ECA"/>
    <w:rsid w:val="00FD7F49"/>
    <w:rsid w:val="00FD7F6C"/>
    <w:rsid w:val="00FD7F9A"/>
    <w:rsid w:val="00FD7FC2"/>
    <w:rsid w:val="00FD7FFD"/>
    <w:rsid w:val="00FE0029"/>
    <w:rsid w:val="00FE0128"/>
    <w:rsid w:val="00FE019B"/>
    <w:rsid w:val="00FE01C8"/>
    <w:rsid w:val="00FE01D7"/>
    <w:rsid w:val="00FE01E2"/>
    <w:rsid w:val="00FE0300"/>
    <w:rsid w:val="00FE0343"/>
    <w:rsid w:val="00FE035D"/>
    <w:rsid w:val="00FE03B3"/>
    <w:rsid w:val="00FE05BA"/>
    <w:rsid w:val="00FE05BF"/>
    <w:rsid w:val="00FE060D"/>
    <w:rsid w:val="00FE0628"/>
    <w:rsid w:val="00FE0680"/>
    <w:rsid w:val="00FE0685"/>
    <w:rsid w:val="00FE06B9"/>
    <w:rsid w:val="00FE06BE"/>
    <w:rsid w:val="00FE0730"/>
    <w:rsid w:val="00FE0744"/>
    <w:rsid w:val="00FE0759"/>
    <w:rsid w:val="00FE084B"/>
    <w:rsid w:val="00FE08A4"/>
    <w:rsid w:val="00FE08EA"/>
    <w:rsid w:val="00FE09AB"/>
    <w:rsid w:val="00FE0AE0"/>
    <w:rsid w:val="00FE0B32"/>
    <w:rsid w:val="00FE0CFE"/>
    <w:rsid w:val="00FE0D0F"/>
    <w:rsid w:val="00FE0D27"/>
    <w:rsid w:val="00FE0D41"/>
    <w:rsid w:val="00FE0DAB"/>
    <w:rsid w:val="00FE0DAD"/>
    <w:rsid w:val="00FE0DDB"/>
    <w:rsid w:val="00FE0EA9"/>
    <w:rsid w:val="00FE0EAE"/>
    <w:rsid w:val="00FE0EB8"/>
    <w:rsid w:val="00FE0EC3"/>
    <w:rsid w:val="00FE104F"/>
    <w:rsid w:val="00FE1097"/>
    <w:rsid w:val="00FE109B"/>
    <w:rsid w:val="00FE1171"/>
    <w:rsid w:val="00FE11E2"/>
    <w:rsid w:val="00FE1328"/>
    <w:rsid w:val="00FE1362"/>
    <w:rsid w:val="00FE13C8"/>
    <w:rsid w:val="00FE142D"/>
    <w:rsid w:val="00FE149C"/>
    <w:rsid w:val="00FE1626"/>
    <w:rsid w:val="00FE1681"/>
    <w:rsid w:val="00FE1768"/>
    <w:rsid w:val="00FE179F"/>
    <w:rsid w:val="00FE17CA"/>
    <w:rsid w:val="00FE1843"/>
    <w:rsid w:val="00FE188A"/>
    <w:rsid w:val="00FE18B3"/>
    <w:rsid w:val="00FE1907"/>
    <w:rsid w:val="00FE1A8B"/>
    <w:rsid w:val="00FE1ACE"/>
    <w:rsid w:val="00FE1B70"/>
    <w:rsid w:val="00FE1BDD"/>
    <w:rsid w:val="00FE1C8F"/>
    <w:rsid w:val="00FE1D45"/>
    <w:rsid w:val="00FE1D55"/>
    <w:rsid w:val="00FE1E0C"/>
    <w:rsid w:val="00FE1FA9"/>
    <w:rsid w:val="00FE1FAC"/>
    <w:rsid w:val="00FE1FC1"/>
    <w:rsid w:val="00FE21EA"/>
    <w:rsid w:val="00FE2200"/>
    <w:rsid w:val="00FE2265"/>
    <w:rsid w:val="00FE22F9"/>
    <w:rsid w:val="00FE2339"/>
    <w:rsid w:val="00FE245C"/>
    <w:rsid w:val="00FE25DD"/>
    <w:rsid w:val="00FE2638"/>
    <w:rsid w:val="00FE26A6"/>
    <w:rsid w:val="00FE2721"/>
    <w:rsid w:val="00FE2762"/>
    <w:rsid w:val="00FE2833"/>
    <w:rsid w:val="00FE2860"/>
    <w:rsid w:val="00FE2915"/>
    <w:rsid w:val="00FE291C"/>
    <w:rsid w:val="00FE2931"/>
    <w:rsid w:val="00FE2A69"/>
    <w:rsid w:val="00FE2B22"/>
    <w:rsid w:val="00FE2BC1"/>
    <w:rsid w:val="00FE2BE7"/>
    <w:rsid w:val="00FE2C5C"/>
    <w:rsid w:val="00FE2D8F"/>
    <w:rsid w:val="00FE2DC1"/>
    <w:rsid w:val="00FE3031"/>
    <w:rsid w:val="00FE304D"/>
    <w:rsid w:val="00FE316C"/>
    <w:rsid w:val="00FE3183"/>
    <w:rsid w:val="00FE3252"/>
    <w:rsid w:val="00FE3290"/>
    <w:rsid w:val="00FE32DC"/>
    <w:rsid w:val="00FE332C"/>
    <w:rsid w:val="00FE3333"/>
    <w:rsid w:val="00FE3356"/>
    <w:rsid w:val="00FE33C8"/>
    <w:rsid w:val="00FE33E2"/>
    <w:rsid w:val="00FE3428"/>
    <w:rsid w:val="00FE3447"/>
    <w:rsid w:val="00FE3469"/>
    <w:rsid w:val="00FE34AB"/>
    <w:rsid w:val="00FE3525"/>
    <w:rsid w:val="00FE366A"/>
    <w:rsid w:val="00FE3738"/>
    <w:rsid w:val="00FE3761"/>
    <w:rsid w:val="00FE38F6"/>
    <w:rsid w:val="00FE391D"/>
    <w:rsid w:val="00FE3B5C"/>
    <w:rsid w:val="00FE3BB1"/>
    <w:rsid w:val="00FE3C29"/>
    <w:rsid w:val="00FE3CF1"/>
    <w:rsid w:val="00FE3D14"/>
    <w:rsid w:val="00FE400D"/>
    <w:rsid w:val="00FE4027"/>
    <w:rsid w:val="00FE4042"/>
    <w:rsid w:val="00FE4064"/>
    <w:rsid w:val="00FE421F"/>
    <w:rsid w:val="00FE4288"/>
    <w:rsid w:val="00FE42D8"/>
    <w:rsid w:val="00FE4362"/>
    <w:rsid w:val="00FE439B"/>
    <w:rsid w:val="00FE4549"/>
    <w:rsid w:val="00FE4606"/>
    <w:rsid w:val="00FE466F"/>
    <w:rsid w:val="00FE4699"/>
    <w:rsid w:val="00FE476B"/>
    <w:rsid w:val="00FE4876"/>
    <w:rsid w:val="00FE4A0B"/>
    <w:rsid w:val="00FE4CFB"/>
    <w:rsid w:val="00FE4D0A"/>
    <w:rsid w:val="00FE4D41"/>
    <w:rsid w:val="00FE4D74"/>
    <w:rsid w:val="00FE4D76"/>
    <w:rsid w:val="00FE4EC9"/>
    <w:rsid w:val="00FE4EF7"/>
    <w:rsid w:val="00FE4FA5"/>
    <w:rsid w:val="00FE4FE5"/>
    <w:rsid w:val="00FE5054"/>
    <w:rsid w:val="00FE50FD"/>
    <w:rsid w:val="00FE5116"/>
    <w:rsid w:val="00FE513E"/>
    <w:rsid w:val="00FE527A"/>
    <w:rsid w:val="00FE52EC"/>
    <w:rsid w:val="00FE5360"/>
    <w:rsid w:val="00FE53A3"/>
    <w:rsid w:val="00FE5418"/>
    <w:rsid w:val="00FE5462"/>
    <w:rsid w:val="00FE5499"/>
    <w:rsid w:val="00FE54F6"/>
    <w:rsid w:val="00FE5605"/>
    <w:rsid w:val="00FE5614"/>
    <w:rsid w:val="00FE56D3"/>
    <w:rsid w:val="00FE5716"/>
    <w:rsid w:val="00FE57A2"/>
    <w:rsid w:val="00FE584F"/>
    <w:rsid w:val="00FE58F2"/>
    <w:rsid w:val="00FE595B"/>
    <w:rsid w:val="00FE5A1A"/>
    <w:rsid w:val="00FE5C94"/>
    <w:rsid w:val="00FE5CA6"/>
    <w:rsid w:val="00FE5CC9"/>
    <w:rsid w:val="00FE5EA1"/>
    <w:rsid w:val="00FE5ED7"/>
    <w:rsid w:val="00FE5EE1"/>
    <w:rsid w:val="00FE5F11"/>
    <w:rsid w:val="00FE5F25"/>
    <w:rsid w:val="00FE5F73"/>
    <w:rsid w:val="00FE5FFB"/>
    <w:rsid w:val="00FE6000"/>
    <w:rsid w:val="00FE609A"/>
    <w:rsid w:val="00FE629F"/>
    <w:rsid w:val="00FE62D6"/>
    <w:rsid w:val="00FE6391"/>
    <w:rsid w:val="00FE639D"/>
    <w:rsid w:val="00FE63E4"/>
    <w:rsid w:val="00FE6471"/>
    <w:rsid w:val="00FE649D"/>
    <w:rsid w:val="00FE64ED"/>
    <w:rsid w:val="00FE6501"/>
    <w:rsid w:val="00FE65BE"/>
    <w:rsid w:val="00FE662B"/>
    <w:rsid w:val="00FE6707"/>
    <w:rsid w:val="00FE679F"/>
    <w:rsid w:val="00FE67B3"/>
    <w:rsid w:val="00FE686D"/>
    <w:rsid w:val="00FE68EC"/>
    <w:rsid w:val="00FE6946"/>
    <w:rsid w:val="00FE698C"/>
    <w:rsid w:val="00FE69E9"/>
    <w:rsid w:val="00FE69F6"/>
    <w:rsid w:val="00FE6A65"/>
    <w:rsid w:val="00FE6A8E"/>
    <w:rsid w:val="00FE6AAE"/>
    <w:rsid w:val="00FE6AEF"/>
    <w:rsid w:val="00FE6B7A"/>
    <w:rsid w:val="00FE6C2A"/>
    <w:rsid w:val="00FE6C74"/>
    <w:rsid w:val="00FE6CB2"/>
    <w:rsid w:val="00FE6D27"/>
    <w:rsid w:val="00FE6DC9"/>
    <w:rsid w:val="00FE6E84"/>
    <w:rsid w:val="00FE6F61"/>
    <w:rsid w:val="00FE70DC"/>
    <w:rsid w:val="00FE7119"/>
    <w:rsid w:val="00FE7236"/>
    <w:rsid w:val="00FE7381"/>
    <w:rsid w:val="00FE73FE"/>
    <w:rsid w:val="00FE74C5"/>
    <w:rsid w:val="00FE7675"/>
    <w:rsid w:val="00FE77A4"/>
    <w:rsid w:val="00FE77B6"/>
    <w:rsid w:val="00FE77D5"/>
    <w:rsid w:val="00FE7885"/>
    <w:rsid w:val="00FE78ED"/>
    <w:rsid w:val="00FE7A17"/>
    <w:rsid w:val="00FE7A28"/>
    <w:rsid w:val="00FE7A47"/>
    <w:rsid w:val="00FE7B31"/>
    <w:rsid w:val="00FE7B47"/>
    <w:rsid w:val="00FE7BE9"/>
    <w:rsid w:val="00FE7C2C"/>
    <w:rsid w:val="00FE7C54"/>
    <w:rsid w:val="00FE7C87"/>
    <w:rsid w:val="00FE7D60"/>
    <w:rsid w:val="00FE7EA0"/>
    <w:rsid w:val="00FE7F89"/>
    <w:rsid w:val="00FE7FF8"/>
    <w:rsid w:val="00FF0042"/>
    <w:rsid w:val="00FF0065"/>
    <w:rsid w:val="00FF023C"/>
    <w:rsid w:val="00FF02A0"/>
    <w:rsid w:val="00FF02B1"/>
    <w:rsid w:val="00FF0341"/>
    <w:rsid w:val="00FF0520"/>
    <w:rsid w:val="00FF05DC"/>
    <w:rsid w:val="00FF060F"/>
    <w:rsid w:val="00FF0630"/>
    <w:rsid w:val="00FF0641"/>
    <w:rsid w:val="00FF0662"/>
    <w:rsid w:val="00FF0677"/>
    <w:rsid w:val="00FF06CC"/>
    <w:rsid w:val="00FF071C"/>
    <w:rsid w:val="00FF0794"/>
    <w:rsid w:val="00FF07C2"/>
    <w:rsid w:val="00FF07C9"/>
    <w:rsid w:val="00FF094E"/>
    <w:rsid w:val="00FF09A5"/>
    <w:rsid w:val="00FF0A40"/>
    <w:rsid w:val="00FF0A4C"/>
    <w:rsid w:val="00FF0A6B"/>
    <w:rsid w:val="00FF0A90"/>
    <w:rsid w:val="00FF0AED"/>
    <w:rsid w:val="00FF0BC3"/>
    <w:rsid w:val="00FF0CA1"/>
    <w:rsid w:val="00FF0CDC"/>
    <w:rsid w:val="00FF0F14"/>
    <w:rsid w:val="00FF0FD2"/>
    <w:rsid w:val="00FF1196"/>
    <w:rsid w:val="00FF147D"/>
    <w:rsid w:val="00FF14A8"/>
    <w:rsid w:val="00FF1507"/>
    <w:rsid w:val="00FF16EC"/>
    <w:rsid w:val="00FF17E6"/>
    <w:rsid w:val="00FF1859"/>
    <w:rsid w:val="00FF1A39"/>
    <w:rsid w:val="00FF1BC6"/>
    <w:rsid w:val="00FF1BEB"/>
    <w:rsid w:val="00FF1D19"/>
    <w:rsid w:val="00FF1E2E"/>
    <w:rsid w:val="00FF2002"/>
    <w:rsid w:val="00FF207E"/>
    <w:rsid w:val="00FF2089"/>
    <w:rsid w:val="00FF221C"/>
    <w:rsid w:val="00FF2257"/>
    <w:rsid w:val="00FF22FD"/>
    <w:rsid w:val="00FF2449"/>
    <w:rsid w:val="00FF25B9"/>
    <w:rsid w:val="00FF26A3"/>
    <w:rsid w:val="00FF26A4"/>
    <w:rsid w:val="00FF26F4"/>
    <w:rsid w:val="00FF286B"/>
    <w:rsid w:val="00FF28B6"/>
    <w:rsid w:val="00FF2AC4"/>
    <w:rsid w:val="00FF2AD9"/>
    <w:rsid w:val="00FF2BF2"/>
    <w:rsid w:val="00FF2D34"/>
    <w:rsid w:val="00FF2DC6"/>
    <w:rsid w:val="00FF2E5B"/>
    <w:rsid w:val="00FF2EC1"/>
    <w:rsid w:val="00FF2ED1"/>
    <w:rsid w:val="00FF2EE6"/>
    <w:rsid w:val="00FF307E"/>
    <w:rsid w:val="00FF308D"/>
    <w:rsid w:val="00FF32DB"/>
    <w:rsid w:val="00FF32E6"/>
    <w:rsid w:val="00FF33C9"/>
    <w:rsid w:val="00FF3418"/>
    <w:rsid w:val="00FF344A"/>
    <w:rsid w:val="00FF3497"/>
    <w:rsid w:val="00FF34CD"/>
    <w:rsid w:val="00FF35C9"/>
    <w:rsid w:val="00FF3659"/>
    <w:rsid w:val="00FF366C"/>
    <w:rsid w:val="00FF366F"/>
    <w:rsid w:val="00FF36F7"/>
    <w:rsid w:val="00FF3702"/>
    <w:rsid w:val="00FF375B"/>
    <w:rsid w:val="00FF398C"/>
    <w:rsid w:val="00FF39F3"/>
    <w:rsid w:val="00FF3A3E"/>
    <w:rsid w:val="00FF3AE7"/>
    <w:rsid w:val="00FF3B01"/>
    <w:rsid w:val="00FF3C16"/>
    <w:rsid w:val="00FF3DB4"/>
    <w:rsid w:val="00FF3EB9"/>
    <w:rsid w:val="00FF40C1"/>
    <w:rsid w:val="00FF4130"/>
    <w:rsid w:val="00FF41E0"/>
    <w:rsid w:val="00FF420E"/>
    <w:rsid w:val="00FF4366"/>
    <w:rsid w:val="00FF4433"/>
    <w:rsid w:val="00FF4560"/>
    <w:rsid w:val="00FF45A5"/>
    <w:rsid w:val="00FF45D9"/>
    <w:rsid w:val="00FF4737"/>
    <w:rsid w:val="00FF4751"/>
    <w:rsid w:val="00FF477D"/>
    <w:rsid w:val="00FF4847"/>
    <w:rsid w:val="00FF48A4"/>
    <w:rsid w:val="00FF4919"/>
    <w:rsid w:val="00FF49C7"/>
    <w:rsid w:val="00FF4A76"/>
    <w:rsid w:val="00FF4A8D"/>
    <w:rsid w:val="00FF4AAC"/>
    <w:rsid w:val="00FF4AF0"/>
    <w:rsid w:val="00FF4AF2"/>
    <w:rsid w:val="00FF4B0E"/>
    <w:rsid w:val="00FF4B46"/>
    <w:rsid w:val="00FF4B4A"/>
    <w:rsid w:val="00FF4BF5"/>
    <w:rsid w:val="00FF4C17"/>
    <w:rsid w:val="00FF4C47"/>
    <w:rsid w:val="00FF4D4F"/>
    <w:rsid w:val="00FF4E0F"/>
    <w:rsid w:val="00FF4ED7"/>
    <w:rsid w:val="00FF4F79"/>
    <w:rsid w:val="00FF4FD7"/>
    <w:rsid w:val="00FF4FF9"/>
    <w:rsid w:val="00FF50FC"/>
    <w:rsid w:val="00FF517D"/>
    <w:rsid w:val="00FF51A2"/>
    <w:rsid w:val="00FF5259"/>
    <w:rsid w:val="00FF5387"/>
    <w:rsid w:val="00FF5493"/>
    <w:rsid w:val="00FF552C"/>
    <w:rsid w:val="00FF5564"/>
    <w:rsid w:val="00FF5578"/>
    <w:rsid w:val="00FF5588"/>
    <w:rsid w:val="00FF560E"/>
    <w:rsid w:val="00FF5682"/>
    <w:rsid w:val="00FF56C5"/>
    <w:rsid w:val="00FF5713"/>
    <w:rsid w:val="00FF571F"/>
    <w:rsid w:val="00FF5874"/>
    <w:rsid w:val="00FF5910"/>
    <w:rsid w:val="00FF5911"/>
    <w:rsid w:val="00FF59B4"/>
    <w:rsid w:val="00FF59D7"/>
    <w:rsid w:val="00FF5AAC"/>
    <w:rsid w:val="00FF5AB6"/>
    <w:rsid w:val="00FF5B67"/>
    <w:rsid w:val="00FF5BA6"/>
    <w:rsid w:val="00FF5D0B"/>
    <w:rsid w:val="00FF5D1B"/>
    <w:rsid w:val="00FF5DF9"/>
    <w:rsid w:val="00FF5E21"/>
    <w:rsid w:val="00FF5ECE"/>
    <w:rsid w:val="00FF6062"/>
    <w:rsid w:val="00FF60D6"/>
    <w:rsid w:val="00FF60E9"/>
    <w:rsid w:val="00FF6159"/>
    <w:rsid w:val="00FF6168"/>
    <w:rsid w:val="00FF6174"/>
    <w:rsid w:val="00FF6272"/>
    <w:rsid w:val="00FF6274"/>
    <w:rsid w:val="00FF627C"/>
    <w:rsid w:val="00FF62D2"/>
    <w:rsid w:val="00FF6451"/>
    <w:rsid w:val="00FF646D"/>
    <w:rsid w:val="00FF64BB"/>
    <w:rsid w:val="00FF650D"/>
    <w:rsid w:val="00FF655F"/>
    <w:rsid w:val="00FF65CE"/>
    <w:rsid w:val="00FF66B5"/>
    <w:rsid w:val="00FF673B"/>
    <w:rsid w:val="00FF674D"/>
    <w:rsid w:val="00FF6952"/>
    <w:rsid w:val="00FF69D1"/>
    <w:rsid w:val="00FF69D4"/>
    <w:rsid w:val="00FF6A08"/>
    <w:rsid w:val="00FF6ADD"/>
    <w:rsid w:val="00FF6AFB"/>
    <w:rsid w:val="00FF6BD0"/>
    <w:rsid w:val="00FF6CDB"/>
    <w:rsid w:val="00FF6D0D"/>
    <w:rsid w:val="00FF6DA6"/>
    <w:rsid w:val="00FF6E75"/>
    <w:rsid w:val="00FF6E91"/>
    <w:rsid w:val="00FF6F08"/>
    <w:rsid w:val="00FF6F25"/>
    <w:rsid w:val="00FF6F6A"/>
    <w:rsid w:val="00FF70FD"/>
    <w:rsid w:val="00FF7315"/>
    <w:rsid w:val="00FF73D7"/>
    <w:rsid w:val="00FF7586"/>
    <w:rsid w:val="00FF761F"/>
    <w:rsid w:val="00FF762B"/>
    <w:rsid w:val="00FF7753"/>
    <w:rsid w:val="00FF77B6"/>
    <w:rsid w:val="00FF797E"/>
    <w:rsid w:val="00FF7A06"/>
    <w:rsid w:val="00FF7ADF"/>
    <w:rsid w:val="00FF7B60"/>
    <w:rsid w:val="00FF7B96"/>
    <w:rsid w:val="00FF7CAE"/>
    <w:rsid w:val="00FF7CB8"/>
    <w:rsid w:val="00FF7E74"/>
    <w:rsid w:val="00FF7E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90FADDA"/>
  <w15:docId w15:val="{D3748E6C-A66C-4920-8243-2D14D23E07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E6239C"/>
    <w:pPr>
      <w:spacing w:line="480" w:lineRule="auto"/>
      <w:jc w:val="both"/>
    </w:pPr>
    <w:rPr>
      <w:rFonts w:ascii="Times New Roman" w:eastAsia="Arial" w:hAnsi="Times New Roman" w:cs="Times New Roman"/>
      <w:kern w:val="0"/>
      <w:sz w:val="24"/>
      <w:szCs w:val="24"/>
      <w:lang w:eastAsia="en-US"/>
    </w:rPr>
  </w:style>
  <w:style w:type="paragraph" w:styleId="2">
    <w:name w:val="heading 2"/>
    <w:basedOn w:val="a"/>
    <w:next w:val="a"/>
    <w:link w:val="20"/>
    <w:uiPriority w:val="9"/>
    <w:qFormat/>
    <w:rsid w:val="00A71984"/>
    <w:pPr>
      <w:keepNext/>
      <w:keepLines/>
      <w:spacing w:before="260" w:after="260" w:line="416" w:lineRule="auto"/>
      <w:outlineLvl w:val="1"/>
    </w:pPr>
    <w:rPr>
      <w:rFonts w:ascii="Arial" w:eastAsia="Times New Roman" w:hAnsi="Arial"/>
      <w:b/>
      <w:bCs/>
      <w:sz w:val="28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C91AD5"/>
    <w:pPr>
      <w:keepNext/>
      <w:keepLines/>
      <w:spacing w:before="260" w:after="260" w:line="416" w:lineRule="auto"/>
      <w:outlineLvl w:val="2"/>
    </w:pPr>
    <w:rPr>
      <w:b/>
      <w:bCs/>
      <w:szCs w:val="32"/>
    </w:rPr>
  </w:style>
  <w:style w:type="paragraph" w:styleId="4">
    <w:name w:val="heading 4"/>
    <w:basedOn w:val="a"/>
    <w:next w:val="a"/>
    <w:link w:val="40"/>
    <w:uiPriority w:val="9"/>
    <w:unhideWhenUsed/>
    <w:qFormat/>
    <w:rsid w:val="0027207C"/>
    <w:pPr>
      <w:keepNext/>
      <w:keepLines/>
      <w:spacing w:before="280" w:after="290" w:line="376" w:lineRule="auto"/>
      <w:outlineLvl w:val="3"/>
    </w:pPr>
    <w:rPr>
      <w:rFonts w:eastAsia="Times New Roman" w:cstheme="majorBidi"/>
      <w:b/>
      <w:bCs/>
      <w:szCs w:val="28"/>
    </w:rPr>
  </w:style>
  <w:style w:type="paragraph" w:styleId="5">
    <w:name w:val="heading 5"/>
    <w:basedOn w:val="a"/>
    <w:next w:val="a"/>
    <w:link w:val="50"/>
    <w:uiPriority w:val="9"/>
    <w:unhideWhenUsed/>
    <w:qFormat/>
    <w:rsid w:val="00400E77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86212D"/>
    <w:rPr>
      <w:color w:val="0563C1" w:themeColor="hyperlink"/>
      <w:u w:val="single"/>
    </w:rPr>
  </w:style>
  <w:style w:type="character" w:styleId="a4">
    <w:name w:val="Unresolved Mention"/>
    <w:basedOn w:val="a0"/>
    <w:uiPriority w:val="99"/>
    <w:semiHidden/>
    <w:unhideWhenUsed/>
    <w:rsid w:val="0086212D"/>
    <w:rPr>
      <w:color w:val="605E5C"/>
      <w:shd w:val="clear" w:color="auto" w:fill="E1DFDD"/>
    </w:rPr>
  </w:style>
  <w:style w:type="paragraph" w:styleId="a5">
    <w:name w:val="header"/>
    <w:basedOn w:val="a"/>
    <w:link w:val="a6"/>
    <w:uiPriority w:val="99"/>
    <w:unhideWhenUsed/>
    <w:rsid w:val="004944C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4944C9"/>
    <w:rPr>
      <w:rFonts w:ascii="Times New Roman" w:eastAsia="Arial" w:hAnsi="Times New Roman" w:cs="Times New Roman"/>
      <w:kern w:val="0"/>
      <w:sz w:val="18"/>
      <w:szCs w:val="18"/>
      <w:lang w:eastAsia="en-US"/>
    </w:rPr>
  </w:style>
  <w:style w:type="paragraph" w:styleId="a7">
    <w:name w:val="footer"/>
    <w:basedOn w:val="a"/>
    <w:link w:val="a8"/>
    <w:uiPriority w:val="99"/>
    <w:unhideWhenUsed/>
    <w:rsid w:val="004944C9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4944C9"/>
    <w:rPr>
      <w:rFonts w:ascii="Times New Roman" w:eastAsia="Arial" w:hAnsi="Times New Roman" w:cs="Times New Roman"/>
      <w:kern w:val="0"/>
      <w:sz w:val="18"/>
      <w:szCs w:val="18"/>
      <w:lang w:eastAsia="en-US"/>
    </w:rPr>
  </w:style>
  <w:style w:type="character" w:customStyle="1" w:styleId="20">
    <w:name w:val="标题 2 字符"/>
    <w:basedOn w:val="a0"/>
    <w:link w:val="2"/>
    <w:uiPriority w:val="9"/>
    <w:rsid w:val="00A71984"/>
    <w:rPr>
      <w:rFonts w:ascii="Arial" w:eastAsia="Times New Roman" w:hAnsi="Arial" w:cs="Times New Roman"/>
      <w:b/>
      <w:bCs/>
      <w:kern w:val="0"/>
      <w:sz w:val="28"/>
      <w:szCs w:val="32"/>
      <w:lang w:eastAsia="en-US"/>
    </w:rPr>
  </w:style>
  <w:style w:type="paragraph" w:customStyle="1" w:styleId="EndNoteBibliographyTitle">
    <w:name w:val="EndNote Bibliography Title"/>
    <w:basedOn w:val="a"/>
    <w:link w:val="EndNoteBibliographyTitle0"/>
    <w:rsid w:val="008E7D50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8E7D50"/>
    <w:rPr>
      <w:rFonts w:ascii="Times New Roman" w:eastAsia="Arial" w:hAnsi="Times New Roman" w:cs="Times New Roman"/>
      <w:noProof/>
      <w:kern w:val="0"/>
      <w:sz w:val="24"/>
      <w:szCs w:val="24"/>
      <w:lang w:eastAsia="en-US"/>
    </w:rPr>
  </w:style>
  <w:style w:type="paragraph" w:customStyle="1" w:styleId="EndNoteBibliography">
    <w:name w:val="EndNote Bibliography"/>
    <w:basedOn w:val="a"/>
    <w:link w:val="EndNoteBibliography0"/>
    <w:rsid w:val="008E7D50"/>
    <w:pPr>
      <w:spacing w:line="240" w:lineRule="auto"/>
    </w:pPr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8E7D50"/>
    <w:rPr>
      <w:rFonts w:ascii="Times New Roman" w:eastAsia="Arial" w:hAnsi="Times New Roman" w:cs="Times New Roman"/>
      <w:noProof/>
      <w:kern w:val="0"/>
      <w:sz w:val="24"/>
      <w:szCs w:val="24"/>
      <w:lang w:eastAsia="en-US"/>
    </w:rPr>
  </w:style>
  <w:style w:type="character" w:styleId="a9">
    <w:name w:val="line number"/>
    <w:basedOn w:val="a0"/>
    <w:uiPriority w:val="99"/>
    <w:semiHidden/>
    <w:unhideWhenUsed/>
    <w:rsid w:val="001E61FF"/>
  </w:style>
  <w:style w:type="table" w:styleId="aa">
    <w:name w:val="Table Grid"/>
    <w:basedOn w:val="a1"/>
    <w:uiPriority w:val="39"/>
    <w:rsid w:val="00CA538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a1"/>
    <w:next w:val="aa"/>
    <w:uiPriority w:val="39"/>
    <w:rsid w:val="00D06E53"/>
    <w:rPr>
      <w:rFonts w:ascii="等线" w:eastAsia="等线" w:hAnsi="等线" w:cs="Times New Roman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b">
    <w:name w:val="List Paragraph"/>
    <w:basedOn w:val="a"/>
    <w:uiPriority w:val="34"/>
    <w:qFormat/>
    <w:rsid w:val="0047673E"/>
    <w:pPr>
      <w:ind w:firstLineChars="200" w:firstLine="420"/>
    </w:pPr>
  </w:style>
  <w:style w:type="character" w:customStyle="1" w:styleId="30">
    <w:name w:val="标题 3 字符"/>
    <w:basedOn w:val="a0"/>
    <w:link w:val="3"/>
    <w:uiPriority w:val="9"/>
    <w:rsid w:val="00C91AD5"/>
    <w:rPr>
      <w:rFonts w:ascii="Times New Roman" w:eastAsia="Arial" w:hAnsi="Times New Roman" w:cs="Times New Roman"/>
      <w:b/>
      <w:bCs/>
      <w:kern w:val="0"/>
      <w:sz w:val="24"/>
      <w:szCs w:val="32"/>
      <w:lang w:eastAsia="en-US"/>
    </w:rPr>
  </w:style>
  <w:style w:type="paragraph" w:styleId="ac">
    <w:name w:val="Revision"/>
    <w:hidden/>
    <w:uiPriority w:val="99"/>
    <w:semiHidden/>
    <w:rsid w:val="004F5250"/>
    <w:rPr>
      <w:rFonts w:ascii="Times New Roman" w:eastAsia="Arial" w:hAnsi="Times New Roman" w:cs="Times New Roman"/>
      <w:kern w:val="0"/>
      <w:sz w:val="24"/>
      <w:szCs w:val="24"/>
      <w:lang w:eastAsia="en-US"/>
    </w:rPr>
  </w:style>
  <w:style w:type="character" w:styleId="ad">
    <w:name w:val="annotation reference"/>
    <w:basedOn w:val="a0"/>
    <w:uiPriority w:val="99"/>
    <w:semiHidden/>
    <w:unhideWhenUsed/>
    <w:rsid w:val="009A312F"/>
    <w:rPr>
      <w:sz w:val="21"/>
      <w:szCs w:val="21"/>
    </w:rPr>
  </w:style>
  <w:style w:type="paragraph" w:styleId="ae">
    <w:name w:val="annotation text"/>
    <w:basedOn w:val="a"/>
    <w:link w:val="af"/>
    <w:uiPriority w:val="99"/>
    <w:unhideWhenUsed/>
    <w:rsid w:val="009A312F"/>
    <w:pPr>
      <w:jc w:val="left"/>
    </w:pPr>
  </w:style>
  <w:style w:type="character" w:customStyle="1" w:styleId="af">
    <w:name w:val="批注文字 字符"/>
    <w:basedOn w:val="a0"/>
    <w:link w:val="ae"/>
    <w:uiPriority w:val="99"/>
    <w:rsid w:val="009A312F"/>
    <w:rPr>
      <w:rFonts w:ascii="Times New Roman" w:eastAsia="Arial" w:hAnsi="Times New Roman" w:cs="Times New Roman"/>
      <w:kern w:val="0"/>
      <w:sz w:val="24"/>
      <w:szCs w:val="24"/>
      <w:lang w:eastAsia="en-US"/>
    </w:rPr>
  </w:style>
  <w:style w:type="paragraph" w:styleId="af0">
    <w:name w:val="annotation subject"/>
    <w:basedOn w:val="ae"/>
    <w:next w:val="ae"/>
    <w:link w:val="af1"/>
    <w:uiPriority w:val="99"/>
    <w:semiHidden/>
    <w:unhideWhenUsed/>
    <w:rsid w:val="009A312F"/>
    <w:rPr>
      <w:b/>
      <w:bCs/>
    </w:rPr>
  </w:style>
  <w:style w:type="character" w:customStyle="1" w:styleId="af1">
    <w:name w:val="批注主题 字符"/>
    <w:basedOn w:val="af"/>
    <w:link w:val="af0"/>
    <w:uiPriority w:val="99"/>
    <w:semiHidden/>
    <w:rsid w:val="009A312F"/>
    <w:rPr>
      <w:rFonts w:ascii="Times New Roman" w:eastAsia="Arial" w:hAnsi="Times New Roman" w:cs="Times New Roman"/>
      <w:b/>
      <w:bCs/>
      <w:kern w:val="0"/>
      <w:sz w:val="24"/>
      <w:szCs w:val="24"/>
      <w:lang w:eastAsia="en-US"/>
    </w:rPr>
  </w:style>
  <w:style w:type="paragraph" w:styleId="af2">
    <w:name w:val="Balloon Text"/>
    <w:basedOn w:val="a"/>
    <w:link w:val="af3"/>
    <w:uiPriority w:val="99"/>
    <w:semiHidden/>
    <w:unhideWhenUsed/>
    <w:rsid w:val="0042673F"/>
    <w:pPr>
      <w:spacing w:line="240" w:lineRule="auto"/>
    </w:pPr>
    <w:rPr>
      <w:rFonts w:ascii="宋体" w:eastAsia="宋体"/>
      <w:sz w:val="18"/>
      <w:szCs w:val="18"/>
    </w:rPr>
  </w:style>
  <w:style w:type="character" w:customStyle="1" w:styleId="af3">
    <w:name w:val="批注框文本 字符"/>
    <w:basedOn w:val="a0"/>
    <w:link w:val="af2"/>
    <w:uiPriority w:val="99"/>
    <w:semiHidden/>
    <w:rsid w:val="0042673F"/>
    <w:rPr>
      <w:rFonts w:ascii="宋体" w:eastAsia="宋体" w:hAnsi="Times New Roman" w:cs="Times New Roman"/>
      <w:kern w:val="0"/>
      <w:sz w:val="18"/>
      <w:szCs w:val="18"/>
      <w:lang w:eastAsia="en-US"/>
    </w:rPr>
  </w:style>
  <w:style w:type="character" w:customStyle="1" w:styleId="trans-sentence">
    <w:name w:val="trans-sentence"/>
    <w:basedOn w:val="a0"/>
    <w:rsid w:val="00BF453A"/>
  </w:style>
  <w:style w:type="character" w:styleId="af4">
    <w:name w:val="FollowedHyperlink"/>
    <w:basedOn w:val="a0"/>
    <w:uiPriority w:val="99"/>
    <w:semiHidden/>
    <w:unhideWhenUsed/>
    <w:rsid w:val="001639F9"/>
    <w:rPr>
      <w:color w:val="954F72" w:themeColor="followedHyperlink"/>
      <w:u w:val="single"/>
    </w:rPr>
  </w:style>
  <w:style w:type="character" w:customStyle="1" w:styleId="40">
    <w:name w:val="标题 4 字符"/>
    <w:basedOn w:val="a0"/>
    <w:link w:val="4"/>
    <w:uiPriority w:val="9"/>
    <w:rsid w:val="0027207C"/>
    <w:rPr>
      <w:rFonts w:ascii="Times New Roman" w:eastAsia="Times New Roman" w:hAnsi="Times New Roman" w:cstheme="majorBidi"/>
      <w:b/>
      <w:bCs/>
      <w:kern w:val="0"/>
      <w:sz w:val="24"/>
      <w:szCs w:val="28"/>
      <w:lang w:eastAsia="en-US"/>
    </w:rPr>
  </w:style>
  <w:style w:type="character" w:customStyle="1" w:styleId="50">
    <w:name w:val="标题 5 字符"/>
    <w:basedOn w:val="a0"/>
    <w:link w:val="5"/>
    <w:uiPriority w:val="9"/>
    <w:rsid w:val="00400E77"/>
    <w:rPr>
      <w:rFonts w:ascii="Times New Roman" w:eastAsia="Arial" w:hAnsi="Times New Roman" w:cs="Times New Roman"/>
      <w:b/>
      <w:bCs/>
      <w:kern w:val="0"/>
      <w:sz w:val="28"/>
      <w:szCs w:val="28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3214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31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53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85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85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9726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1986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7730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341218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80977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0870132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7464618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744815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9851348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82204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21759233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6085208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2697084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009009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7233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11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479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495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56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33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082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2350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36777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03182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8228461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932476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9552547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237183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2646959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0023861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30855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3192075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4030631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168301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3085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6231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666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904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8123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7461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64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381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811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252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89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534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051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441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325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45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509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288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433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21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596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5336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344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580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498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0215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8891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24312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9837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7129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04464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30088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771036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8701310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52335149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805736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587159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0266328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7392814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0514928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7760951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1329585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50523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735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4065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0125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60383544">
          <w:marLeft w:val="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0187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06755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3830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586093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630095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530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63283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29814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97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514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982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607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312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2962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252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6086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263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696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45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4FF5D7B-C9AC-2045-AD68-43D1A623DAB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</TotalTime>
  <Pages>7</Pages>
  <Words>472</Words>
  <Characters>2697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WY</dc:creator>
  <cp:keywords/>
  <dc:description/>
  <cp:lastModifiedBy>Li Jianfeng</cp:lastModifiedBy>
  <cp:revision>168</cp:revision>
  <dcterms:created xsi:type="dcterms:W3CDTF">2022-05-16T14:44:00Z</dcterms:created>
  <dcterms:modified xsi:type="dcterms:W3CDTF">2022-07-09T07:27:00Z</dcterms:modified>
</cp:coreProperties>
</file>